
<file path=[Content_Types].xml><?xml version="1.0" encoding="utf-8"?>
<Types xmlns="http://schemas.openxmlformats.org/package/2006/content-types">
  <Default Extension="gif" ContentType="image/gi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6DD339" w14:textId="4BB50361" w:rsidR="00EB6DEE" w:rsidRDefault="00DC789D">
      <w:r>
        <w:rPr>
          <w:noProof/>
          <w:color w:val="2B579A"/>
          <w:shd w:val="clear" w:color="auto" w:fill="E6E6E6"/>
        </w:rPr>
        <mc:AlternateContent>
          <mc:Choice Requires="wps">
            <w:drawing>
              <wp:anchor distT="45720" distB="45720" distL="114300" distR="114300" simplePos="0" relativeHeight="251658246" behindDoc="1" locked="1" layoutInCell="1" allowOverlap="1" wp14:anchorId="722DECE9" wp14:editId="20CFFAE4">
                <wp:simplePos x="0" y="0"/>
                <wp:positionH relativeFrom="page">
                  <wp:posOffset>0</wp:posOffset>
                </wp:positionH>
                <wp:positionV relativeFrom="page">
                  <wp:posOffset>7091045</wp:posOffset>
                </wp:positionV>
                <wp:extent cx="4800600" cy="2971800"/>
                <wp:effectExtent l="0" t="0" r="0" b="0"/>
                <wp:wrapNone/>
                <wp:docPr id="217" name="Text Box 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00600" cy="2971800"/>
                        </a:xfrm>
                        <a:prstGeom prst="rect">
                          <a:avLst/>
                        </a:prstGeom>
                        <a:noFill/>
                        <a:ln w="9525">
                          <a:noFill/>
                          <a:miter lim="800000"/>
                          <a:headEnd/>
                          <a:tailEnd/>
                        </a:ln>
                      </wps:spPr>
                      <wps:txbx>
                        <w:txbxContent>
                          <w:p w14:paraId="531F904C" w14:textId="77777777" w:rsidR="009F3383" w:rsidRPr="00914F07" w:rsidRDefault="009F3383" w:rsidP="00914F07">
                            <w:pPr>
                              <w:pStyle w:val="Title-Black"/>
                            </w:pPr>
                            <w:r w:rsidRPr="00914F07">
                              <w:t>DAEN 690</w:t>
                            </w:r>
                          </w:p>
                          <w:p w14:paraId="1731268A" w14:textId="41AE3477" w:rsidR="009F3383" w:rsidRPr="00914F07" w:rsidRDefault="009F3383" w:rsidP="00421EFB">
                            <w:pPr>
                              <w:pStyle w:val="Subtitle-Black"/>
                            </w:pPr>
                            <w:r w:rsidRPr="00914F07">
                              <w:t>Project Report</w:t>
                            </w:r>
                          </w:p>
                        </w:txbxContent>
                      </wps:txbx>
                      <wps:bodyPr rot="0" vert="horz" wrap="square" lIns="320040" tIns="228600" rIns="320040" bIns="22860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22DECE9" id="_x0000_t202" coordsize="21600,21600" o:spt="202" path="m,l,21600r21600,l21600,xe">
                <v:stroke joinstyle="miter"/>
                <v:path gradientshapeok="t" o:connecttype="rect"/>
              </v:shapetype>
              <v:shape id="Text Box 217" o:spid="_x0000_s1026" type="#_x0000_t202" style="position:absolute;margin-left:0;margin-top:558.35pt;width:378pt;height:234pt;z-index:-251658234;visibility:visible;mso-wrap-style:squar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" filled="f" stroked="f">
                <v:textbox inset="25.2pt,18pt,25.2pt,18pt">
                  <w:txbxContent>
                    <w:p w14:paraId="531F904C" w14:textId="77777777" w:rsidR="009F3383" w:rsidRPr="00914F07" w:rsidRDefault="009F3383" w:rsidP="00914F07">
                      <w:pPr>
                        <w:pStyle w:val="Title-Black"/>
                      </w:pPr>
                      <w:r w:rsidRPr="00914F07">
                        <w:t>DAEN 690</w:t>
                      </w:r>
                    </w:p>
                    <w:p w14:paraId="1731268A" w14:textId="41AE3477" w:rsidR="009F3383" w:rsidRPr="00914F07" w:rsidRDefault="009F3383" w:rsidP="00421EFB">
                      <w:pPr>
                        <w:pStyle w:val="Subtitle-Black"/>
                      </w:pPr>
                      <w:r w:rsidRPr="00914F07">
                        <w:t>Project Report</w:t>
                      </w:r>
                    </w:p>
                  </w:txbxContent>
                </v:textbox>
                <w10:wrap anchorx="page" anchory="page"/>
                <w10:anchorlock/>
              </v:shape>
            </w:pict>
          </mc:Fallback>
        </mc:AlternateContent>
      </w:r>
      <w:r w:rsidR="004610C0">
        <w:rPr>
          <w:noProof/>
          <w:color w:val="2B579A"/>
          <w:shd w:val="clear" w:color="auto" w:fill="E6E6E6"/>
        </w:rPr>
        <w:drawing>
          <wp:anchor distT="0" distB="0" distL="114300" distR="114300" simplePos="0" relativeHeight="251658247" behindDoc="1" locked="1" layoutInCell="1" allowOverlap="1" wp14:anchorId="788B43FA" wp14:editId="5D894F16">
            <wp:simplePos x="0" y="0"/>
            <wp:positionH relativeFrom="page">
              <wp:posOffset>6492240</wp:posOffset>
            </wp:positionH>
            <wp:positionV relativeFrom="page">
              <wp:posOffset>8686800</wp:posOffset>
            </wp:positionV>
            <wp:extent cx="1078992" cy="1143000"/>
            <wp:effectExtent l="0" t="0" r="635" b="0"/>
            <wp:wrapNone/>
            <wp:docPr id="23" name="Picture 23" descr="A black rectangle with a black background&#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A black rectangle with a black background&#10;&#10;Description automatically generated with low confidenc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078992" cy="1143000"/>
                    </a:xfrm>
                    <a:prstGeom prst="rect">
                      <a:avLst/>
                    </a:prstGeom>
                  </pic:spPr>
                </pic:pic>
              </a:graphicData>
            </a:graphic>
            <wp14:sizeRelH relativeFrom="margin">
              <wp14:pctWidth>0</wp14:pctWidth>
            </wp14:sizeRelH>
            <wp14:sizeRelV relativeFrom="margin">
              <wp14:pctHeight>0</wp14:pctHeight>
            </wp14:sizeRelV>
          </wp:anchor>
        </w:drawing>
      </w:r>
      <w:r w:rsidR="006A4777">
        <w:rPr>
          <w:noProof/>
          <w:color w:val="2B579A"/>
          <w:shd w:val="clear" w:color="auto" w:fill="E6E6E6"/>
        </w:rPr>
        <mc:AlternateContent>
          <mc:Choice Requires="wps">
            <w:drawing>
              <wp:anchor distT="0" distB="0" distL="114300" distR="114300" simplePos="0" relativeHeight="251658240" behindDoc="1" locked="1" layoutInCell="1" allowOverlap="1" wp14:anchorId="13DDCEF1" wp14:editId="06D75309">
                <wp:simplePos x="0" y="0"/>
                <wp:positionH relativeFrom="column">
                  <wp:posOffset>-694055</wp:posOffset>
                </wp:positionH>
                <wp:positionV relativeFrom="page">
                  <wp:posOffset>0</wp:posOffset>
                </wp:positionV>
                <wp:extent cx="4800600" cy="10058400"/>
                <wp:effectExtent l="0" t="0" r="12700" b="12700"/>
                <wp:wrapNone/>
                <wp:docPr id="16" name="Rectangle 16"/>
                <wp:cNvGraphicFramePr/>
                <a:graphic xmlns:a="http://schemas.openxmlformats.org/drawingml/2006/main">
                  <a:graphicData uri="http://schemas.microsoft.com/office/word/2010/wordprocessingShape">
                    <wps:wsp>
                      <wps:cNvSpPr/>
                      <wps:spPr>
                        <a:xfrm>
                          <a:off x="0" y="0"/>
                          <a:ext cx="4800600" cy="10058400"/>
                        </a:xfrm>
                        <a:prstGeom prst="rect">
                          <a:avLst/>
                        </a:prstGeom>
                        <a:solidFill>
                          <a:srgbClr val="E4E6D7">
                            <a:alpha val="24766"/>
                          </a:srgbClr>
                        </a:solidFill>
                        <a:ln>
                          <a:solidFill>
                            <a:srgbClr val="E3E5D7"/>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5BFFF1D" id="Rectangle 16" o:spid="_x0000_s1026" style="position:absolute;margin-left:-54.65pt;margin-top:0;width:378pt;height:11in;z-index:-251658240;visibility:visible;mso-wrap-style:square;mso-width-percent:0;mso-wrap-distance-left:9pt;mso-wrap-distance-top:0;mso-wrap-distance-right:9pt;mso-wrap-distance-bottom:0;mso-position-horizontal:absolute;mso-position-horizontal-relative:text;mso-position-vertical:absolute;mso-position-vertical-relative:page;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" fillcolor="#e4e6d7" strokecolor="#e3e5d7" strokeweight="1pt">
                <v:fill opacity="16191f"/>
                <w10:wrap anchory="page"/>
                <w10:anchorlock/>
              </v:rect>
            </w:pict>
          </mc:Fallback>
        </mc:AlternateContent>
      </w:r>
      <w:r w:rsidR="00553AEE">
        <w:rPr>
          <w:noProof/>
          <w:color w:val="2B579A"/>
          <w:shd w:val="clear" w:color="auto" w:fill="E6E6E6"/>
        </w:rPr>
        <mc:AlternateContent>
          <mc:Choice Requires="wps">
            <w:drawing>
              <wp:anchor distT="0" distB="0" distL="114300" distR="114300" simplePos="0" relativeHeight="251658248" behindDoc="1" locked="1" layoutInCell="1" allowOverlap="1" wp14:anchorId="6CCCA774" wp14:editId="34E3657A">
                <wp:simplePos x="0" y="0"/>
                <wp:positionH relativeFrom="page">
                  <wp:posOffset>4800600</wp:posOffset>
                </wp:positionH>
                <wp:positionV relativeFrom="page">
                  <wp:posOffset>7091045</wp:posOffset>
                </wp:positionV>
                <wp:extent cx="3633470" cy="1371600"/>
                <wp:effectExtent l="0" t="0" r="0" b="0"/>
                <wp:wrapNone/>
                <wp:docPr id="462" name="Rectangle 46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33470" cy="1371600"/>
                        </a:xfrm>
                        <a:prstGeom prst="rect">
                          <a:avLst/>
                        </a:prstGeom>
                        <a:noFill/>
                        <a:extLst>
                          <a:ext uri="{909E8E84-426E-40DD-AFC4-6F175D3DCCD1}">
                            <a14:hiddenFill xmlns:a14="http://schemas.microsoft.com/office/drawing/2010/main">
                              <a:solidFill>
                                <a:srgbClr val="FFFFFF">
                                  <a:alpha val="80000"/>
                                </a:srgbClr>
                              </a:solidFill>
                            </a14:hiddenFill>
                          </a:ex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outerShdw dist="53882" dir="2700000" algn="ctr" rotWithShape="0">
                                  <a:srgbClr val="D8D8D8"/>
                                </a:outerShdw>
                              </a:effectLst>
                            </a14:hiddenEffects>
                          </a:ext>
                        </a:extLst>
                      </wps:spPr>
                      <wps:txbx>
                        <w:txbxContent>
                          <w:p w14:paraId="0E243811" w14:textId="1D8533FA" w:rsidR="00086E4A" w:rsidRDefault="00086E4A" w:rsidP="00367CB3">
                            <w:pPr>
                              <w:pStyle w:val="StudentAuthorName"/>
                            </w:pPr>
                            <w:r>
                              <w:t>Jashwanth Raj Gowlikar</w:t>
                            </w:r>
                          </w:p>
                          <w:p w14:paraId="7B319156" w14:textId="3D87646B" w:rsidR="009F3383" w:rsidRPr="00367CB3" w:rsidRDefault="009F3383" w:rsidP="00367CB3">
                            <w:pPr>
                              <w:pStyle w:val="StudentAuthorName"/>
                            </w:pPr>
                            <w:r>
                              <w:t>Tharuni Myda</w:t>
                            </w:r>
                          </w:p>
                          <w:p w14:paraId="37A193F8" w14:textId="606BF5D9" w:rsidR="009F3383" w:rsidRPr="00367CB3" w:rsidRDefault="009F3383" w:rsidP="00367CB3">
                            <w:pPr>
                              <w:pStyle w:val="StudentAuthorName"/>
                            </w:pPr>
                            <w:r>
                              <w:rPr>
                                <w:rStyle w:val="ui-provider"/>
                              </w:rPr>
                              <w:t>Ratan Rakesh Maddi</w:t>
                            </w:r>
                          </w:p>
                          <w:p w14:paraId="095450FD" w14:textId="02CAEA33" w:rsidR="009F3383" w:rsidRPr="00367CB3" w:rsidRDefault="009F3383" w:rsidP="00367CB3">
                            <w:pPr>
                              <w:pStyle w:val="StudentAuthorName"/>
                            </w:pPr>
                            <w:r>
                              <w:rPr>
                                <w:rStyle w:val="ui-provider"/>
                              </w:rPr>
                              <w:t>Venkata Krishna Red</w:t>
                            </w:r>
                            <w:r w:rsidR="00086E4A">
                              <w:rPr>
                                <w:rStyle w:val="ui-provider"/>
                              </w:rPr>
                              <w:t xml:space="preserve">dy </w:t>
                            </w:r>
                            <w:r w:rsidR="00086E4A">
                              <w:rPr>
                                <w:rStyle w:val="ui-provider"/>
                              </w:rPr>
                              <w:br/>
                            </w:r>
                          </w:p>
                        </w:txbxContent>
                      </wps:txbx>
                      <wps:bodyPr rot="0" vert="horz" wrap="square" lIns="182880" tIns="91440" rIns="182880" bIns="9144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6CCCA774" id="Rectangle 462" o:spid="_x0000_s1027" style="position:absolute;margin-left:378pt;margin-top:558.35pt;width:286.1pt;height:108pt;z-index:-2516582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" filled="f" stroked="f" strokecolor="white" strokeweight="1pt">
                <v:fill opacity="52428f"/>
                <v:shadow color="#d8d8d8" offset="3pt,3pt"/>
                <v:textbox inset="14.4pt,7.2pt,14.4pt,7.2pt">
                  <w:txbxContent>
                    <w:p w14:paraId="0E243811" w14:textId="1D8533FA" w:rsidR="00086E4A" w:rsidRDefault="00086E4A" w:rsidP="00367CB3">
                      <w:pPr>
                        <w:pStyle w:val="StudentAuthorName"/>
                      </w:pPr>
                      <w:r>
                        <w:t>Jashwanth Raj Gowlikar</w:t>
                      </w:r>
                    </w:p>
                    <w:p w14:paraId="7B319156" w14:textId="3D87646B" w:rsidR="009F3383" w:rsidRPr="00367CB3" w:rsidRDefault="009F3383" w:rsidP="00367CB3">
                      <w:pPr>
                        <w:pStyle w:val="StudentAuthorName"/>
                      </w:pPr>
                      <w:proofErr w:type="spellStart"/>
                      <w:r>
                        <w:t>Tharuni</w:t>
                      </w:r>
                      <w:proofErr w:type="spellEnd"/>
                      <w:r>
                        <w:t xml:space="preserve"> Myda</w:t>
                      </w:r>
                    </w:p>
                    <w:p w14:paraId="37A193F8" w14:textId="606BF5D9" w:rsidR="009F3383" w:rsidRPr="00367CB3" w:rsidRDefault="009F3383" w:rsidP="00367CB3">
                      <w:pPr>
                        <w:pStyle w:val="StudentAuthorName"/>
                      </w:pPr>
                      <w:r>
                        <w:rPr>
                          <w:rStyle w:val="ui-provider"/>
                        </w:rPr>
                        <w:t>Ratan Rakesh Maddi</w:t>
                      </w:r>
                    </w:p>
                    <w:p w14:paraId="095450FD" w14:textId="02CAEA33" w:rsidR="009F3383" w:rsidRPr="00367CB3" w:rsidRDefault="009F3383" w:rsidP="00367CB3">
                      <w:pPr>
                        <w:pStyle w:val="StudentAuthorName"/>
                      </w:pPr>
                      <w:r>
                        <w:rPr>
                          <w:rStyle w:val="ui-provider"/>
                        </w:rPr>
                        <w:t>Venkata Krishna Red</w:t>
                      </w:r>
                      <w:r w:rsidR="00086E4A">
                        <w:rPr>
                          <w:rStyle w:val="ui-provider"/>
                        </w:rPr>
                        <w:t xml:space="preserve">dy </w:t>
                      </w:r>
                      <w:r w:rsidR="00086E4A">
                        <w:rPr>
                          <w:rStyle w:val="ui-provider"/>
                        </w:rPr>
                        <w:br/>
                      </w:r>
                    </w:p>
                  </w:txbxContent>
                </v:textbox>
                <w10:wrap anchorx="page" anchory="page"/>
                <w10:anchorlock/>
              </v:rect>
            </w:pict>
          </mc:Fallback>
        </mc:AlternateContent>
      </w:r>
      <w:r w:rsidR="006727AD">
        <w:rPr>
          <w:noProof/>
          <w:color w:val="2B579A"/>
          <w:shd w:val="clear" w:color="auto" w:fill="E6E6E6"/>
        </w:rPr>
        <mc:AlternateContent>
          <mc:Choice Requires="wps">
            <w:drawing>
              <wp:anchor distT="0" distB="0" distL="114300" distR="114300" simplePos="0" relativeHeight="251658245" behindDoc="0" locked="1" layoutInCell="1" allowOverlap="1" wp14:anchorId="5AB694D8" wp14:editId="60C89329">
                <wp:simplePos x="0" y="0"/>
                <wp:positionH relativeFrom="page">
                  <wp:posOffset>4800600</wp:posOffset>
                </wp:positionH>
                <wp:positionV relativeFrom="page">
                  <wp:posOffset>0</wp:posOffset>
                </wp:positionV>
                <wp:extent cx="2971800" cy="2286000"/>
                <wp:effectExtent l="0" t="0" r="0" b="0"/>
                <wp:wrapNone/>
                <wp:docPr id="461" name="Rectangle 4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71800" cy="2286000"/>
                        </a:xfrm>
                        <a:prstGeom prst="rect">
                          <a:avLst/>
                        </a:prstGeom>
                        <a:noFill/>
                        <a:extLst>
                          <a:ext uri="{909E8E84-426E-40DD-AFC4-6F175D3DCCD1}">
                            <a14:hiddenFill xmlns:a14="http://schemas.microsoft.com/office/drawing/2010/main">
                              <a:solidFill>
                                <a:srgbClr val="FFFFFF">
                                  <a:alpha val="80000"/>
                                </a:srgbClr>
                              </a:solidFill>
                            </a14:hiddenFill>
                          </a:ex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outerShdw dist="53882" dir="2700000" algn="ctr" rotWithShape="0">
                                  <a:srgbClr val="D8D8D8"/>
                                </a:outerShdw>
                              </a:effectLst>
                            </a14:hiddenEffects>
                          </a:ext>
                        </a:extLst>
                      </wps:spPr>
                      <wps:txbx>
                        <w:txbxContent>
                          <w:p w14:paraId="34B31E70" w14:textId="607C6ABA" w:rsidR="009F3383" w:rsidRPr="004B1B31" w:rsidRDefault="009F3383" w:rsidP="00391FDD">
                            <w:pPr>
                              <w:pStyle w:val="Title"/>
                            </w:pPr>
                            <w:r>
                              <w:t>Spring 2024</w:t>
                            </w:r>
                          </w:p>
                        </w:txbxContent>
                      </wps:txbx>
                      <wps:bodyPr rot="0" vert="horz" wrap="square" lIns="182880" tIns="0" rIns="182880" bIns="0" anchor="ctr" anchorCtr="0" upright="1">
                        <a:noAutofit/>
                      </wps:bodyPr>
                    </wps:wsp>
                  </a:graphicData>
                </a:graphic>
                <wp14:sizeRelH relativeFrom="margin">
                  <wp14:pctWidth>0</wp14:pctWidth>
                </wp14:sizeRelH>
                <wp14:sizeRelV relativeFrom="margin">
                  <wp14:pctHeight>0</wp14:pctHeight>
                </wp14:sizeRelV>
              </wp:anchor>
            </w:drawing>
          </mc:Choice>
          <mc:Fallback>
            <w:pict>
              <v:rect w14:anchorId="5AB694D8" id="Rectangle 461" o:spid="_x0000_s1028" style="position:absolute;margin-left:378pt;margin-top:0;width:234pt;height:180pt;z-index:251658245;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" filled="f" stroked="f" strokecolor="white" strokeweight="1pt">
                <v:fill opacity="52428f"/>
                <v:shadow color="#d8d8d8" offset="3pt,3pt"/>
                <v:textbox inset="14.4pt,0,14.4pt,0">
                  <w:txbxContent>
                    <w:p w14:paraId="34B31E70" w14:textId="607C6ABA" w:rsidR="009F3383" w:rsidRPr="004B1B31" w:rsidRDefault="009F3383" w:rsidP="00391FDD">
                      <w:pPr>
                        <w:pStyle w:val="Title"/>
                      </w:pPr>
                      <w:r>
                        <w:t>Spring 2024</w:t>
                      </w:r>
                    </w:p>
                  </w:txbxContent>
                </v:textbox>
                <w10:wrap anchorx="page" anchory="page"/>
                <w10:anchorlock/>
              </v:rect>
            </w:pict>
          </mc:Fallback>
        </mc:AlternateContent>
      </w:r>
      <w:r w:rsidR="00A519B5">
        <w:rPr>
          <w:noProof/>
          <w:color w:val="2B579A"/>
          <w:shd w:val="clear" w:color="auto" w:fill="E6E6E6"/>
        </w:rPr>
        <w:drawing>
          <wp:anchor distT="0" distB="0" distL="114300" distR="114300" simplePos="0" relativeHeight="251658244" behindDoc="1" locked="1" layoutInCell="1" allowOverlap="1" wp14:anchorId="577DB19C" wp14:editId="485FF683">
            <wp:simplePos x="0" y="0"/>
            <wp:positionH relativeFrom="page">
              <wp:posOffset>228600</wp:posOffset>
            </wp:positionH>
            <wp:positionV relativeFrom="page">
              <wp:posOffset>457200</wp:posOffset>
            </wp:positionV>
            <wp:extent cx="1207008" cy="1372178"/>
            <wp:effectExtent l="0" t="0" r="0" b="0"/>
            <wp:wrapNone/>
            <wp:docPr id="1" name="Picture 1"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 company name&#10;&#10;Description automatically generated"/>
                    <pic:cNvPicPr/>
                  </pic:nvPicPr>
                  <pic:blipFill>
                    <a:blip r:embed="rId12"/>
                    <a:stretch>
                      <a:fillRect/>
                    </a:stretch>
                  </pic:blipFill>
                  <pic:spPr>
                    <a:xfrm>
                      <a:off x="0" y="0"/>
                      <a:ext cx="1207008" cy="1372178"/>
                    </a:xfrm>
                    <a:prstGeom prst="rect">
                      <a:avLst/>
                    </a:prstGeom>
                  </pic:spPr>
                </pic:pic>
              </a:graphicData>
            </a:graphic>
            <wp14:sizeRelH relativeFrom="margin">
              <wp14:pctWidth>0</wp14:pctWidth>
            </wp14:sizeRelH>
            <wp14:sizeRelV relativeFrom="margin">
              <wp14:pctHeight>0</wp14:pctHeight>
            </wp14:sizeRelV>
          </wp:anchor>
        </w:drawing>
      </w:r>
      <w:r w:rsidR="00EF3F27">
        <w:rPr>
          <w:noProof/>
          <w:color w:val="2B579A"/>
          <w:shd w:val="clear" w:color="auto" w:fill="E6E6E6"/>
        </w:rPr>
        <mc:AlternateContent>
          <mc:Choice Requires="wps">
            <w:drawing>
              <wp:anchor distT="0" distB="0" distL="114300" distR="114300" simplePos="0" relativeHeight="251658241" behindDoc="1" locked="0" layoutInCell="1" allowOverlap="1" wp14:anchorId="0CF12378" wp14:editId="50F2971F">
                <wp:simplePos x="0" y="0"/>
                <wp:positionH relativeFrom="column">
                  <wp:posOffset>3984812</wp:posOffset>
                </wp:positionH>
                <wp:positionV relativeFrom="page">
                  <wp:posOffset>-635</wp:posOffset>
                </wp:positionV>
                <wp:extent cx="137160" cy="10058400"/>
                <wp:effectExtent l="0" t="0" r="2540" b="0"/>
                <wp:wrapNone/>
                <wp:docPr id="459" name="Rectangle 459" descr="Light vertical"/>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7160" cy="10058400"/>
                        </a:xfrm>
                        <a:prstGeom prst="rect">
                          <a:avLst/>
                        </a:prstGeom>
                        <a:pattFill prst="dkVert">
                          <a:fgClr>
                            <a:schemeClr val="tx1">
                              <a:lumMod val="75000"/>
                              <a:lumOff val="25000"/>
                              <a:alpha val="80000"/>
                            </a:schemeClr>
                          </a:fgClr>
                          <a:bgClr>
                            <a:schemeClr val="bg1">
                              <a:alpha val="80000"/>
                            </a:schemeClr>
                          </a:bgClr>
                        </a:pattFill>
                      </wps:spPr>
                      <wps:bodyPr rot="0" vert="horz" wrap="square" lIns="91440" tIns="45720" rIns="91440" bIns="45720" anchor="ctr" anchorCtr="0" upright="1">
                        <a:noAutofit/>
                      </wps:bodyPr>
                    </wps:wsp>
                  </a:graphicData>
                </a:graphic>
                <wp14:sizeRelH relativeFrom="margin">
                  <wp14:pctWidth>0</wp14:pctWidth>
                </wp14:sizeRelH>
              </wp:anchor>
            </w:drawing>
          </mc:Choice>
          <mc:Fallback>
            <w:pict>
              <v:rect w14:anchorId="2FC892B6" id="Rectangle 459" o:spid="_x0000_s1026" alt="Light vertical" style="position:absolute;margin-left:313.75pt;margin-top:-.05pt;width:10.8pt;height:11in;z-index:-251658239;visibility:visible;mso-wrap-style:square;mso-width-percent:0;mso-wrap-distance-left:9pt;mso-wrap-distance-top:0;mso-wrap-distance-right:9pt;mso-wrap-distance-bottom:0;mso-position-horizontal:absolute;mso-position-horizontal-relative:text;mso-position-vertical:absolute;mso-position-vertical-relative:page;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" fillcolor="#404040 [2429]" stroked="f">
                <v:fill r:id="rId13" o:title="" opacity="52428f" color2="white [3212]" o:opacity2="52428f" type="pattern"/>
                <w10:wrap anchory="page"/>
              </v:rect>
            </w:pict>
          </mc:Fallback>
        </mc:AlternateContent>
      </w:r>
      <w:r w:rsidR="00C95432">
        <w:rPr>
          <w:noProof/>
          <w:color w:val="2B579A"/>
          <w:shd w:val="clear" w:color="auto" w:fill="E6E6E6"/>
        </w:rPr>
        <mc:AlternateContent>
          <mc:Choice Requires="wps">
            <w:drawing>
              <wp:anchor distT="0" distB="0" distL="114300" distR="114300" simplePos="0" relativeHeight="251658242" behindDoc="1" locked="1" layoutInCell="1" allowOverlap="1" wp14:anchorId="285723CC" wp14:editId="102C8A71">
                <wp:simplePos x="0" y="0"/>
                <wp:positionH relativeFrom="page">
                  <wp:posOffset>4805045</wp:posOffset>
                </wp:positionH>
                <wp:positionV relativeFrom="page">
                  <wp:posOffset>0</wp:posOffset>
                </wp:positionV>
                <wp:extent cx="2971800" cy="10058400"/>
                <wp:effectExtent l="0" t="0" r="0" b="0"/>
                <wp:wrapNone/>
                <wp:docPr id="460" name="Rectangle 46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71800" cy="10058400"/>
                        </a:xfrm>
                        <a:prstGeom prst="rect">
                          <a:avLst/>
                        </a:prstGeom>
                        <a:gradFill>
                          <a:gsLst>
                            <a:gs pos="50000">
                              <a:srgbClr val="86908E"/>
                            </a:gs>
                            <a:gs pos="100000">
                              <a:srgbClr val="D1D3D4"/>
                            </a:gs>
                          </a:gsLst>
                          <a:lin ang="0" scaled="1"/>
                        </a:gradFill>
                      </wps:spPr>
                      <wps:bodyPr rot="0" vert="horz" wrap="square" lIns="91440" tIns="45720" rIns="91440" bIns="45720" anchor="t" anchorCtr="0" upright="1">
                        <a:noAutofit/>
                      </wps:bodyPr>
                    </wps:wsp>
                  </a:graphicData>
                </a:graphic>
              </wp:anchor>
            </w:drawing>
          </mc:Choice>
          <mc:Fallback>
            <w:pict>
              <v:rect w14:anchorId="38F86F5F" id="Rectangle 460" o:spid="_x0000_s1026" style="position:absolute;margin-left:378.35pt;margin-top:0;width:234pt;height:11in;z-index:-251658238;visibility:visible;mso-wrap-style:square;mso-wrap-distance-left:9pt;mso-wrap-distance-top:0;mso-wrap-distance-right:9pt;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" fillcolor="#86908e" stroked="f">
                <v:fill color2="#d1d3d4" angle="90" colors="0 #86908e;.5 #86908e" focus="100%" type="gradient"/>
                <w10:wrap anchorx="page" anchory="page"/>
                <w10:anchorlock/>
              </v:rect>
            </w:pict>
          </mc:Fallback>
        </mc:AlternateContent>
      </w:r>
      <w:r w:rsidR="00197A08">
        <w:rPr>
          <w:noProof/>
          <w:color w:val="2B579A"/>
          <w:shd w:val="clear" w:color="auto" w:fill="E6E6E6"/>
        </w:rPr>
        <w:drawing>
          <wp:anchor distT="0" distB="0" distL="114300" distR="114300" simplePos="0" relativeHeight="251658252" behindDoc="1" locked="1" layoutInCell="0" allowOverlap="1" wp14:anchorId="09A177D0" wp14:editId="0DD12971">
            <wp:simplePos x="0" y="0"/>
            <wp:positionH relativeFrom="page">
              <wp:posOffset>2290445</wp:posOffset>
            </wp:positionH>
            <wp:positionV relativeFrom="page">
              <wp:posOffset>3657600</wp:posOffset>
            </wp:positionV>
            <wp:extent cx="5486400" cy="3429000"/>
            <wp:effectExtent l="0" t="0" r="0" b="0"/>
            <wp:wrapNone/>
            <wp:docPr id="464" name="Picture 46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64" name="Picture 1"/>
                    <pic:cNvPicPr/>
                  </pic:nvPicPr>
                  <pic:blipFill rotWithShape="1">
                    <a:blip r:embed="rId14" cstate="print">
                      <a:extLst>
                        <a:ext uri="{28A0092B-C50C-407E-A947-70E740481C1C}">
                          <a14:useLocalDpi xmlns:a14="http://schemas.microsoft.com/office/drawing/2010/main" val="0"/>
                        </a:ext>
                      </a:extLst>
                    </a:blip>
                    <a:srcRect l="-41" t="-124" r="41" b="6130"/>
                    <a:stretch/>
                  </pic:blipFill>
                  <pic:spPr bwMode="auto">
                    <a:xfrm>
                      <a:off x="0" y="0"/>
                      <a:ext cx="5486400" cy="3429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B7444">
        <w:rPr>
          <w:noProof/>
          <w:color w:val="2B579A"/>
          <w:shd w:val="clear" w:color="auto" w:fill="E6E6E6"/>
        </w:rPr>
        <mc:AlternateContent>
          <mc:Choice Requires="wps">
            <w:drawing>
              <wp:anchor distT="0" distB="0" distL="114300" distR="114300" simplePos="0" relativeHeight="251658249" behindDoc="1" locked="1" layoutInCell="0" allowOverlap="1" wp14:anchorId="222AB70F" wp14:editId="1F233C73">
                <wp:simplePos x="0" y="0"/>
                <wp:positionH relativeFrom="page">
                  <wp:posOffset>0</wp:posOffset>
                </wp:positionH>
                <wp:positionV relativeFrom="page">
                  <wp:posOffset>2286000</wp:posOffset>
                </wp:positionV>
                <wp:extent cx="6858000" cy="1371600"/>
                <wp:effectExtent l="0" t="0" r="0" b="0"/>
                <wp:wrapNone/>
                <wp:docPr id="463" name="Rectangle 46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858000" cy="1371600"/>
                        </a:xfrm>
                        <a:prstGeom prst="rect">
                          <a:avLst/>
                        </a:prstGeom>
                        <a:solidFill>
                          <a:srgbClr val="D1D3D4"/>
                        </a:solidFill>
                        <a:ln w="19050">
                          <a:noFill/>
                          <a:miter lim="800000"/>
                          <a:headEnd/>
                          <a:tailEnd/>
                        </a:ln>
                      </wps:spPr>
                      <wps:txbx>
                        <w:txbxContent>
                          <w:p w14:paraId="7490E079" w14:textId="2A0DBBC7" w:rsidR="009F3383" w:rsidRPr="00753EEF" w:rsidRDefault="00097FE4" w:rsidP="003710A2">
                            <w:pPr>
                              <w:pStyle w:val="ReportTitle"/>
                              <w:rPr>
                                <w:szCs w:val="48"/>
                              </w:rPr>
                            </w:pPr>
                            <w:r>
                              <w:rPr>
                                <w:rStyle w:val="ui-provider"/>
                              </w:rPr>
                              <w:t>Multivariate Timeseries Forecasting with Generative AI</w:t>
                            </w:r>
                          </w:p>
                        </w:txbxContent>
                      </wps:txbx>
                      <wps:bodyPr rot="0" vert="horz" wrap="square" lIns="320040" tIns="91440" rIns="320040" bIns="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222AB70F" id="Rectangle 463" o:spid="_x0000_s1029" style="position:absolute;margin-left:0;margin-top:180pt;width:540pt;height:108pt;z-index:-251658231;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" o:allowincell="f" fillcolor="#d1d3d4" stroked="f" strokeweight="1.5pt">
                <v:textbox inset="25.2pt,7.2pt,25.2pt,0">
                  <w:txbxContent>
                    <w:p w14:paraId="7490E079" w14:textId="2A0DBBC7" w:rsidR="009F3383" w:rsidRPr="00753EEF" w:rsidRDefault="00097FE4" w:rsidP="003710A2">
                      <w:pPr>
                        <w:pStyle w:val="ReportTitle"/>
                        <w:rPr>
                          <w:szCs w:val="48"/>
                        </w:rPr>
                      </w:pPr>
                      <w:r>
                        <w:rPr>
                          <w:rStyle w:val="ui-provider"/>
                        </w:rPr>
                        <w:t>Multivariate Timeseries Forecasting with Generative AI</w:t>
                      </w:r>
                    </w:p>
                  </w:txbxContent>
                </v:textbox>
                <w10:wrap anchorx="page" anchory="page"/>
                <w10:anchorlock/>
              </v:rect>
            </w:pict>
          </mc:Fallback>
        </mc:AlternateContent>
      </w:r>
      <w:r w:rsidR="0EF928FF">
        <w:t xml:space="preserve">  </w:t>
      </w:r>
      <w:r w:rsidR="00EB6DEE">
        <w:br w:type="page"/>
      </w:r>
      <w:commentRangeStart w:id="0"/>
      <w:commentRangeEnd w:id="0"/>
      <w:r w:rsidR="00096D8F">
        <w:rPr>
          <w:rStyle w:val="CommentReference"/>
        </w:rPr>
        <w:commentReference w:id="0"/>
      </w:r>
    </w:p>
    <w:p w14:paraId="22AF5BD1" w14:textId="77777777" w:rsidR="00DB73EF" w:rsidRDefault="00DB73EF" w:rsidP="00220B9B"/>
    <w:p w14:paraId="2094EBA0" w14:textId="07FA26CE" w:rsidR="00220B9B" w:rsidRDefault="00983498" w:rsidP="00220B9B">
      <w:r>
        <w:rPr>
          <w:noProof/>
          <w:color w:val="2B579A"/>
          <w:shd w:val="clear" w:color="auto" w:fill="E6E6E6"/>
        </w:rPr>
        <mc:AlternateContent>
          <mc:Choice Requires="wpg">
            <w:drawing>
              <wp:anchor distT="0" distB="0" distL="114300" distR="114300" simplePos="0" relativeHeight="251658243" behindDoc="0" locked="1" layoutInCell="1" allowOverlap="0" wp14:anchorId="10543DA9" wp14:editId="759B5BE3">
                <wp:simplePos x="0" y="0"/>
                <wp:positionH relativeFrom="page">
                  <wp:align>center</wp:align>
                </wp:positionH>
                <wp:positionV relativeFrom="page">
                  <wp:align>center</wp:align>
                </wp:positionV>
                <wp:extent cx="5029834" cy="6866260"/>
                <wp:effectExtent l="0" t="0" r="0" b="4445"/>
                <wp:wrapNone/>
                <wp:docPr id="5" name="Group 5"/>
                <wp:cNvGraphicFramePr/>
                <a:graphic xmlns:a="http://schemas.openxmlformats.org/drawingml/2006/main">
                  <a:graphicData uri="http://schemas.microsoft.com/office/word/2010/wordprocessingGroup">
                    <wpg:wgp>
                      <wpg:cNvGrpSpPr/>
                      <wpg:grpSpPr>
                        <a:xfrm>
                          <a:off x="0" y="0"/>
                          <a:ext cx="5029834" cy="6866260"/>
                          <a:chOff x="0" y="0"/>
                          <a:chExt cx="5029834" cy="7746699"/>
                        </a:xfrm>
                      </wpg:grpSpPr>
                      <wps:wsp>
                        <wps:cNvPr id="8" name="Text Box 8" descr="Pull quote"/>
                        <wps:cNvSpPr txBox="1"/>
                        <wps:spPr>
                          <a:xfrm>
                            <a:off x="0" y="0"/>
                            <a:ext cx="5028565" cy="584547"/>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09C3216" w14:textId="77777777" w:rsidR="009F3383" w:rsidRPr="00331F30" w:rsidRDefault="009F3383" w:rsidP="00983498">
                              <w:pPr>
                                <w:pStyle w:val="NoSpacing"/>
                                <w:pBdr>
                                  <w:top w:val="thinThickSmallGap" w:sz="24" w:space="6" w:color="6A3B68" w:themeColor="accent5"/>
                                  <w:bottom w:val="thickThinSmallGap" w:sz="24" w:space="6" w:color="6A3B68" w:themeColor="accent5"/>
                                </w:pBdr>
                                <w:jc w:val="center"/>
                                <w:rPr>
                                  <w:rFonts w:ascii="Corbel" w:hAnsi="Corbel"/>
                                  <w:b/>
                                  <w:bCs/>
                                  <w:sz w:val="32"/>
                                  <w:szCs w:val="32"/>
                                </w:rPr>
                              </w:pPr>
                              <w:r>
                                <w:rPr>
                                  <w:rFonts w:ascii="Corbel" w:hAnsi="Corbel"/>
                                  <w:b/>
                                  <w:bCs/>
                                  <w:sz w:val="32"/>
                                  <w:szCs w:val="32"/>
                                </w:rPr>
                                <w:t>About the Cov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3" name="Text Box 2"/>
                        <wps:cNvSpPr txBox="1">
                          <a:spLocks noChangeArrowheads="1"/>
                        </wps:cNvSpPr>
                        <wps:spPr bwMode="auto">
                          <a:xfrm>
                            <a:off x="0" y="717147"/>
                            <a:ext cx="5029834" cy="7029552"/>
                          </a:xfrm>
                          <a:prstGeom prst="rect">
                            <a:avLst/>
                          </a:prstGeom>
                          <a:solidFill>
                            <a:srgbClr val="FFFFFF"/>
                          </a:solidFill>
                          <a:ln w="9525">
                            <a:noFill/>
                            <a:miter lim="800000"/>
                            <a:headEnd/>
                            <a:tailEnd/>
                          </a:ln>
                        </wps:spPr>
                        <wps:txbx>
                          <w:txbxContent>
                            <w:p w14:paraId="3F7B17BE" w14:textId="01AB5075" w:rsidR="009F3383" w:rsidRPr="00D41F61" w:rsidRDefault="009F3383" w:rsidP="00F67693">
                              <w:pPr>
                                <w:jc w:val="both"/>
                                <w:rPr>
                                  <w:sz w:val="24"/>
                                  <w:szCs w:val="28"/>
                                </w:rPr>
                              </w:pPr>
                              <w:r w:rsidRPr="00D41F61">
                                <w:rPr>
                                  <w:sz w:val="24"/>
                                  <w:szCs w:val="28"/>
                                </w:rPr>
                                <w:t xml:space="preserve">Professor Berlin </w:t>
                              </w:r>
                              <w:r>
                                <w:rPr>
                                  <w:sz w:val="24"/>
                                  <w:szCs w:val="28"/>
                                </w:rPr>
                                <w:t xml:space="preserve">is an instructor </w:t>
                              </w:r>
                              <w:r w:rsidRPr="00C32DE5">
                                <w:rPr>
                                  <w:sz w:val="24"/>
                                  <w:szCs w:val="28"/>
                                </w:rPr>
                                <w:t>at the George Mason University College of Engineering and Computing, Volgenau School of Engineering, MS Data Analytics Engineering (DAEN) program</w:t>
                              </w:r>
                              <w:r>
                                <w:rPr>
                                  <w:sz w:val="24"/>
                                  <w:szCs w:val="28"/>
                                </w:rPr>
                                <w:t xml:space="preserve">. </w:t>
                              </w:r>
                              <w:r w:rsidRPr="009866AE">
                                <w:rPr>
                                  <w:sz w:val="24"/>
                                  <w:szCs w:val="28"/>
                                </w:rPr>
                                <w:t xml:space="preserve">He </w:t>
                              </w:r>
                              <w:r>
                                <w:rPr>
                                  <w:sz w:val="24"/>
                                  <w:szCs w:val="28"/>
                                </w:rPr>
                                <w:t>began working with</w:t>
                              </w:r>
                              <w:r w:rsidRPr="009866AE">
                                <w:rPr>
                                  <w:sz w:val="24"/>
                                  <w:szCs w:val="28"/>
                                </w:rPr>
                                <w:t xml:space="preserve"> the DAEN program as an adjunct faculty member in 2012 and became a fulltime faculty member in 2016</w:t>
                              </w:r>
                              <w:r>
                                <w:rPr>
                                  <w:sz w:val="24"/>
                                  <w:szCs w:val="28"/>
                                </w:rPr>
                                <w:t>. He is</w:t>
                              </w:r>
                              <w:r w:rsidRPr="00D41F61">
                                <w:rPr>
                                  <w:sz w:val="24"/>
                                  <w:szCs w:val="28"/>
                                </w:rPr>
                                <w:t xml:space="preserve"> a passionate contributor to the program and </w:t>
                              </w:r>
                              <w:r>
                                <w:rPr>
                                  <w:sz w:val="24"/>
                                  <w:szCs w:val="28"/>
                                </w:rPr>
                                <w:t xml:space="preserve">a </w:t>
                              </w:r>
                              <w:r w:rsidRPr="00D41F61">
                                <w:rPr>
                                  <w:sz w:val="24"/>
                                  <w:szCs w:val="28"/>
                                </w:rPr>
                                <w:t>devoted mentor to his students.</w:t>
                              </w:r>
                            </w:p>
                            <w:p w14:paraId="704AA205" w14:textId="0CE5FADA" w:rsidR="009F3383" w:rsidRPr="00D41F61" w:rsidRDefault="009F3383" w:rsidP="00F67693">
                              <w:pPr>
                                <w:jc w:val="both"/>
                                <w:rPr>
                                  <w:sz w:val="24"/>
                                  <w:szCs w:val="28"/>
                                </w:rPr>
                              </w:pPr>
                              <w:r w:rsidRPr="00D41F61">
                                <w:rPr>
                                  <w:sz w:val="24"/>
                                  <w:szCs w:val="28"/>
                                </w:rPr>
                                <w:t xml:space="preserve">His passion for new value creation is built on over 50 years </w:t>
                              </w:r>
                              <w:r>
                                <w:rPr>
                                  <w:sz w:val="24"/>
                                  <w:szCs w:val="28"/>
                                </w:rPr>
                                <w:t xml:space="preserve">of </w:t>
                              </w:r>
                              <w:r w:rsidRPr="00D41F61">
                                <w:rPr>
                                  <w:sz w:val="24"/>
                                  <w:szCs w:val="28"/>
                                </w:rPr>
                                <w:t>professional experience</w:t>
                              </w:r>
                              <w:r>
                                <w:rPr>
                                  <w:sz w:val="24"/>
                                  <w:szCs w:val="28"/>
                                </w:rPr>
                                <w:t xml:space="preserve"> – </w:t>
                              </w:r>
                              <w:r w:rsidRPr="00D41F61">
                                <w:rPr>
                                  <w:sz w:val="24"/>
                                  <w:szCs w:val="28"/>
                                </w:rPr>
                                <w:t>innovating and advocating for innovators applying leading-edge digital solutions to mission challenges. He</w:t>
                              </w:r>
                              <w:r>
                                <w:rPr>
                                  <w:sz w:val="24"/>
                                  <w:szCs w:val="28"/>
                                </w:rPr>
                                <w:t xml:space="preserve"> has</w:t>
                              </w:r>
                              <w:r w:rsidRPr="00D41F61">
                                <w:rPr>
                                  <w:sz w:val="24"/>
                                  <w:szCs w:val="28"/>
                                </w:rPr>
                                <w:t xml:space="preserve"> served with outstanding teams in various roles, including senior strategy executive, consultant, and mentor; applied information and systems technologist; collaborative leader; computer scientist, </w:t>
                              </w:r>
                              <w:r>
                                <w:rPr>
                                  <w:sz w:val="24"/>
                                  <w:szCs w:val="28"/>
                                </w:rPr>
                                <w:t>and</w:t>
                              </w:r>
                              <w:r w:rsidRPr="00D41F61">
                                <w:rPr>
                                  <w:sz w:val="24"/>
                                  <w:szCs w:val="28"/>
                                </w:rPr>
                                <w:t xml:space="preserve"> public policy entrepreneur.</w:t>
                              </w:r>
                            </w:p>
                            <w:p w14:paraId="7A369D63" w14:textId="12FE2757" w:rsidR="009F3383" w:rsidRPr="00D41F61" w:rsidRDefault="009F3383" w:rsidP="00F67693">
                              <w:pPr>
                                <w:jc w:val="both"/>
                                <w:rPr>
                                  <w:sz w:val="24"/>
                                  <w:szCs w:val="28"/>
                                </w:rPr>
                              </w:pPr>
                              <w:r w:rsidRPr="00D41F61">
                                <w:rPr>
                                  <w:sz w:val="24"/>
                                  <w:szCs w:val="28"/>
                                </w:rPr>
                                <w:t>He serves as a strategy advisor and mentor to public and private sector innovators and entrepreneurs and as a public speaker (emerging challenges, innovation opportunities, and ethics). His core interests include public policy, high-performance computing, cyber, emerging big data, health informatics, and digital economy and governance challenges.</w:t>
                              </w:r>
                            </w:p>
                            <w:p w14:paraId="1C40DDAC" w14:textId="5B70CDB0" w:rsidR="009F3383" w:rsidRPr="00D41F61" w:rsidRDefault="009F3383" w:rsidP="00F67693">
                              <w:pPr>
                                <w:jc w:val="both"/>
                                <w:rPr>
                                  <w:sz w:val="24"/>
                                  <w:szCs w:val="28"/>
                                </w:rPr>
                              </w:pPr>
                              <w:r w:rsidRPr="00D41F61">
                                <w:rPr>
                                  <w:sz w:val="24"/>
                                  <w:szCs w:val="28"/>
                                </w:rPr>
                                <w:t>In addition to teaching and mentoring, Prof</w:t>
                              </w:r>
                              <w:r>
                                <w:rPr>
                                  <w:sz w:val="24"/>
                                  <w:szCs w:val="28"/>
                                </w:rPr>
                                <w:t>essor</w:t>
                              </w:r>
                              <w:r w:rsidRPr="00D41F61">
                                <w:rPr>
                                  <w:sz w:val="24"/>
                                  <w:szCs w:val="28"/>
                                </w:rPr>
                                <w:t xml:space="preserve"> Berlin seeks new engagements with high-quality, core-value-centered innovation teams </w:t>
                              </w:r>
                              <w:r>
                                <w:rPr>
                                  <w:sz w:val="24"/>
                                  <w:szCs w:val="28"/>
                                </w:rPr>
                                <w:t>–</w:t>
                              </w:r>
                              <w:r w:rsidRPr="00D41F61">
                                <w:rPr>
                                  <w:sz w:val="24"/>
                                  <w:szCs w:val="28"/>
                                </w:rPr>
                                <w:t xml:space="preserve"> collaborating to address societal and market challenges with cyber-physical and policy innovation. Specifically, sustainable solutions can be delivered at the intersection of innovative value creation, human aspiration, and strategic vision.</w:t>
                              </w:r>
                            </w:p>
                            <w:p w14:paraId="05262350" w14:textId="10B6BE50" w:rsidR="009F3383" w:rsidRPr="008F02BD" w:rsidRDefault="009F3383" w:rsidP="00F67693">
                              <w:pPr>
                                <w:jc w:val="both"/>
                                <w:rPr>
                                  <w:sz w:val="24"/>
                                  <w:szCs w:val="28"/>
                                </w:rPr>
                              </w:pPr>
                              <w:r>
                                <w:rPr>
                                  <w:sz w:val="24"/>
                                  <w:szCs w:val="28"/>
                                </w:rPr>
                                <w:t>Professor</w:t>
                              </w:r>
                              <w:r w:rsidRPr="00D41F61">
                                <w:rPr>
                                  <w:sz w:val="24"/>
                                  <w:szCs w:val="28"/>
                                </w:rPr>
                                <w:t xml:space="preserve"> Berlin is a graduate of</w:t>
                              </w:r>
                              <w:r>
                                <w:rPr>
                                  <w:sz w:val="24"/>
                                  <w:szCs w:val="28"/>
                                </w:rPr>
                                <w:t xml:space="preserve"> the </w:t>
                              </w:r>
                              <w:r w:rsidRPr="00D41F61">
                                <w:rPr>
                                  <w:sz w:val="24"/>
                                  <w:szCs w:val="28"/>
                                </w:rPr>
                                <w:t xml:space="preserve">US Air Force Academy </w:t>
                              </w:r>
                              <w:r>
                                <w:rPr>
                                  <w:sz w:val="24"/>
                                  <w:szCs w:val="28"/>
                                </w:rPr>
                                <w:t>with a Bachelor of Science in</w:t>
                              </w:r>
                              <w:r w:rsidRPr="00D41F61">
                                <w:rPr>
                                  <w:sz w:val="24"/>
                                  <w:szCs w:val="28"/>
                                </w:rPr>
                                <w:t xml:space="preserve"> Computer Science </w:t>
                              </w:r>
                              <w:r>
                                <w:rPr>
                                  <w:sz w:val="24"/>
                                  <w:szCs w:val="28"/>
                                </w:rPr>
                                <w:t xml:space="preserve">and </w:t>
                              </w:r>
                              <w:r w:rsidRPr="00D41F61">
                                <w:rPr>
                                  <w:sz w:val="24"/>
                                  <w:szCs w:val="28"/>
                                </w:rPr>
                                <w:t>Mathematics</w:t>
                              </w:r>
                              <w:r>
                                <w:rPr>
                                  <w:sz w:val="24"/>
                                  <w:szCs w:val="28"/>
                                </w:rPr>
                                <w:t xml:space="preserve"> as well as a graduate of the </w:t>
                              </w:r>
                              <w:r w:rsidRPr="00D41F61">
                                <w:rPr>
                                  <w:sz w:val="24"/>
                                  <w:szCs w:val="28"/>
                                </w:rPr>
                                <w:t>University of Texas</w:t>
                              </w:r>
                              <w:r>
                                <w:rPr>
                                  <w:sz w:val="24"/>
                                  <w:szCs w:val="28"/>
                                </w:rPr>
                                <w:t xml:space="preserve"> at </w:t>
                              </w:r>
                              <w:r w:rsidRPr="00D41F61">
                                <w:rPr>
                                  <w:sz w:val="24"/>
                                  <w:szCs w:val="28"/>
                                </w:rPr>
                                <w:t xml:space="preserve">Austin </w:t>
                              </w:r>
                              <w:r>
                                <w:rPr>
                                  <w:sz w:val="24"/>
                                  <w:szCs w:val="28"/>
                                </w:rPr>
                                <w:t>with a Master of Arts in</w:t>
                              </w:r>
                              <w:r w:rsidRPr="00D41F61">
                                <w:rPr>
                                  <w:sz w:val="24"/>
                                  <w:szCs w:val="28"/>
                                </w:rPr>
                                <w:t xml:space="preserve"> Computer Science</w:t>
                              </w:r>
                              <w:r>
                                <w:rPr>
                                  <w:sz w:val="24"/>
                                  <w:szCs w:val="28"/>
                                </w:rPr>
                                <w:t>. He is also attended the</w:t>
                              </w:r>
                              <w:r w:rsidRPr="00D41F61">
                                <w:rPr>
                                  <w:sz w:val="24"/>
                                  <w:szCs w:val="28"/>
                                </w:rPr>
                                <w:t xml:space="preserve"> USAF Air Command and Staff College</w:t>
                              </w:r>
                              <w:r>
                                <w:rPr>
                                  <w:sz w:val="24"/>
                                  <w:szCs w:val="28"/>
                                </w:rPr>
                                <w:t xml:space="preserve"> for leadership and strategy training.</w:t>
                              </w:r>
                            </w:p>
                          </w:txbxContent>
                        </wps:txbx>
                        <wps:bodyPr rot="0" vert="horz" wrap="square" lIns="91440" tIns="45720" rIns="91440" bIns="45720" anchor="t" anchorCtr="0" upright="1">
                          <a:spAutoFit/>
                        </wps:bodyPr>
                      </wps:wsp>
                    </wpg:wgp>
                  </a:graphicData>
                </a:graphic>
                <wp14:sizeRelV relativeFrom="margin">
                  <wp14:pctHeight>0</wp14:pctHeight>
                </wp14:sizeRelV>
              </wp:anchor>
            </w:drawing>
          </mc:Choice>
          <mc:Fallback>
            <w:pict>
              <v:group w14:anchorId="10543DA9" id="Group 5" o:spid="_x0000_s1030" style="position:absolute;margin-left:0;margin-top:0;width:396.05pt;height:540.65pt;z-index:251658243;mso-position-horizontal:center;mso-position-horizontal-relative:page;mso-position-vertical:center;mso-position-vertical-relative:page;mso-height-relative:margin" coordsize="50298,774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" o:allowoverlap="f">
                <v:shape id="Text Box 8" o:spid="_x0000_s1031" type="#_x0000_t202" alt="Pull quote" style="position:absolute;width:50285;height:5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" filled="f" stroked="f" strokeweight=".5pt">
                  <v:textbox style="mso-fit-shape-to-text:t" inset="0,0,0,0">
                    <w:txbxContent>
                      <w:p w14:paraId="709C3216" w14:textId="77777777" w:rsidR="009F3383" w:rsidRPr="00331F30" w:rsidRDefault="009F3383" w:rsidP="00983498">
                        <w:pPr>
                          <w:pStyle w:val="NoSpacing"/>
                          <w:pBdr>
                            <w:top w:val="thinThickSmallGap" w:sz="24" w:space="6" w:color="6A3B68" w:themeColor="accent5"/>
                            <w:bottom w:val="thickThinSmallGap" w:sz="24" w:space="6" w:color="6A3B68" w:themeColor="accent5"/>
                          </w:pBdr>
                          <w:jc w:val="center"/>
                          <w:rPr>
                            <w:rFonts w:ascii="Corbel" w:hAnsi="Corbel"/>
                            <w:b/>
                            <w:bCs/>
                            <w:sz w:val="32"/>
                            <w:szCs w:val="32"/>
                          </w:rPr>
                        </w:pPr>
                        <w:r>
                          <w:rPr>
                            <w:rFonts w:ascii="Corbel" w:hAnsi="Corbel"/>
                            <w:b/>
                            <w:bCs/>
                            <w:sz w:val="32"/>
                            <w:szCs w:val="32"/>
                          </w:rPr>
                          <w:t>About the Cover</w:t>
                        </w:r>
                      </w:p>
                    </w:txbxContent>
                  </v:textbox>
                </v:shape>
                <v:shape id="_x0000_s1032" type="#_x0000_t202" style="position:absolute;top:7171;width:50298;height:702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" stroked="f">
                  <v:textbox style="mso-fit-shape-to-text:t">
                    <w:txbxContent>
                      <w:p w14:paraId="3F7B17BE" w14:textId="01AB5075" w:rsidR="009F3383" w:rsidRPr="00D41F61" w:rsidRDefault="009F3383" w:rsidP="00F67693">
                        <w:pPr>
                          <w:jc w:val="both"/>
                          <w:rPr>
                            <w:sz w:val="24"/>
                            <w:szCs w:val="28"/>
                          </w:rPr>
                        </w:pPr>
                        <w:r w:rsidRPr="00D41F61">
                          <w:rPr>
                            <w:sz w:val="24"/>
                            <w:szCs w:val="28"/>
                          </w:rPr>
                          <w:t xml:space="preserve">Professor Berlin </w:t>
                        </w:r>
                        <w:r>
                          <w:rPr>
                            <w:sz w:val="24"/>
                            <w:szCs w:val="28"/>
                          </w:rPr>
                          <w:t xml:space="preserve">is an instructor </w:t>
                        </w:r>
                        <w:r w:rsidRPr="00C32DE5">
                          <w:rPr>
                            <w:sz w:val="24"/>
                            <w:szCs w:val="28"/>
                          </w:rPr>
                          <w:t>at the George Mason University College of Engineering and Computing, Volgenau School of Engineering, MS Data Analytics Engineering (DAEN) program</w:t>
                        </w:r>
                        <w:r>
                          <w:rPr>
                            <w:sz w:val="24"/>
                            <w:szCs w:val="28"/>
                          </w:rPr>
                          <w:t xml:space="preserve">. </w:t>
                        </w:r>
                        <w:r w:rsidRPr="009866AE">
                          <w:rPr>
                            <w:sz w:val="24"/>
                            <w:szCs w:val="28"/>
                          </w:rPr>
                          <w:t xml:space="preserve">He </w:t>
                        </w:r>
                        <w:r>
                          <w:rPr>
                            <w:sz w:val="24"/>
                            <w:szCs w:val="28"/>
                          </w:rPr>
                          <w:t>began working with</w:t>
                        </w:r>
                        <w:r w:rsidRPr="009866AE">
                          <w:rPr>
                            <w:sz w:val="24"/>
                            <w:szCs w:val="28"/>
                          </w:rPr>
                          <w:t xml:space="preserve"> the DAEN program as an adjunct faculty member in 2012 and became a fulltime faculty member in 2016</w:t>
                        </w:r>
                        <w:r>
                          <w:rPr>
                            <w:sz w:val="24"/>
                            <w:szCs w:val="28"/>
                          </w:rPr>
                          <w:t>. He is</w:t>
                        </w:r>
                        <w:r w:rsidRPr="00D41F61">
                          <w:rPr>
                            <w:sz w:val="24"/>
                            <w:szCs w:val="28"/>
                          </w:rPr>
                          <w:t xml:space="preserve"> a passionate contributor to the program and </w:t>
                        </w:r>
                        <w:r>
                          <w:rPr>
                            <w:sz w:val="24"/>
                            <w:szCs w:val="28"/>
                          </w:rPr>
                          <w:t xml:space="preserve">a </w:t>
                        </w:r>
                        <w:r w:rsidRPr="00D41F61">
                          <w:rPr>
                            <w:sz w:val="24"/>
                            <w:szCs w:val="28"/>
                          </w:rPr>
                          <w:t>devoted mentor to his students.</w:t>
                        </w:r>
                      </w:p>
                      <w:p w14:paraId="704AA205" w14:textId="0CE5FADA" w:rsidR="009F3383" w:rsidRPr="00D41F61" w:rsidRDefault="009F3383" w:rsidP="00F67693">
                        <w:pPr>
                          <w:jc w:val="both"/>
                          <w:rPr>
                            <w:sz w:val="24"/>
                            <w:szCs w:val="28"/>
                          </w:rPr>
                        </w:pPr>
                        <w:r w:rsidRPr="00D41F61">
                          <w:rPr>
                            <w:sz w:val="24"/>
                            <w:szCs w:val="28"/>
                          </w:rPr>
                          <w:t xml:space="preserve">His passion for new value creation is built on over 50 years </w:t>
                        </w:r>
                        <w:r>
                          <w:rPr>
                            <w:sz w:val="24"/>
                            <w:szCs w:val="28"/>
                          </w:rPr>
                          <w:t xml:space="preserve">of </w:t>
                        </w:r>
                        <w:r w:rsidRPr="00D41F61">
                          <w:rPr>
                            <w:sz w:val="24"/>
                            <w:szCs w:val="28"/>
                          </w:rPr>
                          <w:t>professional experience</w:t>
                        </w:r>
                        <w:r>
                          <w:rPr>
                            <w:sz w:val="24"/>
                            <w:szCs w:val="28"/>
                          </w:rPr>
                          <w:t xml:space="preserve"> – </w:t>
                        </w:r>
                        <w:r w:rsidRPr="00D41F61">
                          <w:rPr>
                            <w:sz w:val="24"/>
                            <w:szCs w:val="28"/>
                          </w:rPr>
                          <w:t>innovating and advocating for innovators applying leading-edge digital solutions to mission challenges. He</w:t>
                        </w:r>
                        <w:r>
                          <w:rPr>
                            <w:sz w:val="24"/>
                            <w:szCs w:val="28"/>
                          </w:rPr>
                          <w:t xml:space="preserve"> has</w:t>
                        </w:r>
                        <w:r w:rsidRPr="00D41F61">
                          <w:rPr>
                            <w:sz w:val="24"/>
                            <w:szCs w:val="28"/>
                          </w:rPr>
                          <w:t xml:space="preserve"> served with outstanding teams in various roles, including senior strategy executive, consultant, and mentor; applied information and systems technologist; collaborative leader; computer scientist, </w:t>
                        </w:r>
                        <w:r>
                          <w:rPr>
                            <w:sz w:val="24"/>
                            <w:szCs w:val="28"/>
                          </w:rPr>
                          <w:t>and</w:t>
                        </w:r>
                        <w:r w:rsidRPr="00D41F61">
                          <w:rPr>
                            <w:sz w:val="24"/>
                            <w:szCs w:val="28"/>
                          </w:rPr>
                          <w:t xml:space="preserve"> public policy entrepreneur.</w:t>
                        </w:r>
                      </w:p>
                      <w:p w14:paraId="7A369D63" w14:textId="12FE2757" w:rsidR="009F3383" w:rsidRPr="00D41F61" w:rsidRDefault="009F3383" w:rsidP="00F67693">
                        <w:pPr>
                          <w:jc w:val="both"/>
                          <w:rPr>
                            <w:sz w:val="24"/>
                            <w:szCs w:val="28"/>
                          </w:rPr>
                        </w:pPr>
                        <w:r w:rsidRPr="00D41F61">
                          <w:rPr>
                            <w:sz w:val="24"/>
                            <w:szCs w:val="28"/>
                          </w:rPr>
                          <w:t>He serves as a strategy advisor and mentor to public and private sector innovators and entrepreneurs and as a public speaker (emerging challenges, innovation opportunities, and ethics). His core interests include public policy, high-performance computing, cyber, emerging big data, health informatics, and digital economy and governance challenges.</w:t>
                        </w:r>
                      </w:p>
                      <w:p w14:paraId="1C40DDAC" w14:textId="5B70CDB0" w:rsidR="009F3383" w:rsidRPr="00D41F61" w:rsidRDefault="009F3383" w:rsidP="00F67693">
                        <w:pPr>
                          <w:jc w:val="both"/>
                          <w:rPr>
                            <w:sz w:val="24"/>
                            <w:szCs w:val="28"/>
                          </w:rPr>
                        </w:pPr>
                        <w:r w:rsidRPr="00D41F61">
                          <w:rPr>
                            <w:sz w:val="24"/>
                            <w:szCs w:val="28"/>
                          </w:rPr>
                          <w:t>In addition to teaching and mentoring, Prof</w:t>
                        </w:r>
                        <w:r>
                          <w:rPr>
                            <w:sz w:val="24"/>
                            <w:szCs w:val="28"/>
                          </w:rPr>
                          <w:t>essor</w:t>
                        </w:r>
                        <w:r w:rsidRPr="00D41F61">
                          <w:rPr>
                            <w:sz w:val="24"/>
                            <w:szCs w:val="28"/>
                          </w:rPr>
                          <w:t xml:space="preserve"> Berlin seeks new engagements with high-quality, core-value-centered innovation teams </w:t>
                        </w:r>
                        <w:r>
                          <w:rPr>
                            <w:sz w:val="24"/>
                            <w:szCs w:val="28"/>
                          </w:rPr>
                          <w:t>–</w:t>
                        </w:r>
                        <w:r w:rsidRPr="00D41F61">
                          <w:rPr>
                            <w:sz w:val="24"/>
                            <w:szCs w:val="28"/>
                          </w:rPr>
                          <w:t xml:space="preserve"> collaborating to address societal and market challenges with cyber-physical and policy innovation. Specifically, sustainable solutions can be delivered at the intersection of innovative value creation, human aspiration, and strategic vision.</w:t>
                        </w:r>
                      </w:p>
                      <w:p w14:paraId="05262350" w14:textId="10B6BE50" w:rsidR="009F3383" w:rsidRPr="008F02BD" w:rsidRDefault="009F3383" w:rsidP="00F67693">
                        <w:pPr>
                          <w:jc w:val="both"/>
                          <w:rPr>
                            <w:sz w:val="24"/>
                            <w:szCs w:val="28"/>
                          </w:rPr>
                        </w:pPr>
                        <w:r>
                          <w:rPr>
                            <w:sz w:val="24"/>
                            <w:szCs w:val="28"/>
                          </w:rPr>
                          <w:t>Professor</w:t>
                        </w:r>
                        <w:r w:rsidRPr="00D41F61">
                          <w:rPr>
                            <w:sz w:val="24"/>
                            <w:szCs w:val="28"/>
                          </w:rPr>
                          <w:t xml:space="preserve"> Berlin is a graduate of</w:t>
                        </w:r>
                        <w:r>
                          <w:rPr>
                            <w:sz w:val="24"/>
                            <w:szCs w:val="28"/>
                          </w:rPr>
                          <w:t xml:space="preserve"> the </w:t>
                        </w:r>
                        <w:r w:rsidRPr="00D41F61">
                          <w:rPr>
                            <w:sz w:val="24"/>
                            <w:szCs w:val="28"/>
                          </w:rPr>
                          <w:t xml:space="preserve">US Air Force Academy </w:t>
                        </w:r>
                        <w:r>
                          <w:rPr>
                            <w:sz w:val="24"/>
                            <w:szCs w:val="28"/>
                          </w:rPr>
                          <w:t>with a Bachelor of Science in</w:t>
                        </w:r>
                        <w:r w:rsidRPr="00D41F61">
                          <w:rPr>
                            <w:sz w:val="24"/>
                            <w:szCs w:val="28"/>
                          </w:rPr>
                          <w:t xml:space="preserve"> Computer Science </w:t>
                        </w:r>
                        <w:r>
                          <w:rPr>
                            <w:sz w:val="24"/>
                            <w:szCs w:val="28"/>
                          </w:rPr>
                          <w:t xml:space="preserve">and </w:t>
                        </w:r>
                        <w:r w:rsidRPr="00D41F61">
                          <w:rPr>
                            <w:sz w:val="24"/>
                            <w:szCs w:val="28"/>
                          </w:rPr>
                          <w:t>Mathematics</w:t>
                        </w:r>
                        <w:r>
                          <w:rPr>
                            <w:sz w:val="24"/>
                            <w:szCs w:val="28"/>
                          </w:rPr>
                          <w:t xml:space="preserve"> as well as a graduate of the </w:t>
                        </w:r>
                        <w:r w:rsidRPr="00D41F61">
                          <w:rPr>
                            <w:sz w:val="24"/>
                            <w:szCs w:val="28"/>
                          </w:rPr>
                          <w:t>University of Texas</w:t>
                        </w:r>
                        <w:r>
                          <w:rPr>
                            <w:sz w:val="24"/>
                            <w:szCs w:val="28"/>
                          </w:rPr>
                          <w:t xml:space="preserve"> at </w:t>
                        </w:r>
                        <w:r w:rsidRPr="00D41F61">
                          <w:rPr>
                            <w:sz w:val="24"/>
                            <w:szCs w:val="28"/>
                          </w:rPr>
                          <w:t xml:space="preserve">Austin </w:t>
                        </w:r>
                        <w:r>
                          <w:rPr>
                            <w:sz w:val="24"/>
                            <w:szCs w:val="28"/>
                          </w:rPr>
                          <w:t>with a Master of Arts in</w:t>
                        </w:r>
                        <w:r w:rsidRPr="00D41F61">
                          <w:rPr>
                            <w:sz w:val="24"/>
                            <w:szCs w:val="28"/>
                          </w:rPr>
                          <w:t xml:space="preserve"> Computer Science</w:t>
                        </w:r>
                        <w:r>
                          <w:rPr>
                            <w:sz w:val="24"/>
                            <w:szCs w:val="28"/>
                          </w:rPr>
                          <w:t>. He is also attended the</w:t>
                        </w:r>
                        <w:r w:rsidRPr="00D41F61">
                          <w:rPr>
                            <w:sz w:val="24"/>
                            <w:szCs w:val="28"/>
                          </w:rPr>
                          <w:t xml:space="preserve"> USAF Air Command and Staff College</w:t>
                        </w:r>
                        <w:r>
                          <w:rPr>
                            <w:sz w:val="24"/>
                            <w:szCs w:val="28"/>
                          </w:rPr>
                          <w:t xml:space="preserve"> for leadership and strategy training.</w:t>
                        </w:r>
                      </w:p>
                    </w:txbxContent>
                  </v:textbox>
                </v:shape>
                <w10:wrap anchorx="page" anchory="page"/>
                <w10:anchorlock/>
              </v:group>
            </w:pict>
          </mc:Fallback>
        </mc:AlternateContent>
      </w:r>
    </w:p>
    <w:p w14:paraId="0456E380" w14:textId="77777777" w:rsidR="00DB73EF" w:rsidRPr="00466F4B" w:rsidRDefault="00DB73EF" w:rsidP="00466F4B">
      <w:pPr>
        <w:pStyle w:val="Caption"/>
        <w:sectPr w:rsidR="00DB73EF" w:rsidRPr="00466F4B" w:rsidSect="00B43C89">
          <w:pgSz w:w="12240" w:h="15840" w:code="1"/>
          <w:pgMar w:top="720" w:right="1080" w:bottom="720" w:left="1080" w:header="706" w:footer="706" w:gutter="0"/>
          <w:pgNumType w:fmt="lowerRoman" w:start="1"/>
          <w:cols w:space="851"/>
          <w:docGrid w:linePitch="360"/>
        </w:sectPr>
      </w:pPr>
    </w:p>
    <w:p w14:paraId="113FB7CB" w14:textId="2CCB958C" w:rsidR="00A42B88" w:rsidRDefault="00A42B88" w:rsidP="00A42B88">
      <w:pPr>
        <w:pStyle w:val="ChapterTitle"/>
      </w:pPr>
      <w:r>
        <w:lastRenderedPageBreak/>
        <w:t>Contents</w:t>
      </w:r>
    </w:p>
    <w:sdt>
      <w:sdtPr>
        <w:rPr>
          <w:rFonts w:asciiTheme="minorHAnsi" w:hAnsiTheme="minorHAnsi"/>
          <w:b w:val="0"/>
          <w:bCs w:val="0"/>
          <w:color w:val="000000" w:themeColor="text1"/>
          <w:sz w:val="22"/>
          <w:szCs w:val="22"/>
          <w:shd w:val="clear" w:color="auto" w:fill="E6E6E6"/>
        </w:rPr>
        <w:id w:val="590366864"/>
        <w:docPartObj>
          <w:docPartGallery w:val="Table of Contents"/>
          <w:docPartUnique/>
        </w:docPartObj>
      </w:sdtPr>
      <w:sdtEndPr/>
      <w:sdtContent>
        <w:p w14:paraId="0A21291F" w14:textId="7FB30375" w:rsidR="00BD2BAF" w:rsidRDefault="00BD2BAF">
          <w:pPr>
            <w:pStyle w:val="TOCHeading"/>
          </w:pPr>
          <w:r>
            <w:t>Table of Contents</w:t>
          </w:r>
        </w:p>
        <w:p w14:paraId="31140927" w14:textId="415ACAC3" w:rsidR="001D3F57" w:rsidRDefault="00A9716B">
          <w:pPr>
            <w:pStyle w:val="TOC1"/>
            <w:tabs>
              <w:tab w:val="right" w:leader="dot" w:pos="10070"/>
            </w:tabs>
            <w:rPr>
              <w:rFonts w:eastAsiaTheme="minorEastAsia" w:cstheme="minorBidi"/>
              <w:b w:val="0"/>
              <w:bCs w:val="0"/>
              <w:caps w:val="0"/>
              <w:noProof/>
              <w:color w:val="auto"/>
              <w:kern w:val="2"/>
              <w:sz w:val="24"/>
              <w:szCs w:val="24"/>
              <w:u w:val="none"/>
              <w14:ligatures w14:val="standardContextual"/>
            </w:rPr>
          </w:pPr>
          <w:r>
            <w:rPr>
              <w:b w:val="0"/>
              <w:color w:val="2B579A"/>
              <w:shd w:val="clear" w:color="auto" w:fill="E6E6E6"/>
            </w:rPr>
            <w:fldChar w:fldCharType="begin"/>
          </w:r>
          <w:r>
            <w:rPr>
              <w:b w:val="0"/>
              <w:bCs w:val="0"/>
            </w:rPr>
            <w:instrText xml:space="preserve"> TOC \o "1-5" \h \z \t "Section Heading,1,Section Subheading,2" </w:instrText>
          </w:r>
          <w:r>
            <w:rPr>
              <w:b w:val="0"/>
              <w:color w:val="2B579A"/>
              <w:shd w:val="clear" w:color="auto" w:fill="E6E6E6"/>
            </w:rPr>
            <w:fldChar w:fldCharType="separate"/>
          </w:r>
          <w:hyperlink w:anchor="_Toc165318565" w:history="1">
            <w:r w:rsidR="001D3F57" w:rsidRPr="00930086">
              <w:rPr>
                <w:rStyle w:val="Hyperlink"/>
                <w:noProof/>
              </w:rPr>
              <w:t>Abstract</w:t>
            </w:r>
            <w:r w:rsidR="001D3F57">
              <w:rPr>
                <w:noProof/>
                <w:webHidden/>
              </w:rPr>
              <w:tab/>
            </w:r>
            <w:r w:rsidR="001D3F57">
              <w:rPr>
                <w:noProof/>
                <w:webHidden/>
              </w:rPr>
              <w:fldChar w:fldCharType="begin"/>
            </w:r>
            <w:r w:rsidR="001D3F57">
              <w:rPr>
                <w:noProof/>
                <w:webHidden/>
              </w:rPr>
              <w:instrText xml:space="preserve"> PAGEREF _Toc165318565 \h </w:instrText>
            </w:r>
            <w:r w:rsidR="001D3F57">
              <w:rPr>
                <w:noProof/>
                <w:webHidden/>
              </w:rPr>
            </w:r>
            <w:r w:rsidR="001D3F57">
              <w:rPr>
                <w:noProof/>
                <w:webHidden/>
              </w:rPr>
              <w:fldChar w:fldCharType="separate"/>
            </w:r>
            <w:r w:rsidR="001D3F57">
              <w:rPr>
                <w:noProof/>
                <w:webHidden/>
              </w:rPr>
              <w:t>1</w:t>
            </w:r>
            <w:r w:rsidR="001D3F57">
              <w:rPr>
                <w:noProof/>
                <w:webHidden/>
              </w:rPr>
              <w:fldChar w:fldCharType="end"/>
            </w:r>
          </w:hyperlink>
        </w:p>
        <w:p w14:paraId="68AFD896" w14:textId="10726B15" w:rsidR="001D3F57" w:rsidRDefault="001D3F57">
          <w:pPr>
            <w:pStyle w:val="TOC1"/>
            <w:tabs>
              <w:tab w:val="right" w:leader="dot" w:pos="10070"/>
            </w:tabs>
            <w:rPr>
              <w:rFonts w:eastAsiaTheme="minorEastAsia" w:cstheme="minorBidi"/>
              <w:b w:val="0"/>
              <w:bCs w:val="0"/>
              <w:caps w:val="0"/>
              <w:noProof/>
              <w:color w:val="auto"/>
              <w:kern w:val="2"/>
              <w:sz w:val="24"/>
              <w:szCs w:val="24"/>
              <w:u w:val="none"/>
              <w14:ligatures w14:val="standardContextual"/>
            </w:rPr>
          </w:pPr>
          <w:hyperlink w:anchor="_Toc165318566" w:history="1">
            <w:r w:rsidRPr="00930086">
              <w:rPr>
                <w:rStyle w:val="Hyperlink"/>
                <w:noProof/>
              </w:rPr>
              <w:t>Problem Definition</w:t>
            </w:r>
            <w:r>
              <w:rPr>
                <w:noProof/>
                <w:webHidden/>
              </w:rPr>
              <w:tab/>
            </w:r>
            <w:r>
              <w:rPr>
                <w:noProof/>
                <w:webHidden/>
              </w:rPr>
              <w:fldChar w:fldCharType="begin"/>
            </w:r>
            <w:r>
              <w:rPr>
                <w:noProof/>
                <w:webHidden/>
              </w:rPr>
              <w:instrText xml:space="preserve"> PAGEREF _Toc165318566 \h </w:instrText>
            </w:r>
            <w:r>
              <w:rPr>
                <w:noProof/>
                <w:webHidden/>
              </w:rPr>
            </w:r>
            <w:r>
              <w:rPr>
                <w:noProof/>
                <w:webHidden/>
              </w:rPr>
              <w:fldChar w:fldCharType="separate"/>
            </w:r>
            <w:r>
              <w:rPr>
                <w:noProof/>
                <w:webHidden/>
              </w:rPr>
              <w:t>3</w:t>
            </w:r>
            <w:r>
              <w:rPr>
                <w:noProof/>
                <w:webHidden/>
              </w:rPr>
              <w:fldChar w:fldCharType="end"/>
            </w:r>
          </w:hyperlink>
        </w:p>
        <w:p w14:paraId="3D14E4E8" w14:textId="5B2C55E9" w:rsidR="001D3F57" w:rsidRDefault="001D3F57">
          <w:pPr>
            <w:pStyle w:val="TOC2"/>
            <w:tabs>
              <w:tab w:val="left" w:pos="541"/>
              <w:tab w:val="right" w:leader="dot" w:pos="10070"/>
            </w:tabs>
            <w:rPr>
              <w:rFonts w:eastAsiaTheme="minorEastAsia" w:cstheme="minorBidi"/>
              <w:b w:val="0"/>
              <w:bCs w:val="0"/>
              <w:smallCaps w:val="0"/>
              <w:noProof/>
              <w:color w:val="auto"/>
              <w:kern w:val="2"/>
              <w:sz w:val="24"/>
              <w:szCs w:val="24"/>
              <w14:ligatures w14:val="standardContextual"/>
            </w:rPr>
          </w:pPr>
          <w:hyperlink w:anchor="_Toc165318567" w:history="1">
            <w:r w:rsidRPr="00930086">
              <w:rPr>
                <w:rStyle w:val="Hyperlink"/>
                <w:noProof/>
              </w:rPr>
              <w:t>1.1</w:t>
            </w:r>
            <w:r>
              <w:rPr>
                <w:rFonts w:eastAsiaTheme="minorEastAsia" w:cstheme="minorBidi"/>
                <w:b w:val="0"/>
                <w:bCs w:val="0"/>
                <w:smallCaps w:val="0"/>
                <w:noProof/>
                <w:color w:val="auto"/>
                <w:kern w:val="2"/>
                <w:sz w:val="24"/>
                <w:szCs w:val="24"/>
                <w14:ligatures w14:val="standardContextual"/>
              </w:rPr>
              <w:tab/>
            </w:r>
            <w:r w:rsidRPr="00930086">
              <w:rPr>
                <w:rStyle w:val="Hyperlink"/>
                <w:noProof/>
              </w:rPr>
              <w:t>Background</w:t>
            </w:r>
            <w:r>
              <w:rPr>
                <w:noProof/>
                <w:webHidden/>
              </w:rPr>
              <w:tab/>
            </w:r>
            <w:r>
              <w:rPr>
                <w:noProof/>
                <w:webHidden/>
              </w:rPr>
              <w:fldChar w:fldCharType="begin"/>
            </w:r>
            <w:r>
              <w:rPr>
                <w:noProof/>
                <w:webHidden/>
              </w:rPr>
              <w:instrText xml:space="preserve"> PAGEREF _Toc165318567 \h </w:instrText>
            </w:r>
            <w:r>
              <w:rPr>
                <w:noProof/>
                <w:webHidden/>
              </w:rPr>
            </w:r>
            <w:r>
              <w:rPr>
                <w:noProof/>
                <w:webHidden/>
              </w:rPr>
              <w:fldChar w:fldCharType="separate"/>
            </w:r>
            <w:r>
              <w:rPr>
                <w:noProof/>
                <w:webHidden/>
              </w:rPr>
              <w:t>3</w:t>
            </w:r>
            <w:r>
              <w:rPr>
                <w:noProof/>
                <w:webHidden/>
              </w:rPr>
              <w:fldChar w:fldCharType="end"/>
            </w:r>
          </w:hyperlink>
        </w:p>
        <w:p w14:paraId="659E8021" w14:textId="1791E195" w:rsidR="001D3F57" w:rsidRDefault="001D3F57">
          <w:pPr>
            <w:pStyle w:val="TOC3"/>
            <w:tabs>
              <w:tab w:val="left" w:pos="718"/>
              <w:tab w:val="right" w:leader="dot" w:pos="10070"/>
            </w:tabs>
            <w:rPr>
              <w:rFonts w:eastAsiaTheme="minorEastAsia" w:cstheme="minorBidi"/>
              <w:smallCaps w:val="0"/>
              <w:noProof/>
              <w:color w:val="auto"/>
              <w:kern w:val="2"/>
              <w:sz w:val="24"/>
              <w:szCs w:val="24"/>
              <w14:ligatures w14:val="standardContextual"/>
            </w:rPr>
          </w:pPr>
          <w:hyperlink w:anchor="_Toc165318568" w:history="1">
            <w:r w:rsidRPr="00930086">
              <w:rPr>
                <w:rStyle w:val="Hyperlink"/>
                <w:noProof/>
              </w:rPr>
              <w:t>1.1.1</w:t>
            </w:r>
            <w:r>
              <w:rPr>
                <w:rFonts w:eastAsiaTheme="minorEastAsia" w:cstheme="minorBidi"/>
                <w:smallCaps w:val="0"/>
                <w:noProof/>
                <w:color w:val="auto"/>
                <w:kern w:val="2"/>
                <w:sz w:val="24"/>
                <w:szCs w:val="24"/>
                <w14:ligatures w14:val="standardContextual"/>
              </w:rPr>
              <w:tab/>
            </w:r>
            <w:r w:rsidRPr="00930086">
              <w:rPr>
                <w:rStyle w:val="Hyperlink"/>
                <w:noProof/>
              </w:rPr>
              <w:t>Introduction to forecasting</w:t>
            </w:r>
            <w:r>
              <w:rPr>
                <w:noProof/>
                <w:webHidden/>
              </w:rPr>
              <w:tab/>
            </w:r>
            <w:r>
              <w:rPr>
                <w:noProof/>
                <w:webHidden/>
              </w:rPr>
              <w:fldChar w:fldCharType="begin"/>
            </w:r>
            <w:r>
              <w:rPr>
                <w:noProof/>
                <w:webHidden/>
              </w:rPr>
              <w:instrText xml:space="preserve"> PAGEREF _Toc165318568 \h </w:instrText>
            </w:r>
            <w:r>
              <w:rPr>
                <w:noProof/>
                <w:webHidden/>
              </w:rPr>
            </w:r>
            <w:r>
              <w:rPr>
                <w:noProof/>
                <w:webHidden/>
              </w:rPr>
              <w:fldChar w:fldCharType="separate"/>
            </w:r>
            <w:r>
              <w:rPr>
                <w:noProof/>
                <w:webHidden/>
              </w:rPr>
              <w:t>3</w:t>
            </w:r>
            <w:r>
              <w:rPr>
                <w:noProof/>
                <w:webHidden/>
              </w:rPr>
              <w:fldChar w:fldCharType="end"/>
            </w:r>
          </w:hyperlink>
        </w:p>
        <w:p w14:paraId="0CA668C1" w14:textId="32B99F63" w:rsidR="001D3F57" w:rsidRDefault="001D3F57">
          <w:pPr>
            <w:pStyle w:val="TOC3"/>
            <w:tabs>
              <w:tab w:val="left" w:pos="718"/>
              <w:tab w:val="right" w:leader="dot" w:pos="10070"/>
            </w:tabs>
            <w:rPr>
              <w:rFonts w:eastAsiaTheme="minorEastAsia" w:cstheme="minorBidi"/>
              <w:smallCaps w:val="0"/>
              <w:noProof/>
              <w:color w:val="auto"/>
              <w:kern w:val="2"/>
              <w:sz w:val="24"/>
              <w:szCs w:val="24"/>
              <w14:ligatures w14:val="standardContextual"/>
            </w:rPr>
          </w:pPr>
          <w:hyperlink w:anchor="_Toc165318569" w:history="1">
            <w:r w:rsidRPr="00930086">
              <w:rPr>
                <w:rStyle w:val="Hyperlink"/>
                <w:noProof/>
              </w:rPr>
              <w:t>1.1.2</w:t>
            </w:r>
            <w:r>
              <w:rPr>
                <w:rFonts w:eastAsiaTheme="minorEastAsia" w:cstheme="minorBidi"/>
                <w:smallCaps w:val="0"/>
                <w:noProof/>
                <w:color w:val="auto"/>
                <w:kern w:val="2"/>
                <w:sz w:val="24"/>
                <w:szCs w:val="24"/>
                <w14:ligatures w14:val="standardContextual"/>
              </w:rPr>
              <w:tab/>
            </w:r>
            <w:r w:rsidRPr="00930086">
              <w:rPr>
                <w:rStyle w:val="Hyperlink"/>
                <w:noProof/>
              </w:rPr>
              <w:t>Limitations of traditional forecasting methods</w:t>
            </w:r>
            <w:r>
              <w:rPr>
                <w:noProof/>
                <w:webHidden/>
              </w:rPr>
              <w:tab/>
            </w:r>
            <w:r>
              <w:rPr>
                <w:noProof/>
                <w:webHidden/>
              </w:rPr>
              <w:fldChar w:fldCharType="begin"/>
            </w:r>
            <w:r>
              <w:rPr>
                <w:noProof/>
                <w:webHidden/>
              </w:rPr>
              <w:instrText xml:space="preserve"> PAGEREF _Toc165318569 \h </w:instrText>
            </w:r>
            <w:r>
              <w:rPr>
                <w:noProof/>
                <w:webHidden/>
              </w:rPr>
            </w:r>
            <w:r>
              <w:rPr>
                <w:noProof/>
                <w:webHidden/>
              </w:rPr>
              <w:fldChar w:fldCharType="separate"/>
            </w:r>
            <w:r>
              <w:rPr>
                <w:noProof/>
                <w:webHidden/>
              </w:rPr>
              <w:t>3</w:t>
            </w:r>
            <w:r>
              <w:rPr>
                <w:noProof/>
                <w:webHidden/>
              </w:rPr>
              <w:fldChar w:fldCharType="end"/>
            </w:r>
          </w:hyperlink>
        </w:p>
        <w:p w14:paraId="670D63C4" w14:textId="1DC606A2" w:rsidR="001D3F57" w:rsidRDefault="001D3F57">
          <w:pPr>
            <w:pStyle w:val="TOC3"/>
            <w:tabs>
              <w:tab w:val="left" w:pos="718"/>
              <w:tab w:val="right" w:leader="dot" w:pos="10070"/>
            </w:tabs>
            <w:rPr>
              <w:rFonts w:eastAsiaTheme="minorEastAsia" w:cstheme="minorBidi"/>
              <w:smallCaps w:val="0"/>
              <w:noProof/>
              <w:color w:val="auto"/>
              <w:kern w:val="2"/>
              <w:sz w:val="24"/>
              <w:szCs w:val="24"/>
              <w14:ligatures w14:val="standardContextual"/>
            </w:rPr>
          </w:pPr>
          <w:hyperlink w:anchor="_Toc165318570" w:history="1">
            <w:r w:rsidRPr="00930086">
              <w:rPr>
                <w:rStyle w:val="Hyperlink"/>
                <w:noProof/>
              </w:rPr>
              <w:t>1.1.3</w:t>
            </w:r>
            <w:r>
              <w:rPr>
                <w:rFonts w:eastAsiaTheme="minorEastAsia" w:cstheme="minorBidi"/>
                <w:smallCaps w:val="0"/>
                <w:noProof/>
                <w:color w:val="auto"/>
                <w:kern w:val="2"/>
                <w:sz w:val="24"/>
                <w:szCs w:val="24"/>
                <w14:ligatures w14:val="standardContextual"/>
              </w:rPr>
              <w:tab/>
            </w:r>
            <w:r w:rsidRPr="00930086">
              <w:rPr>
                <w:rStyle w:val="Hyperlink"/>
                <w:noProof/>
              </w:rPr>
              <w:t>Introduction to time series analysis</w:t>
            </w:r>
            <w:r>
              <w:rPr>
                <w:noProof/>
                <w:webHidden/>
              </w:rPr>
              <w:tab/>
            </w:r>
            <w:r>
              <w:rPr>
                <w:noProof/>
                <w:webHidden/>
              </w:rPr>
              <w:fldChar w:fldCharType="begin"/>
            </w:r>
            <w:r>
              <w:rPr>
                <w:noProof/>
                <w:webHidden/>
              </w:rPr>
              <w:instrText xml:space="preserve"> PAGEREF _Toc165318570 \h </w:instrText>
            </w:r>
            <w:r>
              <w:rPr>
                <w:noProof/>
                <w:webHidden/>
              </w:rPr>
            </w:r>
            <w:r>
              <w:rPr>
                <w:noProof/>
                <w:webHidden/>
              </w:rPr>
              <w:fldChar w:fldCharType="separate"/>
            </w:r>
            <w:r>
              <w:rPr>
                <w:noProof/>
                <w:webHidden/>
              </w:rPr>
              <w:t>4</w:t>
            </w:r>
            <w:r>
              <w:rPr>
                <w:noProof/>
                <w:webHidden/>
              </w:rPr>
              <w:fldChar w:fldCharType="end"/>
            </w:r>
          </w:hyperlink>
        </w:p>
        <w:p w14:paraId="07B94420" w14:textId="697525DC" w:rsidR="001D3F57" w:rsidRDefault="001D3F57">
          <w:pPr>
            <w:pStyle w:val="TOC3"/>
            <w:tabs>
              <w:tab w:val="left" w:pos="718"/>
              <w:tab w:val="right" w:leader="dot" w:pos="10070"/>
            </w:tabs>
            <w:rPr>
              <w:rFonts w:eastAsiaTheme="minorEastAsia" w:cstheme="minorBidi"/>
              <w:smallCaps w:val="0"/>
              <w:noProof/>
              <w:color w:val="auto"/>
              <w:kern w:val="2"/>
              <w:sz w:val="24"/>
              <w:szCs w:val="24"/>
              <w14:ligatures w14:val="standardContextual"/>
            </w:rPr>
          </w:pPr>
          <w:hyperlink w:anchor="_Toc165318571" w:history="1">
            <w:r w:rsidRPr="00930086">
              <w:rPr>
                <w:rStyle w:val="Hyperlink"/>
                <w:noProof/>
              </w:rPr>
              <w:t>1.1.4</w:t>
            </w:r>
            <w:r>
              <w:rPr>
                <w:rFonts w:eastAsiaTheme="minorEastAsia" w:cstheme="minorBidi"/>
                <w:smallCaps w:val="0"/>
                <w:noProof/>
                <w:color w:val="auto"/>
                <w:kern w:val="2"/>
                <w:sz w:val="24"/>
                <w:szCs w:val="24"/>
                <w14:ligatures w14:val="standardContextual"/>
              </w:rPr>
              <w:tab/>
            </w:r>
            <w:r w:rsidRPr="00930086">
              <w:rPr>
                <w:rStyle w:val="Hyperlink"/>
                <w:noProof/>
              </w:rPr>
              <w:t>Evolution of machine learning in forecasting</w:t>
            </w:r>
            <w:r>
              <w:rPr>
                <w:noProof/>
                <w:webHidden/>
              </w:rPr>
              <w:tab/>
            </w:r>
            <w:r>
              <w:rPr>
                <w:noProof/>
                <w:webHidden/>
              </w:rPr>
              <w:fldChar w:fldCharType="begin"/>
            </w:r>
            <w:r>
              <w:rPr>
                <w:noProof/>
                <w:webHidden/>
              </w:rPr>
              <w:instrText xml:space="preserve"> PAGEREF _Toc165318571 \h </w:instrText>
            </w:r>
            <w:r>
              <w:rPr>
                <w:noProof/>
                <w:webHidden/>
              </w:rPr>
            </w:r>
            <w:r>
              <w:rPr>
                <w:noProof/>
                <w:webHidden/>
              </w:rPr>
              <w:fldChar w:fldCharType="separate"/>
            </w:r>
            <w:r>
              <w:rPr>
                <w:noProof/>
                <w:webHidden/>
              </w:rPr>
              <w:t>4</w:t>
            </w:r>
            <w:r>
              <w:rPr>
                <w:noProof/>
                <w:webHidden/>
              </w:rPr>
              <w:fldChar w:fldCharType="end"/>
            </w:r>
          </w:hyperlink>
        </w:p>
        <w:p w14:paraId="69774502" w14:textId="3EEFE165" w:rsidR="001D3F57" w:rsidRDefault="001D3F57">
          <w:pPr>
            <w:pStyle w:val="TOC3"/>
            <w:tabs>
              <w:tab w:val="left" w:pos="718"/>
              <w:tab w:val="right" w:leader="dot" w:pos="10070"/>
            </w:tabs>
            <w:rPr>
              <w:rFonts w:eastAsiaTheme="minorEastAsia" w:cstheme="minorBidi"/>
              <w:smallCaps w:val="0"/>
              <w:noProof/>
              <w:color w:val="auto"/>
              <w:kern w:val="2"/>
              <w:sz w:val="24"/>
              <w:szCs w:val="24"/>
              <w14:ligatures w14:val="standardContextual"/>
            </w:rPr>
          </w:pPr>
          <w:hyperlink w:anchor="_Toc165318572" w:history="1">
            <w:r w:rsidRPr="00930086">
              <w:rPr>
                <w:rStyle w:val="Hyperlink"/>
                <w:noProof/>
              </w:rPr>
              <w:t>1.1.5</w:t>
            </w:r>
            <w:r>
              <w:rPr>
                <w:rFonts w:eastAsiaTheme="minorEastAsia" w:cstheme="minorBidi"/>
                <w:smallCaps w:val="0"/>
                <w:noProof/>
                <w:color w:val="auto"/>
                <w:kern w:val="2"/>
                <w:sz w:val="24"/>
                <w:szCs w:val="24"/>
                <w14:ligatures w14:val="standardContextual"/>
              </w:rPr>
              <w:tab/>
            </w:r>
            <w:r w:rsidRPr="00930086">
              <w:rPr>
                <w:rStyle w:val="Hyperlink"/>
                <w:noProof/>
              </w:rPr>
              <w:t>Generative AI and its role in forecasting</w:t>
            </w:r>
            <w:r>
              <w:rPr>
                <w:noProof/>
                <w:webHidden/>
              </w:rPr>
              <w:tab/>
            </w:r>
            <w:r>
              <w:rPr>
                <w:noProof/>
                <w:webHidden/>
              </w:rPr>
              <w:fldChar w:fldCharType="begin"/>
            </w:r>
            <w:r>
              <w:rPr>
                <w:noProof/>
                <w:webHidden/>
              </w:rPr>
              <w:instrText xml:space="preserve"> PAGEREF _Toc165318572 \h </w:instrText>
            </w:r>
            <w:r>
              <w:rPr>
                <w:noProof/>
                <w:webHidden/>
              </w:rPr>
            </w:r>
            <w:r>
              <w:rPr>
                <w:noProof/>
                <w:webHidden/>
              </w:rPr>
              <w:fldChar w:fldCharType="separate"/>
            </w:r>
            <w:r>
              <w:rPr>
                <w:noProof/>
                <w:webHidden/>
              </w:rPr>
              <w:t>4</w:t>
            </w:r>
            <w:r>
              <w:rPr>
                <w:noProof/>
                <w:webHidden/>
              </w:rPr>
              <w:fldChar w:fldCharType="end"/>
            </w:r>
          </w:hyperlink>
        </w:p>
        <w:p w14:paraId="1F9F3F36" w14:textId="069BE2F6" w:rsidR="001D3F57" w:rsidRDefault="001D3F57">
          <w:pPr>
            <w:pStyle w:val="TOC3"/>
            <w:tabs>
              <w:tab w:val="left" w:pos="718"/>
              <w:tab w:val="right" w:leader="dot" w:pos="10070"/>
            </w:tabs>
            <w:rPr>
              <w:rFonts w:eastAsiaTheme="minorEastAsia" w:cstheme="minorBidi"/>
              <w:smallCaps w:val="0"/>
              <w:noProof/>
              <w:color w:val="auto"/>
              <w:kern w:val="2"/>
              <w:sz w:val="24"/>
              <w:szCs w:val="24"/>
              <w14:ligatures w14:val="standardContextual"/>
            </w:rPr>
          </w:pPr>
          <w:hyperlink w:anchor="_Toc165318573" w:history="1">
            <w:r w:rsidRPr="00930086">
              <w:rPr>
                <w:rStyle w:val="Hyperlink"/>
                <w:noProof/>
              </w:rPr>
              <w:t>1.1.6</w:t>
            </w:r>
            <w:r>
              <w:rPr>
                <w:rFonts w:eastAsiaTheme="minorEastAsia" w:cstheme="minorBidi"/>
                <w:smallCaps w:val="0"/>
                <w:noProof/>
                <w:color w:val="auto"/>
                <w:kern w:val="2"/>
                <w:sz w:val="24"/>
                <w:szCs w:val="24"/>
                <w14:ligatures w14:val="standardContextual"/>
              </w:rPr>
              <w:tab/>
            </w:r>
            <w:r w:rsidRPr="00930086">
              <w:rPr>
                <w:rStyle w:val="Hyperlink"/>
                <w:noProof/>
              </w:rPr>
              <w:t>Detailed explanation of multivariate time series</w:t>
            </w:r>
            <w:r>
              <w:rPr>
                <w:noProof/>
                <w:webHidden/>
              </w:rPr>
              <w:tab/>
            </w:r>
            <w:r>
              <w:rPr>
                <w:noProof/>
                <w:webHidden/>
              </w:rPr>
              <w:fldChar w:fldCharType="begin"/>
            </w:r>
            <w:r>
              <w:rPr>
                <w:noProof/>
                <w:webHidden/>
              </w:rPr>
              <w:instrText xml:space="preserve"> PAGEREF _Toc165318573 \h </w:instrText>
            </w:r>
            <w:r>
              <w:rPr>
                <w:noProof/>
                <w:webHidden/>
              </w:rPr>
            </w:r>
            <w:r>
              <w:rPr>
                <w:noProof/>
                <w:webHidden/>
              </w:rPr>
              <w:fldChar w:fldCharType="separate"/>
            </w:r>
            <w:r>
              <w:rPr>
                <w:noProof/>
                <w:webHidden/>
              </w:rPr>
              <w:t>5</w:t>
            </w:r>
            <w:r>
              <w:rPr>
                <w:noProof/>
                <w:webHidden/>
              </w:rPr>
              <w:fldChar w:fldCharType="end"/>
            </w:r>
          </w:hyperlink>
        </w:p>
        <w:p w14:paraId="3B48BA28" w14:textId="64238EE6" w:rsidR="001D3F57" w:rsidRDefault="001D3F57">
          <w:pPr>
            <w:pStyle w:val="TOC3"/>
            <w:tabs>
              <w:tab w:val="left" w:pos="718"/>
              <w:tab w:val="right" w:leader="dot" w:pos="10070"/>
            </w:tabs>
            <w:rPr>
              <w:rFonts w:eastAsiaTheme="minorEastAsia" w:cstheme="minorBidi"/>
              <w:smallCaps w:val="0"/>
              <w:noProof/>
              <w:color w:val="auto"/>
              <w:kern w:val="2"/>
              <w:sz w:val="24"/>
              <w:szCs w:val="24"/>
              <w14:ligatures w14:val="standardContextual"/>
            </w:rPr>
          </w:pPr>
          <w:hyperlink w:anchor="_Toc165318574" w:history="1">
            <w:r w:rsidRPr="00930086">
              <w:rPr>
                <w:rStyle w:val="Hyperlink"/>
                <w:noProof/>
              </w:rPr>
              <w:t>1.1.7</w:t>
            </w:r>
            <w:r>
              <w:rPr>
                <w:rFonts w:eastAsiaTheme="minorEastAsia" w:cstheme="minorBidi"/>
                <w:smallCaps w:val="0"/>
                <w:noProof/>
                <w:color w:val="auto"/>
                <w:kern w:val="2"/>
                <w:sz w:val="24"/>
                <w:szCs w:val="24"/>
                <w14:ligatures w14:val="standardContextual"/>
              </w:rPr>
              <w:tab/>
            </w:r>
            <w:r w:rsidRPr="00930086">
              <w:rPr>
                <w:rStyle w:val="Hyperlink"/>
                <w:noProof/>
              </w:rPr>
              <w:t>Advanced forecasting techniques</w:t>
            </w:r>
            <w:r>
              <w:rPr>
                <w:noProof/>
                <w:webHidden/>
              </w:rPr>
              <w:tab/>
            </w:r>
            <w:r>
              <w:rPr>
                <w:noProof/>
                <w:webHidden/>
              </w:rPr>
              <w:fldChar w:fldCharType="begin"/>
            </w:r>
            <w:r>
              <w:rPr>
                <w:noProof/>
                <w:webHidden/>
              </w:rPr>
              <w:instrText xml:space="preserve"> PAGEREF _Toc165318574 \h </w:instrText>
            </w:r>
            <w:r>
              <w:rPr>
                <w:noProof/>
                <w:webHidden/>
              </w:rPr>
            </w:r>
            <w:r>
              <w:rPr>
                <w:noProof/>
                <w:webHidden/>
              </w:rPr>
              <w:fldChar w:fldCharType="separate"/>
            </w:r>
            <w:r>
              <w:rPr>
                <w:noProof/>
                <w:webHidden/>
              </w:rPr>
              <w:t>5</w:t>
            </w:r>
            <w:r>
              <w:rPr>
                <w:noProof/>
                <w:webHidden/>
              </w:rPr>
              <w:fldChar w:fldCharType="end"/>
            </w:r>
          </w:hyperlink>
        </w:p>
        <w:p w14:paraId="701A6B91" w14:textId="1D8C3F53" w:rsidR="001D3F57" w:rsidRDefault="001D3F57">
          <w:pPr>
            <w:pStyle w:val="TOC3"/>
            <w:tabs>
              <w:tab w:val="left" w:pos="718"/>
              <w:tab w:val="right" w:leader="dot" w:pos="10070"/>
            </w:tabs>
            <w:rPr>
              <w:rFonts w:eastAsiaTheme="minorEastAsia" w:cstheme="minorBidi"/>
              <w:smallCaps w:val="0"/>
              <w:noProof/>
              <w:color w:val="auto"/>
              <w:kern w:val="2"/>
              <w:sz w:val="24"/>
              <w:szCs w:val="24"/>
              <w14:ligatures w14:val="standardContextual"/>
            </w:rPr>
          </w:pPr>
          <w:hyperlink w:anchor="_Toc165318575" w:history="1">
            <w:r w:rsidRPr="00930086">
              <w:rPr>
                <w:rStyle w:val="Hyperlink"/>
                <w:noProof/>
              </w:rPr>
              <w:t>1.1.8</w:t>
            </w:r>
            <w:r>
              <w:rPr>
                <w:rFonts w:eastAsiaTheme="minorEastAsia" w:cstheme="minorBidi"/>
                <w:smallCaps w:val="0"/>
                <w:noProof/>
                <w:color w:val="auto"/>
                <w:kern w:val="2"/>
                <w:sz w:val="24"/>
                <w:szCs w:val="24"/>
                <w14:ligatures w14:val="standardContextual"/>
              </w:rPr>
              <w:tab/>
            </w:r>
            <w:r w:rsidRPr="00930086">
              <w:rPr>
                <w:rStyle w:val="Hyperlink"/>
                <w:noProof/>
              </w:rPr>
              <w:t>Practical applications in various industries</w:t>
            </w:r>
            <w:r>
              <w:rPr>
                <w:noProof/>
                <w:webHidden/>
              </w:rPr>
              <w:tab/>
            </w:r>
            <w:r>
              <w:rPr>
                <w:noProof/>
                <w:webHidden/>
              </w:rPr>
              <w:fldChar w:fldCharType="begin"/>
            </w:r>
            <w:r>
              <w:rPr>
                <w:noProof/>
                <w:webHidden/>
              </w:rPr>
              <w:instrText xml:space="preserve"> PAGEREF _Toc165318575 \h </w:instrText>
            </w:r>
            <w:r>
              <w:rPr>
                <w:noProof/>
                <w:webHidden/>
              </w:rPr>
            </w:r>
            <w:r>
              <w:rPr>
                <w:noProof/>
                <w:webHidden/>
              </w:rPr>
              <w:fldChar w:fldCharType="separate"/>
            </w:r>
            <w:r>
              <w:rPr>
                <w:noProof/>
                <w:webHidden/>
              </w:rPr>
              <w:t>5</w:t>
            </w:r>
            <w:r>
              <w:rPr>
                <w:noProof/>
                <w:webHidden/>
              </w:rPr>
              <w:fldChar w:fldCharType="end"/>
            </w:r>
          </w:hyperlink>
        </w:p>
        <w:p w14:paraId="409D8E1D" w14:textId="4BEBF8F4" w:rsidR="001D3F57" w:rsidRDefault="001D3F57">
          <w:pPr>
            <w:pStyle w:val="TOC3"/>
            <w:tabs>
              <w:tab w:val="left" w:pos="718"/>
              <w:tab w:val="right" w:leader="dot" w:pos="10070"/>
            </w:tabs>
            <w:rPr>
              <w:rFonts w:eastAsiaTheme="minorEastAsia" w:cstheme="minorBidi"/>
              <w:smallCaps w:val="0"/>
              <w:noProof/>
              <w:color w:val="auto"/>
              <w:kern w:val="2"/>
              <w:sz w:val="24"/>
              <w:szCs w:val="24"/>
              <w14:ligatures w14:val="standardContextual"/>
            </w:rPr>
          </w:pPr>
          <w:hyperlink w:anchor="_Toc165318576" w:history="1">
            <w:r w:rsidRPr="00930086">
              <w:rPr>
                <w:rStyle w:val="Hyperlink"/>
                <w:noProof/>
              </w:rPr>
              <w:t>1.1.9</w:t>
            </w:r>
            <w:r>
              <w:rPr>
                <w:rFonts w:eastAsiaTheme="minorEastAsia" w:cstheme="minorBidi"/>
                <w:smallCaps w:val="0"/>
                <w:noProof/>
                <w:color w:val="auto"/>
                <w:kern w:val="2"/>
                <w:sz w:val="24"/>
                <w:szCs w:val="24"/>
                <w14:ligatures w14:val="standardContextual"/>
              </w:rPr>
              <w:tab/>
            </w:r>
            <w:r w:rsidRPr="00930086">
              <w:rPr>
                <w:rStyle w:val="Hyperlink"/>
                <w:noProof/>
              </w:rPr>
              <w:t>Ethical considerations and challenges</w:t>
            </w:r>
            <w:r>
              <w:rPr>
                <w:noProof/>
                <w:webHidden/>
              </w:rPr>
              <w:tab/>
            </w:r>
            <w:r>
              <w:rPr>
                <w:noProof/>
                <w:webHidden/>
              </w:rPr>
              <w:fldChar w:fldCharType="begin"/>
            </w:r>
            <w:r>
              <w:rPr>
                <w:noProof/>
                <w:webHidden/>
              </w:rPr>
              <w:instrText xml:space="preserve"> PAGEREF _Toc165318576 \h </w:instrText>
            </w:r>
            <w:r>
              <w:rPr>
                <w:noProof/>
                <w:webHidden/>
              </w:rPr>
            </w:r>
            <w:r>
              <w:rPr>
                <w:noProof/>
                <w:webHidden/>
              </w:rPr>
              <w:fldChar w:fldCharType="separate"/>
            </w:r>
            <w:r>
              <w:rPr>
                <w:noProof/>
                <w:webHidden/>
              </w:rPr>
              <w:t>6</w:t>
            </w:r>
            <w:r>
              <w:rPr>
                <w:noProof/>
                <w:webHidden/>
              </w:rPr>
              <w:fldChar w:fldCharType="end"/>
            </w:r>
          </w:hyperlink>
        </w:p>
        <w:p w14:paraId="7761D2DC" w14:textId="68618894" w:rsidR="001D3F57" w:rsidRDefault="001D3F57">
          <w:pPr>
            <w:pStyle w:val="TOC3"/>
            <w:tabs>
              <w:tab w:val="left" w:pos="836"/>
              <w:tab w:val="right" w:leader="dot" w:pos="10070"/>
            </w:tabs>
            <w:rPr>
              <w:rFonts w:eastAsiaTheme="minorEastAsia" w:cstheme="minorBidi"/>
              <w:smallCaps w:val="0"/>
              <w:noProof/>
              <w:color w:val="auto"/>
              <w:kern w:val="2"/>
              <w:sz w:val="24"/>
              <w:szCs w:val="24"/>
              <w14:ligatures w14:val="standardContextual"/>
            </w:rPr>
          </w:pPr>
          <w:hyperlink w:anchor="_Toc165318577" w:history="1">
            <w:r w:rsidRPr="00930086">
              <w:rPr>
                <w:rStyle w:val="Hyperlink"/>
                <w:noProof/>
              </w:rPr>
              <w:t>1.1.10</w:t>
            </w:r>
            <w:r>
              <w:rPr>
                <w:rFonts w:eastAsiaTheme="minorEastAsia" w:cstheme="minorBidi"/>
                <w:smallCaps w:val="0"/>
                <w:noProof/>
                <w:color w:val="auto"/>
                <w:kern w:val="2"/>
                <w:sz w:val="24"/>
                <w:szCs w:val="24"/>
                <w14:ligatures w14:val="standardContextual"/>
              </w:rPr>
              <w:tab/>
            </w:r>
            <w:r w:rsidRPr="00930086">
              <w:rPr>
                <w:rStyle w:val="Hyperlink"/>
                <w:noProof/>
              </w:rPr>
              <w:t>Future of forecasting with AI</w:t>
            </w:r>
            <w:r>
              <w:rPr>
                <w:noProof/>
                <w:webHidden/>
              </w:rPr>
              <w:tab/>
            </w:r>
            <w:r>
              <w:rPr>
                <w:noProof/>
                <w:webHidden/>
              </w:rPr>
              <w:fldChar w:fldCharType="begin"/>
            </w:r>
            <w:r>
              <w:rPr>
                <w:noProof/>
                <w:webHidden/>
              </w:rPr>
              <w:instrText xml:space="preserve"> PAGEREF _Toc165318577 \h </w:instrText>
            </w:r>
            <w:r>
              <w:rPr>
                <w:noProof/>
                <w:webHidden/>
              </w:rPr>
            </w:r>
            <w:r>
              <w:rPr>
                <w:noProof/>
                <w:webHidden/>
              </w:rPr>
              <w:fldChar w:fldCharType="separate"/>
            </w:r>
            <w:r>
              <w:rPr>
                <w:noProof/>
                <w:webHidden/>
              </w:rPr>
              <w:t>6</w:t>
            </w:r>
            <w:r>
              <w:rPr>
                <w:noProof/>
                <w:webHidden/>
              </w:rPr>
              <w:fldChar w:fldCharType="end"/>
            </w:r>
          </w:hyperlink>
        </w:p>
        <w:p w14:paraId="7EE34A70" w14:textId="7A575A29" w:rsidR="001D3F57" w:rsidRDefault="001D3F57">
          <w:pPr>
            <w:pStyle w:val="TOC3"/>
            <w:tabs>
              <w:tab w:val="left" w:pos="836"/>
              <w:tab w:val="right" w:leader="dot" w:pos="10070"/>
            </w:tabs>
            <w:rPr>
              <w:rFonts w:eastAsiaTheme="minorEastAsia" w:cstheme="minorBidi"/>
              <w:smallCaps w:val="0"/>
              <w:noProof/>
              <w:color w:val="auto"/>
              <w:kern w:val="2"/>
              <w:sz w:val="24"/>
              <w:szCs w:val="24"/>
              <w14:ligatures w14:val="standardContextual"/>
            </w:rPr>
          </w:pPr>
          <w:hyperlink w:anchor="_Toc165318578" w:history="1">
            <w:r w:rsidRPr="00930086">
              <w:rPr>
                <w:rStyle w:val="Hyperlink"/>
                <w:noProof/>
              </w:rPr>
              <w:t>1.1.11</w:t>
            </w:r>
            <w:r>
              <w:rPr>
                <w:rFonts w:eastAsiaTheme="minorEastAsia" w:cstheme="minorBidi"/>
                <w:smallCaps w:val="0"/>
                <w:noProof/>
                <w:color w:val="auto"/>
                <w:kern w:val="2"/>
                <w:sz w:val="24"/>
                <w:szCs w:val="24"/>
                <w14:ligatures w14:val="standardContextual"/>
              </w:rPr>
              <w:tab/>
            </w:r>
            <w:r w:rsidRPr="00930086">
              <w:rPr>
                <w:rStyle w:val="Hyperlink"/>
                <w:noProof/>
              </w:rPr>
              <w:t>Conclusion and project justification</w:t>
            </w:r>
            <w:r>
              <w:rPr>
                <w:noProof/>
                <w:webHidden/>
              </w:rPr>
              <w:tab/>
            </w:r>
            <w:r>
              <w:rPr>
                <w:noProof/>
                <w:webHidden/>
              </w:rPr>
              <w:fldChar w:fldCharType="begin"/>
            </w:r>
            <w:r>
              <w:rPr>
                <w:noProof/>
                <w:webHidden/>
              </w:rPr>
              <w:instrText xml:space="preserve"> PAGEREF _Toc165318578 \h </w:instrText>
            </w:r>
            <w:r>
              <w:rPr>
                <w:noProof/>
                <w:webHidden/>
              </w:rPr>
            </w:r>
            <w:r>
              <w:rPr>
                <w:noProof/>
                <w:webHidden/>
              </w:rPr>
              <w:fldChar w:fldCharType="separate"/>
            </w:r>
            <w:r>
              <w:rPr>
                <w:noProof/>
                <w:webHidden/>
              </w:rPr>
              <w:t>6</w:t>
            </w:r>
            <w:r>
              <w:rPr>
                <w:noProof/>
                <w:webHidden/>
              </w:rPr>
              <w:fldChar w:fldCharType="end"/>
            </w:r>
          </w:hyperlink>
        </w:p>
        <w:p w14:paraId="70ABA917" w14:textId="2101F15F" w:rsidR="001D3F57" w:rsidRDefault="001D3F57">
          <w:pPr>
            <w:pStyle w:val="TOC2"/>
            <w:tabs>
              <w:tab w:val="left" w:pos="541"/>
              <w:tab w:val="right" w:leader="dot" w:pos="10070"/>
            </w:tabs>
            <w:rPr>
              <w:rFonts w:eastAsiaTheme="minorEastAsia" w:cstheme="minorBidi"/>
              <w:b w:val="0"/>
              <w:bCs w:val="0"/>
              <w:smallCaps w:val="0"/>
              <w:noProof/>
              <w:color w:val="auto"/>
              <w:kern w:val="2"/>
              <w:sz w:val="24"/>
              <w:szCs w:val="24"/>
              <w14:ligatures w14:val="standardContextual"/>
            </w:rPr>
          </w:pPr>
          <w:hyperlink w:anchor="_Toc165318579" w:history="1">
            <w:r w:rsidRPr="00930086">
              <w:rPr>
                <w:rStyle w:val="Hyperlink"/>
                <w:noProof/>
              </w:rPr>
              <w:t>1.2</w:t>
            </w:r>
            <w:r>
              <w:rPr>
                <w:rFonts w:eastAsiaTheme="minorEastAsia" w:cstheme="minorBidi"/>
                <w:b w:val="0"/>
                <w:bCs w:val="0"/>
                <w:smallCaps w:val="0"/>
                <w:noProof/>
                <w:color w:val="auto"/>
                <w:kern w:val="2"/>
                <w:sz w:val="24"/>
                <w:szCs w:val="24"/>
                <w14:ligatures w14:val="standardContextual"/>
              </w:rPr>
              <w:tab/>
            </w:r>
            <w:r w:rsidRPr="00930086">
              <w:rPr>
                <w:rStyle w:val="Hyperlink"/>
                <w:noProof/>
              </w:rPr>
              <w:t>Problem space</w:t>
            </w:r>
            <w:r>
              <w:rPr>
                <w:noProof/>
                <w:webHidden/>
              </w:rPr>
              <w:tab/>
            </w:r>
            <w:r>
              <w:rPr>
                <w:noProof/>
                <w:webHidden/>
              </w:rPr>
              <w:fldChar w:fldCharType="begin"/>
            </w:r>
            <w:r>
              <w:rPr>
                <w:noProof/>
                <w:webHidden/>
              </w:rPr>
              <w:instrText xml:space="preserve"> PAGEREF _Toc165318579 \h </w:instrText>
            </w:r>
            <w:r>
              <w:rPr>
                <w:noProof/>
                <w:webHidden/>
              </w:rPr>
            </w:r>
            <w:r>
              <w:rPr>
                <w:noProof/>
                <w:webHidden/>
              </w:rPr>
              <w:fldChar w:fldCharType="separate"/>
            </w:r>
            <w:r>
              <w:rPr>
                <w:noProof/>
                <w:webHidden/>
              </w:rPr>
              <w:t>7</w:t>
            </w:r>
            <w:r>
              <w:rPr>
                <w:noProof/>
                <w:webHidden/>
              </w:rPr>
              <w:fldChar w:fldCharType="end"/>
            </w:r>
          </w:hyperlink>
        </w:p>
        <w:p w14:paraId="0482C1AF" w14:textId="53D908C6" w:rsidR="001D3F57" w:rsidRDefault="001D3F57">
          <w:pPr>
            <w:pStyle w:val="TOC2"/>
            <w:tabs>
              <w:tab w:val="left" w:pos="541"/>
              <w:tab w:val="right" w:leader="dot" w:pos="10070"/>
            </w:tabs>
            <w:rPr>
              <w:rFonts w:eastAsiaTheme="minorEastAsia" w:cstheme="minorBidi"/>
              <w:b w:val="0"/>
              <w:bCs w:val="0"/>
              <w:smallCaps w:val="0"/>
              <w:noProof/>
              <w:color w:val="auto"/>
              <w:kern w:val="2"/>
              <w:sz w:val="24"/>
              <w:szCs w:val="24"/>
              <w14:ligatures w14:val="standardContextual"/>
            </w:rPr>
          </w:pPr>
          <w:hyperlink w:anchor="_Toc165318580" w:history="1">
            <w:r w:rsidRPr="00930086">
              <w:rPr>
                <w:rStyle w:val="Hyperlink"/>
                <w:noProof/>
              </w:rPr>
              <w:t>1.3</w:t>
            </w:r>
            <w:r>
              <w:rPr>
                <w:rFonts w:eastAsiaTheme="minorEastAsia" w:cstheme="minorBidi"/>
                <w:b w:val="0"/>
                <w:bCs w:val="0"/>
                <w:smallCaps w:val="0"/>
                <w:noProof/>
                <w:color w:val="auto"/>
                <w:kern w:val="2"/>
                <w:sz w:val="24"/>
                <w:szCs w:val="24"/>
                <w14:ligatures w14:val="standardContextual"/>
              </w:rPr>
              <w:tab/>
            </w:r>
            <w:r w:rsidRPr="00930086">
              <w:rPr>
                <w:rStyle w:val="Hyperlink"/>
                <w:noProof/>
              </w:rPr>
              <w:t>Research</w:t>
            </w:r>
            <w:r>
              <w:rPr>
                <w:noProof/>
                <w:webHidden/>
              </w:rPr>
              <w:tab/>
            </w:r>
            <w:r>
              <w:rPr>
                <w:noProof/>
                <w:webHidden/>
              </w:rPr>
              <w:fldChar w:fldCharType="begin"/>
            </w:r>
            <w:r>
              <w:rPr>
                <w:noProof/>
                <w:webHidden/>
              </w:rPr>
              <w:instrText xml:space="preserve"> PAGEREF _Toc165318580 \h </w:instrText>
            </w:r>
            <w:r>
              <w:rPr>
                <w:noProof/>
                <w:webHidden/>
              </w:rPr>
            </w:r>
            <w:r>
              <w:rPr>
                <w:noProof/>
                <w:webHidden/>
              </w:rPr>
              <w:fldChar w:fldCharType="separate"/>
            </w:r>
            <w:r>
              <w:rPr>
                <w:noProof/>
                <w:webHidden/>
              </w:rPr>
              <w:t>8</w:t>
            </w:r>
            <w:r>
              <w:rPr>
                <w:noProof/>
                <w:webHidden/>
              </w:rPr>
              <w:fldChar w:fldCharType="end"/>
            </w:r>
          </w:hyperlink>
        </w:p>
        <w:p w14:paraId="274D0076" w14:textId="540619C1" w:rsidR="001D3F57" w:rsidRDefault="001D3F57">
          <w:pPr>
            <w:pStyle w:val="TOC2"/>
            <w:tabs>
              <w:tab w:val="right" w:leader="dot" w:pos="10070"/>
            </w:tabs>
            <w:rPr>
              <w:rFonts w:eastAsiaTheme="minorEastAsia" w:cstheme="minorBidi"/>
              <w:b w:val="0"/>
              <w:bCs w:val="0"/>
              <w:smallCaps w:val="0"/>
              <w:noProof/>
              <w:color w:val="auto"/>
              <w:kern w:val="2"/>
              <w:sz w:val="24"/>
              <w:szCs w:val="24"/>
              <w14:ligatures w14:val="standardContextual"/>
            </w:rPr>
          </w:pPr>
          <w:hyperlink w:anchor="_Toc165318581" w:history="1">
            <w:r w:rsidRPr="00930086">
              <w:rPr>
                <w:rStyle w:val="Hyperlink"/>
                <w:noProof/>
              </w:rPr>
              <w:t>Solution space</w:t>
            </w:r>
            <w:r>
              <w:rPr>
                <w:noProof/>
                <w:webHidden/>
              </w:rPr>
              <w:tab/>
            </w:r>
            <w:r>
              <w:rPr>
                <w:noProof/>
                <w:webHidden/>
              </w:rPr>
              <w:fldChar w:fldCharType="begin"/>
            </w:r>
            <w:r>
              <w:rPr>
                <w:noProof/>
                <w:webHidden/>
              </w:rPr>
              <w:instrText xml:space="preserve"> PAGEREF _Toc165318581 \h </w:instrText>
            </w:r>
            <w:r>
              <w:rPr>
                <w:noProof/>
                <w:webHidden/>
              </w:rPr>
            </w:r>
            <w:r>
              <w:rPr>
                <w:noProof/>
                <w:webHidden/>
              </w:rPr>
              <w:fldChar w:fldCharType="separate"/>
            </w:r>
            <w:r>
              <w:rPr>
                <w:noProof/>
                <w:webHidden/>
              </w:rPr>
              <w:t>10</w:t>
            </w:r>
            <w:r>
              <w:rPr>
                <w:noProof/>
                <w:webHidden/>
              </w:rPr>
              <w:fldChar w:fldCharType="end"/>
            </w:r>
          </w:hyperlink>
        </w:p>
        <w:p w14:paraId="501776F3" w14:textId="5ABA1A6C" w:rsidR="001D3F57" w:rsidRDefault="001D3F57">
          <w:pPr>
            <w:pStyle w:val="TOC2"/>
            <w:tabs>
              <w:tab w:val="left" w:pos="541"/>
              <w:tab w:val="right" w:leader="dot" w:pos="10070"/>
            </w:tabs>
            <w:rPr>
              <w:rFonts w:eastAsiaTheme="minorEastAsia" w:cstheme="minorBidi"/>
              <w:b w:val="0"/>
              <w:bCs w:val="0"/>
              <w:smallCaps w:val="0"/>
              <w:noProof/>
              <w:color w:val="auto"/>
              <w:kern w:val="2"/>
              <w:sz w:val="24"/>
              <w:szCs w:val="24"/>
              <w14:ligatures w14:val="standardContextual"/>
            </w:rPr>
          </w:pPr>
          <w:hyperlink w:anchor="_Toc165318582" w:history="1">
            <w:r w:rsidRPr="00930086">
              <w:rPr>
                <w:rStyle w:val="Hyperlink"/>
                <w:noProof/>
              </w:rPr>
              <w:t>1.4</w:t>
            </w:r>
            <w:r>
              <w:rPr>
                <w:rFonts w:eastAsiaTheme="minorEastAsia" w:cstheme="minorBidi"/>
                <w:b w:val="0"/>
                <w:bCs w:val="0"/>
                <w:smallCaps w:val="0"/>
                <w:noProof/>
                <w:color w:val="auto"/>
                <w:kern w:val="2"/>
                <w:sz w:val="24"/>
                <w:szCs w:val="24"/>
                <w14:ligatures w14:val="standardContextual"/>
              </w:rPr>
              <w:tab/>
            </w:r>
            <w:r w:rsidRPr="00930086">
              <w:rPr>
                <w:rStyle w:val="Hyperlink"/>
                <w:noProof/>
              </w:rPr>
              <w:t>Project Objectives</w:t>
            </w:r>
            <w:r>
              <w:rPr>
                <w:noProof/>
                <w:webHidden/>
              </w:rPr>
              <w:tab/>
            </w:r>
            <w:r>
              <w:rPr>
                <w:noProof/>
                <w:webHidden/>
              </w:rPr>
              <w:fldChar w:fldCharType="begin"/>
            </w:r>
            <w:r>
              <w:rPr>
                <w:noProof/>
                <w:webHidden/>
              </w:rPr>
              <w:instrText xml:space="preserve"> PAGEREF _Toc165318582 \h </w:instrText>
            </w:r>
            <w:r>
              <w:rPr>
                <w:noProof/>
                <w:webHidden/>
              </w:rPr>
            </w:r>
            <w:r>
              <w:rPr>
                <w:noProof/>
                <w:webHidden/>
              </w:rPr>
              <w:fldChar w:fldCharType="separate"/>
            </w:r>
            <w:r>
              <w:rPr>
                <w:noProof/>
                <w:webHidden/>
              </w:rPr>
              <w:t>10</w:t>
            </w:r>
            <w:r>
              <w:rPr>
                <w:noProof/>
                <w:webHidden/>
              </w:rPr>
              <w:fldChar w:fldCharType="end"/>
            </w:r>
          </w:hyperlink>
        </w:p>
        <w:p w14:paraId="2F3B1814" w14:textId="7218989A" w:rsidR="001D3F57" w:rsidRDefault="001D3F57">
          <w:pPr>
            <w:pStyle w:val="TOC2"/>
            <w:tabs>
              <w:tab w:val="right" w:leader="dot" w:pos="10070"/>
            </w:tabs>
            <w:rPr>
              <w:rFonts w:eastAsiaTheme="minorEastAsia" w:cstheme="minorBidi"/>
              <w:b w:val="0"/>
              <w:bCs w:val="0"/>
              <w:smallCaps w:val="0"/>
              <w:noProof/>
              <w:color w:val="auto"/>
              <w:kern w:val="2"/>
              <w:sz w:val="24"/>
              <w:szCs w:val="24"/>
              <w14:ligatures w14:val="standardContextual"/>
            </w:rPr>
          </w:pPr>
          <w:hyperlink w:anchor="_Toc165318583" w:history="1">
            <w:r w:rsidRPr="00930086">
              <w:rPr>
                <w:rStyle w:val="Hyperlink"/>
                <w:noProof/>
              </w:rPr>
              <w:t>Primary User Stories</w:t>
            </w:r>
            <w:r>
              <w:rPr>
                <w:noProof/>
                <w:webHidden/>
              </w:rPr>
              <w:tab/>
            </w:r>
            <w:r>
              <w:rPr>
                <w:noProof/>
                <w:webHidden/>
              </w:rPr>
              <w:fldChar w:fldCharType="begin"/>
            </w:r>
            <w:r>
              <w:rPr>
                <w:noProof/>
                <w:webHidden/>
              </w:rPr>
              <w:instrText xml:space="preserve"> PAGEREF _Toc165318583 \h </w:instrText>
            </w:r>
            <w:r>
              <w:rPr>
                <w:noProof/>
                <w:webHidden/>
              </w:rPr>
            </w:r>
            <w:r>
              <w:rPr>
                <w:noProof/>
                <w:webHidden/>
              </w:rPr>
              <w:fldChar w:fldCharType="separate"/>
            </w:r>
            <w:r>
              <w:rPr>
                <w:noProof/>
                <w:webHidden/>
              </w:rPr>
              <w:t>10</w:t>
            </w:r>
            <w:r>
              <w:rPr>
                <w:noProof/>
                <w:webHidden/>
              </w:rPr>
              <w:fldChar w:fldCharType="end"/>
            </w:r>
          </w:hyperlink>
        </w:p>
        <w:p w14:paraId="09177BE7" w14:textId="10E9F583" w:rsidR="001D3F57" w:rsidRDefault="001D3F57">
          <w:pPr>
            <w:pStyle w:val="TOC2"/>
            <w:tabs>
              <w:tab w:val="right" w:leader="dot" w:pos="10070"/>
            </w:tabs>
            <w:rPr>
              <w:rFonts w:eastAsiaTheme="minorEastAsia" w:cstheme="minorBidi"/>
              <w:b w:val="0"/>
              <w:bCs w:val="0"/>
              <w:smallCaps w:val="0"/>
              <w:noProof/>
              <w:color w:val="auto"/>
              <w:kern w:val="2"/>
              <w:sz w:val="24"/>
              <w:szCs w:val="24"/>
              <w14:ligatures w14:val="standardContextual"/>
            </w:rPr>
          </w:pPr>
          <w:hyperlink w:anchor="_Toc165318584" w:history="1">
            <w:r w:rsidRPr="00930086">
              <w:rPr>
                <w:rStyle w:val="Hyperlink"/>
                <w:noProof/>
              </w:rPr>
              <w:t>Product Vision</w:t>
            </w:r>
            <w:r>
              <w:rPr>
                <w:noProof/>
                <w:webHidden/>
              </w:rPr>
              <w:tab/>
            </w:r>
            <w:r>
              <w:rPr>
                <w:noProof/>
                <w:webHidden/>
              </w:rPr>
              <w:fldChar w:fldCharType="begin"/>
            </w:r>
            <w:r>
              <w:rPr>
                <w:noProof/>
                <w:webHidden/>
              </w:rPr>
              <w:instrText xml:space="preserve"> PAGEREF _Toc165318584 \h </w:instrText>
            </w:r>
            <w:r>
              <w:rPr>
                <w:noProof/>
                <w:webHidden/>
              </w:rPr>
            </w:r>
            <w:r>
              <w:rPr>
                <w:noProof/>
                <w:webHidden/>
              </w:rPr>
              <w:fldChar w:fldCharType="separate"/>
            </w:r>
            <w:r>
              <w:rPr>
                <w:noProof/>
                <w:webHidden/>
              </w:rPr>
              <w:t>11</w:t>
            </w:r>
            <w:r>
              <w:rPr>
                <w:noProof/>
                <w:webHidden/>
              </w:rPr>
              <w:fldChar w:fldCharType="end"/>
            </w:r>
          </w:hyperlink>
        </w:p>
        <w:p w14:paraId="64F90F14" w14:textId="546370D1" w:rsidR="001D3F57" w:rsidRDefault="001D3F57">
          <w:pPr>
            <w:pStyle w:val="TOC3"/>
            <w:tabs>
              <w:tab w:val="right" w:leader="dot" w:pos="10070"/>
            </w:tabs>
            <w:rPr>
              <w:rFonts w:eastAsiaTheme="minorEastAsia" w:cstheme="minorBidi"/>
              <w:smallCaps w:val="0"/>
              <w:noProof/>
              <w:color w:val="auto"/>
              <w:kern w:val="2"/>
              <w:sz w:val="24"/>
              <w:szCs w:val="24"/>
              <w14:ligatures w14:val="standardContextual"/>
            </w:rPr>
          </w:pPr>
          <w:hyperlink w:anchor="_Toc165318585" w:history="1">
            <w:r w:rsidRPr="00930086">
              <w:rPr>
                <w:rStyle w:val="Hyperlink"/>
                <w:noProof/>
              </w:rPr>
              <w:t>Scenario #1</w:t>
            </w:r>
            <w:r>
              <w:rPr>
                <w:noProof/>
                <w:webHidden/>
              </w:rPr>
              <w:tab/>
            </w:r>
            <w:r>
              <w:rPr>
                <w:noProof/>
                <w:webHidden/>
              </w:rPr>
              <w:fldChar w:fldCharType="begin"/>
            </w:r>
            <w:r>
              <w:rPr>
                <w:noProof/>
                <w:webHidden/>
              </w:rPr>
              <w:instrText xml:space="preserve"> PAGEREF _Toc165318585 \h </w:instrText>
            </w:r>
            <w:r>
              <w:rPr>
                <w:noProof/>
                <w:webHidden/>
              </w:rPr>
            </w:r>
            <w:r>
              <w:rPr>
                <w:noProof/>
                <w:webHidden/>
              </w:rPr>
              <w:fldChar w:fldCharType="separate"/>
            </w:r>
            <w:r>
              <w:rPr>
                <w:noProof/>
                <w:webHidden/>
              </w:rPr>
              <w:t>11</w:t>
            </w:r>
            <w:r>
              <w:rPr>
                <w:noProof/>
                <w:webHidden/>
              </w:rPr>
              <w:fldChar w:fldCharType="end"/>
            </w:r>
          </w:hyperlink>
        </w:p>
        <w:p w14:paraId="41C45B04" w14:textId="13EBE190" w:rsidR="001D3F57" w:rsidRDefault="001D3F57">
          <w:pPr>
            <w:pStyle w:val="TOC3"/>
            <w:tabs>
              <w:tab w:val="right" w:leader="dot" w:pos="10070"/>
            </w:tabs>
            <w:rPr>
              <w:rFonts w:eastAsiaTheme="minorEastAsia" w:cstheme="minorBidi"/>
              <w:smallCaps w:val="0"/>
              <w:noProof/>
              <w:color w:val="auto"/>
              <w:kern w:val="2"/>
              <w:sz w:val="24"/>
              <w:szCs w:val="24"/>
              <w14:ligatures w14:val="standardContextual"/>
            </w:rPr>
          </w:pPr>
          <w:hyperlink w:anchor="_Toc165318586" w:history="1">
            <w:r w:rsidRPr="00930086">
              <w:rPr>
                <w:rStyle w:val="Hyperlink"/>
                <w:noProof/>
              </w:rPr>
              <w:t>Scenario #2</w:t>
            </w:r>
            <w:r>
              <w:rPr>
                <w:noProof/>
                <w:webHidden/>
              </w:rPr>
              <w:tab/>
            </w:r>
            <w:r>
              <w:rPr>
                <w:noProof/>
                <w:webHidden/>
              </w:rPr>
              <w:fldChar w:fldCharType="begin"/>
            </w:r>
            <w:r>
              <w:rPr>
                <w:noProof/>
                <w:webHidden/>
              </w:rPr>
              <w:instrText xml:space="preserve"> PAGEREF _Toc165318586 \h </w:instrText>
            </w:r>
            <w:r>
              <w:rPr>
                <w:noProof/>
                <w:webHidden/>
              </w:rPr>
            </w:r>
            <w:r>
              <w:rPr>
                <w:noProof/>
                <w:webHidden/>
              </w:rPr>
              <w:fldChar w:fldCharType="separate"/>
            </w:r>
            <w:r>
              <w:rPr>
                <w:noProof/>
                <w:webHidden/>
              </w:rPr>
              <w:t>11</w:t>
            </w:r>
            <w:r>
              <w:rPr>
                <w:noProof/>
                <w:webHidden/>
              </w:rPr>
              <w:fldChar w:fldCharType="end"/>
            </w:r>
          </w:hyperlink>
        </w:p>
        <w:p w14:paraId="24E47FBF" w14:textId="34267F6B" w:rsidR="001D3F57" w:rsidRDefault="001D3F57">
          <w:pPr>
            <w:pStyle w:val="TOC1"/>
            <w:tabs>
              <w:tab w:val="right" w:leader="dot" w:pos="10070"/>
            </w:tabs>
            <w:rPr>
              <w:rFonts w:eastAsiaTheme="minorEastAsia" w:cstheme="minorBidi"/>
              <w:b w:val="0"/>
              <w:bCs w:val="0"/>
              <w:caps w:val="0"/>
              <w:noProof/>
              <w:color w:val="auto"/>
              <w:kern w:val="2"/>
              <w:sz w:val="24"/>
              <w:szCs w:val="24"/>
              <w:u w:val="none"/>
              <w14:ligatures w14:val="standardContextual"/>
            </w:rPr>
          </w:pPr>
          <w:hyperlink w:anchor="_Toc165318587" w:history="1">
            <w:r w:rsidRPr="00930086">
              <w:rPr>
                <w:rStyle w:val="Hyperlink"/>
                <w:noProof/>
              </w:rPr>
              <w:t>Section 2: Datasets</w:t>
            </w:r>
            <w:r>
              <w:rPr>
                <w:noProof/>
                <w:webHidden/>
              </w:rPr>
              <w:tab/>
            </w:r>
            <w:r>
              <w:rPr>
                <w:noProof/>
                <w:webHidden/>
              </w:rPr>
              <w:fldChar w:fldCharType="begin"/>
            </w:r>
            <w:r>
              <w:rPr>
                <w:noProof/>
                <w:webHidden/>
              </w:rPr>
              <w:instrText xml:space="preserve"> PAGEREF _Toc165318587 \h </w:instrText>
            </w:r>
            <w:r>
              <w:rPr>
                <w:noProof/>
                <w:webHidden/>
              </w:rPr>
            </w:r>
            <w:r>
              <w:rPr>
                <w:noProof/>
                <w:webHidden/>
              </w:rPr>
              <w:fldChar w:fldCharType="separate"/>
            </w:r>
            <w:r>
              <w:rPr>
                <w:noProof/>
                <w:webHidden/>
              </w:rPr>
              <w:t>11</w:t>
            </w:r>
            <w:r>
              <w:rPr>
                <w:noProof/>
                <w:webHidden/>
              </w:rPr>
              <w:fldChar w:fldCharType="end"/>
            </w:r>
          </w:hyperlink>
        </w:p>
        <w:p w14:paraId="6D058D50" w14:textId="40B5C768" w:rsidR="001D3F57" w:rsidRDefault="001D3F57">
          <w:pPr>
            <w:pStyle w:val="TOC2"/>
            <w:tabs>
              <w:tab w:val="left" w:pos="541"/>
              <w:tab w:val="right" w:leader="dot" w:pos="10070"/>
            </w:tabs>
            <w:rPr>
              <w:rFonts w:eastAsiaTheme="minorEastAsia" w:cstheme="minorBidi"/>
              <w:b w:val="0"/>
              <w:bCs w:val="0"/>
              <w:smallCaps w:val="0"/>
              <w:noProof/>
              <w:color w:val="auto"/>
              <w:kern w:val="2"/>
              <w:sz w:val="24"/>
              <w:szCs w:val="24"/>
              <w14:ligatures w14:val="standardContextual"/>
            </w:rPr>
          </w:pPr>
          <w:hyperlink w:anchor="_Toc165318588" w:history="1">
            <w:r w:rsidRPr="00930086">
              <w:rPr>
                <w:rStyle w:val="Hyperlink"/>
                <w:rFonts w:eastAsia="Tw Cen MT" w:cs="Tw Cen MT"/>
                <w:noProof/>
              </w:rPr>
              <w:t>2.1</w:t>
            </w:r>
            <w:r>
              <w:rPr>
                <w:rFonts w:eastAsiaTheme="minorEastAsia" w:cstheme="minorBidi"/>
                <w:b w:val="0"/>
                <w:bCs w:val="0"/>
                <w:smallCaps w:val="0"/>
                <w:noProof/>
                <w:color w:val="auto"/>
                <w:kern w:val="2"/>
                <w:sz w:val="24"/>
                <w:szCs w:val="24"/>
                <w14:ligatures w14:val="standardContextual"/>
              </w:rPr>
              <w:tab/>
            </w:r>
            <w:r w:rsidRPr="00930086">
              <w:rPr>
                <w:rStyle w:val="Hyperlink"/>
                <w:rFonts w:eastAsia="Tw Cen MT" w:cs="Tw Cen MT"/>
                <w:noProof/>
              </w:rPr>
              <w:t>Overview</w:t>
            </w:r>
            <w:r>
              <w:rPr>
                <w:noProof/>
                <w:webHidden/>
              </w:rPr>
              <w:tab/>
            </w:r>
            <w:r>
              <w:rPr>
                <w:noProof/>
                <w:webHidden/>
              </w:rPr>
              <w:fldChar w:fldCharType="begin"/>
            </w:r>
            <w:r>
              <w:rPr>
                <w:noProof/>
                <w:webHidden/>
              </w:rPr>
              <w:instrText xml:space="preserve"> PAGEREF _Toc165318588 \h </w:instrText>
            </w:r>
            <w:r>
              <w:rPr>
                <w:noProof/>
                <w:webHidden/>
              </w:rPr>
            </w:r>
            <w:r>
              <w:rPr>
                <w:noProof/>
                <w:webHidden/>
              </w:rPr>
              <w:fldChar w:fldCharType="separate"/>
            </w:r>
            <w:r>
              <w:rPr>
                <w:noProof/>
                <w:webHidden/>
              </w:rPr>
              <w:t>11</w:t>
            </w:r>
            <w:r>
              <w:rPr>
                <w:noProof/>
                <w:webHidden/>
              </w:rPr>
              <w:fldChar w:fldCharType="end"/>
            </w:r>
          </w:hyperlink>
        </w:p>
        <w:p w14:paraId="090B287B" w14:textId="4A8DCCDD" w:rsidR="001D3F57" w:rsidRDefault="001D3F57">
          <w:pPr>
            <w:pStyle w:val="TOC2"/>
            <w:tabs>
              <w:tab w:val="left" w:pos="541"/>
              <w:tab w:val="right" w:leader="dot" w:pos="10070"/>
            </w:tabs>
            <w:rPr>
              <w:rFonts w:eastAsiaTheme="minorEastAsia" w:cstheme="minorBidi"/>
              <w:b w:val="0"/>
              <w:bCs w:val="0"/>
              <w:smallCaps w:val="0"/>
              <w:noProof/>
              <w:color w:val="auto"/>
              <w:kern w:val="2"/>
              <w:sz w:val="24"/>
              <w:szCs w:val="24"/>
              <w14:ligatures w14:val="standardContextual"/>
            </w:rPr>
          </w:pPr>
          <w:hyperlink w:anchor="_Toc165318589" w:history="1">
            <w:r w:rsidRPr="00930086">
              <w:rPr>
                <w:rStyle w:val="Hyperlink"/>
                <w:rFonts w:eastAsia="Tw Cen MT" w:cs="Tw Cen MT"/>
                <w:noProof/>
              </w:rPr>
              <w:t>2.2</w:t>
            </w:r>
            <w:r>
              <w:rPr>
                <w:rFonts w:eastAsiaTheme="minorEastAsia" w:cstheme="minorBidi"/>
                <w:b w:val="0"/>
                <w:bCs w:val="0"/>
                <w:smallCaps w:val="0"/>
                <w:noProof/>
                <w:color w:val="auto"/>
                <w:kern w:val="2"/>
                <w:sz w:val="24"/>
                <w:szCs w:val="24"/>
                <w14:ligatures w14:val="standardContextual"/>
              </w:rPr>
              <w:tab/>
            </w:r>
            <w:r w:rsidRPr="00930086">
              <w:rPr>
                <w:rStyle w:val="Hyperlink"/>
                <w:rFonts w:eastAsia="Tw Cen MT" w:cs="Tw Cen MT"/>
                <w:noProof/>
              </w:rPr>
              <w:t>Field Descriptions</w:t>
            </w:r>
            <w:r>
              <w:rPr>
                <w:noProof/>
                <w:webHidden/>
              </w:rPr>
              <w:tab/>
            </w:r>
            <w:r>
              <w:rPr>
                <w:noProof/>
                <w:webHidden/>
              </w:rPr>
              <w:fldChar w:fldCharType="begin"/>
            </w:r>
            <w:r>
              <w:rPr>
                <w:noProof/>
                <w:webHidden/>
              </w:rPr>
              <w:instrText xml:space="preserve"> PAGEREF _Toc165318589 \h </w:instrText>
            </w:r>
            <w:r>
              <w:rPr>
                <w:noProof/>
                <w:webHidden/>
              </w:rPr>
            </w:r>
            <w:r>
              <w:rPr>
                <w:noProof/>
                <w:webHidden/>
              </w:rPr>
              <w:fldChar w:fldCharType="separate"/>
            </w:r>
            <w:r>
              <w:rPr>
                <w:noProof/>
                <w:webHidden/>
              </w:rPr>
              <w:t>12</w:t>
            </w:r>
            <w:r>
              <w:rPr>
                <w:noProof/>
                <w:webHidden/>
              </w:rPr>
              <w:fldChar w:fldCharType="end"/>
            </w:r>
          </w:hyperlink>
        </w:p>
        <w:p w14:paraId="0C1CB840" w14:textId="09DB1BBD" w:rsidR="001D3F57" w:rsidRDefault="001D3F57">
          <w:pPr>
            <w:pStyle w:val="TOC2"/>
            <w:tabs>
              <w:tab w:val="left" w:pos="541"/>
              <w:tab w:val="right" w:leader="dot" w:pos="10070"/>
            </w:tabs>
            <w:rPr>
              <w:rFonts w:eastAsiaTheme="minorEastAsia" w:cstheme="minorBidi"/>
              <w:b w:val="0"/>
              <w:bCs w:val="0"/>
              <w:smallCaps w:val="0"/>
              <w:noProof/>
              <w:color w:val="auto"/>
              <w:kern w:val="2"/>
              <w:sz w:val="24"/>
              <w:szCs w:val="24"/>
              <w14:ligatures w14:val="standardContextual"/>
            </w:rPr>
          </w:pPr>
          <w:hyperlink w:anchor="_Toc165318590" w:history="1">
            <w:r w:rsidRPr="00930086">
              <w:rPr>
                <w:rStyle w:val="Hyperlink"/>
                <w:noProof/>
              </w:rPr>
              <w:t>2.3</w:t>
            </w:r>
            <w:r>
              <w:rPr>
                <w:rFonts w:eastAsiaTheme="minorEastAsia" w:cstheme="minorBidi"/>
                <w:b w:val="0"/>
                <w:bCs w:val="0"/>
                <w:smallCaps w:val="0"/>
                <w:noProof/>
                <w:color w:val="auto"/>
                <w:kern w:val="2"/>
                <w:sz w:val="24"/>
                <w:szCs w:val="24"/>
                <w14:ligatures w14:val="standardContextual"/>
              </w:rPr>
              <w:tab/>
            </w:r>
            <w:r w:rsidRPr="00930086">
              <w:rPr>
                <w:rStyle w:val="Hyperlink"/>
                <w:noProof/>
              </w:rPr>
              <w:t>Data Context</w:t>
            </w:r>
            <w:r>
              <w:rPr>
                <w:noProof/>
                <w:webHidden/>
              </w:rPr>
              <w:tab/>
            </w:r>
            <w:r>
              <w:rPr>
                <w:noProof/>
                <w:webHidden/>
              </w:rPr>
              <w:fldChar w:fldCharType="begin"/>
            </w:r>
            <w:r>
              <w:rPr>
                <w:noProof/>
                <w:webHidden/>
              </w:rPr>
              <w:instrText xml:space="preserve"> PAGEREF _Toc165318590 \h </w:instrText>
            </w:r>
            <w:r>
              <w:rPr>
                <w:noProof/>
                <w:webHidden/>
              </w:rPr>
            </w:r>
            <w:r>
              <w:rPr>
                <w:noProof/>
                <w:webHidden/>
              </w:rPr>
              <w:fldChar w:fldCharType="separate"/>
            </w:r>
            <w:r>
              <w:rPr>
                <w:noProof/>
                <w:webHidden/>
              </w:rPr>
              <w:t>12</w:t>
            </w:r>
            <w:r>
              <w:rPr>
                <w:noProof/>
                <w:webHidden/>
              </w:rPr>
              <w:fldChar w:fldCharType="end"/>
            </w:r>
          </w:hyperlink>
        </w:p>
        <w:p w14:paraId="44D52041" w14:textId="100F47FC" w:rsidR="001D3F57" w:rsidRDefault="001D3F57">
          <w:pPr>
            <w:pStyle w:val="TOC2"/>
            <w:tabs>
              <w:tab w:val="left" w:pos="541"/>
              <w:tab w:val="right" w:leader="dot" w:pos="10070"/>
            </w:tabs>
            <w:rPr>
              <w:rFonts w:eastAsiaTheme="minorEastAsia" w:cstheme="minorBidi"/>
              <w:b w:val="0"/>
              <w:bCs w:val="0"/>
              <w:smallCaps w:val="0"/>
              <w:noProof/>
              <w:color w:val="auto"/>
              <w:kern w:val="2"/>
              <w:sz w:val="24"/>
              <w:szCs w:val="24"/>
              <w14:ligatures w14:val="standardContextual"/>
            </w:rPr>
          </w:pPr>
          <w:hyperlink w:anchor="_Toc165318591" w:history="1">
            <w:r w:rsidRPr="00930086">
              <w:rPr>
                <w:rStyle w:val="Hyperlink"/>
                <w:noProof/>
              </w:rPr>
              <w:t>2.4</w:t>
            </w:r>
            <w:r>
              <w:rPr>
                <w:rFonts w:eastAsiaTheme="minorEastAsia" w:cstheme="minorBidi"/>
                <w:b w:val="0"/>
                <w:bCs w:val="0"/>
                <w:smallCaps w:val="0"/>
                <w:noProof/>
                <w:color w:val="auto"/>
                <w:kern w:val="2"/>
                <w:sz w:val="24"/>
                <w:szCs w:val="24"/>
                <w14:ligatures w14:val="standardContextual"/>
              </w:rPr>
              <w:tab/>
            </w:r>
            <w:r w:rsidRPr="00930086">
              <w:rPr>
                <w:rStyle w:val="Hyperlink"/>
                <w:noProof/>
              </w:rPr>
              <w:t>Data Conditioning</w:t>
            </w:r>
            <w:r>
              <w:rPr>
                <w:noProof/>
                <w:webHidden/>
              </w:rPr>
              <w:tab/>
            </w:r>
            <w:r>
              <w:rPr>
                <w:noProof/>
                <w:webHidden/>
              </w:rPr>
              <w:fldChar w:fldCharType="begin"/>
            </w:r>
            <w:r>
              <w:rPr>
                <w:noProof/>
                <w:webHidden/>
              </w:rPr>
              <w:instrText xml:space="preserve"> PAGEREF _Toc165318591 \h </w:instrText>
            </w:r>
            <w:r>
              <w:rPr>
                <w:noProof/>
                <w:webHidden/>
              </w:rPr>
            </w:r>
            <w:r>
              <w:rPr>
                <w:noProof/>
                <w:webHidden/>
              </w:rPr>
              <w:fldChar w:fldCharType="separate"/>
            </w:r>
            <w:r>
              <w:rPr>
                <w:noProof/>
                <w:webHidden/>
              </w:rPr>
              <w:t>12</w:t>
            </w:r>
            <w:r>
              <w:rPr>
                <w:noProof/>
                <w:webHidden/>
              </w:rPr>
              <w:fldChar w:fldCharType="end"/>
            </w:r>
          </w:hyperlink>
        </w:p>
        <w:p w14:paraId="3F432F83" w14:textId="04F26EAB" w:rsidR="001D3F57" w:rsidRDefault="001D3F57">
          <w:pPr>
            <w:pStyle w:val="TOC2"/>
            <w:tabs>
              <w:tab w:val="left" w:pos="541"/>
              <w:tab w:val="right" w:leader="dot" w:pos="10070"/>
            </w:tabs>
            <w:rPr>
              <w:rFonts w:eastAsiaTheme="minorEastAsia" w:cstheme="minorBidi"/>
              <w:b w:val="0"/>
              <w:bCs w:val="0"/>
              <w:smallCaps w:val="0"/>
              <w:noProof/>
              <w:color w:val="auto"/>
              <w:kern w:val="2"/>
              <w:sz w:val="24"/>
              <w:szCs w:val="24"/>
              <w14:ligatures w14:val="standardContextual"/>
            </w:rPr>
          </w:pPr>
          <w:hyperlink w:anchor="_Toc165318592" w:history="1">
            <w:r w:rsidRPr="00930086">
              <w:rPr>
                <w:rStyle w:val="Hyperlink"/>
                <w:rFonts w:eastAsia="Tw Cen MT" w:cs="Tw Cen MT"/>
                <w:noProof/>
              </w:rPr>
              <w:t>2.5</w:t>
            </w:r>
            <w:r>
              <w:rPr>
                <w:rFonts w:eastAsiaTheme="minorEastAsia" w:cstheme="minorBidi"/>
                <w:b w:val="0"/>
                <w:bCs w:val="0"/>
                <w:smallCaps w:val="0"/>
                <w:noProof/>
                <w:color w:val="auto"/>
                <w:kern w:val="2"/>
                <w:sz w:val="24"/>
                <w:szCs w:val="24"/>
                <w14:ligatures w14:val="standardContextual"/>
              </w:rPr>
              <w:tab/>
            </w:r>
            <w:r w:rsidRPr="00930086">
              <w:rPr>
                <w:rStyle w:val="Hyperlink"/>
                <w:rFonts w:eastAsia="Tw Cen MT" w:cs="Tw Cen MT"/>
                <w:noProof/>
              </w:rPr>
              <w:t>Seasonality and Stationarity in Time Series Forecasting</w:t>
            </w:r>
            <w:r>
              <w:rPr>
                <w:noProof/>
                <w:webHidden/>
              </w:rPr>
              <w:tab/>
            </w:r>
            <w:r>
              <w:rPr>
                <w:noProof/>
                <w:webHidden/>
              </w:rPr>
              <w:fldChar w:fldCharType="begin"/>
            </w:r>
            <w:r>
              <w:rPr>
                <w:noProof/>
                <w:webHidden/>
              </w:rPr>
              <w:instrText xml:space="preserve"> PAGEREF _Toc165318592 \h </w:instrText>
            </w:r>
            <w:r>
              <w:rPr>
                <w:noProof/>
                <w:webHidden/>
              </w:rPr>
            </w:r>
            <w:r>
              <w:rPr>
                <w:noProof/>
                <w:webHidden/>
              </w:rPr>
              <w:fldChar w:fldCharType="separate"/>
            </w:r>
            <w:r>
              <w:rPr>
                <w:noProof/>
                <w:webHidden/>
              </w:rPr>
              <w:t>13</w:t>
            </w:r>
            <w:r>
              <w:rPr>
                <w:noProof/>
                <w:webHidden/>
              </w:rPr>
              <w:fldChar w:fldCharType="end"/>
            </w:r>
          </w:hyperlink>
        </w:p>
        <w:p w14:paraId="0F827C86" w14:textId="1EB83F5A" w:rsidR="001D3F57" w:rsidRDefault="001D3F57">
          <w:pPr>
            <w:pStyle w:val="TOC3"/>
            <w:tabs>
              <w:tab w:val="right" w:leader="dot" w:pos="10070"/>
            </w:tabs>
            <w:rPr>
              <w:rFonts w:eastAsiaTheme="minorEastAsia" w:cstheme="minorBidi"/>
              <w:smallCaps w:val="0"/>
              <w:noProof/>
              <w:color w:val="auto"/>
              <w:kern w:val="2"/>
              <w:sz w:val="24"/>
              <w:szCs w:val="24"/>
              <w14:ligatures w14:val="standardContextual"/>
            </w:rPr>
          </w:pPr>
          <w:hyperlink w:anchor="_Toc165318593" w:history="1">
            <w:r w:rsidRPr="00930086">
              <w:rPr>
                <w:rStyle w:val="Hyperlink"/>
                <w:rFonts w:ascii="Tw Cen MT" w:eastAsia="Tw Cen MT" w:hAnsi="Tw Cen MT" w:cs="Tw Cen MT"/>
                <w:noProof/>
              </w:rPr>
              <w:t>2.5.1 Fourier Analysis</w:t>
            </w:r>
            <w:r>
              <w:rPr>
                <w:noProof/>
                <w:webHidden/>
              </w:rPr>
              <w:tab/>
            </w:r>
            <w:r>
              <w:rPr>
                <w:noProof/>
                <w:webHidden/>
              </w:rPr>
              <w:fldChar w:fldCharType="begin"/>
            </w:r>
            <w:r>
              <w:rPr>
                <w:noProof/>
                <w:webHidden/>
              </w:rPr>
              <w:instrText xml:space="preserve"> PAGEREF _Toc165318593 \h </w:instrText>
            </w:r>
            <w:r>
              <w:rPr>
                <w:noProof/>
                <w:webHidden/>
              </w:rPr>
            </w:r>
            <w:r>
              <w:rPr>
                <w:noProof/>
                <w:webHidden/>
              </w:rPr>
              <w:fldChar w:fldCharType="separate"/>
            </w:r>
            <w:r>
              <w:rPr>
                <w:noProof/>
                <w:webHidden/>
              </w:rPr>
              <w:t>13</w:t>
            </w:r>
            <w:r>
              <w:rPr>
                <w:noProof/>
                <w:webHidden/>
              </w:rPr>
              <w:fldChar w:fldCharType="end"/>
            </w:r>
          </w:hyperlink>
        </w:p>
        <w:p w14:paraId="1BEFE28B" w14:textId="373CBF1A" w:rsidR="001D3F57" w:rsidRDefault="001D3F57">
          <w:pPr>
            <w:pStyle w:val="TOC3"/>
            <w:tabs>
              <w:tab w:val="left" w:pos="701"/>
              <w:tab w:val="right" w:leader="dot" w:pos="10070"/>
            </w:tabs>
            <w:rPr>
              <w:rFonts w:eastAsiaTheme="minorEastAsia" w:cstheme="minorBidi"/>
              <w:smallCaps w:val="0"/>
              <w:noProof/>
              <w:color w:val="auto"/>
              <w:kern w:val="2"/>
              <w:sz w:val="24"/>
              <w:szCs w:val="24"/>
              <w14:ligatures w14:val="standardContextual"/>
            </w:rPr>
          </w:pPr>
          <w:hyperlink w:anchor="_Toc165318594" w:history="1">
            <w:r w:rsidRPr="00930086">
              <w:rPr>
                <w:rStyle w:val="Hyperlink"/>
                <w:rFonts w:ascii="Tw Cen MT" w:eastAsia="Tw Cen MT" w:hAnsi="Tw Cen MT" w:cs="Tw Cen MT"/>
                <w:noProof/>
              </w:rPr>
              <w:t>2.5.2</w:t>
            </w:r>
            <w:r>
              <w:rPr>
                <w:rFonts w:eastAsiaTheme="minorEastAsia" w:cstheme="minorBidi"/>
                <w:smallCaps w:val="0"/>
                <w:noProof/>
                <w:color w:val="auto"/>
                <w:kern w:val="2"/>
                <w:sz w:val="24"/>
                <w:szCs w:val="24"/>
                <w14:ligatures w14:val="standardContextual"/>
              </w:rPr>
              <w:tab/>
            </w:r>
            <w:r w:rsidRPr="00930086">
              <w:rPr>
                <w:rStyle w:val="Hyperlink"/>
                <w:rFonts w:ascii="Tw Cen MT" w:eastAsia="Tw Cen MT" w:hAnsi="Tw Cen MT" w:cs="Tw Cen MT"/>
                <w:noProof/>
              </w:rPr>
              <w:t>Augmented Dickey-Fuller Test</w:t>
            </w:r>
            <w:r>
              <w:rPr>
                <w:noProof/>
                <w:webHidden/>
              </w:rPr>
              <w:tab/>
            </w:r>
            <w:r>
              <w:rPr>
                <w:noProof/>
                <w:webHidden/>
              </w:rPr>
              <w:fldChar w:fldCharType="begin"/>
            </w:r>
            <w:r>
              <w:rPr>
                <w:noProof/>
                <w:webHidden/>
              </w:rPr>
              <w:instrText xml:space="preserve"> PAGEREF _Toc165318594 \h </w:instrText>
            </w:r>
            <w:r>
              <w:rPr>
                <w:noProof/>
                <w:webHidden/>
              </w:rPr>
            </w:r>
            <w:r>
              <w:rPr>
                <w:noProof/>
                <w:webHidden/>
              </w:rPr>
              <w:fldChar w:fldCharType="separate"/>
            </w:r>
            <w:r>
              <w:rPr>
                <w:noProof/>
                <w:webHidden/>
              </w:rPr>
              <w:t>14</w:t>
            </w:r>
            <w:r>
              <w:rPr>
                <w:noProof/>
                <w:webHidden/>
              </w:rPr>
              <w:fldChar w:fldCharType="end"/>
            </w:r>
          </w:hyperlink>
        </w:p>
        <w:p w14:paraId="5CD2BB5F" w14:textId="2DF5FB7F" w:rsidR="001D3F57" w:rsidRDefault="001D3F57">
          <w:pPr>
            <w:pStyle w:val="TOC3"/>
            <w:tabs>
              <w:tab w:val="left" w:pos="701"/>
              <w:tab w:val="right" w:leader="dot" w:pos="10070"/>
            </w:tabs>
            <w:rPr>
              <w:rFonts w:eastAsiaTheme="minorEastAsia" w:cstheme="minorBidi"/>
              <w:smallCaps w:val="0"/>
              <w:noProof/>
              <w:color w:val="auto"/>
              <w:kern w:val="2"/>
              <w:sz w:val="24"/>
              <w:szCs w:val="24"/>
              <w14:ligatures w14:val="standardContextual"/>
            </w:rPr>
          </w:pPr>
          <w:hyperlink w:anchor="_Toc165318595" w:history="1">
            <w:r w:rsidRPr="00930086">
              <w:rPr>
                <w:rStyle w:val="Hyperlink"/>
                <w:rFonts w:ascii="Tw Cen MT" w:eastAsia="Tw Cen MT" w:hAnsi="Tw Cen MT" w:cs="Tw Cen MT"/>
                <w:noProof/>
              </w:rPr>
              <w:t>2.5.1</w:t>
            </w:r>
            <w:r>
              <w:rPr>
                <w:rFonts w:eastAsiaTheme="minorEastAsia" w:cstheme="minorBidi"/>
                <w:smallCaps w:val="0"/>
                <w:noProof/>
                <w:color w:val="auto"/>
                <w:kern w:val="2"/>
                <w:sz w:val="24"/>
                <w:szCs w:val="24"/>
                <w14:ligatures w14:val="standardContextual"/>
              </w:rPr>
              <w:tab/>
            </w:r>
            <w:r w:rsidRPr="00930086">
              <w:rPr>
                <w:rStyle w:val="Hyperlink"/>
                <w:rFonts w:ascii="Tw Cen MT" w:eastAsia="Tw Cen MT" w:hAnsi="Tw Cen MT" w:cs="Tw Cen MT"/>
                <w:noProof/>
              </w:rPr>
              <w:t>Kwiatkowski-Phillips-Schmidt-Shin</w:t>
            </w:r>
            <w:r>
              <w:rPr>
                <w:noProof/>
                <w:webHidden/>
              </w:rPr>
              <w:tab/>
            </w:r>
            <w:r>
              <w:rPr>
                <w:noProof/>
                <w:webHidden/>
              </w:rPr>
              <w:fldChar w:fldCharType="begin"/>
            </w:r>
            <w:r>
              <w:rPr>
                <w:noProof/>
                <w:webHidden/>
              </w:rPr>
              <w:instrText xml:space="preserve"> PAGEREF _Toc165318595 \h </w:instrText>
            </w:r>
            <w:r>
              <w:rPr>
                <w:noProof/>
                <w:webHidden/>
              </w:rPr>
            </w:r>
            <w:r>
              <w:rPr>
                <w:noProof/>
                <w:webHidden/>
              </w:rPr>
              <w:fldChar w:fldCharType="separate"/>
            </w:r>
            <w:r>
              <w:rPr>
                <w:noProof/>
                <w:webHidden/>
              </w:rPr>
              <w:t>14</w:t>
            </w:r>
            <w:r>
              <w:rPr>
                <w:noProof/>
                <w:webHidden/>
              </w:rPr>
              <w:fldChar w:fldCharType="end"/>
            </w:r>
          </w:hyperlink>
        </w:p>
        <w:p w14:paraId="1B6B134A" w14:textId="0E95FDAD" w:rsidR="001D3F57" w:rsidRDefault="001D3F57">
          <w:pPr>
            <w:pStyle w:val="TOC3"/>
            <w:tabs>
              <w:tab w:val="left" w:pos="701"/>
              <w:tab w:val="right" w:leader="dot" w:pos="10070"/>
            </w:tabs>
            <w:rPr>
              <w:rFonts w:eastAsiaTheme="minorEastAsia" w:cstheme="minorBidi"/>
              <w:smallCaps w:val="0"/>
              <w:noProof/>
              <w:color w:val="auto"/>
              <w:kern w:val="2"/>
              <w:sz w:val="24"/>
              <w:szCs w:val="24"/>
              <w14:ligatures w14:val="standardContextual"/>
            </w:rPr>
          </w:pPr>
          <w:hyperlink w:anchor="_Toc165318596" w:history="1">
            <w:r w:rsidRPr="00930086">
              <w:rPr>
                <w:rStyle w:val="Hyperlink"/>
                <w:rFonts w:ascii="Tw Cen MT" w:eastAsia="Tw Cen MT" w:hAnsi="Tw Cen MT" w:cs="Tw Cen MT"/>
                <w:noProof/>
              </w:rPr>
              <w:t>2.5.2</w:t>
            </w:r>
            <w:r>
              <w:rPr>
                <w:rFonts w:eastAsiaTheme="minorEastAsia" w:cstheme="minorBidi"/>
                <w:smallCaps w:val="0"/>
                <w:noProof/>
                <w:color w:val="auto"/>
                <w:kern w:val="2"/>
                <w:sz w:val="24"/>
                <w:szCs w:val="24"/>
                <w14:ligatures w14:val="standardContextual"/>
              </w:rPr>
              <w:tab/>
            </w:r>
            <w:r w:rsidRPr="00930086">
              <w:rPr>
                <w:rStyle w:val="Hyperlink"/>
                <w:rFonts w:ascii="Tw Cen MT" w:eastAsia="Tw Cen MT" w:hAnsi="Tw Cen MT" w:cs="Tw Cen MT"/>
                <w:noProof/>
              </w:rPr>
              <w:t>Synthesis of Findings</w:t>
            </w:r>
            <w:r>
              <w:rPr>
                <w:noProof/>
                <w:webHidden/>
              </w:rPr>
              <w:tab/>
            </w:r>
            <w:r>
              <w:rPr>
                <w:noProof/>
                <w:webHidden/>
              </w:rPr>
              <w:fldChar w:fldCharType="begin"/>
            </w:r>
            <w:r>
              <w:rPr>
                <w:noProof/>
                <w:webHidden/>
              </w:rPr>
              <w:instrText xml:space="preserve"> PAGEREF _Toc165318596 \h </w:instrText>
            </w:r>
            <w:r>
              <w:rPr>
                <w:noProof/>
                <w:webHidden/>
              </w:rPr>
            </w:r>
            <w:r>
              <w:rPr>
                <w:noProof/>
                <w:webHidden/>
              </w:rPr>
              <w:fldChar w:fldCharType="separate"/>
            </w:r>
            <w:r>
              <w:rPr>
                <w:noProof/>
                <w:webHidden/>
              </w:rPr>
              <w:t>14</w:t>
            </w:r>
            <w:r>
              <w:rPr>
                <w:noProof/>
                <w:webHidden/>
              </w:rPr>
              <w:fldChar w:fldCharType="end"/>
            </w:r>
          </w:hyperlink>
        </w:p>
        <w:p w14:paraId="75CFC74F" w14:textId="0163CD95" w:rsidR="001D3F57" w:rsidRDefault="001D3F57">
          <w:pPr>
            <w:pStyle w:val="TOC2"/>
            <w:tabs>
              <w:tab w:val="left" w:pos="541"/>
              <w:tab w:val="right" w:leader="dot" w:pos="10070"/>
            </w:tabs>
            <w:rPr>
              <w:rFonts w:eastAsiaTheme="minorEastAsia" w:cstheme="minorBidi"/>
              <w:b w:val="0"/>
              <w:bCs w:val="0"/>
              <w:smallCaps w:val="0"/>
              <w:noProof/>
              <w:color w:val="auto"/>
              <w:kern w:val="2"/>
              <w:sz w:val="24"/>
              <w:szCs w:val="24"/>
              <w14:ligatures w14:val="standardContextual"/>
            </w:rPr>
          </w:pPr>
          <w:hyperlink w:anchor="_Toc165318597" w:history="1">
            <w:r w:rsidRPr="00930086">
              <w:rPr>
                <w:rStyle w:val="Hyperlink"/>
                <w:noProof/>
              </w:rPr>
              <w:t>2.6</w:t>
            </w:r>
            <w:r>
              <w:rPr>
                <w:rFonts w:eastAsiaTheme="minorEastAsia" w:cstheme="minorBidi"/>
                <w:b w:val="0"/>
                <w:bCs w:val="0"/>
                <w:smallCaps w:val="0"/>
                <w:noProof/>
                <w:color w:val="auto"/>
                <w:kern w:val="2"/>
                <w:sz w:val="24"/>
                <w:szCs w:val="24"/>
                <w14:ligatures w14:val="standardContextual"/>
              </w:rPr>
              <w:tab/>
            </w:r>
            <w:r w:rsidRPr="00930086">
              <w:rPr>
                <w:rStyle w:val="Hyperlink"/>
                <w:noProof/>
              </w:rPr>
              <w:t>Data Quality Assessment</w:t>
            </w:r>
            <w:r>
              <w:rPr>
                <w:noProof/>
                <w:webHidden/>
              </w:rPr>
              <w:tab/>
            </w:r>
            <w:r>
              <w:rPr>
                <w:noProof/>
                <w:webHidden/>
              </w:rPr>
              <w:fldChar w:fldCharType="begin"/>
            </w:r>
            <w:r>
              <w:rPr>
                <w:noProof/>
                <w:webHidden/>
              </w:rPr>
              <w:instrText xml:space="preserve"> PAGEREF _Toc165318597 \h </w:instrText>
            </w:r>
            <w:r>
              <w:rPr>
                <w:noProof/>
                <w:webHidden/>
              </w:rPr>
            </w:r>
            <w:r>
              <w:rPr>
                <w:noProof/>
                <w:webHidden/>
              </w:rPr>
              <w:fldChar w:fldCharType="separate"/>
            </w:r>
            <w:r>
              <w:rPr>
                <w:noProof/>
                <w:webHidden/>
              </w:rPr>
              <w:t>15</w:t>
            </w:r>
            <w:r>
              <w:rPr>
                <w:noProof/>
                <w:webHidden/>
              </w:rPr>
              <w:fldChar w:fldCharType="end"/>
            </w:r>
          </w:hyperlink>
        </w:p>
        <w:p w14:paraId="3F1E2234" w14:textId="6204E1CA" w:rsidR="001D3F57" w:rsidRDefault="001D3F57">
          <w:pPr>
            <w:pStyle w:val="TOC2"/>
            <w:tabs>
              <w:tab w:val="left" w:pos="541"/>
              <w:tab w:val="right" w:leader="dot" w:pos="10070"/>
            </w:tabs>
            <w:rPr>
              <w:rFonts w:eastAsiaTheme="minorEastAsia" w:cstheme="minorBidi"/>
              <w:b w:val="0"/>
              <w:bCs w:val="0"/>
              <w:smallCaps w:val="0"/>
              <w:noProof/>
              <w:color w:val="auto"/>
              <w:kern w:val="2"/>
              <w:sz w:val="24"/>
              <w:szCs w:val="24"/>
              <w14:ligatures w14:val="standardContextual"/>
            </w:rPr>
          </w:pPr>
          <w:hyperlink w:anchor="_Toc165318598" w:history="1">
            <w:r w:rsidRPr="00930086">
              <w:rPr>
                <w:rStyle w:val="Hyperlink"/>
                <w:noProof/>
              </w:rPr>
              <w:t>2.7</w:t>
            </w:r>
            <w:r>
              <w:rPr>
                <w:rFonts w:eastAsiaTheme="minorEastAsia" w:cstheme="minorBidi"/>
                <w:b w:val="0"/>
                <w:bCs w:val="0"/>
                <w:smallCaps w:val="0"/>
                <w:noProof/>
                <w:color w:val="auto"/>
                <w:kern w:val="2"/>
                <w:sz w:val="24"/>
                <w:szCs w:val="24"/>
                <w14:ligatures w14:val="standardContextual"/>
              </w:rPr>
              <w:tab/>
            </w:r>
            <w:r w:rsidRPr="00930086">
              <w:rPr>
                <w:rStyle w:val="Hyperlink"/>
                <w:noProof/>
              </w:rPr>
              <w:t>Other Data Sources</w:t>
            </w:r>
            <w:r>
              <w:rPr>
                <w:noProof/>
                <w:webHidden/>
              </w:rPr>
              <w:tab/>
            </w:r>
            <w:r>
              <w:rPr>
                <w:noProof/>
                <w:webHidden/>
              </w:rPr>
              <w:fldChar w:fldCharType="begin"/>
            </w:r>
            <w:r>
              <w:rPr>
                <w:noProof/>
                <w:webHidden/>
              </w:rPr>
              <w:instrText xml:space="preserve"> PAGEREF _Toc165318598 \h </w:instrText>
            </w:r>
            <w:r>
              <w:rPr>
                <w:noProof/>
                <w:webHidden/>
              </w:rPr>
            </w:r>
            <w:r>
              <w:rPr>
                <w:noProof/>
                <w:webHidden/>
              </w:rPr>
              <w:fldChar w:fldCharType="separate"/>
            </w:r>
            <w:r>
              <w:rPr>
                <w:noProof/>
                <w:webHidden/>
              </w:rPr>
              <w:t>15</w:t>
            </w:r>
            <w:r>
              <w:rPr>
                <w:noProof/>
                <w:webHidden/>
              </w:rPr>
              <w:fldChar w:fldCharType="end"/>
            </w:r>
          </w:hyperlink>
        </w:p>
        <w:p w14:paraId="0212EC27" w14:textId="077E0E15" w:rsidR="001D3F57" w:rsidRDefault="001D3F57">
          <w:pPr>
            <w:pStyle w:val="TOC2"/>
            <w:tabs>
              <w:tab w:val="left" w:pos="541"/>
              <w:tab w:val="right" w:leader="dot" w:pos="10070"/>
            </w:tabs>
            <w:rPr>
              <w:rFonts w:eastAsiaTheme="minorEastAsia" w:cstheme="minorBidi"/>
              <w:b w:val="0"/>
              <w:bCs w:val="0"/>
              <w:smallCaps w:val="0"/>
              <w:noProof/>
              <w:color w:val="auto"/>
              <w:kern w:val="2"/>
              <w:sz w:val="24"/>
              <w:szCs w:val="24"/>
              <w14:ligatures w14:val="standardContextual"/>
            </w:rPr>
          </w:pPr>
          <w:hyperlink w:anchor="_Toc165318599" w:history="1">
            <w:r w:rsidRPr="00930086">
              <w:rPr>
                <w:rStyle w:val="Hyperlink"/>
                <w:noProof/>
              </w:rPr>
              <w:t>2.8</w:t>
            </w:r>
            <w:r>
              <w:rPr>
                <w:rFonts w:eastAsiaTheme="minorEastAsia" w:cstheme="minorBidi"/>
                <w:b w:val="0"/>
                <w:bCs w:val="0"/>
                <w:smallCaps w:val="0"/>
                <w:noProof/>
                <w:color w:val="auto"/>
                <w:kern w:val="2"/>
                <w:sz w:val="24"/>
                <w:szCs w:val="24"/>
                <w14:ligatures w14:val="standardContextual"/>
              </w:rPr>
              <w:tab/>
            </w:r>
            <w:r w:rsidRPr="00930086">
              <w:rPr>
                <w:rStyle w:val="Hyperlink"/>
                <w:noProof/>
              </w:rPr>
              <w:t>Storage Medium</w:t>
            </w:r>
            <w:r>
              <w:rPr>
                <w:noProof/>
                <w:webHidden/>
              </w:rPr>
              <w:tab/>
            </w:r>
            <w:r>
              <w:rPr>
                <w:noProof/>
                <w:webHidden/>
              </w:rPr>
              <w:fldChar w:fldCharType="begin"/>
            </w:r>
            <w:r>
              <w:rPr>
                <w:noProof/>
                <w:webHidden/>
              </w:rPr>
              <w:instrText xml:space="preserve"> PAGEREF _Toc165318599 \h </w:instrText>
            </w:r>
            <w:r>
              <w:rPr>
                <w:noProof/>
                <w:webHidden/>
              </w:rPr>
            </w:r>
            <w:r>
              <w:rPr>
                <w:noProof/>
                <w:webHidden/>
              </w:rPr>
              <w:fldChar w:fldCharType="separate"/>
            </w:r>
            <w:r>
              <w:rPr>
                <w:noProof/>
                <w:webHidden/>
              </w:rPr>
              <w:t>16</w:t>
            </w:r>
            <w:r>
              <w:rPr>
                <w:noProof/>
                <w:webHidden/>
              </w:rPr>
              <w:fldChar w:fldCharType="end"/>
            </w:r>
          </w:hyperlink>
        </w:p>
        <w:p w14:paraId="2AFA3DAE" w14:textId="437D03A9" w:rsidR="001D3F57" w:rsidRDefault="001D3F57">
          <w:pPr>
            <w:pStyle w:val="TOC2"/>
            <w:tabs>
              <w:tab w:val="left" w:pos="541"/>
              <w:tab w:val="right" w:leader="dot" w:pos="10070"/>
            </w:tabs>
            <w:rPr>
              <w:rFonts w:eastAsiaTheme="minorEastAsia" w:cstheme="minorBidi"/>
              <w:b w:val="0"/>
              <w:bCs w:val="0"/>
              <w:smallCaps w:val="0"/>
              <w:noProof/>
              <w:color w:val="auto"/>
              <w:kern w:val="2"/>
              <w:sz w:val="24"/>
              <w:szCs w:val="24"/>
              <w14:ligatures w14:val="standardContextual"/>
            </w:rPr>
          </w:pPr>
          <w:hyperlink w:anchor="_Toc165318600" w:history="1">
            <w:r w:rsidRPr="00930086">
              <w:rPr>
                <w:rStyle w:val="Hyperlink"/>
                <w:noProof/>
              </w:rPr>
              <w:t>2.9</w:t>
            </w:r>
            <w:r>
              <w:rPr>
                <w:rFonts w:eastAsiaTheme="minorEastAsia" w:cstheme="minorBidi"/>
                <w:b w:val="0"/>
                <w:bCs w:val="0"/>
                <w:smallCaps w:val="0"/>
                <w:noProof/>
                <w:color w:val="auto"/>
                <w:kern w:val="2"/>
                <w:sz w:val="24"/>
                <w:szCs w:val="24"/>
                <w14:ligatures w14:val="standardContextual"/>
              </w:rPr>
              <w:tab/>
            </w:r>
            <w:r w:rsidRPr="00930086">
              <w:rPr>
                <w:rStyle w:val="Hyperlink"/>
                <w:noProof/>
              </w:rPr>
              <w:t>Storage Security</w:t>
            </w:r>
            <w:r>
              <w:rPr>
                <w:noProof/>
                <w:webHidden/>
              </w:rPr>
              <w:tab/>
            </w:r>
            <w:r>
              <w:rPr>
                <w:noProof/>
                <w:webHidden/>
              </w:rPr>
              <w:fldChar w:fldCharType="begin"/>
            </w:r>
            <w:r>
              <w:rPr>
                <w:noProof/>
                <w:webHidden/>
              </w:rPr>
              <w:instrText xml:space="preserve"> PAGEREF _Toc165318600 \h </w:instrText>
            </w:r>
            <w:r>
              <w:rPr>
                <w:noProof/>
                <w:webHidden/>
              </w:rPr>
            </w:r>
            <w:r>
              <w:rPr>
                <w:noProof/>
                <w:webHidden/>
              </w:rPr>
              <w:fldChar w:fldCharType="separate"/>
            </w:r>
            <w:r>
              <w:rPr>
                <w:noProof/>
                <w:webHidden/>
              </w:rPr>
              <w:t>16</w:t>
            </w:r>
            <w:r>
              <w:rPr>
                <w:noProof/>
                <w:webHidden/>
              </w:rPr>
              <w:fldChar w:fldCharType="end"/>
            </w:r>
          </w:hyperlink>
        </w:p>
        <w:p w14:paraId="5D1D07D1" w14:textId="6064B8D2" w:rsidR="001D3F57" w:rsidRDefault="001D3F57">
          <w:pPr>
            <w:pStyle w:val="TOC2"/>
            <w:tabs>
              <w:tab w:val="left" w:pos="659"/>
              <w:tab w:val="right" w:leader="dot" w:pos="10070"/>
            </w:tabs>
            <w:rPr>
              <w:rFonts w:eastAsiaTheme="minorEastAsia" w:cstheme="minorBidi"/>
              <w:b w:val="0"/>
              <w:bCs w:val="0"/>
              <w:smallCaps w:val="0"/>
              <w:noProof/>
              <w:color w:val="auto"/>
              <w:kern w:val="2"/>
              <w:sz w:val="24"/>
              <w:szCs w:val="24"/>
              <w14:ligatures w14:val="standardContextual"/>
            </w:rPr>
          </w:pPr>
          <w:hyperlink w:anchor="_Toc165318601" w:history="1">
            <w:r w:rsidRPr="00930086">
              <w:rPr>
                <w:rStyle w:val="Hyperlink"/>
                <w:noProof/>
              </w:rPr>
              <w:t>2.10</w:t>
            </w:r>
            <w:r>
              <w:rPr>
                <w:rFonts w:eastAsiaTheme="minorEastAsia" w:cstheme="minorBidi"/>
                <w:b w:val="0"/>
                <w:bCs w:val="0"/>
                <w:smallCaps w:val="0"/>
                <w:noProof/>
                <w:color w:val="auto"/>
                <w:kern w:val="2"/>
                <w:sz w:val="24"/>
                <w:szCs w:val="24"/>
                <w14:ligatures w14:val="standardContextual"/>
              </w:rPr>
              <w:tab/>
            </w:r>
            <w:r w:rsidRPr="00930086">
              <w:rPr>
                <w:rStyle w:val="Hyperlink"/>
                <w:noProof/>
              </w:rPr>
              <w:t>Storage Costs</w:t>
            </w:r>
            <w:r>
              <w:rPr>
                <w:noProof/>
                <w:webHidden/>
              </w:rPr>
              <w:tab/>
            </w:r>
            <w:r>
              <w:rPr>
                <w:noProof/>
                <w:webHidden/>
              </w:rPr>
              <w:fldChar w:fldCharType="begin"/>
            </w:r>
            <w:r>
              <w:rPr>
                <w:noProof/>
                <w:webHidden/>
              </w:rPr>
              <w:instrText xml:space="preserve"> PAGEREF _Toc165318601 \h </w:instrText>
            </w:r>
            <w:r>
              <w:rPr>
                <w:noProof/>
                <w:webHidden/>
              </w:rPr>
            </w:r>
            <w:r>
              <w:rPr>
                <w:noProof/>
                <w:webHidden/>
              </w:rPr>
              <w:fldChar w:fldCharType="separate"/>
            </w:r>
            <w:r>
              <w:rPr>
                <w:noProof/>
                <w:webHidden/>
              </w:rPr>
              <w:t>16</w:t>
            </w:r>
            <w:r>
              <w:rPr>
                <w:noProof/>
                <w:webHidden/>
              </w:rPr>
              <w:fldChar w:fldCharType="end"/>
            </w:r>
          </w:hyperlink>
        </w:p>
        <w:p w14:paraId="3DC1B1F8" w14:textId="2ED4F0F6" w:rsidR="001D3F57" w:rsidRDefault="001D3F57">
          <w:pPr>
            <w:pStyle w:val="TOC1"/>
            <w:tabs>
              <w:tab w:val="right" w:leader="dot" w:pos="10070"/>
            </w:tabs>
            <w:rPr>
              <w:rFonts w:eastAsiaTheme="minorEastAsia" w:cstheme="minorBidi"/>
              <w:b w:val="0"/>
              <w:bCs w:val="0"/>
              <w:caps w:val="0"/>
              <w:noProof/>
              <w:color w:val="auto"/>
              <w:kern w:val="2"/>
              <w:sz w:val="24"/>
              <w:szCs w:val="24"/>
              <w:u w:val="none"/>
              <w14:ligatures w14:val="standardContextual"/>
            </w:rPr>
          </w:pPr>
          <w:hyperlink w:anchor="_Toc165318602" w:history="1">
            <w:r w:rsidRPr="00930086">
              <w:rPr>
                <w:rStyle w:val="Hyperlink"/>
                <w:noProof/>
              </w:rPr>
              <w:t>Section 3: Algorithms &amp; Analysis / ML Model Exploration &amp; Selection</w:t>
            </w:r>
            <w:r>
              <w:rPr>
                <w:noProof/>
                <w:webHidden/>
              </w:rPr>
              <w:tab/>
            </w:r>
            <w:r>
              <w:rPr>
                <w:noProof/>
                <w:webHidden/>
              </w:rPr>
              <w:fldChar w:fldCharType="begin"/>
            </w:r>
            <w:r>
              <w:rPr>
                <w:noProof/>
                <w:webHidden/>
              </w:rPr>
              <w:instrText xml:space="preserve"> PAGEREF _Toc165318602 \h </w:instrText>
            </w:r>
            <w:r>
              <w:rPr>
                <w:noProof/>
                <w:webHidden/>
              </w:rPr>
            </w:r>
            <w:r>
              <w:rPr>
                <w:noProof/>
                <w:webHidden/>
              </w:rPr>
              <w:fldChar w:fldCharType="separate"/>
            </w:r>
            <w:r>
              <w:rPr>
                <w:noProof/>
                <w:webHidden/>
              </w:rPr>
              <w:t>17</w:t>
            </w:r>
            <w:r>
              <w:rPr>
                <w:noProof/>
                <w:webHidden/>
              </w:rPr>
              <w:fldChar w:fldCharType="end"/>
            </w:r>
          </w:hyperlink>
        </w:p>
        <w:p w14:paraId="4AD55727" w14:textId="1C04114C" w:rsidR="001D3F57" w:rsidRDefault="001D3F57">
          <w:pPr>
            <w:pStyle w:val="TOC2"/>
            <w:tabs>
              <w:tab w:val="left" w:pos="541"/>
              <w:tab w:val="right" w:leader="dot" w:pos="10070"/>
            </w:tabs>
            <w:rPr>
              <w:rFonts w:eastAsiaTheme="minorEastAsia" w:cstheme="minorBidi"/>
              <w:b w:val="0"/>
              <w:bCs w:val="0"/>
              <w:smallCaps w:val="0"/>
              <w:noProof/>
              <w:color w:val="auto"/>
              <w:kern w:val="2"/>
              <w:sz w:val="24"/>
              <w:szCs w:val="24"/>
              <w14:ligatures w14:val="standardContextual"/>
            </w:rPr>
          </w:pPr>
          <w:hyperlink w:anchor="_Toc165318603" w:history="1">
            <w:r w:rsidRPr="00930086">
              <w:rPr>
                <w:rStyle w:val="Hyperlink"/>
                <w:noProof/>
              </w:rPr>
              <w:t>3.1</w:t>
            </w:r>
            <w:r>
              <w:rPr>
                <w:rFonts w:eastAsiaTheme="minorEastAsia" w:cstheme="minorBidi"/>
                <w:b w:val="0"/>
                <w:bCs w:val="0"/>
                <w:smallCaps w:val="0"/>
                <w:noProof/>
                <w:color w:val="auto"/>
                <w:kern w:val="2"/>
                <w:sz w:val="24"/>
                <w:szCs w:val="24"/>
                <w14:ligatures w14:val="standardContextual"/>
              </w:rPr>
              <w:tab/>
            </w:r>
            <w:r w:rsidRPr="00930086">
              <w:rPr>
                <w:rStyle w:val="Hyperlink"/>
                <w:noProof/>
              </w:rPr>
              <w:t>Solution Approach</w:t>
            </w:r>
            <w:r>
              <w:rPr>
                <w:noProof/>
                <w:webHidden/>
              </w:rPr>
              <w:tab/>
            </w:r>
            <w:r>
              <w:rPr>
                <w:noProof/>
                <w:webHidden/>
              </w:rPr>
              <w:fldChar w:fldCharType="begin"/>
            </w:r>
            <w:r>
              <w:rPr>
                <w:noProof/>
                <w:webHidden/>
              </w:rPr>
              <w:instrText xml:space="preserve"> PAGEREF _Toc165318603 \h </w:instrText>
            </w:r>
            <w:r>
              <w:rPr>
                <w:noProof/>
                <w:webHidden/>
              </w:rPr>
            </w:r>
            <w:r>
              <w:rPr>
                <w:noProof/>
                <w:webHidden/>
              </w:rPr>
              <w:fldChar w:fldCharType="separate"/>
            </w:r>
            <w:r>
              <w:rPr>
                <w:noProof/>
                <w:webHidden/>
              </w:rPr>
              <w:t>17</w:t>
            </w:r>
            <w:r>
              <w:rPr>
                <w:noProof/>
                <w:webHidden/>
              </w:rPr>
              <w:fldChar w:fldCharType="end"/>
            </w:r>
          </w:hyperlink>
        </w:p>
        <w:p w14:paraId="757D47C2" w14:textId="2909F92A" w:rsidR="001D3F57" w:rsidRDefault="001D3F57">
          <w:pPr>
            <w:pStyle w:val="TOC3"/>
            <w:tabs>
              <w:tab w:val="left" w:pos="701"/>
              <w:tab w:val="right" w:leader="dot" w:pos="10070"/>
            </w:tabs>
            <w:rPr>
              <w:rFonts w:eastAsiaTheme="minorEastAsia" w:cstheme="minorBidi"/>
              <w:smallCaps w:val="0"/>
              <w:noProof/>
              <w:color w:val="auto"/>
              <w:kern w:val="2"/>
              <w:sz w:val="24"/>
              <w:szCs w:val="24"/>
              <w14:ligatures w14:val="standardContextual"/>
            </w:rPr>
          </w:pPr>
          <w:hyperlink w:anchor="_Toc165318604" w:history="1">
            <w:r w:rsidRPr="00930086">
              <w:rPr>
                <w:rStyle w:val="Hyperlink"/>
                <w:rFonts w:ascii="Tw Cen MT" w:eastAsia="Tw Cen MT" w:hAnsi="Tw Cen MT" w:cs="Tw Cen MT"/>
                <w:noProof/>
              </w:rPr>
              <w:t>3.1.1</w:t>
            </w:r>
            <w:r>
              <w:rPr>
                <w:rFonts w:eastAsiaTheme="minorEastAsia" w:cstheme="minorBidi"/>
                <w:smallCaps w:val="0"/>
                <w:noProof/>
                <w:color w:val="auto"/>
                <w:kern w:val="2"/>
                <w:sz w:val="24"/>
                <w:szCs w:val="24"/>
                <w14:ligatures w14:val="standardContextual"/>
              </w:rPr>
              <w:tab/>
            </w:r>
            <w:r w:rsidRPr="00930086">
              <w:rPr>
                <w:rStyle w:val="Hyperlink"/>
                <w:noProof/>
              </w:rPr>
              <w:t>Systems Architecture</w:t>
            </w:r>
            <w:r>
              <w:rPr>
                <w:noProof/>
                <w:webHidden/>
              </w:rPr>
              <w:tab/>
            </w:r>
            <w:r>
              <w:rPr>
                <w:noProof/>
                <w:webHidden/>
              </w:rPr>
              <w:fldChar w:fldCharType="begin"/>
            </w:r>
            <w:r>
              <w:rPr>
                <w:noProof/>
                <w:webHidden/>
              </w:rPr>
              <w:instrText xml:space="preserve"> PAGEREF _Toc165318604 \h </w:instrText>
            </w:r>
            <w:r>
              <w:rPr>
                <w:noProof/>
                <w:webHidden/>
              </w:rPr>
            </w:r>
            <w:r>
              <w:rPr>
                <w:noProof/>
                <w:webHidden/>
              </w:rPr>
              <w:fldChar w:fldCharType="separate"/>
            </w:r>
            <w:r>
              <w:rPr>
                <w:noProof/>
                <w:webHidden/>
              </w:rPr>
              <w:t>17</w:t>
            </w:r>
            <w:r>
              <w:rPr>
                <w:noProof/>
                <w:webHidden/>
              </w:rPr>
              <w:fldChar w:fldCharType="end"/>
            </w:r>
          </w:hyperlink>
        </w:p>
        <w:p w14:paraId="6236E073" w14:textId="555F7F87" w:rsidR="001D3F57" w:rsidRDefault="001D3F57">
          <w:pPr>
            <w:pStyle w:val="TOC3"/>
            <w:tabs>
              <w:tab w:val="right" w:leader="dot" w:pos="10070"/>
            </w:tabs>
            <w:rPr>
              <w:rFonts w:eastAsiaTheme="minorEastAsia" w:cstheme="minorBidi"/>
              <w:smallCaps w:val="0"/>
              <w:noProof/>
              <w:color w:val="auto"/>
              <w:kern w:val="2"/>
              <w:sz w:val="24"/>
              <w:szCs w:val="24"/>
              <w14:ligatures w14:val="standardContextual"/>
            </w:rPr>
          </w:pPr>
          <w:hyperlink w:anchor="_Toc165318605" w:history="1">
            <w:r w:rsidRPr="00930086">
              <w:rPr>
                <w:rStyle w:val="Hyperlink"/>
                <w:noProof/>
              </w:rPr>
              <w:t>Systems Security</w:t>
            </w:r>
            <w:r>
              <w:rPr>
                <w:noProof/>
                <w:webHidden/>
              </w:rPr>
              <w:tab/>
            </w:r>
            <w:r>
              <w:rPr>
                <w:noProof/>
                <w:webHidden/>
              </w:rPr>
              <w:fldChar w:fldCharType="begin"/>
            </w:r>
            <w:r>
              <w:rPr>
                <w:noProof/>
                <w:webHidden/>
              </w:rPr>
              <w:instrText xml:space="preserve"> PAGEREF _Toc165318605 \h </w:instrText>
            </w:r>
            <w:r>
              <w:rPr>
                <w:noProof/>
                <w:webHidden/>
              </w:rPr>
            </w:r>
            <w:r>
              <w:rPr>
                <w:noProof/>
                <w:webHidden/>
              </w:rPr>
              <w:fldChar w:fldCharType="separate"/>
            </w:r>
            <w:r>
              <w:rPr>
                <w:noProof/>
                <w:webHidden/>
              </w:rPr>
              <w:t>18</w:t>
            </w:r>
            <w:r>
              <w:rPr>
                <w:noProof/>
                <w:webHidden/>
              </w:rPr>
              <w:fldChar w:fldCharType="end"/>
            </w:r>
          </w:hyperlink>
        </w:p>
        <w:p w14:paraId="6E4D8918" w14:textId="6AAA3A70" w:rsidR="001D3F57" w:rsidRDefault="001D3F57">
          <w:pPr>
            <w:pStyle w:val="TOC3"/>
            <w:tabs>
              <w:tab w:val="left" w:pos="718"/>
              <w:tab w:val="right" w:leader="dot" w:pos="10070"/>
            </w:tabs>
            <w:rPr>
              <w:rFonts w:eastAsiaTheme="minorEastAsia" w:cstheme="minorBidi"/>
              <w:smallCaps w:val="0"/>
              <w:noProof/>
              <w:color w:val="auto"/>
              <w:kern w:val="2"/>
              <w:sz w:val="24"/>
              <w:szCs w:val="24"/>
              <w14:ligatures w14:val="standardContextual"/>
            </w:rPr>
          </w:pPr>
          <w:hyperlink w:anchor="_Toc165318606" w:history="1">
            <w:r w:rsidRPr="00930086">
              <w:rPr>
                <w:rStyle w:val="Hyperlink"/>
                <w:noProof/>
              </w:rPr>
              <w:t>3.1.2</w:t>
            </w:r>
            <w:r>
              <w:rPr>
                <w:rFonts w:eastAsiaTheme="minorEastAsia" w:cstheme="minorBidi"/>
                <w:smallCaps w:val="0"/>
                <w:noProof/>
                <w:color w:val="auto"/>
                <w:kern w:val="2"/>
                <w:sz w:val="24"/>
                <w:szCs w:val="24"/>
                <w14:ligatures w14:val="standardContextual"/>
              </w:rPr>
              <w:tab/>
            </w:r>
            <w:r w:rsidRPr="00930086">
              <w:rPr>
                <w:rStyle w:val="Hyperlink"/>
                <w:noProof/>
              </w:rPr>
              <w:t>Systems Data Flows</w:t>
            </w:r>
            <w:r>
              <w:rPr>
                <w:noProof/>
                <w:webHidden/>
              </w:rPr>
              <w:tab/>
            </w:r>
            <w:r>
              <w:rPr>
                <w:noProof/>
                <w:webHidden/>
              </w:rPr>
              <w:fldChar w:fldCharType="begin"/>
            </w:r>
            <w:r>
              <w:rPr>
                <w:noProof/>
                <w:webHidden/>
              </w:rPr>
              <w:instrText xml:space="preserve"> PAGEREF _Toc165318606 \h </w:instrText>
            </w:r>
            <w:r>
              <w:rPr>
                <w:noProof/>
                <w:webHidden/>
              </w:rPr>
            </w:r>
            <w:r>
              <w:rPr>
                <w:noProof/>
                <w:webHidden/>
              </w:rPr>
              <w:fldChar w:fldCharType="separate"/>
            </w:r>
            <w:r>
              <w:rPr>
                <w:noProof/>
                <w:webHidden/>
              </w:rPr>
              <w:t>18</w:t>
            </w:r>
            <w:r>
              <w:rPr>
                <w:noProof/>
                <w:webHidden/>
              </w:rPr>
              <w:fldChar w:fldCharType="end"/>
            </w:r>
          </w:hyperlink>
        </w:p>
        <w:p w14:paraId="2F915E72" w14:textId="79DF0862" w:rsidR="001D3F57" w:rsidRDefault="001D3F57">
          <w:pPr>
            <w:pStyle w:val="TOC3"/>
            <w:tabs>
              <w:tab w:val="right" w:leader="dot" w:pos="10070"/>
            </w:tabs>
            <w:rPr>
              <w:rFonts w:eastAsiaTheme="minorEastAsia" w:cstheme="minorBidi"/>
              <w:smallCaps w:val="0"/>
              <w:noProof/>
              <w:color w:val="auto"/>
              <w:kern w:val="2"/>
              <w:sz w:val="24"/>
              <w:szCs w:val="24"/>
              <w14:ligatures w14:val="standardContextual"/>
            </w:rPr>
          </w:pPr>
          <w:hyperlink w:anchor="_Toc165318607" w:history="1">
            <w:r w:rsidRPr="00930086">
              <w:rPr>
                <w:rStyle w:val="Hyperlink"/>
                <w:noProof/>
              </w:rPr>
              <w:t>Algorithms &amp; Analysis</w:t>
            </w:r>
            <w:r>
              <w:rPr>
                <w:noProof/>
                <w:webHidden/>
              </w:rPr>
              <w:tab/>
            </w:r>
            <w:r>
              <w:rPr>
                <w:noProof/>
                <w:webHidden/>
              </w:rPr>
              <w:fldChar w:fldCharType="begin"/>
            </w:r>
            <w:r>
              <w:rPr>
                <w:noProof/>
                <w:webHidden/>
              </w:rPr>
              <w:instrText xml:space="preserve"> PAGEREF _Toc165318607 \h </w:instrText>
            </w:r>
            <w:r>
              <w:rPr>
                <w:noProof/>
                <w:webHidden/>
              </w:rPr>
            </w:r>
            <w:r>
              <w:rPr>
                <w:noProof/>
                <w:webHidden/>
              </w:rPr>
              <w:fldChar w:fldCharType="separate"/>
            </w:r>
            <w:r>
              <w:rPr>
                <w:noProof/>
                <w:webHidden/>
              </w:rPr>
              <w:t>19</w:t>
            </w:r>
            <w:r>
              <w:rPr>
                <w:noProof/>
                <w:webHidden/>
              </w:rPr>
              <w:fldChar w:fldCharType="end"/>
            </w:r>
          </w:hyperlink>
        </w:p>
        <w:p w14:paraId="76E117A6" w14:textId="7BD4F323" w:rsidR="001D3F57" w:rsidRDefault="001D3F57">
          <w:pPr>
            <w:pStyle w:val="TOC2"/>
            <w:tabs>
              <w:tab w:val="left" w:pos="541"/>
              <w:tab w:val="right" w:leader="dot" w:pos="10070"/>
            </w:tabs>
            <w:rPr>
              <w:rFonts w:eastAsiaTheme="minorEastAsia" w:cstheme="minorBidi"/>
              <w:b w:val="0"/>
              <w:bCs w:val="0"/>
              <w:smallCaps w:val="0"/>
              <w:noProof/>
              <w:color w:val="auto"/>
              <w:kern w:val="2"/>
              <w:sz w:val="24"/>
              <w:szCs w:val="24"/>
              <w14:ligatures w14:val="standardContextual"/>
            </w:rPr>
          </w:pPr>
          <w:hyperlink w:anchor="_Toc165318608" w:history="1">
            <w:r w:rsidRPr="00930086">
              <w:rPr>
                <w:rStyle w:val="Hyperlink"/>
                <w:noProof/>
              </w:rPr>
              <w:t>3.2</w:t>
            </w:r>
            <w:r>
              <w:rPr>
                <w:rFonts w:eastAsiaTheme="minorEastAsia" w:cstheme="minorBidi"/>
                <w:b w:val="0"/>
                <w:bCs w:val="0"/>
                <w:smallCaps w:val="0"/>
                <w:noProof/>
                <w:color w:val="auto"/>
                <w:kern w:val="2"/>
                <w:sz w:val="24"/>
                <w:szCs w:val="24"/>
                <w14:ligatures w14:val="standardContextual"/>
              </w:rPr>
              <w:tab/>
            </w:r>
            <w:r w:rsidRPr="00930086">
              <w:rPr>
                <w:rStyle w:val="Hyperlink"/>
                <w:noProof/>
              </w:rPr>
              <w:t>Machine Learning</w:t>
            </w:r>
            <w:r>
              <w:rPr>
                <w:noProof/>
                <w:webHidden/>
              </w:rPr>
              <w:tab/>
            </w:r>
            <w:r>
              <w:rPr>
                <w:noProof/>
                <w:webHidden/>
              </w:rPr>
              <w:fldChar w:fldCharType="begin"/>
            </w:r>
            <w:r>
              <w:rPr>
                <w:noProof/>
                <w:webHidden/>
              </w:rPr>
              <w:instrText xml:space="preserve"> PAGEREF _Toc165318608 \h </w:instrText>
            </w:r>
            <w:r>
              <w:rPr>
                <w:noProof/>
                <w:webHidden/>
              </w:rPr>
            </w:r>
            <w:r>
              <w:rPr>
                <w:noProof/>
                <w:webHidden/>
              </w:rPr>
              <w:fldChar w:fldCharType="separate"/>
            </w:r>
            <w:r>
              <w:rPr>
                <w:noProof/>
                <w:webHidden/>
              </w:rPr>
              <w:t>19</w:t>
            </w:r>
            <w:r>
              <w:rPr>
                <w:noProof/>
                <w:webHidden/>
              </w:rPr>
              <w:fldChar w:fldCharType="end"/>
            </w:r>
          </w:hyperlink>
        </w:p>
        <w:p w14:paraId="34552C26" w14:textId="1694B12C" w:rsidR="001D3F57" w:rsidRDefault="001D3F57">
          <w:pPr>
            <w:pStyle w:val="TOC3"/>
            <w:tabs>
              <w:tab w:val="right" w:leader="dot" w:pos="10070"/>
            </w:tabs>
            <w:rPr>
              <w:rFonts w:eastAsiaTheme="minorEastAsia" w:cstheme="minorBidi"/>
              <w:smallCaps w:val="0"/>
              <w:noProof/>
              <w:color w:val="auto"/>
              <w:kern w:val="2"/>
              <w:sz w:val="24"/>
              <w:szCs w:val="24"/>
              <w14:ligatures w14:val="standardContextual"/>
            </w:rPr>
          </w:pPr>
          <w:hyperlink w:anchor="_Toc165318609" w:history="1">
            <w:r w:rsidRPr="00930086">
              <w:rPr>
                <w:rStyle w:val="Hyperlink"/>
                <w:b/>
                <w:noProof/>
              </w:rPr>
              <w:t>Model Exploration</w:t>
            </w:r>
            <w:r>
              <w:rPr>
                <w:noProof/>
                <w:webHidden/>
              </w:rPr>
              <w:tab/>
            </w:r>
            <w:r>
              <w:rPr>
                <w:noProof/>
                <w:webHidden/>
              </w:rPr>
              <w:fldChar w:fldCharType="begin"/>
            </w:r>
            <w:r>
              <w:rPr>
                <w:noProof/>
                <w:webHidden/>
              </w:rPr>
              <w:instrText xml:space="preserve"> PAGEREF _Toc165318609 \h </w:instrText>
            </w:r>
            <w:r>
              <w:rPr>
                <w:noProof/>
                <w:webHidden/>
              </w:rPr>
            </w:r>
            <w:r>
              <w:rPr>
                <w:noProof/>
                <w:webHidden/>
              </w:rPr>
              <w:fldChar w:fldCharType="separate"/>
            </w:r>
            <w:r>
              <w:rPr>
                <w:noProof/>
                <w:webHidden/>
              </w:rPr>
              <w:t>20</w:t>
            </w:r>
            <w:r>
              <w:rPr>
                <w:noProof/>
                <w:webHidden/>
              </w:rPr>
              <w:fldChar w:fldCharType="end"/>
            </w:r>
          </w:hyperlink>
        </w:p>
        <w:p w14:paraId="428B768F" w14:textId="01C312BE" w:rsidR="001D3F57" w:rsidRDefault="001D3F57">
          <w:pPr>
            <w:pStyle w:val="TOC3"/>
            <w:tabs>
              <w:tab w:val="right" w:leader="dot" w:pos="10070"/>
            </w:tabs>
            <w:rPr>
              <w:rFonts w:eastAsiaTheme="minorEastAsia" w:cstheme="minorBidi"/>
              <w:smallCaps w:val="0"/>
              <w:noProof/>
              <w:color w:val="auto"/>
              <w:kern w:val="2"/>
              <w:sz w:val="24"/>
              <w:szCs w:val="24"/>
              <w14:ligatures w14:val="standardContextual"/>
            </w:rPr>
          </w:pPr>
          <w:hyperlink w:anchor="_Toc165318610" w:history="1">
            <w:r w:rsidRPr="00930086">
              <w:rPr>
                <w:rStyle w:val="Hyperlink"/>
                <w:noProof/>
              </w:rPr>
              <w:t>Model Selection</w:t>
            </w:r>
            <w:r>
              <w:rPr>
                <w:noProof/>
                <w:webHidden/>
              </w:rPr>
              <w:tab/>
            </w:r>
            <w:r>
              <w:rPr>
                <w:noProof/>
                <w:webHidden/>
              </w:rPr>
              <w:fldChar w:fldCharType="begin"/>
            </w:r>
            <w:r>
              <w:rPr>
                <w:noProof/>
                <w:webHidden/>
              </w:rPr>
              <w:instrText xml:space="preserve"> PAGEREF _Toc165318610 \h </w:instrText>
            </w:r>
            <w:r>
              <w:rPr>
                <w:noProof/>
                <w:webHidden/>
              </w:rPr>
            </w:r>
            <w:r>
              <w:rPr>
                <w:noProof/>
                <w:webHidden/>
              </w:rPr>
              <w:fldChar w:fldCharType="separate"/>
            </w:r>
            <w:r>
              <w:rPr>
                <w:noProof/>
                <w:webHidden/>
              </w:rPr>
              <w:t>23</w:t>
            </w:r>
            <w:r>
              <w:rPr>
                <w:noProof/>
                <w:webHidden/>
              </w:rPr>
              <w:fldChar w:fldCharType="end"/>
            </w:r>
          </w:hyperlink>
        </w:p>
        <w:p w14:paraId="7B503419" w14:textId="28CF996D" w:rsidR="001D3F57" w:rsidRDefault="001D3F57">
          <w:pPr>
            <w:pStyle w:val="TOC1"/>
            <w:tabs>
              <w:tab w:val="right" w:leader="dot" w:pos="10070"/>
            </w:tabs>
            <w:rPr>
              <w:rFonts w:eastAsiaTheme="minorEastAsia" w:cstheme="minorBidi"/>
              <w:b w:val="0"/>
              <w:bCs w:val="0"/>
              <w:caps w:val="0"/>
              <w:noProof/>
              <w:color w:val="auto"/>
              <w:kern w:val="2"/>
              <w:sz w:val="24"/>
              <w:szCs w:val="24"/>
              <w:u w:val="none"/>
              <w14:ligatures w14:val="standardContextual"/>
            </w:rPr>
          </w:pPr>
          <w:hyperlink w:anchor="_Toc165318611" w:history="1">
            <w:r w:rsidRPr="00930086">
              <w:rPr>
                <w:rStyle w:val="Hyperlink"/>
                <w:noProof/>
              </w:rPr>
              <w:t>Section 4: Visualizations / ML Model Training, Evaluation, &amp; Validation</w:t>
            </w:r>
            <w:r>
              <w:rPr>
                <w:noProof/>
                <w:webHidden/>
              </w:rPr>
              <w:tab/>
            </w:r>
            <w:r>
              <w:rPr>
                <w:noProof/>
                <w:webHidden/>
              </w:rPr>
              <w:fldChar w:fldCharType="begin"/>
            </w:r>
            <w:r>
              <w:rPr>
                <w:noProof/>
                <w:webHidden/>
              </w:rPr>
              <w:instrText xml:space="preserve"> PAGEREF _Toc165318611 \h </w:instrText>
            </w:r>
            <w:r>
              <w:rPr>
                <w:noProof/>
                <w:webHidden/>
              </w:rPr>
            </w:r>
            <w:r>
              <w:rPr>
                <w:noProof/>
                <w:webHidden/>
              </w:rPr>
              <w:fldChar w:fldCharType="separate"/>
            </w:r>
            <w:r>
              <w:rPr>
                <w:noProof/>
                <w:webHidden/>
              </w:rPr>
              <w:t>23</w:t>
            </w:r>
            <w:r>
              <w:rPr>
                <w:noProof/>
                <w:webHidden/>
              </w:rPr>
              <w:fldChar w:fldCharType="end"/>
            </w:r>
          </w:hyperlink>
        </w:p>
        <w:p w14:paraId="4EEB8F5A" w14:textId="1A22263B" w:rsidR="001D3F57" w:rsidRDefault="001D3F57">
          <w:pPr>
            <w:pStyle w:val="TOC2"/>
            <w:tabs>
              <w:tab w:val="right" w:leader="dot" w:pos="10070"/>
            </w:tabs>
            <w:rPr>
              <w:rFonts w:eastAsiaTheme="minorEastAsia" w:cstheme="minorBidi"/>
              <w:b w:val="0"/>
              <w:bCs w:val="0"/>
              <w:smallCaps w:val="0"/>
              <w:noProof/>
              <w:color w:val="auto"/>
              <w:kern w:val="2"/>
              <w:sz w:val="24"/>
              <w:szCs w:val="24"/>
              <w14:ligatures w14:val="standardContextual"/>
            </w:rPr>
          </w:pPr>
          <w:hyperlink w:anchor="_Toc165318612" w:history="1">
            <w:r w:rsidRPr="00930086">
              <w:rPr>
                <w:rStyle w:val="Hyperlink"/>
                <w:noProof/>
              </w:rPr>
              <w:t>Overview</w:t>
            </w:r>
            <w:r>
              <w:rPr>
                <w:noProof/>
                <w:webHidden/>
              </w:rPr>
              <w:tab/>
            </w:r>
            <w:r>
              <w:rPr>
                <w:noProof/>
                <w:webHidden/>
              </w:rPr>
              <w:fldChar w:fldCharType="begin"/>
            </w:r>
            <w:r>
              <w:rPr>
                <w:noProof/>
                <w:webHidden/>
              </w:rPr>
              <w:instrText xml:space="preserve"> PAGEREF _Toc165318612 \h </w:instrText>
            </w:r>
            <w:r>
              <w:rPr>
                <w:noProof/>
                <w:webHidden/>
              </w:rPr>
            </w:r>
            <w:r>
              <w:rPr>
                <w:noProof/>
                <w:webHidden/>
              </w:rPr>
              <w:fldChar w:fldCharType="separate"/>
            </w:r>
            <w:r>
              <w:rPr>
                <w:noProof/>
                <w:webHidden/>
              </w:rPr>
              <w:t>23</w:t>
            </w:r>
            <w:r>
              <w:rPr>
                <w:noProof/>
                <w:webHidden/>
              </w:rPr>
              <w:fldChar w:fldCharType="end"/>
            </w:r>
          </w:hyperlink>
        </w:p>
        <w:p w14:paraId="3DE75BAB" w14:textId="599A36E2" w:rsidR="001D3F57" w:rsidRDefault="001D3F57">
          <w:pPr>
            <w:pStyle w:val="TOC2"/>
            <w:tabs>
              <w:tab w:val="left" w:pos="541"/>
              <w:tab w:val="right" w:leader="dot" w:pos="10070"/>
            </w:tabs>
            <w:rPr>
              <w:rFonts w:eastAsiaTheme="minorEastAsia" w:cstheme="minorBidi"/>
              <w:b w:val="0"/>
              <w:bCs w:val="0"/>
              <w:smallCaps w:val="0"/>
              <w:noProof/>
              <w:color w:val="auto"/>
              <w:kern w:val="2"/>
              <w:sz w:val="24"/>
              <w:szCs w:val="24"/>
              <w14:ligatures w14:val="standardContextual"/>
            </w:rPr>
          </w:pPr>
          <w:hyperlink w:anchor="_Toc165318613" w:history="1">
            <w:r w:rsidRPr="00930086">
              <w:rPr>
                <w:rStyle w:val="Hyperlink"/>
                <w:noProof/>
              </w:rPr>
              <w:t>4.1</w:t>
            </w:r>
            <w:r>
              <w:rPr>
                <w:rFonts w:eastAsiaTheme="minorEastAsia" w:cstheme="minorBidi"/>
                <w:b w:val="0"/>
                <w:bCs w:val="0"/>
                <w:smallCaps w:val="0"/>
                <w:noProof/>
                <w:color w:val="auto"/>
                <w:kern w:val="2"/>
                <w:sz w:val="24"/>
                <w:szCs w:val="24"/>
                <w14:ligatures w14:val="standardContextual"/>
              </w:rPr>
              <w:tab/>
            </w:r>
            <w:r w:rsidRPr="00930086">
              <w:rPr>
                <w:rStyle w:val="Hyperlink"/>
                <w:noProof/>
              </w:rPr>
              <w:t>Visualizations</w:t>
            </w:r>
            <w:r>
              <w:rPr>
                <w:noProof/>
                <w:webHidden/>
              </w:rPr>
              <w:tab/>
            </w:r>
            <w:r>
              <w:rPr>
                <w:noProof/>
                <w:webHidden/>
              </w:rPr>
              <w:fldChar w:fldCharType="begin"/>
            </w:r>
            <w:r>
              <w:rPr>
                <w:noProof/>
                <w:webHidden/>
              </w:rPr>
              <w:instrText xml:space="preserve"> PAGEREF _Toc165318613 \h </w:instrText>
            </w:r>
            <w:r>
              <w:rPr>
                <w:noProof/>
                <w:webHidden/>
              </w:rPr>
            </w:r>
            <w:r>
              <w:rPr>
                <w:noProof/>
                <w:webHidden/>
              </w:rPr>
              <w:fldChar w:fldCharType="separate"/>
            </w:r>
            <w:r>
              <w:rPr>
                <w:noProof/>
                <w:webHidden/>
              </w:rPr>
              <w:t>23</w:t>
            </w:r>
            <w:r>
              <w:rPr>
                <w:noProof/>
                <w:webHidden/>
              </w:rPr>
              <w:fldChar w:fldCharType="end"/>
            </w:r>
          </w:hyperlink>
        </w:p>
        <w:p w14:paraId="6FB47F24" w14:textId="41673D5E" w:rsidR="001D3F57" w:rsidRDefault="001D3F57">
          <w:pPr>
            <w:pStyle w:val="TOC2"/>
            <w:tabs>
              <w:tab w:val="right" w:leader="dot" w:pos="10070"/>
            </w:tabs>
            <w:rPr>
              <w:rFonts w:eastAsiaTheme="minorEastAsia" w:cstheme="minorBidi"/>
              <w:b w:val="0"/>
              <w:bCs w:val="0"/>
              <w:smallCaps w:val="0"/>
              <w:noProof/>
              <w:color w:val="auto"/>
              <w:kern w:val="2"/>
              <w:sz w:val="24"/>
              <w:szCs w:val="24"/>
              <w14:ligatures w14:val="standardContextual"/>
            </w:rPr>
          </w:pPr>
          <w:hyperlink w:anchor="_Toc165318614" w:history="1">
            <w:r w:rsidRPr="00930086">
              <w:rPr>
                <w:rStyle w:val="Hyperlink"/>
                <w:noProof/>
              </w:rPr>
              <w:t>Machine Learning</w:t>
            </w:r>
            <w:r>
              <w:rPr>
                <w:noProof/>
                <w:webHidden/>
              </w:rPr>
              <w:tab/>
            </w:r>
            <w:r>
              <w:rPr>
                <w:noProof/>
                <w:webHidden/>
              </w:rPr>
              <w:fldChar w:fldCharType="begin"/>
            </w:r>
            <w:r>
              <w:rPr>
                <w:noProof/>
                <w:webHidden/>
              </w:rPr>
              <w:instrText xml:space="preserve"> PAGEREF _Toc165318614 \h </w:instrText>
            </w:r>
            <w:r>
              <w:rPr>
                <w:noProof/>
                <w:webHidden/>
              </w:rPr>
            </w:r>
            <w:r>
              <w:rPr>
                <w:noProof/>
                <w:webHidden/>
              </w:rPr>
              <w:fldChar w:fldCharType="separate"/>
            </w:r>
            <w:r>
              <w:rPr>
                <w:noProof/>
                <w:webHidden/>
              </w:rPr>
              <w:t>25</w:t>
            </w:r>
            <w:r>
              <w:rPr>
                <w:noProof/>
                <w:webHidden/>
              </w:rPr>
              <w:fldChar w:fldCharType="end"/>
            </w:r>
          </w:hyperlink>
        </w:p>
        <w:p w14:paraId="7A7E87FA" w14:textId="6C8C7DCD" w:rsidR="001D3F57" w:rsidRDefault="001D3F57">
          <w:pPr>
            <w:pStyle w:val="TOC3"/>
            <w:tabs>
              <w:tab w:val="left" w:pos="718"/>
              <w:tab w:val="right" w:leader="dot" w:pos="10070"/>
            </w:tabs>
            <w:rPr>
              <w:rFonts w:eastAsiaTheme="minorEastAsia" w:cstheme="minorBidi"/>
              <w:smallCaps w:val="0"/>
              <w:noProof/>
              <w:color w:val="auto"/>
              <w:kern w:val="2"/>
              <w:sz w:val="24"/>
              <w:szCs w:val="24"/>
              <w14:ligatures w14:val="standardContextual"/>
            </w:rPr>
          </w:pPr>
          <w:hyperlink w:anchor="_Toc165318615" w:history="1">
            <w:r w:rsidRPr="00930086">
              <w:rPr>
                <w:rStyle w:val="Hyperlink"/>
                <w:noProof/>
              </w:rPr>
              <w:t>4.1.1</w:t>
            </w:r>
            <w:r>
              <w:rPr>
                <w:rFonts w:eastAsiaTheme="minorEastAsia" w:cstheme="minorBidi"/>
                <w:smallCaps w:val="0"/>
                <w:noProof/>
                <w:color w:val="auto"/>
                <w:kern w:val="2"/>
                <w:sz w:val="24"/>
                <w:szCs w:val="24"/>
                <w14:ligatures w14:val="standardContextual"/>
              </w:rPr>
              <w:tab/>
            </w:r>
            <w:r w:rsidRPr="00930086">
              <w:rPr>
                <w:rStyle w:val="Hyperlink"/>
                <w:noProof/>
              </w:rPr>
              <w:t>Hyper parameter tuning</w:t>
            </w:r>
            <w:r>
              <w:rPr>
                <w:noProof/>
                <w:webHidden/>
              </w:rPr>
              <w:tab/>
            </w:r>
            <w:r>
              <w:rPr>
                <w:noProof/>
                <w:webHidden/>
              </w:rPr>
              <w:fldChar w:fldCharType="begin"/>
            </w:r>
            <w:r>
              <w:rPr>
                <w:noProof/>
                <w:webHidden/>
              </w:rPr>
              <w:instrText xml:space="preserve"> PAGEREF _Toc165318615 \h </w:instrText>
            </w:r>
            <w:r>
              <w:rPr>
                <w:noProof/>
                <w:webHidden/>
              </w:rPr>
            </w:r>
            <w:r>
              <w:rPr>
                <w:noProof/>
                <w:webHidden/>
              </w:rPr>
              <w:fldChar w:fldCharType="separate"/>
            </w:r>
            <w:r>
              <w:rPr>
                <w:noProof/>
                <w:webHidden/>
              </w:rPr>
              <w:t>25</w:t>
            </w:r>
            <w:r>
              <w:rPr>
                <w:noProof/>
                <w:webHidden/>
              </w:rPr>
              <w:fldChar w:fldCharType="end"/>
            </w:r>
          </w:hyperlink>
        </w:p>
        <w:p w14:paraId="6333846B" w14:textId="45503FCD" w:rsidR="001D3F57" w:rsidRDefault="001D3F57">
          <w:pPr>
            <w:pStyle w:val="TOC3"/>
            <w:tabs>
              <w:tab w:val="right" w:leader="dot" w:pos="10070"/>
            </w:tabs>
            <w:rPr>
              <w:rFonts w:eastAsiaTheme="minorEastAsia" w:cstheme="minorBidi"/>
              <w:smallCaps w:val="0"/>
              <w:noProof/>
              <w:color w:val="auto"/>
              <w:kern w:val="2"/>
              <w:sz w:val="24"/>
              <w:szCs w:val="24"/>
              <w14:ligatures w14:val="standardContextual"/>
            </w:rPr>
          </w:pPr>
          <w:hyperlink w:anchor="_Toc165318616" w:history="1">
            <w:r w:rsidRPr="00930086">
              <w:rPr>
                <w:rStyle w:val="Hyperlink"/>
                <w:noProof/>
              </w:rPr>
              <w:t>Model Training</w:t>
            </w:r>
            <w:r>
              <w:rPr>
                <w:noProof/>
                <w:webHidden/>
              </w:rPr>
              <w:tab/>
            </w:r>
            <w:r>
              <w:rPr>
                <w:noProof/>
                <w:webHidden/>
              </w:rPr>
              <w:fldChar w:fldCharType="begin"/>
            </w:r>
            <w:r>
              <w:rPr>
                <w:noProof/>
                <w:webHidden/>
              </w:rPr>
              <w:instrText xml:space="preserve"> PAGEREF _Toc165318616 \h </w:instrText>
            </w:r>
            <w:r>
              <w:rPr>
                <w:noProof/>
                <w:webHidden/>
              </w:rPr>
            </w:r>
            <w:r>
              <w:rPr>
                <w:noProof/>
                <w:webHidden/>
              </w:rPr>
              <w:fldChar w:fldCharType="separate"/>
            </w:r>
            <w:r>
              <w:rPr>
                <w:noProof/>
                <w:webHidden/>
              </w:rPr>
              <w:t>26</w:t>
            </w:r>
            <w:r>
              <w:rPr>
                <w:noProof/>
                <w:webHidden/>
              </w:rPr>
              <w:fldChar w:fldCharType="end"/>
            </w:r>
          </w:hyperlink>
        </w:p>
        <w:p w14:paraId="4A6BEDCA" w14:textId="41E09A77" w:rsidR="001D3F57" w:rsidRDefault="001D3F57">
          <w:pPr>
            <w:pStyle w:val="TOC3"/>
            <w:tabs>
              <w:tab w:val="right" w:leader="dot" w:pos="10070"/>
            </w:tabs>
            <w:rPr>
              <w:rFonts w:eastAsiaTheme="minorEastAsia" w:cstheme="minorBidi"/>
              <w:smallCaps w:val="0"/>
              <w:noProof/>
              <w:color w:val="auto"/>
              <w:kern w:val="2"/>
              <w:sz w:val="24"/>
              <w:szCs w:val="24"/>
              <w14:ligatures w14:val="standardContextual"/>
            </w:rPr>
          </w:pPr>
          <w:hyperlink w:anchor="_Toc165318617" w:history="1">
            <w:r w:rsidRPr="00930086">
              <w:rPr>
                <w:rStyle w:val="Hyperlink"/>
                <w:noProof/>
              </w:rPr>
              <w:t>Model Evaluation</w:t>
            </w:r>
            <w:r>
              <w:rPr>
                <w:noProof/>
                <w:webHidden/>
              </w:rPr>
              <w:tab/>
            </w:r>
            <w:r>
              <w:rPr>
                <w:noProof/>
                <w:webHidden/>
              </w:rPr>
              <w:fldChar w:fldCharType="begin"/>
            </w:r>
            <w:r>
              <w:rPr>
                <w:noProof/>
                <w:webHidden/>
              </w:rPr>
              <w:instrText xml:space="preserve"> PAGEREF _Toc165318617 \h </w:instrText>
            </w:r>
            <w:r>
              <w:rPr>
                <w:noProof/>
                <w:webHidden/>
              </w:rPr>
            </w:r>
            <w:r>
              <w:rPr>
                <w:noProof/>
                <w:webHidden/>
              </w:rPr>
              <w:fldChar w:fldCharType="separate"/>
            </w:r>
            <w:r>
              <w:rPr>
                <w:noProof/>
                <w:webHidden/>
              </w:rPr>
              <w:t>27</w:t>
            </w:r>
            <w:r>
              <w:rPr>
                <w:noProof/>
                <w:webHidden/>
              </w:rPr>
              <w:fldChar w:fldCharType="end"/>
            </w:r>
          </w:hyperlink>
        </w:p>
        <w:p w14:paraId="298E2DF5" w14:textId="573661DB" w:rsidR="001D3F57" w:rsidRDefault="001D3F57">
          <w:pPr>
            <w:pStyle w:val="TOC3"/>
            <w:tabs>
              <w:tab w:val="right" w:leader="dot" w:pos="10070"/>
            </w:tabs>
            <w:rPr>
              <w:rFonts w:eastAsiaTheme="minorEastAsia" w:cstheme="minorBidi"/>
              <w:smallCaps w:val="0"/>
              <w:noProof/>
              <w:color w:val="auto"/>
              <w:kern w:val="2"/>
              <w:sz w:val="24"/>
              <w:szCs w:val="24"/>
              <w14:ligatures w14:val="standardContextual"/>
            </w:rPr>
          </w:pPr>
          <w:hyperlink w:anchor="_Toc165318618" w:history="1">
            <w:r w:rsidRPr="00930086">
              <w:rPr>
                <w:rStyle w:val="Hyperlink"/>
                <w:noProof/>
              </w:rPr>
              <w:t>Model Validation</w:t>
            </w:r>
            <w:r>
              <w:rPr>
                <w:noProof/>
                <w:webHidden/>
              </w:rPr>
              <w:tab/>
            </w:r>
            <w:r>
              <w:rPr>
                <w:noProof/>
                <w:webHidden/>
              </w:rPr>
              <w:fldChar w:fldCharType="begin"/>
            </w:r>
            <w:r>
              <w:rPr>
                <w:noProof/>
                <w:webHidden/>
              </w:rPr>
              <w:instrText xml:space="preserve"> PAGEREF _Toc165318618 \h </w:instrText>
            </w:r>
            <w:r>
              <w:rPr>
                <w:noProof/>
                <w:webHidden/>
              </w:rPr>
            </w:r>
            <w:r>
              <w:rPr>
                <w:noProof/>
                <w:webHidden/>
              </w:rPr>
              <w:fldChar w:fldCharType="separate"/>
            </w:r>
            <w:r>
              <w:rPr>
                <w:noProof/>
                <w:webHidden/>
              </w:rPr>
              <w:t>27</w:t>
            </w:r>
            <w:r>
              <w:rPr>
                <w:noProof/>
                <w:webHidden/>
              </w:rPr>
              <w:fldChar w:fldCharType="end"/>
            </w:r>
          </w:hyperlink>
        </w:p>
        <w:p w14:paraId="4E85E619" w14:textId="4A92F136" w:rsidR="001D3F57" w:rsidRDefault="001D3F57">
          <w:pPr>
            <w:pStyle w:val="TOC1"/>
            <w:tabs>
              <w:tab w:val="right" w:leader="dot" w:pos="10070"/>
            </w:tabs>
            <w:rPr>
              <w:rFonts w:eastAsiaTheme="minorEastAsia" w:cstheme="minorBidi"/>
              <w:b w:val="0"/>
              <w:bCs w:val="0"/>
              <w:caps w:val="0"/>
              <w:noProof/>
              <w:color w:val="auto"/>
              <w:kern w:val="2"/>
              <w:sz w:val="24"/>
              <w:szCs w:val="24"/>
              <w:u w:val="none"/>
              <w14:ligatures w14:val="standardContextual"/>
            </w:rPr>
          </w:pPr>
          <w:hyperlink w:anchor="_Toc165318619" w:history="1">
            <w:r w:rsidRPr="00930086">
              <w:rPr>
                <w:rStyle w:val="Hyperlink"/>
                <w:noProof/>
              </w:rPr>
              <w:t>Section 5: Findings</w:t>
            </w:r>
            <w:r>
              <w:rPr>
                <w:noProof/>
                <w:webHidden/>
              </w:rPr>
              <w:tab/>
            </w:r>
            <w:r>
              <w:rPr>
                <w:noProof/>
                <w:webHidden/>
              </w:rPr>
              <w:fldChar w:fldCharType="begin"/>
            </w:r>
            <w:r>
              <w:rPr>
                <w:noProof/>
                <w:webHidden/>
              </w:rPr>
              <w:instrText xml:space="preserve"> PAGEREF _Toc165318619 \h </w:instrText>
            </w:r>
            <w:r>
              <w:rPr>
                <w:noProof/>
                <w:webHidden/>
              </w:rPr>
            </w:r>
            <w:r>
              <w:rPr>
                <w:noProof/>
                <w:webHidden/>
              </w:rPr>
              <w:fldChar w:fldCharType="separate"/>
            </w:r>
            <w:r>
              <w:rPr>
                <w:noProof/>
                <w:webHidden/>
              </w:rPr>
              <w:t>30</w:t>
            </w:r>
            <w:r>
              <w:rPr>
                <w:noProof/>
                <w:webHidden/>
              </w:rPr>
              <w:fldChar w:fldCharType="end"/>
            </w:r>
          </w:hyperlink>
        </w:p>
        <w:p w14:paraId="01D91B9C" w14:textId="145A31F1" w:rsidR="001D3F57" w:rsidRDefault="001D3F57">
          <w:pPr>
            <w:pStyle w:val="TOC1"/>
            <w:tabs>
              <w:tab w:val="right" w:leader="dot" w:pos="10070"/>
            </w:tabs>
            <w:rPr>
              <w:rFonts w:eastAsiaTheme="minorEastAsia" w:cstheme="minorBidi"/>
              <w:b w:val="0"/>
              <w:bCs w:val="0"/>
              <w:caps w:val="0"/>
              <w:noProof/>
              <w:color w:val="auto"/>
              <w:kern w:val="2"/>
              <w:sz w:val="24"/>
              <w:szCs w:val="24"/>
              <w:u w:val="none"/>
              <w14:ligatures w14:val="standardContextual"/>
            </w:rPr>
          </w:pPr>
          <w:hyperlink w:anchor="_Toc165318620" w:history="1">
            <w:r w:rsidRPr="00930086">
              <w:rPr>
                <w:rStyle w:val="Hyperlink"/>
                <w:noProof/>
              </w:rPr>
              <w:t>Section 6: Summary</w:t>
            </w:r>
            <w:r>
              <w:rPr>
                <w:noProof/>
                <w:webHidden/>
              </w:rPr>
              <w:tab/>
            </w:r>
            <w:r>
              <w:rPr>
                <w:noProof/>
                <w:webHidden/>
              </w:rPr>
              <w:fldChar w:fldCharType="begin"/>
            </w:r>
            <w:r>
              <w:rPr>
                <w:noProof/>
                <w:webHidden/>
              </w:rPr>
              <w:instrText xml:space="preserve"> PAGEREF _Toc165318620 \h </w:instrText>
            </w:r>
            <w:r>
              <w:rPr>
                <w:noProof/>
                <w:webHidden/>
              </w:rPr>
            </w:r>
            <w:r>
              <w:rPr>
                <w:noProof/>
                <w:webHidden/>
              </w:rPr>
              <w:fldChar w:fldCharType="separate"/>
            </w:r>
            <w:r>
              <w:rPr>
                <w:noProof/>
                <w:webHidden/>
              </w:rPr>
              <w:t>31</w:t>
            </w:r>
            <w:r>
              <w:rPr>
                <w:noProof/>
                <w:webHidden/>
              </w:rPr>
              <w:fldChar w:fldCharType="end"/>
            </w:r>
          </w:hyperlink>
        </w:p>
        <w:p w14:paraId="0104F0F0" w14:textId="0D3C55C6" w:rsidR="001D3F57" w:rsidRDefault="001D3F57">
          <w:pPr>
            <w:pStyle w:val="TOC1"/>
            <w:tabs>
              <w:tab w:val="right" w:leader="dot" w:pos="10070"/>
            </w:tabs>
            <w:rPr>
              <w:rFonts w:eastAsiaTheme="minorEastAsia" w:cstheme="minorBidi"/>
              <w:b w:val="0"/>
              <w:bCs w:val="0"/>
              <w:caps w:val="0"/>
              <w:noProof/>
              <w:color w:val="auto"/>
              <w:kern w:val="2"/>
              <w:sz w:val="24"/>
              <w:szCs w:val="24"/>
              <w:u w:val="none"/>
              <w14:ligatures w14:val="standardContextual"/>
            </w:rPr>
          </w:pPr>
          <w:hyperlink w:anchor="_Toc165318621" w:history="1">
            <w:r w:rsidRPr="00930086">
              <w:rPr>
                <w:rStyle w:val="Hyperlink"/>
                <w:noProof/>
              </w:rPr>
              <w:t>Section 7: Future Work</w:t>
            </w:r>
            <w:r>
              <w:rPr>
                <w:noProof/>
                <w:webHidden/>
              </w:rPr>
              <w:tab/>
            </w:r>
            <w:r>
              <w:rPr>
                <w:noProof/>
                <w:webHidden/>
              </w:rPr>
              <w:fldChar w:fldCharType="begin"/>
            </w:r>
            <w:r>
              <w:rPr>
                <w:noProof/>
                <w:webHidden/>
              </w:rPr>
              <w:instrText xml:space="preserve"> PAGEREF _Toc165318621 \h </w:instrText>
            </w:r>
            <w:r>
              <w:rPr>
                <w:noProof/>
                <w:webHidden/>
              </w:rPr>
            </w:r>
            <w:r>
              <w:rPr>
                <w:noProof/>
                <w:webHidden/>
              </w:rPr>
              <w:fldChar w:fldCharType="separate"/>
            </w:r>
            <w:r>
              <w:rPr>
                <w:noProof/>
                <w:webHidden/>
              </w:rPr>
              <w:t>31</w:t>
            </w:r>
            <w:r>
              <w:rPr>
                <w:noProof/>
                <w:webHidden/>
              </w:rPr>
              <w:fldChar w:fldCharType="end"/>
            </w:r>
          </w:hyperlink>
        </w:p>
        <w:p w14:paraId="359BE2AF" w14:textId="31E0ED73" w:rsidR="001D3F57" w:rsidRDefault="001D3F57">
          <w:pPr>
            <w:pStyle w:val="TOC1"/>
            <w:tabs>
              <w:tab w:val="right" w:leader="dot" w:pos="10070"/>
            </w:tabs>
            <w:rPr>
              <w:rFonts w:eastAsiaTheme="minorEastAsia" w:cstheme="minorBidi"/>
              <w:b w:val="0"/>
              <w:bCs w:val="0"/>
              <w:caps w:val="0"/>
              <w:noProof/>
              <w:color w:val="auto"/>
              <w:kern w:val="2"/>
              <w:sz w:val="24"/>
              <w:szCs w:val="24"/>
              <w:u w:val="none"/>
              <w14:ligatures w14:val="standardContextual"/>
            </w:rPr>
          </w:pPr>
          <w:hyperlink w:anchor="_Toc165318622" w:history="1">
            <w:r w:rsidRPr="00930086">
              <w:rPr>
                <w:rStyle w:val="Hyperlink"/>
                <w:noProof/>
              </w:rPr>
              <w:t>Appendix A: Glossary</w:t>
            </w:r>
            <w:r>
              <w:rPr>
                <w:noProof/>
                <w:webHidden/>
              </w:rPr>
              <w:tab/>
            </w:r>
            <w:r>
              <w:rPr>
                <w:noProof/>
                <w:webHidden/>
              </w:rPr>
              <w:fldChar w:fldCharType="begin"/>
            </w:r>
            <w:r>
              <w:rPr>
                <w:noProof/>
                <w:webHidden/>
              </w:rPr>
              <w:instrText xml:space="preserve"> PAGEREF _Toc165318622 \h </w:instrText>
            </w:r>
            <w:r>
              <w:rPr>
                <w:noProof/>
                <w:webHidden/>
              </w:rPr>
            </w:r>
            <w:r>
              <w:rPr>
                <w:noProof/>
                <w:webHidden/>
              </w:rPr>
              <w:fldChar w:fldCharType="separate"/>
            </w:r>
            <w:r>
              <w:rPr>
                <w:noProof/>
                <w:webHidden/>
              </w:rPr>
              <w:t>33</w:t>
            </w:r>
            <w:r>
              <w:rPr>
                <w:noProof/>
                <w:webHidden/>
              </w:rPr>
              <w:fldChar w:fldCharType="end"/>
            </w:r>
          </w:hyperlink>
        </w:p>
        <w:p w14:paraId="38542697" w14:textId="158C7A67" w:rsidR="001D3F57" w:rsidRDefault="001D3F57">
          <w:pPr>
            <w:pStyle w:val="TOC1"/>
            <w:tabs>
              <w:tab w:val="right" w:leader="dot" w:pos="10070"/>
            </w:tabs>
            <w:rPr>
              <w:rFonts w:eastAsiaTheme="minorEastAsia" w:cstheme="minorBidi"/>
              <w:b w:val="0"/>
              <w:bCs w:val="0"/>
              <w:caps w:val="0"/>
              <w:noProof/>
              <w:color w:val="auto"/>
              <w:kern w:val="2"/>
              <w:sz w:val="24"/>
              <w:szCs w:val="24"/>
              <w:u w:val="none"/>
              <w14:ligatures w14:val="standardContextual"/>
            </w:rPr>
          </w:pPr>
          <w:hyperlink w:anchor="_Toc165318623" w:history="1">
            <w:r w:rsidRPr="00930086">
              <w:rPr>
                <w:rStyle w:val="Hyperlink"/>
                <w:noProof/>
              </w:rPr>
              <w:t>Appendix B: GitHub Repository</w:t>
            </w:r>
            <w:r>
              <w:rPr>
                <w:noProof/>
                <w:webHidden/>
              </w:rPr>
              <w:tab/>
            </w:r>
            <w:r>
              <w:rPr>
                <w:noProof/>
                <w:webHidden/>
              </w:rPr>
              <w:fldChar w:fldCharType="begin"/>
            </w:r>
            <w:r>
              <w:rPr>
                <w:noProof/>
                <w:webHidden/>
              </w:rPr>
              <w:instrText xml:space="preserve"> PAGEREF _Toc165318623 \h </w:instrText>
            </w:r>
            <w:r>
              <w:rPr>
                <w:noProof/>
                <w:webHidden/>
              </w:rPr>
            </w:r>
            <w:r>
              <w:rPr>
                <w:noProof/>
                <w:webHidden/>
              </w:rPr>
              <w:fldChar w:fldCharType="separate"/>
            </w:r>
            <w:r>
              <w:rPr>
                <w:noProof/>
                <w:webHidden/>
              </w:rPr>
              <w:t>34</w:t>
            </w:r>
            <w:r>
              <w:rPr>
                <w:noProof/>
                <w:webHidden/>
              </w:rPr>
              <w:fldChar w:fldCharType="end"/>
            </w:r>
          </w:hyperlink>
        </w:p>
        <w:p w14:paraId="0F593F7B" w14:textId="07CCCC0F" w:rsidR="001D3F57" w:rsidRDefault="001D3F57">
          <w:pPr>
            <w:pStyle w:val="TOC2"/>
            <w:tabs>
              <w:tab w:val="right" w:leader="dot" w:pos="10070"/>
            </w:tabs>
            <w:rPr>
              <w:rFonts w:eastAsiaTheme="minorEastAsia" w:cstheme="minorBidi"/>
              <w:b w:val="0"/>
              <w:bCs w:val="0"/>
              <w:smallCaps w:val="0"/>
              <w:noProof/>
              <w:color w:val="auto"/>
              <w:kern w:val="2"/>
              <w:sz w:val="24"/>
              <w:szCs w:val="24"/>
              <w14:ligatures w14:val="standardContextual"/>
            </w:rPr>
          </w:pPr>
          <w:hyperlink w:anchor="_Toc165318624" w:history="1">
            <w:r w:rsidRPr="00930086">
              <w:rPr>
                <w:rStyle w:val="Hyperlink"/>
                <w:noProof/>
              </w:rPr>
              <w:t>Overview</w:t>
            </w:r>
            <w:r>
              <w:rPr>
                <w:noProof/>
                <w:webHidden/>
              </w:rPr>
              <w:tab/>
            </w:r>
            <w:r>
              <w:rPr>
                <w:noProof/>
                <w:webHidden/>
              </w:rPr>
              <w:fldChar w:fldCharType="begin"/>
            </w:r>
            <w:r>
              <w:rPr>
                <w:noProof/>
                <w:webHidden/>
              </w:rPr>
              <w:instrText xml:space="preserve"> PAGEREF _Toc165318624 \h </w:instrText>
            </w:r>
            <w:r>
              <w:rPr>
                <w:noProof/>
                <w:webHidden/>
              </w:rPr>
            </w:r>
            <w:r>
              <w:rPr>
                <w:noProof/>
                <w:webHidden/>
              </w:rPr>
              <w:fldChar w:fldCharType="separate"/>
            </w:r>
            <w:r>
              <w:rPr>
                <w:noProof/>
                <w:webHidden/>
              </w:rPr>
              <w:t>34</w:t>
            </w:r>
            <w:r>
              <w:rPr>
                <w:noProof/>
                <w:webHidden/>
              </w:rPr>
              <w:fldChar w:fldCharType="end"/>
            </w:r>
          </w:hyperlink>
        </w:p>
        <w:p w14:paraId="6DE5163E" w14:textId="7FAD58C6" w:rsidR="001D3F57" w:rsidRDefault="001D3F57">
          <w:pPr>
            <w:pStyle w:val="TOC2"/>
            <w:tabs>
              <w:tab w:val="right" w:leader="dot" w:pos="10070"/>
            </w:tabs>
            <w:rPr>
              <w:rFonts w:eastAsiaTheme="minorEastAsia" w:cstheme="minorBidi"/>
              <w:b w:val="0"/>
              <w:bCs w:val="0"/>
              <w:smallCaps w:val="0"/>
              <w:noProof/>
              <w:color w:val="auto"/>
              <w:kern w:val="2"/>
              <w:sz w:val="24"/>
              <w:szCs w:val="24"/>
              <w14:ligatures w14:val="standardContextual"/>
            </w:rPr>
          </w:pPr>
          <w:hyperlink w:anchor="_Toc165318625" w:history="1">
            <w:r w:rsidRPr="00930086">
              <w:rPr>
                <w:rStyle w:val="Hyperlink"/>
                <w:noProof/>
              </w:rPr>
              <w:t>GitHub Repository Link</w:t>
            </w:r>
            <w:r>
              <w:rPr>
                <w:noProof/>
                <w:webHidden/>
              </w:rPr>
              <w:tab/>
            </w:r>
            <w:r>
              <w:rPr>
                <w:noProof/>
                <w:webHidden/>
              </w:rPr>
              <w:fldChar w:fldCharType="begin"/>
            </w:r>
            <w:r>
              <w:rPr>
                <w:noProof/>
                <w:webHidden/>
              </w:rPr>
              <w:instrText xml:space="preserve"> PAGEREF _Toc165318625 \h </w:instrText>
            </w:r>
            <w:r>
              <w:rPr>
                <w:noProof/>
                <w:webHidden/>
              </w:rPr>
            </w:r>
            <w:r>
              <w:rPr>
                <w:noProof/>
                <w:webHidden/>
              </w:rPr>
              <w:fldChar w:fldCharType="separate"/>
            </w:r>
            <w:r>
              <w:rPr>
                <w:noProof/>
                <w:webHidden/>
              </w:rPr>
              <w:t>34</w:t>
            </w:r>
            <w:r>
              <w:rPr>
                <w:noProof/>
                <w:webHidden/>
              </w:rPr>
              <w:fldChar w:fldCharType="end"/>
            </w:r>
          </w:hyperlink>
        </w:p>
        <w:p w14:paraId="08932A15" w14:textId="20C45E87" w:rsidR="001D3F57" w:rsidRDefault="001D3F57">
          <w:pPr>
            <w:pStyle w:val="TOC2"/>
            <w:tabs>
              <w:tab w:val="right" w:leader="dot" w:pos="10070"/>
            </w:tabs>
            <w:rPr>
              <w:rFonts w:eastAsiaTheme="minorEastAsia" w:cstheme="minorBidi"/>
              <w:b w:val="0"/>
              <w:bCs w:val="0"/>
              <w:smallCaps w:val="0"/>
              <w:noProof/>
              <w:color w:val="auto"/>
              <w:kern w:val="2"/>
              <w:sz w:val="24"/>
              <w:szCs w:val="24"/>
              <w14:ligatures w14:val="standardContextual"/>
            </w:rPr>
          </w:pPr>
          <w:hyperlink w:anchor="_Toc165318626" w:history="1">
            <w:r w:rsidRPr="00930086">
              <w:rPr>
                <w:rStyle w:val="Hyperlink"/>
                <w:noProof/>
              </w:rPr>
              <w:t>GitHub Repository Contents</w:t>
            </w:r>
            <w:r>
              <w:rPr>
                <w:noProof/>
                <w:webHidden/>
              </w:rPr>
              <w:tab/>
            </w:r>
            <w:r>
              <w:rPr>
                <w:noProof/>
                <w:webHidden/>
              </w:rPr>
              <w:fldChar w:fldCharType="begin"/>
            </w:r>
            <w:r>
              <w:rPr>
                <w:noProof/>
                <w:webHidden/>
              </w:rPr>
              <w:instrText xml:space="preserve"> PAGEREF _Toc165318626 \h </w:instrText>
            </w:r>
            <w:r>
              <w:rPr>
                <w:noProof/>
                <w:webHidden/>
              </w:rPr>
            </w:r>
            <w:r>
              <w:rPr>
                <w:noProof/>
                <w:webHidden/>
              </w:rPr>
              <w:fldChar w:fldCharType="separate"/>
            </w:r>
            <w:r>
              <w:rPr>
                <w:noProof/>
                <w:webHidden/>
              </w:rPr>
              <w:t>34</w:t>
            </w:r>
            <w:r>
              <w:rPr>
                <w:noProof/>
                <w:webHidden/>
              </w:rPr>
              <w:fldChar w:fldCharType="end"/>
            </w:r>
          </w:hyperlink>
        </w:p>
        <w:p w14:paraId="10C22E4A" w14:textId="4F2F32BD" w:rsidR="001D3F57" w:rsidRDefault="001D3F57">
          <w:pPr>
            <w:pStyle w:val="TOC1"/>
            <w:tabs>
              <w:tab w:val="right" w:leader="dot" w:pos="10070"/>
            </w:tabs>
            <w:rPr>
              <w:rFonts w:eastAsiaTheme="minorEastAsia" w:cstheme="minorBidi"/>
              <w:b w:val="0"/>
              <w:bCs w:val="0"/>
              <w:caps w:val="0"/>
              <w:noProof/>
              <w:color w:val="auto"/>
              <w:kern w:val="2"/>
              <w:sz w:val="24"/>
              <w:szCs w:val="24"/>
              <w:u w:val="none"/>
              <w14:ligatures w14:val="standardContextual"/>
            </w:rPr>
          </w:pPr>
          <w:hyperlink w:anchor="_Toc165318627" w:history="1">
            <w:r w:rsidRPr="00930086">
              <w:rPr>
                <w:rStyle w:val="Hyperlink"/>
                <w:noProof/>
              </w:rPr>
              <w:t>Appendix C: Risks</w:t>
            </w:r>
            <w:r>
              <w:rPr>
                <w:noProof/>
                <w:webHidden/>
              </w:rPr>
              <w:tab/>
            </w:r>
            <w:r>
              <w:rPr>
                <w:noProof/>
                <w:webHidden/>
              </w:rPr>
              <w:fldChar w:fldCharType="begin"/>
            </w:r>
            <w:r>
              <w:rPr>
                <w:noProof/>
                <w:webHidden/>
              </w:rPr>
              <w:instrText xml:space="preserve"> PAGEREF _Toc165318627 \h </w:instrText>
            </w:r>
            <w:r>
              <w:rPr>
                <w:noProof/>
                <w:webHidden/>
              </w:rPr>
            </w:r>
            <w:r>
              <w:rPr>
                <w:noProof/>
                <w:webHidden/>
              </w:rPr>
              <w:fldChar w:fldCharType="separate"/>
            </w:r>
            <w:r>
              <w:rPr>
                <w:noProof/>
                <w:webHidden/>
              </w:rPr>
              <w:t>34</w:t>
            </w:r>
            <w:r>
              <w:rPr>
                <w:noProof/>
                <w:webHidden/>
              </w:rPr>
              <w:fldChar w:fldCharType="end"/>
            </w:r>
          </w:hyperlink>
        </w:p>
        <w:p w14:paraId="04768B61" w14:textId="015C9483" w:rsidR="001D3F57" w:rsidRDefault="001D3F57">
          <w:pPr>
            <w:pStyle w:val="TOC2"/>
            <w:tabs>
              <w:tab w:val="right" w:leader="dot" w:pos="10070"/>
            </w:tabs>
            <w:rPr>
              <w:rFonts w:eastAsiaTheme="minorEastAsia" w:cstheme="minorBidi"/>
              <w:b w:val="0"/>
              <w:bCs w:val="0"/>
              <w:smallCaps w:val="0"/>
              <w:noProof/>
              <w:color w:val="auto"/>
              <w:kern w:val="2"/>
              <w:sz w:val="24"/>
              <w:szCs w:val="24"/>
              <w14:ligatures w14:val="standardContextual"/>
            </w:rPr>
          </w:pPr>
          <w:hyperlink w:anchor="_Toc165318628" w:history="1">
            <w:r w:rsidRPr="00930086">
              <w:rPr>
                <w:rStyle w:val="Hyperlink"/>
                <w:noProof/>
              </w:rPr>
              <w:t>Sprint 1 Risks</w:t>
            </w:r>
            <w:r>
              <w:rPr>
                <w:noProof/>
                <w:webHidden/>
              </w:rPr>
              <w:tab/>
            </w:r>
            <w:r>
              <w:rPr>
                <w:noProof/>
                <w:webHidden/>
              </w:rPr>
              <w:fldChar w:fldCharType="begin"/>
            </w:r>
            <w:r>
              <w:rPr>
                <w:noProof/>
                <w:webHidden/>
              </w:rPr>
              <w:instrText xml:space="preserve"> PAGEREF _Toc165318628 \h </w:instrText>
            </w:r>
            <w:r>
              <w:rPr>
                <w:noProof/>
                <w:webHidden/>
              </w:rPr>
            </w:r>
            <w:r>
              <w:rPr>
                <w:noProof/>
                <w:webHidden/>
              </w:rPr>
              <w:fldChar w:fldCharType="separate"/>
            </w:r>
            <w:r>
              <w:rPr>
                <w:noProof/>
                <w:webHidden/>
              </w:rPr>
              <w:t>34</w:t>
            </w:r>
            <w:r>
              <w:rPr>
                <w:noProof/>
                <w:webHidden/>
              </w:rPr>
              <w:fldChar w:fldCharType="end"/>
            </w:r>
          </w:hyperlink>
        </w:p>
        <w:p w14:paraId="52CDA815" w14:textId="0E7C5858" w:rsidR="001D3F57" w:rsidRDefault="001D3F57">
          <w:pPr>
            <w:pStyle w:val="TOC2"/>
            <w:tabs>
              <w:tab w:val="right" w:leader="dot" w:pos="10070"/>
            </w:tabs>
            <w:rPr>
              <w:rFonts w:eastAsiaTheme="minorEastAsia" w:cstheme="minorBidi"/>
              <w:b w:val="0"/>
              <w:bCs w:val="0"/>
              <w:smallCaps w:val="0"/>
              <w:noProof/>
              <w:color w:val="auto"/>
              <w:kern w:val="2"/>
              <w:sz w:val="24"/>
              <w:szCs w:val="24"/>
              <w14:ligatures w14:val="standardContextual"/>
            </w:rPr>
          </w:pPr>
          <w:hyperlink w:anchor="_Toc165318629" w:history="1">
            <w:r w:rsidRPr="00930086">
              <w:rPr>
                <w:rStyle w:val="Hyperlink"/>
                <w:noProof/>
              </w:rPr>
              <w:t>Sprint 2 Risks</w:t>
            </w:r>
            <w:r>
              <w:rPr>
                <w:noProof/>
                <w:webHidden/>
              </w:rPr>
              <w:tab/>
            </w:r>
            <w:r>
              <w:rPr>
                <w:noProof/>
                <w:webHidden/>
              </w:rPr>
              <w:fldChar w:fldCharType="begin"/>
            </w:r>
            <w:r>
              <w:rPr>
                <w:noProof/>
                <w:webHidden/>
              </w:rPr>
              <w:instrText xml:space="preserve"> PAGEREF _Toc165318629 \h </w:instrText>
            </w:r>
            <w:r>
              <w:rPr>
                <w:noProof/>
                <w:webHidden/>
              </w:rPr>
            </w:r>
            <w:r>
              <w:rPr>
                <w:noProof/>
                <w:webHidden/>
              </w:rPr>
              <w:fldChar w:fldCharType="separate"/>
            </w:r>
            <w:r>
              <w:rPr>
                <w:noProof/>
                <w:webHidden/>
              </w:rPr>
              <w:t>35</w:t>
            </w:r>
            <w:r>
              <w:rPr>
                <w:noProof/>
                <w:webHidden/>
              </w:rPr>
              <w:fldChar w:fldCharType="end"/>
            </w:r>
          </w:hyperlink>
        </w:p>
        <w:p w14:paraId="36B60F09" w14:textId="5FD20353" w:rsidR="001D3F57" w:rsidRDefault="001D3F57">
          <w:pPr>
            <w:pStyle w:val="TOC2"/>
            <w:tabs>
              <w:tab w:val="right" w:leader="dot" w:pos="10070"/>
            </w:tabs>
            <w:rPr>
              <w:rFonts w:eastAsiaTheme="minorEastAsia" w:cstheme="minorBidi"/>
              <w:b w:val="0"/>
              <w:bCs w:val="0"/>
              <w:smallCaps w:val="0"/>
              <w:noProof/>
              <w:color w:val="auto"/>
              <w:kern w:val="2"/>
              <w:sz w:val="24"/>
              <w:szCs w:val="24"/>
              <w14:ligatures w14:val="standardContextual"/>
            </w:rPr>
          </w:pPr>
          <w:hyperlink w:anchor="_Toc165318630" w:history="1">
            <w:r w:rsidRPr="00930086">
              <w:rPr>
                <w:rStyle w:val="Hyperlink"/>
                <w:noProof/>
              </w:rPr>
              <w:t>Sprint 3 Risks</w:t>
            </w:r>
            <w:r>
              <w:rPr>
                <w:noProof/>
                <w:webHidden/>
              </w:rPr>
              <w:tab/>
            </w:r>
            <w:r>
              <w:rPr>
                <w:noProof/>
                <w:webHidden/>
              </w:rPr>
              <w:fldChar w:fldCharType="begin"/>
            </w:r>
            <w:r>
              <w:rPr>
                <w:noProof/>
                <w:webHidden/>
              </w:rPr>
              <w:instrText xml:space="preserve"> PAGEREF _Toc165318630 \h </w:instrText>
            </w:r>
            <w:r>
              <w:rPr>
                <w:noProof/>
                <w:webHidden/>
              </w:rPr>
            </w:r>
            <w:r>
              <w:rPr>
                <w:noProof/>
                <w:webHidden/>
              </w:rPr>
              <w:fldChar w:fldCharType="separate"/>
            </w:r>
            <w:r>
              <w:rPr>
                <w:noProof/>
                <w:webHidden/>
              </w:rPr>
              <w:t>35</w:t>
            </w:r>
            <w:r>
              <w:rPr>
                <w:noProof/>
                <w:webHidden/>
              </w:rPr>
              <w:fldChar w:fldCharType="end"/>
            </w:r>
          </w:hyperlink>
        </w:p>
        <w:p w14:paraId="016BAB35" w14:textId="625D54F5" w:rsidR="001D3F57" w:rsidRDefault="001D3F57">
          <w:pPr>
            <w:pStyle w:val="TOC2"/>
            <w:tabs>
              <w:tab w:val="right" w:leader="dot" w:pos="10070"/>
            </w:tabs>
            <w:rPr>
              <w:rFonts w:eastAsiaTheme="minorEastAsia" w:cstheme="minorBidi"/>
              <w:b w:val="0"/>
              <w:bCs w:val="0"/>
              <w:smallCaps w:val="0"/>
              <w:noProof/>
              <w:color w:val="auto"/>
              <w:kern w:val="2"/>
              <w:sz w:val="24"/>
              <w:szCs w:val="24"/>
              <w14:ligatures w14:val="standardContextual"/>
            </w:rPr>
          </w:pPr>
          <w:hyperlink w:anchor="_Toc165318631" w:history="1">
            <w:r w:rsidRPr="00930086">
              <w:rPr>
                <w:rStyle w:val="Hyperlink"/>
                <w:noProof/>
              </w:rPr>
              <w:t>Sprint 4 Risks</w:t>
            </w:r>
            <w:r>
              <w:rPr>
                <w:noProof/>
                <w:webHidden/>
              </w:rPr>
              <w:tab/>
            </w:r>
            <w:r>
              <w:rPr>
                <w:noProof/>
                <w:webHidden/>
              </w:rPr>
              <w:fldChar w:fldCharType="begin"/>
            </w:r>
            <w:r>
              <w:rPr>
                <w:noProof/>
                <w:webHidden/>
              </w:rPr>
              <w:instrText xml:space="preserve"> PAGEREF _Toc165318631 \h </w:instrText>
            </w:r>
            <w:r>
              <w:rPr>
                <w:noProof/>
                <w:webHidden/>
              </w:rPr>
            </w:r>
            <w:r>
              <w:rPr>
                <w:noProof/>
                <w:webHidden/>
              </w:rPr>
              <w:fldChar w:fldCharType="separate"/>
            </w:r>
            <w:r>
              <w:rPr>
                <w:noProof/>
                <w:webHidden/>
              </w:rPr>
              <w:t>36</w:t>
            </w:r>
            <w:r>
              <w:rPr>
                <w:noProof/>
                <w:webHidden/>
              </w:rPr>
              <w:fldChar w:fldCharType="end"/>
            </w:r>
          </w:hyperlink>
        </w:p>
        <w:p w14:paraId="1A93C90D" w14:textId="50A972A4" w:rsidR="001D3F57" w:rsidRDefault="001D3F57">
          <w:pPr>
            <w:pStyle w:val="TOC1"/>
            <w:tabs>
              <w:tab w:val="right" w:leader="dot" w:pos="10070"/>
            </w:tabs>
            <w:rPr>
              <w:rFonts w:eastAsiaTheme="minorEastAsia" w:cstheme="minorBidi"/>
              <w:b w:val="0"/>
              <w:bCs w:val="0"/>
              <w:caps w:val="0"/>
              <w:noProof/>
              <w:color w:val="auto"/>
              <w:kern w:val="2"/>
              <w:sz w:val="24"/>
              <w:szCs w:val="24"/>
              <w:u w:val="none"/>
              <w14:ligatures w14:val="standardContextual"/>
            </w:rPr>
          </w:pPr>
          <w:hyperlink w:anchor="_Toc165318632" w:history="1">
            <w:r w:rsidRPr="00930086">
              <w:rPr>
                <w:rStyle w:val="Hyperlink"/>
                <w:noProof/>
              </w:rPr>
              <w:t>Appendix D: Agile Development</w:t>
            </w:r>
            <w:r>
              <w:rPr>
                <w:noProof/>
                <w:webHidden/>
              </w:rPr>
              <w:tab/>
            </w:r>
            <w:r>
              <w:rPr>
                <w:noProof/>
                <w:webHidden/>
              </w:rPr>
              <w:fldChar w:fldCharType="begin"/>
            </w:r>
            <w:r>
              <w:rPr>
                <w:noProof/>
                <w:webHidden/>
              </w:rPr>
              <w:instrText xml:space="preserve"> PAGEREF _Toc165318632 \h </w:instrText>
            </w:r>
            <w:r>
              <w:rPr>
                <w:noProof/>
                <w:webHidden/>
              </w:rPr>
            </w:r>
            <w:r>
              <w:rPr>
                <w:noProof/>
                <w:webHidden/>
              </w:rPr>
              <w:fldChar w:fldCharType="separate"/>
            </w:r>
            <w:r>
              <w:rPr>
                <w:noProof/>
                <w:webHidden/>
              </w:rPr>
              <w:t>37</w:t>
            </w:r>
            <w:r>
              <w:rPr>
                <w:noProof/>
                <w:webHidden/>
              </w:rPr>
              <w:fldChar w:fldCharType="end"/>
            </w:r>
          </w:hyperlink>
        </w:p>
        <w:p w14:paraId="3294C56D" w14:textId="5C22C2A0" w:rsidR="001D3F57" w:rsidRDefault="001D3F57">
          <w:pPr>
            <w:pStyle w:val="TOC2"/>
            <w:tabs>
              <w:tab w:val="right" w:leader="dot" w:pos="10070"/>
            </w:tabs>
            <w:rPr>
              <w:rFonts w:eastAsiaTheme="minorEastAsia" w:cstheme="minorBidi"/>
              <w:b w:val="0"/>
              <w:bCs w:val="0"/>
              <w:smallCaps w:val="0"/>
              <w:noProof/>
              <w:color w:val="auto"/>
              <w:kern w:val="2"/>
              <w:sz w:val="24"/>
              <w:szCs w:val="24"/>
              <w14:ligatures w14:val="standardContextual"/>
            </w:rPr>
          </w:pPr>
          <w:hyperlink w:anchor="_Toc165318633" w:history="1">
            <w:r w:rsidRPr="00930086">
              <w:rPr>
                <w:rStyle w:val="Hyperlink"/>
                <w:noProof/>
              </w:rPr>
              <w:t>Scrum Methodology</w:t>
            </w:r>
            <w:r>
              <w:rPr>
                <w:noProof/>
                <w:webHidden/>
              </w:rPr>
              <w:tab/>
            </w:r>
            <w:r>
              <w:rPr>
                <w:noProof/>
                <w:webHidden/>
              </w:rPr>
              <w:fldChar w:fldCharType="begin"/>
            </w:r>
            <w:r>
              <w:rPr>
                <w:noProof/>
                <w:webHidden/>
              </w:rPr>
              <w:instrText xml:space="preserve"> PAGEREF _Toc165318633 \h </w:instrText>
            </w:r>
            <w:r>
              <w:rPr>
                <w:noProof/>
                <w:webHidden/>
              </w:rPr>
            </w:r>
            <w:r>
              <w:rPr>
                <w:noProof/>
                <w:webHidden/>
              </w:rPr>
              <w:fldChar w:fldCharType="separate"/>
            </w:r>
            <w:r>
              <w:rPr>
                <w:noProof/>
                <w:webHidden/>
              </w:rPr>
              <w:t>37</w:t>
            </w:r>
            <w:r>
              <w:rPr>
                <w:noProof/>
                <w:webHidden/>
              </w:rPr>
              <w:fldChar w:fldCharType="end"/>
            </w:r>
          </w:hyperlink>
        </w:p>
        <w:p w14:paraId="1066B371" w14:textId="06F89C71" w:rsidR="001D3F57" w:rsidRDefault="001D3F57">
          <w:pPr>
            <w:pStyle w:val="TOC2"/>
            <w:tabs>
              <w:tab w:val="right" w:leader="dot" w:pos="10070"/>
            </w:tabs>
            <w:rPr>
              <w:rFonts w:eastAsiaTheme="minorEastAsia" w:cstheme="minorBidi"/>
              <w:b w:val="0"/>
              <w:bCs w:val="0"/>
              <w:smallCaps w:val="0"/>
              <w:noProof/>
              <w:color w:val="auto"/>
              <w:kern w:val="2"/>
              <w:sz w:val="24"/>
              <w:szCs w:val="24"/>
              <w14:ligatures w14:val="standardContextual"/>
            </w:rPr>
          </w:pPr>
          <w:hyperlink w:anchor="_Toc165318634" w:history="1">
            <w:r w:rsidRPr="00930086">
              <w:rPr>
                <w:rStyle w:val="Hyperlink"/>
                <w:noProof/>
              </w:rPr>
              <w:t>Sprint 1 Analysis</w:t>
            </w:r>
            <w:r>
              <w:rPr>
                <w:noProof/>
                <w:webHidden/>
              </w:rPr>
              <w:tab/>
            </w:r>
            <w:r>
              <w:rPr>
                <w:noProof/>
                <w:webHidden/>
              </w:rPr>
              <w:fldChar w:fldCharType="begin"/>
            </w:r>
            <w:r>
              <w:rPr>
                <w:noProof/>
                <w:webHidden/>
              </w:rPr>
              <w:instrText xml:space="preserve"> PAGEREF _Toc165318634 \h </w:instrText>
            </w:r>
            <w:r>
              <w:rPr>
                <w:noProof/>
                <w:webHidden/>
              </w:rPr>
            </w:r>
            <w:r>
              <w:rPr>
                <w:noProof/>
                <w:webHidden/>
              </w:rPr>
              <w:fldChar w:fldCharType="separate"/>
            </w:r>
            <w:r>
              <w:rPr>
                <w:noProof/>
                <w:webHidden/>
              </w:rPr>
              <w:t>37</w:t>
            </w:r>
            <w:r>
              <w:rPr>
                <w:noProof/>
                <w:webHidden/>
              </w:rPr>
              <w:fldChar w:fldCharType="end"/>
            </w:r>
          </w:hyperlink>
        </w:p>
        <w:p w14:paraId="4EFEA0CC" w14:textId="5D206EF4" w:rsidR="001D3F57" w:rsidRDefault="001D3F57">
          <w:pPr>
            <w:pStyle w:val="TOC2"/>
            <w:tabs>
              <w:tab w:val="right" w:leader="dot" w:pos="10070"/>
            </w:tabs>
            <w:rPr>
              <w:rFonts w:eastAsiaTheme="minorEastAsia" w:cstheme="minorBidi"/>
              <w:b w:val="0"/>
              <w:bCs w:val="0"/>
              <w:smallCaps w:val="0"/>
              <w:noProof/>
              <w:color w:val="auto"/>
              <w:kern w:val="2"/>
              <w:sz w:val="24"/>
              <w:szCs w:val="24"/>
              <w14:ligatures w14:val="standardContextual"/>
            </w:rPr>
          </w:pPr>
          <w:hyperlink w:anchor="_Toc165318635" w:history="1">
            <w:r w:rsidRPr="00930086">
              <w:rPr>
                <w:rStyle w:val="Hyperlink"/>
                <w:noProof/>
              </w:rPr>
              <w:t>Sprint 2 Analysis</w:t>
            </w:r>
            <w:r>
              <w:rPr>
                <w:noProof/>
                <w:webHidden/>
              </w:rPr>
              <w:tab/>
            </w:r>
            <w:r>
              <w:rPr>
                <w:noProof/>
                <w:webHidden/>
              </w:rPr>
              <w:fldChar w:fldCharType="begin"/>
            </w:r>
            <w:r>
              <w:rPr>
                <w:noProof/>
                <w:webHidden/>
              </w:rPr>
              <w:instrText xml:space="preserve"> PAGEREF _Toc165318635 \h </w:instrText>
            </w:r>
            <w:r>
              <w:rPr>
                <w:noProof/>
                <w:webHidden/>
              </w:rPr>
            </w:r>
            <w:r>
              <w:rPr>
                <w:noProof/>
                <w:webHidden/>
              </w:rPr>
              <w:fldChar w:fldCharType="separate"/>
            </w:r>
            <w:r>
              <w:rPr>
                <w:noProof/>
                <w:webHidden/>
              </w:rPr>
              <w:t>37</w:t>
            </w:r>
            <w:r>
              <w:rPr>
                <w:noProof/>
                <w:webHidden/>
              </w:rPr>
              <w:fldChar w:fldCharType="end"/>
            </w:r>
          </w:hyperlink>
        </w:p>
        <w:p w14:paraId="196B90C9" w14:textId="200B02CD" w:rsidR="001D3F57" w:rsidRDefault="001D3F57">
          <w:pPr>
            <w:pStyle w:val="TOC2"/>
            <w:tabs>
              <w:tab w:val="right" w:leader="dot" w:pos="10070"/>
            </w:tabs>
            <w:rPr>
              <w:rFonts w:eastAsiaTheme="minorEastAsia" w:cstheme="minorBidi"/>
              <w:b w:val="0"/>
              <w:bCs w:val="0"/>
              <w:smallCaps w:val="0"/>
              <w:noProof/>
              <w:color w:val="auto"/>
              <w:kern w:val="2"/>
              <w:sz w:val="24"/>
              <w:szCs w:val="24"/>
              <w14:ligatures w14:val="standardContextual"/>
            </w:rPr>
          </w:pPr>
          <w:hyperlink w:anchor="_Toc165318636" w:history="1">
            <w:r w:rsidRPr="00930086">
              <w:rPr>
                <w:rStyle w:val="Hyperlink"/>
                <w:noProof/>
              </w:rPr>
              <w:t>Sprint 3 Analysis</w:t>
            </w:r>
            <w:r>
              <w:rPr>
                <w:noProof/>
                <w:webHidden/>
              </w:rPr>
              <w:tab/>
            </w:r>
            <w:r>
              <w:rPr>
                <w:noProof/>
                <w:webHidden/>
              </w:rPr>
              <w:fldChar w:fldCharType="begin"/>
            </w:r>
            <w:r>
              <w:rPr>
                <w:noProof/>
                <w:webHidden/>
              </w:rPr>
              <w:instrText xml:space="preserve"> PAGEREF _Toc165318636 \h </w:instrText>
            </w:r>
            <w:r>
              <w:rPr>
                <w:noProof/>
                <w:webHidden/>
              </w:rPr>
            </w:r>
            <w:r>
              <w:rPr>
                <w:noProof/>
                <w:webHidden/>
              </w:rPr>
              <w:fldChar w:fldCharType="separate"/>
            </w:r>
            <w:r>
              <w:rPr>
                <w:noProof/>
                <w:webHidden/>
              </w:rPr>
              <w:t>37</w:t>
            </w:r>
            <w:r>
              <w:rPr>
                <w:noProof/>
                <w:webHidden/>
              </w:rPr>
              <w:fldChar w:fldCharType="end"/>
            </w:r>
          </w:hyperlink>
        </w:p>
        <w:p w14:paraId="4E9E2292" w14:textId="73D0C43D" w:rsidR="001D3F57" w:rsidRDefault="001D3F57">
          <w:pPr>
            <w:pStyle w:val="TOC2"/>
            <w:tabs>
              <w:tab w:val="right" w:leader="dot" w:pos="10070"/>
            </w:tabs>
            <w:rPr>
              <w:rFonts w:eastAsiaTheme="minorEastAsia" w:cstheme="minorBidi"/>
              <w:b w:val="0"/>
              <w:bCs w:val="0"/>
              <w:smallCaps w:val="0"/>
              <w:noProof/>
              <w:color w:val="auto"/>
              <w:kern w:val="2"/>
              <w:sz w:val="24"/>
              <w:szCs w:val="24"/>
              <w14:ligatures w14:val="standardContextual"/>
            </w:rPr>
          </w:pPr>
          <w:hyperlink w:anchor="_Toc165318637" w:history="1">
            <w:r w:rsidRPr="00930086">
              <w:rPr>
                <w:rStyle w:val="Hyperlink"/>
                <w:noProof/>
              </w:rPr>
              <w:t>Sprint 4 Analysis</w:t>
            </w:r>
            <w:r>
              <w:rPr>
                <w:noProof/>
                <w:webHidden/>
              </w:rPr>
              <w:tab/>
            </w:r>
            <w:r>
              <w:rPr>
                <w:noProof/>
                <w:webHidden/>
              </w:rPr>
              <w:fldChar w:fldCharType="begin"/>
            </w:r>
            <w:r>
              <w:rPr>
                <w:noProof/>
                <w:webHidden/>
              </w:rPr>
              <w:instrText xml:space="preserve"> PAGEREF _Toc165318637 \h </w:instrText>
            </w:r>
            <w:r>
              <w:rPr>
                <w:noProof/>
                <w:webHidden/>
              </w:rPr>
            </w:r>
            <w:r>
              <w:rPr>
                <w:noProof/>
                <w:webHidden/>
              </w:rPr>
              <w:fldChar w:fldCharType="separate"/>
            </w:r>
            <w:r>
              <w:rPr>
                <w:noProof/>
                <w:webHidden/>
              </w:rPr>
              <w:t>37</w:t>
            </w:r>
            <w:r>
              <w:rPr>
                <w:noProof/>
                <w:webHidden/>
              </w:rPr>
              <w:fldChar w:fldCharType="end"/>
            </w:r>
          </w:hyperlink>
        </w:p>
        <w:p w14:paraId="23A113AE" w14:textId="381F38A8" w:rsidR="001D3F57" w:rsidRDefault="001D3F57">
          <w:pPr>
            <w:pStyle w:val="TOC2"/>
            <w:tabs>
              <w:tab w:val="right" w:leader="dot" w:pos="10070"/>
            </w:tabs>
            <w:rPr>
              <w:rFonts w:eastAsiaTheme="minorEastAsia" w:cstheme="minorBidi"/>
              <w:b w:val="0"/>
              <w:bCs w:val="0"/>
              <w:smallCaps w:val="0"/>
              <w:noProof/>
              <w:color w:val="auto"/>
              <w:kern w:val="2"/>
              <w:sz w:val="24"/>
              <w:szCs w:val="24"/>
              <w14:ligatures w14:val="standardContextual"/>
            </w:rPr>
          </w:pPr>
          <w:hyperlink w:anchor="_Toc165318638" w:history="1">
            <w:r w:rsidRPr="00930086">
              <w:rPr>
                <w:rStyle w:val="Hyperlink"/>
                <w:noProof/>
              </w:rPr>
              <w:t>Sprint 5 Analysis</w:t>
            </w:r>
            <w:r>
              <w:rPr>
                <w:noProof/>
                <w:webHidden/>
              </w:rPr>
              <w:tab/>
            </w:r>
            <w:r>
              <w:rPr>
                <w:noProof/>
                <w:webHidden/>
              </w:rPr>
              <w:fldChar w:fldCharType="begin"/>
            </w:r>
            <w:r>
              <w:rPr>
                <w:noProof/>
                <w:webHidden/>
              </w:rPr>
              <w:instrText xml:space="preserve"> PAGEREF _Toc165318638 \h </w:instrText>
            </w:r>
            <w:r>
              <w:rPr>
                <w:noProof/>
                <w:webHidden/>
              </w:rPr>
            </w:r>
            <w:r>
              <w:rPr>
                <w:noProof/>
                <w:webHidden/>
              </w:rPr>
              <w:fldChar w:fldCharType="separate"/>
            </w:r>
            <w:r>
              <w:rPr>
                <w:noProof/>
                <w:webHidden/>
              </w:rPr>
              <w:t>38</w:t>
            </w:r>
            <w:r>
              <w:rPr>
                <w:noProof/>
                <w:webHidden/>
              </w:rPr>
              <w:fldChar w:fldCharType="end"/>
            </w:r>
          </w:hyperlink>
        </w:p>
        <w:p w14:paraId="353337AB" w14:textId="757CCF7A" w:rsidR="00BD2BAF" w:rsidRDefault="00A9716B">
          <w:r>
            <w:rPr>
              <w:rFonts w:cstheme="minorHAnsi"/>
              <w:b/>
              <w:color w:val="2B579A"/>
              <w:u w:val="single"/>
              <w:shd w:val="clear" w:color="auto" w:fill="E6E6E6"/>
            </w:rPr>
            <w:fldChar w:fldCharType="end"/>
          </w:r>
        </w:p>
      </w:sdtContent>
    </w:sdt>
    <w:p w14:paraId="1EF45661" w14:textId="77777777" w:rsidR="00602E0D" w:rsidRDefault="00602E0D"/>
    <w:p w14:paraId="3FC6562B" w14:textId="69EB1148" w:rsidR="00096C3B" w:rsidRPr="00267621" w:rsidRDefault="00096C3B" w:rsidP="00096C3B">
      <w:pPr>
        <w:pStyle w:val="TOCHeading"/>
        <w:rPr>
          <w:bCs w:val="0"/>
          <w:sz w:val="32"/>
          <w:szCs w:val="22"/>
        </w:rPr>
      </w:pPr>
      <w:r w:rsidRPr="00267621">
        <w:rPr>
          <w:bCs w:val="0"/>
          <w:sz w:val="32"/>
          <w:szCs w:val="22"/>
        </w:rPr>
        <w:t>Table of Figures</w:t>
      </w:r>
    </w:p>
    <w:p w14:paraId="2D7C5430" w14:textId="6224508F" w:rsidR="00E67A8A" w:rsidRDefault="005826B3">
      <w:pPr>
        <w:pStyle w:val="TableofFigures"/>
        <w:tabs>
          <w:tab w:val="right" w:leader="dot" w:pos="10070"/>
        </w:tabs>
        <w:rPr>
          <w:rFonts w:eastAsiaTheme="minorEastAsia"/>
          <w:noProof/>
          <w:color w:val="auto"/>
          <w:kern w:val="2"/>
          <w:sz w:val="24"/>
          <w:szCs w:val="24"/>
          <w14:ligatures w14:val="standardContextual"/>
        </w:rPr>
      </w:pPr>
      <w:r>
        <w:rPr>
          <w:color w:val="2B579A"/>
          <w:shd w:val="clear" w:color="auto" w:fill="E6E6E6"/>
        </w:rPr>
        <w:fldChar w:fldCharType="begin"/>
      </w:r>
      <w:r>
        <w:instrText xml:space="preserve"> TOC \h \z \t "Caption" \c </w:instrText>
      </w:r>
      <w:r>
        <w:rPr>
          <w:color w:val="2B579A"/>
          <w:shd w:val="clear" w:color="auto" w:fill="E6E6E6"/>
        </w:rPr>
        <w:fldChar w:fldCharType="separate"/>
      </w:r>
      <w:hyperlink w:anchor="_Toc165330013" w:history="1">
        <w:r w:rsidR="00E67A8A" w:rsidRPr="005519F6">
          <w:rPr>
            <w:rStyle w:val="Hyperlink"/>
            <w:noProof/>
          </w:rPr>
          <w:t xml:space="preserve">Figure </w:t>
        </w:r>
        <w:r w:rsidR="00E67A8A" w:rsidRPr="005519F6">
          <w:rPr>
            <w:rStyle w:val="Hyperlink"/>
            <w:noProof/>
            <w:shd w:val="clear" w:color="auto" w:fill="E6E6E6"/>
          </w:rPr>
          <w:t>1</w:t>
        </w:r>
        <w:r w:rsidR="00E67A8A" w:rsidRPr="005519F6">
          <w:rPr>
            <w:rStyle w:val="Hyperlink"/>
            <w:noProof/>
          </w:rPr>
          <w:t>:</w:t>
        </w:r>
        <w:r w:rsidR="00E67A8A" w:rsidRPr="005519F6">
          <w:rPr>
            <w:rStyle w:val="Hyperlink"/>
            <w:rFonts w:ascii="Calibri" w:eastAsia="Calibri" w:hAnsi="Calibri" w:cs="Calibri"/>
            <w:noProof/>
          </w:rPr>
          <w:t xml:space="preserve"> Fourier Analysis of ADANIENT's Stock Price Data: Visualizing Frequency Domain Characteristics</w:t>
        </w:r>
        <w:r w:rsidR="00E67A8A">
          <w:rPr>
            <w:noProof/>
            <w:webHidden/>
          </w:rPr>
          <w:tab/>
        </w:r>
        <w:r w:rsidR="00E67A8A">
          <w:rPr>
            <w:noProof/>
            <w:webHidden/>
          </w:rPr>
          <w:fldChar w:fldCharType="begin"/>
        </w:r>
        <w:r w:rsidR="00E67A8A">
          <w:rPr>
            <w:noProof/>
            <w:webHidden/>
          </w:rPr>
          <w:instrText xml:space="preserve"> PAGEREF _Toc165330013 \h </w:instrText>
        </w:r>
        <w:r w:rsidR="00E67A8A">
          <w:rPr>
            <w:noProof/>
            <w:webHidden/>
          </w:rPr>
        </w:r>
        <w:r w:rsidR="00E67A8A">
          <w:rPr>
            <w:noProof/>
            <w:webHidden/>
          </w:rPr>
          <w:fldChar w:fldCharType="separate"/>
        </w:r>
        <w:r w:rsidR="00E67A8A">
          <w:rPr>
            <w:noProof/>
            <w:webHidden/>
          </w:rPr>
          <w:t>14</w:t>
        </w:r>
        <w:r w:rsidR="00E67A8A">
          <w:rPr>
            <w:noProof/>
            <w:webHidden/>
          </w:rPr>
          <w:fldChar w:fldCharType="end"/>
        </w:r>
      </w:hyperlink>
    </w:p>
    <w:p w14:paraId="15B6713C" w14:textId="0B63A5AF" w:rsidR="00E67A8A" w:rsidRDefault="00E67A8A">
      <w:pPr>
        <w:pStyle w:val="TableofFigures"/>
        <w:tabs>
          <w:tab w:val="right" w:leader="dot" w:pos="10070"/>
        </w:tabs>
        <w:rPr>
          <w:rFonts w:eastAsiaTheme="minorEastAsia"/>
          <w:noProof/>
          <w:color w:val="auto"/>
          <w:kern w:val="2"/>
          <w:sz w:val="24"/>
          <w:szCs w:val="24"/>
          <w14:ligatures w14:val="standardContextual"/>
        </w:rPr>
      </w:pPr>
      <w:hyperlink w:anchor="_Toc165330014" w:history="1">
        <w:r w:rsidRPr="005519F6">
          <w:rPr>
            <w:rStyle w:val="Hyperlink"/>
            <w:noProof/>
          </w:rPr>
          <w:t xml:space="preserve">Figure </w:t>
        </w:r>
        <w:r w:rsidRPr="005519F6">
          <w:rPr>
            <w:rStyle w:val="Hyperlink"/>
            <w:noProof/>
            <w:shd w:val="clear" w:color="auto" w:fill="E6E6E6"/>
          </w:rPr>
          <w:t>2</w:t>
        </w:r>
        <w:r w:rsidRPr="005519F6">
          <w:rPr>
            <w:rStyle w:val="Hyperlink"/>
            <w:rFonts w:ascii="Calibri" w:eastAsia="Calibri" w:hAnsi="Calibri" w:cs="Calibri"/>
            <w:noProof/>
          </w:rPr>
          <w:t>: System architecture</w:t>
        </w:r>
        <w:r>
          <w:rPr>
            <w:noProof/>
            <w:webHidden/>
          </w:rPr>
          <w:tab/>
        </w:r>
        <w:r>
          <w:rPr>
            <w:noProof/>
            <w:webHidden/>
          </w:rPr>
          <w:fldChar w:fldCharType="begin"/>
        </w:r>
        <w:r>
          <w:rPr>
            <w:noProof/>
            <w:webHidden/>
          </w:rPr>
          <w:instrText xml:space="preserve"> PAGEREF _Toc165330014 \h </w:instrText>
        </w:r>
        <w:r>
          <w:rPr>
            <w:noProof/>
            <w:webHidden/>
          </w:rPr>
        </w:r>
        <w:r>
          <w:rPr>
            <w:noProof/>
            <w:webHidden/>
          </w:rPr>
          <w:fldChar w:fldCharType="separate"/>
        </w:r>
        <w:r>
          <w:rPr>
            <w:noProof/>
            <w:webHidden/>
          </w:rPr>
          <w:t>19</w:t>
        </w:r>
        <w:r>
          <w:rPr>
            <w:noProof/>
            <w:webHidden/>
          </w:rPr>
          <w:fldChar w:fldCharType="end"/>
        </w:r>
      </w:hyperlink>
    </w:p>
    <w:p w14:paraId="1322BC54" w14:textId="6FA06EF7" w:rsidR="00E67A8A" w:rsidRDefault="00E67A8A">
      <w:pPr>
        <w:pStyle w:val="TableofFigures"/>
        <w:tabs>
          <w:tab w:val="right" w:leader="dot" w:pos="10070"/>
        </w:tabs>
        <w:rPr>
          <w:rFonts w:eastAsiaTheme="minorEastAsia"/>
          <w:noProof/>
          <w:color w:val="auto"/>
          <w:kern w:val="2"/>
          <w:sz w:val="24"/>
          <w:szCs w:val="24"/>
          <w14:ligatures w14:val="standardContextual"/>
        </w:rPr>
      </w:pPr>
      <w:hyperlink w:anchor="_Toc165330015" w:history="1">
        <w:r w:rsidRPr="005519F6">
          <w:rPr>
            <w:rStyle w:val="Hyperlink"/>
            <w:noProof/>
          </w:rPr>
          <w:t xml:space="preserve">Figure </w:t>
        </w:r>
        <w:r w:rsidRPr="005519F6">
          <w:rPr>
            <w:rStyle w:val="Hyperlink"/>
            <w:noProof/>
            <w:shd w:val="clear" w:color="auto" w:fill="E6E6E6"/>
          </w:rPr>
          <w:t>3</w:t>
        </w:r>
        <w:r w:rsidRPr="005519F6">
          <w:rPr>
            <w:rStyle w:val="Hyperlink"/>
            <w:noProof/>
          </w:rPr>
          <w:t>:</w:t>
        </w:r>
        <w:r w:rsidRPr="005519F6">
          <w:rPr>
            <w:rStyle w:val="Hyperlink"/>
            <w:rFonts w:ascii="Calibri" w:eastAsia="Calibri" w:hAnsi="Calibri" w:cs="Calibri"/>
            <w:noProof/>
          </w:rPr>
          <w:t xml:space="preserve"> A schematic system of data flows, from the input to the output.</w:t>
        </w:r>
        <w:r>
          <w:rPr>
            <w:noProof/>
            <w:webHidden/>
          </w:rPr>
          <w:tab/>
        </w:r>
        <w:r>
          <w:rPr>
            <w:noProof/>
            <w:webHidden/>
          </w:rPr>
          <w:fldChar w:fldCharType="begin"/>
        </w:r>
        <w:r>
          <w:rPr>
            <w:noProof/>
            <w:webHidden/>
          </w:rPr>
          <w:instrText xml:space="preserve"> PAGEREF _Toc165330015 \h </w:instrText>
        </w:r>
        <w:r>
          <w:rPr>
            <w:noProof/>
            <w:webHidden/>
          </w:rPr>
        </w:r>
        <w:r>
          <w:rPr>
            <w:noProof/>
            <w:webHidden/>
          </w:rPr>
          <w:fldChar w:fldCharType="separate"/>
        </w:r>
        <w:r>
          <w:rPr>
            <w:noProof/>
            <w:webHidden/>
          </w:rPr>
          <w:t>19</w:t>
        </w:r>
        <w:r>
          <w:rPr>
            <w:noProof/>
            <w:webHidden/>
          </w:rPr>
          <w:fldChar w:fldCharType="end"/>
        </w:r>
      </w:hyperlink>
    </w:p>
    <w:p w14:paraId="369F9877" w14:textId="7CF47BE0" w:rsidR="00E67A8A" w:rsidRDefault="00E67A8A">
      <w:pPr>
        <w:pStyle w:val="TableofFigures"/>
        <w:tabs>
          <w:tab w:val="right" w:leader="dot" w:pos="10070"/>
        </w:tabs>
        <w:rPr>
          <w:rFonts w:eastAsiaTheme="minorEastAsia"/>
          <w:noProof/>
          <w:color w:val="auto"/>
          <w:kern w:val="2"/>
          <w:sz w:val="24"/>
          <w:szCs w:val="24"/>
          <w14:ligatures w14:val="standardContextual"/>
        </w:rPr>
      </w:pPr>
      <w:hyperlink w:anchor="_Toc165330016" w:history="1">
        <w:r w:rsidRPr="005519F6">
          <w:rPr>
            <w:rStyle w:val="Hyperlink"/>
            <w:noProof/>
          </w:rPr>
          <w:t xml:space="preserve">Figure </w:t>
        </w:r>
        <w:r w:rsidRPr="005519F6">
          <w:rPr>
            <w:rStyle w:val="Hyperlink"/>
            <w:noProof/>
            <w:shd w:val="clear" w:color="auto" w:fill="E6E6E6"/>
          </w:rPr>
          <w:t>4</w:t>
        </w:r>
        <w:r w:rsidRPr="005519F6">
          <w:rPr>
            <w:rStyle w:val="Hyperlink"/>
            <w:noProof/>
          </w:rPr>
          <w:t xml:space="preserve">: </w:t>
        </w:r>
        <w:r w:rsidRPr="005519F6">
          <w:rPr>
            <w:rStyle w:val="Hyperlink"/>
            <w:rFonts w:ascii="Calibri" w:eastAsia="Calibri" w:hAnsi="Calibri" w:cs="Calibri"/>
            <w:noProof/>
          </w:rPr>
          <w:t>Histogram of close price values</w:t>
        </w:r>
        <w:r>
          <w:rPr>
            <w:noProof/>
            <w:webHidden/>
          </w:rPr>
          <w:tab/>
        </w:r>
        <w:r>
          <w:rPr>
            <w:noProof/>
            <w:webHidden/>
          </w:rPr>
          <w:fldChar w:fldCharType="begin"/>
        </w:r>
        <w:r>
          <w:rPr>
            <w:noProof/>
            <w:webHidden/>
          </w:rPr>
          <w:instrText xml:space="preserve"> PAGEREF _Toc165330016 \h </w:instrText>
        </w:r>
        <w:r>
          <w:rPr>
            <w:noProof/>
            <w:webHidden/>
          </w:rPr>
        </w:r>
        <w:r>
          <w:rPr>
            <w:noProof/>
            <w:webHidden/>
          </w:rPr>
          <w:fldChar w:fldCharType="separate"/>
        </w:r>
        <w:r>
          <w:rPr>
            <w:noProof/>
            <w:webHidden/>
          </w:rPr>
          <w:t>24</w:t>
        </w:r>
        <w:r>
          <w:rPr>
            <w:noProof/>
            <w:webHidden/>
          </w:rPr>
          <w:fldChar w:fldCharType="end"/>
        </w:r>
      </w:hyperlink>
    </w:p>
    <w:p w14:paraId="23A8DEAE" w14:textId="71BDFCE8" w:rsidR="00E67A8A" w:rsidRDefault="00E67A8A">
      <w:pPr>
        <w:pStyle w:val="TableofFigures"/>
        <w:tabs>
          <w:tab w:val="right" w:leader="dot" w:pos="10070"/>
        </w:tabs>
        <w:rPr>
          <w:rFonts w:eastAsiaTheme="minorEastAsia"/>
          <w:noProof/>
          <w:color w:val="auto"/>
          <w:kern w:val="2"/>
          <w:sz w:val="24"/>
          <w:szCs w:val="24"/>
          <w14:ligatures w14:val="standardContextual"/>
        </w:rPr>
      </w:pPr>
      <w:hyperlink w:anchor="_Toc165330017" w:history="1">
        <w:r w:rsidRPr="005519F6">
          <w:rPr>
            <w:rStyle w:val="Hyperlink"/>
            <w:noProof/>
          </w:rPr>
          <w:t xml:space="preserve">Figure </w:t>
        </w:r>
        <w:r w:rsidRPr="005519F6">
          <w:rPr>
            <w:rStyle w:val="Hyperlink"/>
            <w:noProof/>
            <w:shd w:val="clear" w:color="auto" w:fill="E6E6E6"/>
          </w:rPr>
          <w:t>5</w:t>
        </w:r>
        <w:r w:rsidRPr="005519F6">
          <w:rPr>
            <w:rStyle w:val="Hyperlink"/>
            <w:noProof/>
          </w:rPr>
          <w:t xml:space="preserve">: </w:t>
        </w:r>
        <w:r w:rsidRPr="005519F6">
          <w:rPr>
            <w:rStyle w:val="Hyperlink"/>
            <w:rFonts w:ascii="Calibri" w:eastAsia="Calibri" w:hAnsi="Calibri" w:cs="Calibri"/>
            <w:noProof/>
          </w:rPr>
          <w:t>Normal Q-Q visualization</w:t>
        </w:r>
        <w:r>
          <w:rPr>
            <w:noProof/>
            <w:webHidden/>
          </w:rPr>
          <w:tab/>
        </w:r>
        <w:r>
          <w:rPr>
            <w:noProof/>
            <w:webHidden/>
          </w:rPr>
          <w:fldChar w:fldCharType="begin"/>
        </w:r>
        <w:r>
          <w:rPr>
            <w:noProof/>
            <w:webHidden/>
          </w:rPr>
          <w:instrText xml:space="preserve"> PAGEREF _Toc165330017 \h </w:instrText>
        </w:r>
        <w:r>
          <w:rPr>
            <w:noProof/>
            <w:webHidden/>
          </w:rPr>
        </w:r>
        <w:r>
          <w:rPr>
            <w:noProof/>
            <w:webHidden/>
          </w:rPr>
          <w:fldChar w:fldCharType="separate"/>
        </w:r>
        <w:r>
          <w:rPr>
            <w:noProof/>
            <w:webHidden/>
          </w:rPr>
          <w:t>25</w:t>
        </w:r>
        <w:r>
          <w:rPr>
            <w:noProof/>
            <w:webHidden/>
          </w:rPr>
          <w:fldChar w:fldCharType="end"/>
        </w:r>
      </w:hyperlink>
    </w:p>
    <w:p w14:paraId="20737DB3" w14:textId="4CF29C31" w:rsidR="00E67A8A" w:rsidRDefault="00E67A8A">
      <w:pPr>
        <w:pStyle w:val="TableofFigures"/>
        <w:tabs>
          <w:tab w:val="right" w:leader="dot" w:pos="10070"/>
        </w:tabs>
        <w:rPr>
          <w:rFonts w:eastAsiaTheme="minorEastAsia"/>
          <w:noProof/>
          <w:color w:val="auto"/>
          <w:kern w:val="2"/>
          <w:sz w:val="24"/>
          <w:szCs w:val="24"/>
          <w14:ligatures w14:val="standardContextual"/>
        </w:rPr>
      </w:pPr>
      <w:hyperlink w:anchor="_Toc165330018" w:history="1">
        <w:r w:rsidRPr="005519F6">
          <w:rPr>
            <w:rStyle w:val="Hyperlink"/>
            <w:noProof/>
          </w:rPr>
          <w:t xml:space="preserve">Figure </w:t>
        </w:r>
        <w:r w:rsidRPr="005519F6">
          <w:rPr>
            <w:rStyle w:val="Hyperlink"/>
            <w:noProof/>
            <w:shd w:val="clear" w:color="auto" w:fill="E6E6E6"/>
          </w:rPr>
          <w:t>6</w:t>
        </w:r>
        <w:r w:rsidRPr="005519F6">
          <w:rPr>
            <w:rStyle w:val="Hyperlink"/>
            <w:noProof/>
          </w:rPr>
          <w:t>: Histogram of closing price values after standard scaling</w:t>
        </w:r>
        <w:r>
          <w:rPr>
            <w:noProof/>
            <w:webHidden/>
          </w:rPr>
          <w:tab/>
        </w:r>
        <w:r>
          <w:rPr>
            <w:noProof/>
            <w:webHidden/>
          </w:rPr>
          <w:fldChar w:fldCharType="begin"/>
        </w:r>
        <w:r>
          <w:rPr>
            <w:noProof/>
            <w:webHidden/>
          </w:rPr>
          <w:instrText xml:space="preserve"> PAGEREF _Toc165330018 \h </w:instrText>
        </w:r>
        <w:r>
          <w:rPr>
            <w:noProof/>
            <w:webHidden/>
          </w:rPr>
        </w:r>
        <w:r>
          <w:rPr>
            <w:noProof/>
            <w:webHidden/>
          </w:rPr>
          <w:fldChar w:fldCharType="separate"/>
        </w:r>
        <w:r>
          <w:rPr>
            <w:noProof/>
            <w:webHidden/>
          </w:rPr>
          <w:t>25</w:t>
        </w:r>
        <w:r>
          <w:rPr>
            <w:noProof/>
            <w:webHidden/>
          </w:rPr>
          <w:fldChar w:fldCharType="end"/>
        </w:r>
      </w:hyperlink>
    </w:p>
    <w:p w14:paraId="09A9F042" w14:textId="6F659411" w:rsidR="00E67A8A" w:rsidRDefault="00E67A8A">
      <w:pPr>
        <w:pStyle w:val="TableofFigures"/>
        <w:tabs>
          <w:tab w:val="right" w:leader="dot" w:pos="10070"/>
        </w:tabs>
        <w:rPr>
          <w:rFonts w:eastAsiaTheme="minorEastAsia"/>
          <w:noProof/>
          <w:color w:val="auto"/>
          <w:kern w:val="2"/>
          <w:sz w:val="24"/>
          <w:szCs w:val="24"/>
          <w14:ligatures w14:val="standardContextual"/>
        </w:rPr>
      </w:pPr>
      <w:hyperlink w:anchor="_Toc165330019" w:history="1">
        <w:r w:rsidRPr="005519F6">
          <w:rPr>
            <w:rStyle w:val="Hyperlink"/>
            <w:noProof/>
          </w:rPr>
          <w:t xml:space="preserve">Figure </w:t>
        </w:r>
        <w:r w:rsidRPr="005519F6">
          <w:rPr>
            <w:rStyle w:val="Hyperlink"/>
            <w:noProof/>
            <w:shd w:val="clear" w:color="auto" w:fill="E6E6E6"/>
          </w:rPr>
          <w:t>7</w:t>
        </w:r>
        <w:r w:rsidRPr="005519F6">
          <w:rPr>
            <w:rStyle w:val="Hyperlink"/>
            <w:noProof/>
          </w:rPr>
          <w:t>: Normal Q-Q plot for the Normalized data</w:t>
        </w:r>
        <w:r>
          <w:rPr>
            <w:noProof/>
            <w:webHidden/>
          </w:rPr>
          <w:tab/>
        </w:r>
        <w:r>
          <w:rPr>
            <w:noProof/>
            <w:webHidden/>
          </w:rPr>
          <w:fldChar w:fldCharType="begin"/>
        </w:r>
        <w:r>
          <w:rPr>
            <w:noProof/>
            <w:webHidden/>
          </w:rPr>
          <w:instrText xml:space="preserve"> PAGEREF _Toc165330019 \h </w:instrText>
        </w:r>
        <w:r>
          <w:rPr>
            <w:noProof/>
            <w:webHidden/>
          </w:rPr>
        </w:r>
        <w:r>
          <w:rPr>
            <w:noProof/>
            <w:webHidden/>
          </w:rPr>
          <w:fldChar w:fldCharType="separate"/>
        </w:r>
        <w:r>
          <w:rPr>
            <w:noProof/>
            <w:webHidden/>
          </w:rPr>
          <w:t>26</w:t>
        </w:r>
        <w:r>
          <w:rPr>
            <w:noProof/>
            <w:webHidden/>
          </w:rPr>
          <w:fldChar w:fldCharType="end"/>
        </w:r>
      </w:hyperlink>
    </w:p>
    <w:p w14:paraId="5772B83E" w14:textId="65205C2B" w:rsidR="00E67A8A" w:rsidRDefault="00E67A8A">
      <w:pPr>
        <w:pStyle w:val="TableofFigures"/>
        <w:tabs>
          <w:tab w:val="right" w:leader="dot" w:pos="10070"/>
        </w:tabs>
        <w:rPr>
          <w:rFonts w:eastAsiaTheme="minorEastAsia"/>
          <w:noProof/>
          <w:color w:val="auto"/>
          <w:kern w:val="2"/>
          <w:sz w:val="24"/>
          <w:szCs w:val="24"/>
          <w14:ligatures w14:val="standardContextual"/>
        </w:rPr>
      </w:pPr>
      <w:hyperlink w:anchor="_Toc165330020" w:history="1">
        <w:r w:rsidRPr="005519F6">
          <w:rPr>
            <w:rStyle w:val="Hyperlink"/>
            <w:noProof/>
          </w:rPr>
          <w:t xml:space="preserve">Figure </w:t>
        </w:r>
        <w:r w:rsidRPr="005519F6">
          <w:rPr>
            <w:rStyle w:val="Hyperlink"/>
            <w:noProof/>
            <w:shd w:val="clear" w:color="auto" w:fill="E6E6E6"/>
          </w:rPr>
          <w:t>8</w:t>
        </w:r>
        <w:r w:rsidRPr="005519F6">
          <w:rPr>
            <w:rStyle w:val="Hyperlink"/>
            <w:noProof/>
          </w:rPr>
          <w:t xml:space="preserve">: </w:t>
        </w:r>
        <w:r w:rsidRPr="005519F6">
          <w:rPr>
            <w:rStyle w:val="Hyperlink"/>
            <w:rFonts w:ascii="Calibri" w:eastAsia="Calibri" w:hAnsi="Calibri" w:cs="Calibri"/>
            <w:noProof/>
          </w:rPr>
          <w:t>The influence of different hyperparameters on the performance of the model</w:t>
        </w:r>
        <w:r>
          <w:rPr>
            <w:noProof/>
            <w:webHidden/>
          </w:rPr>
          <w:tab/>
        </w:r>
        <w:r>
          <w:rPr>
            <w:noProof/>
            <w:webHidden/>
          </w:rPr>
          <w:fldChar w:fldCharType="begin"/>
        </w:r>
        <w:r>
          <w:rPr>
            <w:noProof/>
            <w:webHidden/>
          </w:rPr>
          <w:instrText xml:space="preserve"> PAGEREF _Toc165330020 \h </w:instrText>
        </w:r>
        <w:r>
          <w:rPr>
            <w:noProof/>
            <w:webHidden/>
          </w:rPr>
        </w:r>
        <w:r>
          <w:rPr>
            <w:noProof/>
            <w:webHidden/>
          </w:rPr>
          <w:fldChar w:fldCharType="separate"/>
        </w:r>
        <w:r>
          <w:rPr>
            <w:noProof/>
            <w:webHidden/>
          </w:rPr>
          <w:t>27</w:t>
        </w:r>
        <w:r>
          <w:rPr>
            <w:noProof/>
            <w:webHidden/>
          </w:rPr>
          <w:fldChar w:fldCharType="end"/>
        </w:r>
      </w:hyperlink>
    </w:p>
    <w:p w14:paraId="6712F910" w14:textId="499A9831" w:rsidR="00E67A8A" w:rsidRDefault="00E67A8A">
      <w:pPr>
        <w:pStyle w:val="TableofFigures"/>
        <w:tabs>
          <w:tab w:val="right" w:leader="dot" w:pos="10070"/>
        </w:tabs>
        <w:rPr>
          <w:rFonts w:eastAsiaTheme="minorEastAsia"/>
          <w:noProof/>
          <w:color w:val="auto"/>
          <w:kern w:val="2"/>
          <w:sz w:val="24"/>
          <w:szCs w:val="24"/>
          <w14:ligatures w14:val="standardContextual"/>
        </w:rPr>
      </w:pPr>
      <w:hyperlink w:anchor="_Toc165330021" w:history="1">
        <w:r w:rsidRPr="005519F6">
          <w:rPr>
            <w:rStyle w:val="Hyperlink"/>
            <w:noProof/>
          </w:rPr>
          <w:t xml:space="preserve">Figure </w:t>
        </w:r>
        <w:r w:rsidRPr="005519F6">
          <w:rPr>
            <w:rStyle w:val="Hyperlink"/>
            <w:noProof/>
            <w:shd w:val="clear" w:color="auto" w:fill="E6E6E6"/>
          </w:rPr>
          <w:t>9</w:t>
        </w:r>
        <w:r w:rsidRPr="005519F6">
          <w:rPr>
            <w:rStyle w:val="Hyperlink"/>
            <w:noProof/>
          </w:rPr>
          <w:t xml:space="preserve">: </w:t>
        </w:r>
        <w:r w:rsidRPr="005519F6">
          <w:rPr>
            <w:rStyle w:val="Hyperlink"/>
            <w:rFonts w:ascii="Calibri" w:eastAsia="Calibri" w:hAnsi="Calibri" w:cs="Calibri"/>
            <w:noProof/>
          </w:rPr>
          <w:t>The objective value (validation loss) along different hyper parameter investigations (Trials)</w:t>
        </w:r>
        <w:r>
          <w:rPr>
            <w:noProof/>
            <w:webHidden/>
          </w:rPr>
          <w:tab/>
        </w:r>
        <w:r>
          <w:rPr>
            <w:noProof/>
            <w:webHidden/>
          </w:rPr>
          <w:fldChar w:fldCharType="begin"/>
        </w:r>
        <w:r>
          <w:rPr>
            <w:noProof/>
            <w:webHidden/>
          </w:rPr>
          <w:instrText xml:space="preserve"> PAGEREF _Toc165330021 \h </w:instrText>
        </w:r>
        <w:r>
          <w:rPr>
            <w:noProof/>
            <w:webHidden/>
          </w:rPr>
        </w:r>
        <w:r>
          <w:rPr>
            <w:noProof/>
            <w:webHidden/>
          </w:rPr>
          <w:fldChar w:fldCharType="separate"/>
        </w:r>
        <w:r>
          <w:rPr>
            <w:noProof/>
            <w:webHidden/>
          </w:rPr>
          <w:t>27</w:t>
        </w:r>
        <w:r>
          <w:rPr>
            <w:noProof/>
            <w:webHidden/>
          </w:rPr>
          <w:fldChar w:fldCharType="end"/>
        </w:r>
      </w:hyperlink>
    </w:p>
    <w:p w14:paraId="5DE9D325" w14:textId="1E2E85DF" w:rsidR="00E67A8A" w:rsidRDefault="00E67A8A">
      <w:pPr>
        <w:pStyle w:val="TableofFigures"/>
        <w:tabs>
          <w:tab w:val="right" w:leader="dot" w:pos="10070"/>
        </w:tabs>
        <w:rPr>
          <w:rFonts w:eastAsiaTheme="minorEastAsia"/>
          <w:noProof/>
          <w:color w:val="auto"/>
          <w:kern w:val="2"/>
          <w:sz w:val="24"/>
          <w:szCs w:val="24"/>
          <w14:ligatures w14:val="standardContextual"/>
        </w:rPr>
      </w:pPr>
      <w:hyperlink w:anchor="_Toc165330022" w:history="1">
        <w:r w:rsidRPr="005519F6">
          <w:rPr>
            <w:rStyle w:val="Hyperlink"/>
            <w:noProof/>
          </w:rPr>
          <w:t xml:space="preserve">Figure </w:t>
        </w:r>
        <w:r w:rsidRPr="005519F6">
          <w:rPr>
            <w:rStyle w:val="Hyperlink"/>
            <w:noProof/>
            <w:shd w:val="clear" w:color="auto" w:fill="E6E6E6"/>
          </w:rPr>
          <w:t>10</w:t>
        </w:r>
        <w:r w:rsidRPr="005519F6">
          <w:rPr>
            <w:rStyle w:val="Hyperlink"/>
            <w:noProof/>
          </w:rPr>
          <w:t>: Results of the model prediction after 50 epochs</w:t>
        </w:r>
        <w:r>
          <w:rPr>
            <w:noProof/>
            <w:webHidden/>
          </w:rPr>
          <w:tab/>
        </w:r>
        <w:r>
          <w:rPr>
            <w:noProof/>
            <w:webHidden/>
          </w:rPr>
          <w:fldChar w:fldCharType="begin"/>
        </w:r>
        <w:r>
          <w:rPr>
            <w:noProof/>
            <w:webHidden/>
          </w:rPr>
          <w:instrText xml:space="preserve"> PAGEREF _Toc165330022 \h </w:instrText>
        </w:r>
        <w:r>
          <w:rPr>
            <w:noProof/>
            <w:webHidden/>
          </w:rPr>
        </w:r>
        <w:r>
          <w:rPr>
            <w:noProof/>
            <w:webHidden/>
          </w:rPr>
          <w:fldChar w:fldCharType="separate"/>
        </w:r>
        <w:r>
          <w:rPr>
            <w:noProof/>
            <w:webHidden/>
          </w:rPr>
          <w:t>29</w:t>
        </w:r>
        <w:r>
          <w:rPr>
            <w:noProof/>
            <w:webHidden/>
          </w:rPr>
          <w:fldChar w:fldCharType="end"/>
        </w:r>
      </w:hyperlink>
    </w:p>
    <w:p w14:paraId="6E5627B4" w14:textId="303D924E" w:rsidR="00E67A8A" w:rsidRDefault="00E67A8A">
      <w:pPr>
        <w:pStyle w:val="TableofFigures"/>
        <w:tabs>
          <w:tab w:val="right" w:leader="dot" w:pos="10070"/>
        </w:tabs>
        <w:rPr>
          <w:rFonts w:eastAsiaTheme="minorEastAsia"/>
          <w:noProof/>
          <w:color w:val="auto"/>
          <w:kern w:val="2"/>
          <w:sz w:val="24"/>
          <w:szCs w:val="24"/>
          <w14:ligatures w14:val="standardContextual"/>
        </w:rPr>
      </w:pPr>
      <w:hyperlink w:anchor="_Toc165330023" w:history="1">
        <w:r w:rsidRPr="005519F6">
          <w:rPr>
            <w:rStyle w:val="Hyperlink"/>
            <w:noProof/>
          </w:rPr>
          <w:t xml:space="preserve">Figure </w:t>
        </w:r>
        <w:r w:rsidRPr="005519F6">
          <w:rPr>
            <w:rStyle w:val="Hyperlink"/>
            <w:noProof/>
            <w:shd w:val="clear" w:color="auto" w:fill="E6E6E6"/>
          </w:rPr>
          <w:t>11</w:t>
        </w:r>
        <w:r w:rsidRPr="005519F6">
          <w:rPr>
            <w:rStyle w:val="Hyperlink"/>
            <w:noProof/>
          </w:rPr>
          <w:t xml:space="preserve">: </w:t>
        </w:r>
        <w:r w:rsidRPr="005519F6">
          <w:rPr>
            <w:rStyle w:val="Hyperlink"/>
            <w:rFonts w:ascii="Calibri" w:eastAsia="Calibri" w:hAnsi="Calibri" w:cs="Calibri"/>
            <w:noProof/>
          </w:rPr>
          <w:t>Results and loss graphs of the MSE and MAE calculations after 50 epochs</w:t>
        </w:r>
        <w:r>
          <w:rPr>
            <w:noProof/>
            <w:webHidden/>
          </w:rPr>
          <w:tab/>
        </w:r>
        <w:r>
          <w:rPr>
            <w:noProof/>
            <w:webHidden/>
          </w:rPr>
          <w:fldChar w:fldCharType="begin"/>
        </w:r>
        <w:r>
          <w:rPr>
            <w:noProof/>
            <w:webHidden/>
          </w:rPr>
          <w:instrText xml:space="preserve"> PAGEREF _Toc165330023 \h </w:instrText>
        </w:r>
        <w:r>
          <w:rPr>
            <w:noProof/>
            <w:webHidden/>
          </w:rPr>
        </w:r>
        <w:r>
          <w:rPr>
            <w:noProof/>
            <w:webHidden/>
          </w:rPr>
          <w:fldChar w:fldCharType="separate"/>
        </w:r>
        <w:r>
          <w:rPr>
            <w:noProof/>
            <w:webHidden/>
          </w:rPr>
          <w:t>30</w:t>
        </w:r>
        <w:r>
          <w:rPr>
            <w:noProof/>
            <w:webHidden/>
          </w:rPr>
          <w:fldChar w:fldCharType="end"/>
        </w:r>
      </w:hyperlink>
    </w:p>
    <w:p w14:paraId="7A3E087E" w14:textId="6310976E" w:rsidR="00E67A8A" w:rsidRDefault="00E67A8A">
      <w:pPr>
        <w:pStyle w:val="TableofFigures"/>
        <w:tabs>
          <w:tab w:val="right" w:leader="dot" w:pos="10070"/>
        </w:tabs>
        <w:rPr>
          <w:rFonts w:eastAsiaTheme="minorEastAsia"/>
          <w:noProof/>
          <w:color w:val="auto"/>
          <w:kern w:val="2"/>
          <w:sz w:val="24"/>
          <w:szCs w:val="24"/>
          <w14:ligatures w14:val="standardContextual"/>
        </w:rPr>
      </w:pPr>
      <w:hyperlink w:anchor="_Toc165330024" w:history="1">
        <w:r w:rsidRPr="005519F6">
          <w:rPr>
            <w:rStyle w:val="Hyperlink"/>
            <w:noProof/>
          </w:rPr>
          <w:t>Table : Glossary Table</w:t>
        </w:r>
        <w:r>
          <w:rPr>
            <w:noProof/>
            <w:webHidden/>
          </w:rPr>
          <w:tab/>
        </w:r>
        <w:r>
          <w:rPr>
            <w:noProof/>
            <w:webHidden/>
          </w:rPr>
          <w:fldChar w:fldCharType="begin"/>
        </w:r>
        <w:r>
          <w:rPr>
            <w:noProof/>
            <w:webHidden/>
          </w:rPr>
          <w:instrText xml:space="preserve"> PAGEREF _Toc165330024 \h </w:instrText>
        </w:r>
        <w:r>
          <w:rPr>
            <w:noProof/>
            <w:webHidden/>
          </w:rPr>
        </w:r>
        <w:r>
          <w:rPr>
            <w:noProof/>
            <w:webHidden/>
          </w:rPr>
          <w:fldChar w:fldCharType="separate"/>
        </w:r>
        <w:r>
          <w:rPr>
            <w:noProof/>
            <w:webHidden/>
          </w:rPr>
          <w:t>33</w:t>
        </w:r>
        <w:r>
          <w:rPr>
            <w:noProof/>
            <w:webHidden/>
          </w:rPr>
          <w:fldChar w:fldCharType="end"/>
        </w:r>
      </w:hyperlink>
    </w:p>
    <w:p w14:paraId="38D8BD63" w14:textId="14DFD4FA" w:rsidR="00E67A8A" w:rsidRDefault="00E67A8A">
      <w:pPr>
        <w:pStyle w:val="TableofFigures"/>
        <w:tabs>
          <w:tab w:val="right" w:leader="dot" w:pos="10070"/>
        </w:tabs>
        <w:rPr>
          <w:rFonts w:eastAsiaTheme="minorEastAsia"/>
          <w:noProof/>
          <w:color w:val="auto"/>
          <w:kern w:val="2"/>
          <w:sz w:val="24"/>
          <w:szCs w:val="24"/>
          <w14:ligatures w14:val="standardContextual"/>
        </w:rPr>
      </w:pPr>
      <w:hyperlink w:anchor="_Toc165330025" w:history="1">
        <w:r w:rsidRPr="005519F6">
          <w:rPr>
            <w:rStyle w:val="Hyperlink"/>
            <w:noProof/>
          </w:rPr>
          <w:t>Table : Sprint 1 Risks</w:t>
        </w:r>
        <w:r>
          <w:rPr>
            <w:noProof/>
            <w:webHidden/>
          </w:rPr>
          <w:tab/>
        </w:r>
        <w:r>
          <w:rPr>
            <w:noProof/>
            <w:webHidden/>
          </w:rPr>
          <w:fldChar w:fldCharType="begin"/>
        </w:r>
        <w:r>
          <w:rPr>
            <w:noProof/>
            <w:webHidden/>
          </w:rPr>
          <w:instrText xml:space="preserve"> PAGEREF _Toc165330025 \h </w:instrText>
        </w:r>
        <w:r>
          <w:rPr>
            <w:noProof/>
            <w:webHidden/>
          </w:rPr>
        </w:r>
        <w:r>
          <w:rPr>
            <w:noProof/>
            <w:webHidden/>
          </w:rPr>
          <w:fldChar w:fldCharType="separate"/>
        </w:r>
        <w:r>
          <w:rPr>
            <w:noProof/>
            <w:webHidden/>
          </w:rPr>
          <w:t>34</w:t>
        </w:r>
        <w:r>
          <w:rPr>
            <w:noProof/>
            <w:webHidden/>
          </w:rPr>
          <w:fldChar w:fldCharType="end"/>
        </w:r>
      </w:hyperlink>
    </w:p>
    <w:p w14:paraId="6DE6634B" w14:textId="7152DC20" w:rsidR="00E67A8A" w:rsidRDefault="00E67A8A">
      <w:pPr>
        <w:pStyle w:val="TableofFigures"/>
        <w:tabs>
          <w:tab w:val="right" w:leader="dot" w:pos="10070"/>
        </w:tabs>
        <w:rPr>
          <w:rFonts w:eastAsiaTheme="minorEastAsia"/>
          <w:noProof/>
          <w:color w:val="auto"/>
          <w:kern w:val="2"/>
          <w:sz w:val="24"/>
          <w:szCs w:val="24"/>
          <w14:ligatures w14:val="standardContextual"/>
        </w:rPr>
      </w:pPr>
      <w:hyperlink w:anchor="_Toc165330026" w:history="1">
        <w:r w:rsidRPr="005519F6">
          <w:rPr>
            <w:rStyle w:val="Hyperlink"/>
            <w:noProof/>
          </w:rPr>
          <w:t>Table : Sprint 2 Risks</w:t>
        </w:r>
        <w:r>
          <w:rPr>
            <w:noProof/>
            <w:webHidden/>
          </w:rPr>
          <w:tab/>
        </w:r>
        <w:r>
          <w:rPr>
            <w:noProof/>
            <w:webHidden/>
          </w:rPr>
          <w:fldChar w:fldCharType="begin"/>
        </w:r>
        <w:r>
          <w:rPr>
            <w:noProof/>
            <w:webHidden/>
          </w:rPr>
          <w:instrText xml:space="preserve"> PAGEREF _Toc165330026 \h </w:instrText>
        </w:r>
        <w:r>
          <w:rPr>
            <w:noProof/>
            <w:webHidden/>
          </w:rPr>
        </w:r>
        <w:r>
          <w:rPr>
            <w:noProof/>
            <w:webHidden/>
          </w:rPr>
          <w:fldChar w:fldCharType="separate"/>
        </w:r>
        <w:r>
          <w:rPr>
            <w:noProof/>
            <w:webHidden/>
          </w:rPr>
          <w:t>35</w:t>
        </w:r>
        <w:r>
          <w:rPr>
            <w:noProof/>
            <w:webHidden/>
          </w:rPr>
          <w:fldChar w:fldCharType="end"/>
        </w:r>
      </w:hyperlink>
    </w:p>
    <w:p w14:paraId="3A7C1667" w14:textId="3E65A108" w:rsidR="00E67A8A" w:rsidRDefault="00E67A8A">
      <w:pPr>
        <w:pStyle w:val="TableofFigures"/>
        <w:tabs>
          <w:tab w:val="right" w:leader="dot" w:pos="10070"/>
        </w:tabs>
        <w:rPr>
          <w:rFonts w:eastAsiaTheme="minorEastAsia"/>
          <w:noProof/>
          <w:color w:val="auto"/>
          <w:kern w:val="2"/>
          <w:sz w:val="24"/>
          <w:szCs w:val="24"/>
          <w14:ligatures w14:val="standardContextual"/>
        </w:rPr>
      </w:pPr>
      <w:hyperlink w:anchor="_Toc165330027" w:history="1">
        <w:r w:rsidRPr="005519F6">
          <w:rPr>
            <w:rStyle w:val="Hyperlink"/>
            <w:noProof/>
          </w:rPr>
          <w:t>Table : Sprint 3 Risks</w:t>
        </w:r>
        <w:r>
          <w:rPr>
            <w:noProof/>
            <w:webHidden/>
          </w:rPr>
          <w:tab/>
        </w:r>
        <w:r>
          <w:rPr>
            <w:noProof/>
            <w:webHidden/>
          </w:rPr>
          <w:fldChar w:fldCharType="begin"/>
        </w:r>
        <w:r>
          <w:rPr>
            <w:noProof/>
            <w:webHidden/>
          </w:rPr>
          <w:instrText xml:space="preserve"> PAGEREF _Toc165330027 \h </w:instrText>
        </w:r>
        <w:r>
          <w:rPr>
            <w:noProof/>
            <w:webHidden/>
          </w:rPr>
        </w:r>
        <w:r>
          <w:rPr>
            <w:noProof/>
            <w:webHidden/>
          </w:rPr>
          <w:fldChar w:fldCharType="separate"/>
        </w:r>
        <w:r>
          <w:rPr>
            <w:noProof/>
            <w:webHidden/>
          </w:rPr>
          <w:t>35</w:t>
        </w:r>
        <w:r>
          <w:rPr>
            <w:noProof/>
            <w:webHidden/>
          </w:rPr>
          <w:fldChar w:fldCharType="end"/>
        </w:r>
      </w:hyperlink>
    </w:p>
    <w:p w14:paraId="45744575" w14:textId="526FF806" w:rsidR="00E67A8A" w:rsidRDefault="00E67A8A">
      <w:pPr>
        <w:pStyle w:val="TableofFigures"/>
        <w:tabs>
          <w:tab w:val="right" w:leader="dot" w:pos="10070"/>
        </w:tabs>
        <w:rPr>
          <w:rFonts w:eastAsiaTheme="minorEastAsia"/>
          <w:noProof/>
          <w:color w:val="auto"/>
          <w:kern w:val="2"/>
          <w:sz w:val="24"/>
          <w:szCs w:val="24"/>
          <w14:ligatures w14:val="standardContextual"/>
        </w:rPr>
      </w:pPr>
      <w:hyperlink w:anchor="_Toc165330028" w:history="1">
        <w:r w:rsidRPr="005519F6">
          <w:rPr>
            <w:rStyle w:val="Hyperlink"/>
            <w:noProof/>
          </w:rPr>
          <w:t>Table : Sprint 4 Risks</w:t>
        </w:r>
        <w:r>
          <w:rPr>
            <w:noProof/>
            <w:webHidden/>
          </w:rPr>
          <w:tab/>
        </w:r>
        <w:r>
          <w:rPr>
            <w:noProof/>
            <w:webHidden/>
          </w:rPr>
          <w:fldChar w:fldCharType="begin"/>
        </w:r>
        <w:r>
          <w:rPr>
            <w:noProof/>
            <w:webHidden/>
          </w:rPr>
          <w:instrText xml:space="preserve"> PAGEREF _Toc165330028 \h </w:instrText>
        </w:r>
        <w:r>
          <w:rPr>
            <w:noProof/>
            <w:webHidden/>
          </w:rPr>
        </w:r>
        <w:r>
          <w:rPr>
            <w:noProof/>
            <w:webHidden/>
          </w:rPr>
          <w:fldChar w:fldCharType="separate"/>
        </w:r>
        <w:r>
          <w:rPr>
            <w:noProof/>
            <w:webHidden/>
          </w:rPr>
          <w:t>36</w:t>
        </w:r>
        <w:r>
          <w:rPr>
            <w:noProof/>
            <w:webHidden/>
          </w:rPr>
          <w:fldChar w:fldCharType="end"/>
        </w:r>
      </w:hyperlink>
    </w:p>
    <w:p w14:paraId="189983C1" w14:textId="71BACAAF" w:rsidR="00E67A8A" w:rsidRDefault="00E67A8A">
      <w:pPr>
        <w:pStyle w:val="TableofFigures"/>
        <w:tabs>
          <w:tab w:val="right" w:leader="dot" w:pos="10070"/>
        </w:tabs>
        <w:rPr>
          <w:rFonts w:eastAsiaTheme="minorEastAsia"/>
          <w:noProof/>
          <w:color w:val="auto"/>
          <w:kern w:val="2"/>
          <w:sz w:val="24"/>
          <w:szCs w:val="24"/>
          <w14:ligatures w14:val="standardContextual"/>
        </w:rPr>
      </w:pPr>
      <w:hyperlink w:anchor="_Toc165330029" w:history="1">
        <w:r w:rsidRPr="005519F6">
          <w:rPr>
            <w:rStyle w:val="Hyperlink"/>
            <w:noProof/>
          </w:rPr>
          <w:t>Table : Sprint 5 Risks</w:t>
        </w:r>
        <w:r>
          <w:rPr>
            <w:noProof/>
            <w:webHidden/>
          </w:rPr>
          <w:tab/>
        </w:r>
        <w:r>
          <w:rPr>
            <w:noProof/>
            <w:webHidden/>
          </w:rPr>
          <w:fldChar w:fldCharType="begin"/>
        </w:r>
        <w:r>
          <w:rPr>
            <w:noProof/>
            <w:webHidden/>
          </w:rPr>
          <w:instrText xml:space="preserve"> PAGEREF _Toc165330029 \h </w:instrText>
        </w:r>
        <w:r>
          <w:rPr>
            <w:noProof/>
            <w:webHidden/>
          </w:rPr>
        </w:r>
        <w:r>
          <w:rPr>
            <w:noProof/>
            <w:webHidden/>
          </w:rPr>
          <w:fldChar w:fldCharType="separate"/>
        </w:r>
        <w:r>
          <w:rPr>
            <w:noProof/>
            <w:webHidden/>
          </w:rPr>
          <w:t>36</w:t>
        </w:r>
        <w:r>
          <w:rPr>
            <w:noProof/>
            <w:webHidden/>
          </w:rPr>
          <w:fldChar w:fldCharType="end"/>
        </w:r>
      </w:hyperlink>
    </w:p>
    <w:p w14:paraId="54604C51" w14:textId="57C80666" w:rsidR="00E67A8A" w:rsidRDefault="00E67A8A">
      <w:pPr>
        <w:pStyle w:val="TableofFigures"/>
        <w:tabs>
          <w:tab w:val="right" w:leader="dot" w:pos="10070"/>
        </w:tabs>
        <w:rPr>
          <w:rFonts w:eastAsiaTheme="minorEastAsia"/>
          <w:noProof/>
          <w:color w:val="auto"/>
          <w:kern w:val="2"/>
          <w:sz w:val="24"/>
          <w:szCs w:val="24"/>
          <w14:ligatures w14:val="standardContextual"/>
        </w:rPr>
      </w:pPr>
      <w:hyperlink w:anchor="_Toc165330030" w:history="1">
        <w:r w:rsidRPr="005519F6">
          <w:rPr>
            <w:rStyle w:val="Hyperlink"/>
            <w:noProof/>
          </w:rPr>
          <w:t>Table : Sprint project dates</w:t>
        </w:r>
        <w:r>
          <w:rPr>
            <w:noProof/>
            <w:webHidden/>
          </w:rPr>
          <w:tab/>
        </w:r>
        <w:r>
          <w:rPr>
            <w:noProof/>
            <w:webHidden/>
          </w:rPr>
          <w:fldChar w:fldCharType="begin"/>
        </w:r>
        <w:r>
          <w:rPr>
            <w:noProof/>
            <w:webHidden/>
          </w:rPr>
          <w:instrText xml:space="preserve"> PAGEREF _Toc165330030 \h </w:instrText>
        </w:r>
        <w:r>
          <w:rPr>
            <w:noProof/>
            <w:webHidden/>
          </w:rPr>
        </w:r>
        <w:r>
          <w:rPr>
            <w:noProof/>
            <w:webHidden/>
          </w:rPr>
          <w:fldChar w:fldCharType="separate"/>
        </w:r>
        <w:r>
          <w:rPr>
            <w:noProof/>
            <w:webHidden/>
          </w:rPr>
          <w:t>37</w:t>
        </w:r>
        <w:r>
          <w:rPr>
            <w:noProof/>
            <w:webHidden/>
          </w:rPr>
          <w:fldChar w:fldCharType="end"/>
        </w:r>
      </w:hyperlink>
    </w:p>
    <w:p w14:paraId="7EE8FEC8" w14:textId="0D5CAB07" w:rsidR="00EE60C0" w:rsidRDefault="005826B3">
      <w:r>
        <w:rPr>
          <w:b/>
          <w:color w:val="2B579A"/>
          <w:shd w:val="clear" w:color="auto" w:fill="E6E6E6"/>
        </w:rPr>
        <w:fldChar w:fldCharType="end"/>
      </w:r>
    </w:p>
    <w:p w14:paraId="797B2006" w14:textId="77777777" w:rsidR="00DD02E0" w:rsidRDefault="00DD02E0">
      <w:r>
        <w:br w:type="page"/>
      </w:r>
    </w:p>
    <w:p w14:paraId="10AF64BF" w14:textId="6B4FD859" w:rsidR="00682F55" w:rsidRDefault="00434B77" w:rsidP="00220B9B">
      <w:r>
        <w:rPr>
          <w:noProof/>
          <w:color w:val="2B579A"/>
          <w:shd w:val="clear" w:color="auto" w:fill="E6E6E6"/>
        </w:rPr>
        <w:lastRenderedPageBreak/>
        <mc:AlternateContent>
          <mc:Choice Requires="wps">
            <w:drawing>
              <wp:anchor distT="0" distB="0" distL="114300" distR="114300" simplePos="0" relativeHeight="251658251" behindDoc="1" locked="1" layoutInCell="1" allowOverlap="1" wp14:anchorId="712BC670" wp14:editId="3768BD7C">
                <wp:simplePos x="0" y="0"/>
                <wp:positionH relativeFrom="page">
                  <wp:posOffset>1371600</wp:posOffset>
                </wp:positionH>
                <wp:positionV relativeFrom="page">
                  <wp:posOffset>4768850</wp:posOffset>
                </wp:positionV>
                <wp:extent cx="5029200" cy="521208"/>
                <wp:effectExtent l="0" t="0" r="0" b="2540"/>
                <wp:wrapNone/>
                <wp:docPr id="3" name="Text Box 3" descr="Pull quote"/>
                <wp:cNvGraphicFramePr/>
                <a:graphic xmlns:a="http://schemas.openxmlformats.org/drawingml/2006/main">
                  <a:graphicData uri="http://schemas.microsoft.com/office/word/2010/wordprocessingShape">
                    <wps:wsp>
                      <wps:cNvSpPr txBox="1"/>
                      <wps:spPr>
                        <a:xfrm>
                          <a:off x="0" y="0"/>
                          <a:ext cx="5029200" cy="52120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B861D5F" w14:textId="77777777" w:rsidR="009F3383" w:rsidRPr="00331F30" w:rsidRDefault="009F3383" w:rsidP="00434B77">
                            <w:pPr>
                              <w:pStyle w:val="NoSpacing"/>
                              <w:pBdr>
                                <w:top w:val="thinThickSmallGap" w:sz="24" w:space="6" w:color="6A3B68" w:themeColor="accent5"/>
                                <w:bottom w:val="thickThinSmallGap" w:sz="24" w:space="6" w:color="6A3B68" w:themeColor="accent5"/>
                              </w:pBdr>
                              <w:jc w:val="center"/>
                              <w:rPr>
                                <w:rFonts w:ascii="Corbel" w:hAnsi="Corbel"/>
                                <w:b/>
                                <w:bCs/>
                                <w:sz w:val="32"/>
                                <w:szCs w:val="32"/>
                              </w:rPr>
                            </w:pPr>
                            <w:r>
                              <w:rPr>
                                <w:rFonts w:ascii="Corbel" w:hAnsi="Corbel"/>
                                <w:b/>
                                <w:bCs/>
                                <w:sz w:val="32"/>
                                <w:szCs w:val="32"/>
                              </w:rPr>
                              <w:t>This page intentionally left blan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712BC670" id="Text Box 3" o:spid="_x0000_s1033" type="#_x0000_t202" alt="Pull quote" style="position:absolute;margin-left:108pt;margin-top:375.5pt;width:396pt;height:41.05pt;z-index:-251658229;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" filled="f" stroked="f" strokeweight=".5pt">
                <v:textbox style="mso-fit-shape-to-text:t" inset="0,0,0,0">
                  <w:txbxContent>
                    <w:p w14:paraId="4B861D5F" w14:textId="77777777" w:rsidR="009F3383" w:rsidRPr="00331F30" w:rsidRDefault="009F3383" w:rsidP="00434B77">
                      <w:pPr>
                        <w:pStyle w:val="NoSpacing"/>
                        <w:pBdr>
                          <w:top w:val="thinThickSmallGap" w:sz="24" w:space="6" w:color="6A3B68" w:themeColor="accent5"/>
                          <w:bottom w:val="thickThinSmallGap" w:sz="24" w:space="6" w:color="6A3B68" w:themeColor="accent5"/>
                        </w:pBdr>
                        <w:jc w:val="center"/>
                        <w:rPr>
                          <w:rFonts w:ascii="Corbel" w:hAnsi="Corbel"/>
                          <w:b/>
                          <w:bCs/>
                          <w:sz w:val="32"/>
                          <w:szCs w:val="32"/>
                        </w:rPr>
                      </w:pPr>
                      <w:r>
                        <w:rPr>
                          <w:rFonts w:ascii="Corbel" w:hAnsi="Corbel"/>
                          <w:b/>
                          <w:bCs/>
                          <w:sz w:val="32"/>
                          <w:szCs w:val="32"/>
                        </w:rPr>
                        <w:t xml:space="preserve">This page intentionally left </w:t>
                      </w:r>
                      <w:proofErr w:type="gramStart"/>
                      <w:r>
                        <w:rPr>
                          <w:rFonts w:ascii="Corbel" w:hAnsi="Corbel"/>
                          <w:b/>
                          <w:bCs/>
                          <w:sz w:val="32"/>
                          <w:szCs w:val="32"/>
                        </w:rPr>
                        <w:t>blank</w:t>
                      </w:r>
                      <w:proofErr w:type="gramEnd"/>
                    </w:p>
                  </w:txbxContent>
                </v:textbox>
                <w10:wrap anchorx="page" anchory="page"/>
                <w10:anchorlock/>
              </v:shape>
            </w:pict>
          </mc:Fallback>
        </mc:AlternateContent>
      </w:r>
    </w:p>
    <w:p w14:paraId="4EDE8A49" w14:textId="77777777" w:rsidR="00DB73EF" w:rsidRDefault="00DB73EF" w:rsidP="00FD6D43"/>
    <w:p w14:paraId="2253CDFE" w14:textId="476027AA" w:rsidR="00FD6D43" w:rsidRPr="00FD6D43" w:rsidRDefault="00FD6D43" w:rsidP="00FD6D43">
      <w:pPr>
        <w:sectPr w:rsidR="00FD6D43" w:rsidRPr="00FD6D43" w:rsidSect="00B43C89">
          <w:headerReference w:type="even" r:id="rId18"/>
          <w:headerReference w:type="default" r:id="rId19"/>
          <w:footerReference w:type="even" r:id="rId20"/>
          <w:footerReference w:type="default" r:id="rId21"/>
          <w:pgSz w:w="12240" w:h="15840" w:code="1"/>
          <w:pgMar w:top="720" w:right="1080" w:bottom="720" w:left="1080" w:header="706" w:footer="706" w:gutter="0"/>
          <w:pgNumType w:fmt="lowerRoman" w:start="1"/>
          <w:cols w:space="851"/>
          <w:docGrid w:linePitch="360"/>
        </w:sectPr>
      </w:pPr>
    </w:p>
    <w:p w14:paraId="69E068C5" w14:textId="4F231585" w:rsidR="00B31872" w:rsidRDefault="00354A37" w:rsidP="0053206F">
      <w:pPr>
        <w:pStyle w:val="ChapterTitle"/>
      </w:pPr>
      <w:r>
        <w:lastRenderedPageBreak/>
        <w:t>Abstract</w:t>
      </w:r>
    </w:p>
    <w:p w14:paraId="0DC269AA" w14:textId="4AC7E21E" w:rsidR="00354A37" w:rsidRPr="00BC4310" w:rsidRDefault="576132E6" w:rsidP="00BC4310">
      <w:pPr>
        <w:pStyle w:val="SectionHeading"/>
      </w:pPr>
      <w:bookmarkStart w:id="1" w:name="_Toc165318565"/>
      <w:r>
        <w:t>Abs</w:t>
      </w:r>
      <w:r w:rsidR="7F418261">
        <w:t>tract</w:t>
      </w:r>
      <w:bookmarkEnd w:id="1"/>
    </w:p>
    <w:p w14:paraId="4518E5CF" w14:textId="1A3D9FA0" w:rsidR="00110F8A" w:rsidRDefault="19EF7D18" w:rsidP="00856404">
      <w:pPr>
        <w:widowControl w:val="0"/>
        <w:spacing w:before="1"/>
        <w:ind w:left="139" w:right="125"/>
        <w:jc w:val="both"/>
      </w:pPr>
      <w:r w:rsidRPr="6212F2CA">
        <w:rPr>
          <w:rFonts w:ascii="Calibri" w:eastAsia="Calibri" w:hAnsi="Calibri" w:cs="Calibri"/>
        </w:rPr>
        <w:t xml:space="preserve">Accurate forecasting of multivariate time series data is crucial across numerous industries, from finance to healthcare, enabling informed decision-making and strategic planning, where multiple interdependent factors influence future outcomes. However, traditional forecasting models, ranging from basic regression techniques to more advanced methods like LSTM-RNNs, exhibit significant limitations in analyzing complex, high-dimensional data with intricate variable dependencies. These models are often constrained by their reliance on extensive training data volumes and their predominant focus on capturing linear relationships, failing to uncover the intricate non-linear patterns present in real-world multivariate time series. To overcome these limitations, this research explores the adaptation of advanced deep learning architectures, specifically transformer models, for multivariate time series forecasting. Transformer models leverage self-attention mechanisms to effectively process temporal sequences while accounting for multiple influential variables, enabling the capture of long-range dependencies and non-linear relationships with reduced data requirements. By employing the Patch Time series Transformer, tailored for time series tasks, we demonstrate the potential of this approach on a comprehensive stock market dataset spanning 100 companies with high-resolution 1-minute data over 7 years. Our findings showcase the transformer model's capability to generate accurate future predictions by accounting for the interdependencies across multiple variables, outperforming traditional techniques. This research underscores the transformative impact of cutting-edge deep learning architectures in facilitating precise multivariate forecasting, crucial for informed decision-making and strategic planning across business operations. Future work could investigate incorporating real-time streaming data </w:t>
      </w:r>
      <w:r w:rsidR="008B23A7">
        <w:rPr>
          <w:rFonts w:ascii="Calibri" w:eastAsia="Calibri" w:hAnsi="Calibri" w:cs="Calibri"/>
        </w:rPr>
        <w:t xml:space="preserve">as well as </w:t>
      </w:r>
      <w:r w:rsidR="009201B5">
        <w:rPr>
          <w:rFonts w:ascii="Calibri" w:eastAsia="Calibri" w:hAnsi="Calibri" w:cs="Calibri"/>
        </w:rPr>
        <w:t xml:space="preserve">data fusion techniques </w:t>
      </w:r>
      <w:r w:rsidRPr="6212F2CA">
        <w:rPr>
          <w:rFonts w:ascii="Calibri" w:eastAsia="Calibri" w:hAnsi="Calibri" w:cs="Calibri"/>
        </w:rPr>
        <w:t>to enable dynamic updating of the transformer model, resulting in more timely predictions.</w:t>
      </w:r>
    </w:p>
    <w:p w14:paraId="03C478D3" w14:textId="34468176" w:rsidR="00110F8A" w:rsidRDefault="00110F8A" w:rsidP="6212F2CA"/>
    <w:p w14:paraId="217B9A3B" w14:textId="77777777" w:rsidR="00445A95" w:rsidRPr="00110F8A" w:rsidRDefault="00445A95" w:rsidP="008921D6"/>
    <w:p w14:paraId="39392CF0" w14:textId="10BB7CED" w:rsidR="00B97312" w:rsidRDefault="793E1D54" w:rsidP="5D070A8E">
      <w:r>
        <w:t xml:space="preserve"> </w:t>
      </w:r>
      <w:r w:rsidR="3850529A">
        <w:br w:type="page"/>
      </w:r>
    </w:p>
    <w:p w14:paraId="0EF0DD4A" w14:textId="77777777" w:rsidR="00FD6D43" w:rsidRDefault="00FD6D43" w:rsidP="007C4134"/>
    <w:p w14:paraId="2F7D7641" w14:textId="593986AF" w:rsidR="00B97312" w:rsidRDefault="00110F8A" w:rsidP="007C4134">
      <w:r>
        <w:rPr>
          <w:noProof/>
          <w:color w:val="2B579A"/>
          <w:shd w:val="clear" w:color="auto" w:fill="E6E6E6"/>
        </w:rPr>
        <mc:AlternateContent>
          <mc:Choice Requires="wps">
            <w:drawing>
              <wp:anchor distT="0" distB="0" distL="114300" distR="114300" simplePos="0" relativeHeight="251658250" behindDoc="1" locked="1" layoutInCell="1" allowOverlap="1" wp14:anchorId="4CE7CD35" wp14:editId="008EDAB7">
                <wp:simplePos x="0" y="0"/>
                <wp:positionH relativeFrom="page">
                  <wp:align>center</wp:align>
                </wp:positionH>
                <wp:positionV relativeFrom="page">
                  <wp:align>center</wp:align>
                </wp:positionV>
                <wp:extent cx="5029200" cy="521208"/>
                <wp:effectExtent l="0" t="0" r="0" b="2540"/>
                <wp:wrapNone/>
                <wp:docPr id="27" name="Text Box 27" descr="Pull quote"/>
                <wp:cNvGraphicFramePr/>
                <a:graphic xmlns:a="http://schemas.openxmlformats.org/drawingml/2006/main">
                  <a:graphicData uri="http://schemas.microsoft.com/office/word/2010/wordprocessingShape">
                    <wps:wsp>
                      <wps:cNvSpPr txBox="1"/>
                      <wps:spPr>
                        <a:xfrm>
                          <a:off x="0" y="0"/>
                          <a:ext cx="5029200" cy="52120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7990B38" w14:textId="4D433003" w:rsidR="009F3383" w:rsidRPr="00331F30" w:rsidRDefault="009F3383" w:rsidP="00110F8A">
                            <w:pPr>
                              <w:pStyle w:val="NoSpacing"/>
                              <w:pBdr>
                                <w:top w:val="thinThickSmallGap" w:sz="24" w:space="6" w:color="6A3B68" w:themeColor="accent5"/>
                                <w:bottom w:val="thickThinSmallGap" w:sz="24" w:space="6" w:color="6A3B68" w:themeColor="accent5"/>
                              </w:pBdr>
                              <w:jc w:val="center"/>
                              <w:rPr>
                                <w:rFonts w:ascii="Corbel" w:hAnsi="Corbel"/>
                                <w:b/>
                                <w:bCs/>
                                <w:sz w:val="32"/>
                                <w:szCs w:val="32"/>
                              </w:rPr>
                            </w:pPr>
                            <w:r>
                              <w:rPr>
                                <w:rFonts w:ascii="Corbel" w:hAnsi="Corbel"/>
                                <w:b/>
                                <w:bCs/>
                                <w:sz w:val="32"/>
                                <w:szCs w:val="32"/>
                              </w:rPr>
                              <w:t>This page intentionally left blan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4CE7CD35" id="Text Box 27" o:spid="_x0000_s1034" type="#_x0000_t202" alt="Pull quote" style="position:absolute;margin-left:0;margin-top:0;width:396pt;height:41.05pt;z-index:-251658230;visibility:visible;mso-wrap-style:square;mso-width-percent:0;mso-height-percent:0;mso-wrap-distance-left:9pt;mso-wrap-distance-top:0;mso-wrap-distance-right:9pt;mso-wrap-distance-bottom:0;mso-position-horizontal:center;mso-position-horizontal-relative:page;mso-position-vertical:center;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" filled="f" stroked="f" strokeweight=".5pt">
                <v:textbox style="mso-fit-shape-to-text:t" inset="0,0,0,0">
                  <w:txbxContent>
                    <w:p w14:paraId="47990B38" w14:textId="4D433003" w:rsidR="009F3383" w:rsidRPr="00331F30" w:rsidRDefault="009F3383" w:rsidP="00110F8A">
                      <w:pPr>
                        <w:pStyle w:val="NoSpacing"/>
                        <w:pBdr>
                          <w:top w:val="thinThickSmallGap" w:sz="24" w:space="6" w:color="6A3B68" w:themeColor="accent5"/>
                          <w:bottom w:val="thickThinSmallGap" w:sz="24" w:space="6" w:color="6A3B68" w:themeColor="accent5"/>
                        </w:pBdr>
                        <w:jc w:val="center"/>
                        <w:rPr>
                          <w:rFonts w:ascii="Corbel" w:hAnsi="Corbel"/>
                          <w:b/>
                          <w:bCs/>
                          <w:sz w:val="32"/>
                          <w:szCs w:val="32"/>
                        </w:rPr>
                      </w:pPr>
                      <w:r>
                        <w:rPr>
                          <w:rFonts w:ascii="Corbel" w:hAnsi="Corbel"/>
                          <w:b/>
                          <w:bCs/>
                          <w:sz w:val="32"/>
                          <w:szCs w:val="32"/>
                        </w:rPr>
                        <w:t xml:space="preserve">This page intentionally left </w:t>
                      </w:r>
                      <w:proofErr w:type="gramStart"/>
                      <w:r>
                        <w:rPr>
                          <w:rFonts w:ascii="Corbel" w:hAnsi="Corbel"/>
                          <w:b/>
                          <w:bCs/>
                          <w:sz w:val="32"/>
                          <w:szCs w:val="32"/>
                        </w:rPr>
                        <w:t>blank</w:t>
                      </w:r>
                      <w:proofErr w:type="gramEnd"/>
                    </w:p>
                  </w:txbxContent>
                </v:textbox>
                <w10:wrap anchorx="page" anchory="page"/>
                <w10:anchorlock/>
              </v:shape>
            </w:pict>
          </mc:Fallback>
        </mc:AlternateContent>
      </w:r>
    </w:p>
    <w:p w14:paraId="445B1886" w14:textId="77777777" w:rsidR="005A73BC" w:rsidRDefault="005A73BC" w:rsidP="00177324">
      <w:pPr>
        <w:pStyle w:val="ChapterTitle"/>
        <w:sectPr w:rsidR="005A73BC" w:rsidSect="00B43C89">
          <w:headerReference w:type="default" r:id="rId22"/>
          <w:footerReference w:type="even" r:id="rId23"/>
          <w:footerReference w:type="default" r:id="rId24"/>
          <w:type w:val="oddPage"/>
          <w:pgSz w:w="12240" w:h="15840" w:code="1"/>
          <w:pgMar w:top="720" w:right="1080" w:bottom="720" w:left="1080" w:header="706" w:footer="706" w:gutter="0"/>
          <w:pgNumType w:start="1"/>
          <w:cols w:space="851"/>
          <w:docGrid w:linePitch="360"/>
        </w:sectPr>
      </w:pPr>
    </w:p>
    <w:p w14:paraId="49E94C7A" w14:textId="09A93ED5" w:rsidR="00411519" w:rsidRDefault="005C59F3" w:rsidP="00177324">
      <w:pPr>
        <w:pStyle w:val="ChapterTitle"/>
      </w:pPr>
      <w:commentRangeStart w:id="2"/>
      <w:commentRangeStart w:id="3"/>
      <w:commentRangeStart w:id="4"/>
      <w:commentRangeStart w:id="5"/>
      <w:r>
        <w:lastRenderedPageBreak/>
        <w:t>Report</w:t>
      </w:r>
      <w:commentRangeEnd w:id="2"/>
      <w:r>
        <w:rPr>
          <w:rStyle w:val="CommentReference"/>
        </w:rPr>
        <w:commentReference w:id="2"/>
      </w:r>
      <w:commentRangeEnd w:id="3"/>
      <w:r>
        <w:rPr>
          <w:rStyle w:val="CommentReference"/>
        </w:rPr>
        <w:commentReference w:id="3"/>
      </w:r>
      <w:commentRangeEnd w:id="4"/>
      <w:r>
        <w:rPr>
          <w:rStyle w:val="CommentReference"/>
        </w:rPr>
        <w:commentReference w:id="4"/>
      </w:r>
      <w:commentRangeEnd w:id="5"/>
      <w:r>
        <w:rPr>
          <w:rStyle w:val="CommentReference"/>
        </w:rPr>
        <w:commentReference w:id="5"/>
      </w:r>
    </w:p>
    <w:p w14:paraId="242F9FEF" w14:textId="0EBFEFEC" w:rsidR="00177324" w:rsidRDefault="00177324" w:rsidP="374DA0E5">
      <w:pPr>
        <w:pStyle w:val="Heading1"/>
        <w:numPr>
          <w:ilvl w:val="0"/>
          <w:numId w:val="0"/>
        </w:numPr>
      </w:pPr>
      <w:bookmarkStart w:id="6" w:name="_Toc165318566"/>
      <w:r>
        <w:t xml:space="preserve">Problem </w:t>
      </w:r>
      <w:r w:rsidR="003B6B2D">
        <w:t>Definition</w:t>
      </w:r>
      <w:bookmarkEnd w:id="6"/>
    </w:p>
    <w:p w14:paraId="55D1D461" w14:textId="35743A07" w:rsidR="008C3FD9" w:rsidRDefault="68C5CED9" w:rsidP="428B64FD">
      <w:pPr>
        <w:pStyle w:val="Heading2"/>
      </w:pPr>
      <w:bookmarkStart w:id="7" w:name="_Background_"/>
      <w:bookmarkStart w:id="8" w:name="_Toc165318567"/>
      <w:r>
        <w:t>Background</w:t>
      </w:r>
      <w:bookmarkEnd w:id="7"/>
      <w:bookmarkEnd w:id="8"/>
      <w:r w:rsidR="3A053799" w:rsidRPr="00DF2C52">
        <w:t xml:space="preserve"> </w:t>
      </w:r>
    </w:p>
    <w:p w14:paraId="11F949F0" w14:textId="01F616D3" w:rsidR="428B64FD" w:rsidRDefault="2CF7C975" w:rsidP="6F25AED0">
      <w:pPr>
        <w:pStyle w:val="Heading3"/>
      </w:pPr>
      <w:bookmarkStart w:id="9" w:name="_Introduction_to_forecasting"/>
      <w:bookmarkStart w:id="10" w:name="_Toc165318568"/>
      <w:bookmarkEnd w:id="9"/>
      <w:r>
        <w:t xml:space="preserve">Introduction to </w:t>
      </w:r>
      <w:r w:rsidR="1352D79A">
        <w:t>f</w:t>
      </w:r>
      <w:r>
        <w:t>orecasting</w:t>
      </w:r>
      <w:bookmarkEnd w:id="10"/>
    </w:p>
    <w:p w14:paraId="4FA6B5E3" w14:textId="3D5D7586" w:rsidR="428B64FD" w:rsidRDefault="005A02DE" w:rsidP="6F3C58F2">
      <w:pPr>
        <w:keepNext/>
        <w:keepLines/>
        <w:jc w:val="both"/>
      </w:pPr>
      <w:r>
        <w:t>The terms forecasting and prediction have conflicting definitions in different resources.</w:t>
      </w:r>
      <w:r w:rsidR="67129656">
        <w:t xml:space="preserve"> </w:t>
      </w:r>
      <w:r w:rsidR="00800451" w:rsidRPr="00800451">
        <w:t>Forecasting is defined as the systematic process of estimating future events based on analysis of trends and data, while prediction refers to the act of declaring a possible outcome under specific conditions</w:t>
      </w:r>
      <w:r w:rsidR="00800451">
        <w:t xml:space="preserve">. </w:t>
      </w:r>
      <w:r w:rsidR="00996BB0">
        <w:t>The predictability of an event is determined by the event itself, regardless of our ability to predict it</w:t>
      </w:r>
      <w:r w:rsidR="001744F4">
        <w:t xml:space="preserve"> </w:t>
      </w:r>
      <w:r w:rsidR="001744F4">
        <w:fldChar w:fldCharType="begin"/>
      </w:r>
      <w:r w:rsidR="001744F4">
        <w:instrText xml:space="preserve"> ADDIN ZOTERO_ITEM CSL_CITATION {"citationID":"VDaloWnm","properties":{"formattedCitation":"[1]","plainCitation":"[1]","noteIndex":0},"citationItems":[{"id":51,"uris":["http://zotero.org/users/14044435/items/KD4TBA4D"],"itemData":{"id":51,"type":"webpage","abstract":"We propose an efficient design of Transformer-based models for multivariate time series forecasting and self-supervised representation learning. It is based on two key components: (i) segmentation of time series into s…","container-title":"ar5iv","language":"en","title":"A Time Series is Worth 64 Words: Long-term Forecasting with Transformers","title-short":"A Time Series is Worth 64 Words","URL":"https://ar5iv.labs.arxiv.org/html/2211.14730","accessed":{"date-parts":[["2024",5,2]]}}}],"schema":"https://github.com/citation-style-language/schema/raw/master/csl-citation.json"} </w:instrText>
      </w:r>
      <w:r w:rsidR="001744F4">
        <w:fldChar w:fldCharType="separate"/>
      </w:r>
      <w:r w:rsidR="001744F4" w:rsidRPr="001744F4">
        <w:rPr>
          <w:rFonts w:ascii="Calibri" w:hAnsi="Calibri" w:cs="Calibri"/>
        </w:rPr>
        <w:t>[1]</w:t>
      </w:r>
      <w:r w:rsidR="001744F4">
        <w:fldChar w:fldCharType="end"/>
      </w:r>
      <w:r w:rsidR="00996BB0">
        <w:t>.</w:t>
      </w:r>
      <w:r w:rsidR="2AA3CCF8">
        <w:t xml:space="preserve"> </w:t>
      </w:r>
      <w:r w:rsidR="004765E8">
        <w:t>In Forecasting Fundamentals, Sanders explains that forecasting is the process of making predictions about the future</w:t>
      </w:r>
      <w:r w:rsidR="00755DB8">
        <w:t xml:space="preserve"> </w:t>
      </w:r>
      <w:r w:rsidR="00755DB8">
        <w:fldChar w:fldCharType="begin"/>
      </w:r>
      <w:r w:rsidR="00755DB8">
        <w:instrText xml:space="preserve"> ADDIN ZOTERO_ITEM CSL_CITATION {"citationID":"RItc2WJ0","properties":{"formattedCitation":"[2]","plainCitation":"[2]","noteIndex":0},"citationItems":[{"id":48,"uris":["http://zotero.org/users/14044435/items/9GPVEC69"],"itemData":{"id":48,"type":"webpage","abstract":"We’re on a journey to advance and democratize artificial intelligence through open source and open science.","title":"PatchTSMixer","URL":"https://huggingface.co/docs/transformers/en/model_doc/patchtsmixer","accessed":{"date-parts":[["2024",5,1]]}}}],"schema":"https://github.com/citation-style-language/schema/raw/master/csl-citation.json"} </w:instrText>
      </w:r>
      <w:r w:rsidR="00755DB8">
        <w:fldChar w:fldCharType="separate"/>
      </w:r>
      <w:r w:rsidR="00755DB8" w:rsidRPr="00755DB8">
        <w:rPr>
          <w:rFonts w:ascii="Calibri" w:hAnsi="Calibri" w:cs="Calibri"/>
        </w:rPr>
        <w:t>[2]</w:t>
      </w:r>
      <w:r w:rsidR="00755DB8">
        <w:fldChar w:fldCharType="end"/>
      </w:r>
      <w:r w:rsidR="004765E8">
        <w:t>.</w:t>
      </w:r>
      <w:r w:rsidR="2CF7C975">
        <w:t xml:space="preserve"> It involves predicting future events or trends based on historical data, current information, and statistical methods. The significance of forecasting lies in its ability to guide decision-making processes, enabling organizations and individuals to prepare and strategize effectively for the future.</w:t>
      </w:r>
      <w:r w:rsidR="7B3AA687">
        <w:t xml:space="preserve"> </w:t>
      </w:r>
    </w:p>
    <w:p w14:paraId="6611AB54" w14:textId="5438AB92" w:rsidR="428B64FD" w:rsidRDefault="3D378505" w:rsidP="145C3B5C">
      <w:pPr>
        <w:keepNext/>
        <w:keepLines/>
        <w:jc w:val="both"/>
      </w:pPr>
      <w:r>
        <w:t xml:space="preserve">Forecasting is an essential practice across numerous </w:t>
      </w:r>
      <w:r w:rsidR="79C1B370">
        <w:t>industrie</w:t>
      </w:r>
      <w:r>
        <w:t>s</w:t>
      </w:r>
      <w:r w:rsidR="00400BD5">
        <w:t xml:space="preserve"> sectors</w:t>
      </w:r>
      <w:r>
        <w:t xml:space="preserve">, ranging from economics to meteorology. </w:t>
      </w:r>
      <w:r w:rsidR="01C4CAB8">
        <w:t xml:space="preserve">Chance is central to forecasting in all disciplines and reflects the obvious </w:t>
      </w:r>
      <w:r w:rsidR="11281586">
        <w:t>features</w:t>
      </w:r>
      <w:r w:rsidR="01C4CAB8">
        <w:t xml:space="preserve"> that forecasts can, and often do, differ from outcom</w:t>
      </w:r>
      <w:r w:rsidR="00915062">
        <w:t>es</w:t>
      </w:r>
      <w:r w:rsidR="00AF5BB4">
        <w:t xml:space="preserve"> </w:t>
      </w:r>
      <w:r w:rsidR="00AF5BB4">
        <w:fldChar w:fldCharType="begin"/>
      </w:r>
      <w:r w:rsidR="00AF5BB4">
        <w:instrText xml:space="preserve"> ADDIN ZOTERO_ITEM CSL_CITATION {"citationID":"1wFBr8qf","properties":{"formattedCitation":"[1]","plainCitation":"[1]","noteIndex":0},"citationItems":[{"id":51,"uris":["http://zotero.org/users/14044435/items/KD4TBA4D"],"itemData":{"id":51,"type":"webpage","abstract":"We propose an efficient design of Transformer-based models for multivariate time series forecasting and self-supervised representation learning. It is based on two key components: (i) segmentation of time series into s…","container-title":"ar5iv","language":"en","title":"A Time Series is Worth 64 Words: Long-term Forecasting with Transformers","title-short":"A Time Series is Worth 64 Words","URL":"https://ar5iv.labs.arxiv.org/html/2211.14730","accessed":{"date-parts":[["2024",5,2]]}}}],"schema":"https://github.com/citation-style-language/schema/raw/master/csl-citation.json"} </w:instrText>
      </w:r>
      <w:r w:rsidR="00AF5BB4">
        <w:fldChar w:fldCharType="separate"/>
      </w:r>
      <w:r w:rsidR="00AF5BB4" w:rsidRPr="00AF5BB4">
        <w:rPr>
          <w:rFonts w:ascii="Calibri" w:hAnsi="Calibri" w:cs="Calibri"/>
        </w:rPr>
        <w:t>[1]</w:t>
      </w:r>
      <w:r w:rsidR="00AF5BB4">
        <w:fldChar w:fldCharType="end"/>
      </w:r>
      <w:r w:rsidR="1F2F8A6B">
        <w:t>.</w:t>
      </w:r>
    </w:p>
    <w:p w14:paraId="7407CD96" w14:textId="51A69C6E" w:rsidR="428B64FD" w:rsidRDefault="102BC454" w:rsidP="6F3C58F2">
      <w:pPr>
        <w:keepNext/>
        <w:keepLines/>
        <w:jc w:val="both"/>
        <w:rPr>
          <w:highlight w:val="yellow"/>
        </w:rPr>
      </w:pPr>
      <w:r>
        <w:t>The challenge is in being accurate.</w:t>
      </w:r>
      <w:r w:rsidR="7C69AFF3">
        <w:t xml:space="preserve"> It has been shown that following a process that has been well established will help ensure forecasts with better </w:t>
      </w:r>
      <w:r w:rsidR="6D9CD728">
        <w:t>accuracy</w:t>
      </w:r>
      <w:r w:rsidR="00ED7061">
        <w:t xml:space="preserve"> </w:t>
      </w:r>
      <w:r w:rsidR="00D014BE">
        <w:fldChar w:fldCharType="begin"/>
      </w:r>
      <w:r w:rsidR="00D014BE">
        <w:instrText xml:space="preserve"> ADDIN ZOTERO_ITEM CSL_CITATION {"citationID":"y0xcHSiW","properties":{"formattedCitation":"[2]","plainCitation":"[2]","noteIndex":0},"citationItems":[{"id":48,"uris":["http://zotero.org/users/14044435/items/9GPVEC69"],"itemData":{"id":48,"type":"webpage","abstract":"We’re on a journey to advance and democratize artificial intelligence through open source and open science.","title":"PatchTSMixer","URL":"https://huggingface.co/docs/transformers/en/model_doc/patchtsmixer","accessed":{"date-parts":[["2024",5,1]]}}}],"schema":"https://github.com/citation-style-language/schema/raw/master/csl-citation.json"} </w:instrText>
      </w:r>
      <w:r w:rsidR="00D014BE">
        <w:fldChar w:fldCharType="separate"/>
      </w:r>
      <w:r w:rsidR="00D014BE" w:rsidRPr="00D014BE">
        <w:rPr>
          <w:rFonts w:ascii="Calibri" w:hAnsi="Calibri" w:cs="Calibri"/>
        </w:rPr>
        <w:t>[2]</w:t>
      </w:r>
      <w:r w:rsidR="00D014BE">
        <w:fldChar w:fldCharType="end"/>
      </w:r>
      <w:r w:rsidR="1C77DB26">
        <w:t>. Traditional</w:t>
      </w:r>
      <w:r w:rsidR="2CF7C975">
        <w:t xml:space="preserve"> forecasting methods are grounded in statistical techniques and historical data analysis. These methods include time series analysis, causal models, and qualitative techniques like expert judgment or market research. T</w:t>
      </w:r>
      <w:r w:rsidR="0C808C9D">
        <w:t xml:space="preserve">he forecaster’s job is difficult </w:t>
      </w:r>
      <w:r w:rsidR="542B9606">
        <w:t>enough but</w:t>
      </w:r>
      <w:r w:rsidR="39F32EA3">
        <w:t xml:space="preserve"> is made all the harder by data being revised, so that we may only learn the corre</w:t>
      </w:r>
      <w:r w:rsidR="0E320CE5">
        <w:t>c</w:t>
      </w:r>
      <w:r w:rsidR="39F32EA3">
        <w:t>t values of today’s key macroeconomic variables at the time: a bad starting point will usually worsen the forecast accuracy</w:t>
      </w:r>
      <w:r w:rsidR="00AF5BB4">
        <w:t xml:space="preserve"> </w:t>
      </w:r>
      <w:r w:rsidR="00AF5BB4">
        <w:fldChar w:fldCharType="begin"/>
      </w:r>
      <w:r w:rsidR="00AF5BB4">
        <w:instrText xml:space="preserve"> ADDIN ZOTERO_ITEM CSL_CITATION {"citationID":"Qk8eRiiS","properties":{"formattedCitation":"[1]","plainCitation":"[1]","noteIndex":0},"citationItems":[{"id":51,"uris":["http://zotero.org/users/14044435/items/KD4TBA4D"],"itemData":{"id":51,"type":"webpage","abstract":"We propose an efficient design of Transformer-based models for multivariate time series forecasting and self-supervised representation learning. It is based on two key components: (i) segmentation of time series into s…","container-title":"ar5iv","language":"en","title":"A Time Series is Worth 64 Words: Long-term Forecasting with Transformers","title-short":"A Time Series is Worth 64 Words","URL":"https://ar5iv.labs.arxiv.org/html/2211.14730","accessed":{"date-parts":[["2024",5,2]]}}}],"schema":"https://github.com/citation-style-language/schema/raw/master/csl-citation.json"} </w:instrText>
      </w:r>
      <w:r w:rsidR="00AF5BB4">
        <w:fldChar w:fldCharType="separate"/>
      </w:r>
      <w:r w:rsidR="00AF5BB4" w:rsidRPr="00AF5BB4">
        <w:rPr>
          <w:rFonts w:ascii="Calibri" w:hAnsi="Calibri" w:cs="Calibri"/>
        </w:rPr>
        <w:t>[1]</w:t>
      </w:r>
      <w:r w:rsidR="00AF5BB4">
        <w:fldChar w:fldCharType="end"/>
      </w:r>
      <w:r w:rsidR="27298058">
        <w:t>.</w:t>
      </w:r>
    </w:p>
    <w:p w14:paraId="0297A5E4" w14:textId="04DF36E5" w:rsidR="428B64FD" w:rsidRDefault="2CF7C975" w:rsidP="6F25AED0">
      <w:pPr>
        <w:pStyle w:val="Heading3"/>
      </w:pPr>
      <w:bookmarkStart w:id="11" w:name="_Toc165318569"/>
      <w:r>
        <w:t xml:space="preserve">Limitations of </w:t>
      </w:r>
      <w:r w:rsidR="38C2739E">
        <w:t>t</w:t>
      </w:r>
      <w:r>
        <w:t xml:space="preserve">raditional </w:t>
      </w:r>
      <w:r w:rsidR="0AD6305E">
        <w:t>f</w:t>
      </w:r>
      <w:r>
        <w:t xml:space="preserve">orecasting </w:t>
      </w:r>
      <w:r w:rsidR="323282B5">
        <w:t>m</w:t>
      </w:r>
      <w:r>
        <w:t>ethods</w:t>
      </w:r>
      <w:bookmarkEnd w:id="11"/>
    </w:p>
    <w:p w14:paraId="2AB22332" w14:textId="46BD63E4" w:rsidR="428B64FD" w:rsidRDefault="1CA37D52" w:rsidP="6F25AED0">
      <w:pPr>
        <w:jc w:val="both"/>
      </w:pPr>
      <w:r>
        <w:t xml:space="preserve">Despite their widespread use, traditional forecasting methods have inherent limitations. A primary constraint is their reliance on historical data. </w:t>
      </w:r>
      <w:r w:rsidR="16695380">
        <w:t>These methods often assume that past patterns will continue, which may not always hold, especially in rapidly changing environments.</w:t>
      </w:r>
      <w:r w:rsidR="042D8613">
        <w:t xml:space="preserve"> </w:t>
      </w:r>
      <w:r w:rsidR="74458641">
        <w:t xml:space="preserve">The </w:t>
      </w:r>
      <w:commentRangeStart w:id="12"/>
      <w:commentRangeStart w:id="13"/>
      <w:proofErr w:type="spellStart"/>
      <w:r w:rsidR="16DD7603">
        <w:t>FasterCapital</w:t>
      </w:r>
      <w:commentRangeEnd w:id="12"/>
      <w:proofErr w:type="spellEnd"/>
      <w:r w:rsidR="00DE69DC">
        <w:rPr>
          <w:rStyle w:val="CommentReference"/>
        </w:rPr>
        <w:commentReference w:id="12"/>
      </w:r>
      <w:commentRangeEnd w:id="13"/>
      <w:r>
        <w:rPr>
          <w:rStyle w:val="CommentReference"/>
        </w:rPr>
        <w:commentReference w:id="13"/>
      </w:r>
      <w:r w:rsidR="51372E2B">
        <w:t xml:space="preserve"> blog </w:t>
      </w:r>
      <w:r w:rsidR="29FD79C8">
        <w:t xml:space="preserve">continues by pointing out the </w:t>
      </w:r>
      <w:r w:rsidR="7301E2D0">
        <w:t xml:space="preserve">flaws with </w:t>
      </w:r>
      <w:r w:rsidR="29FD79C8">
        <w:t xml:space="preserve">various computations of </w:t>
      </w:r>
      <w:r w:rsidR="2AA89176">
        <w:t xml:space="preserve">the </w:t>
      </w:r>
      <w:r w:rsidR="29FD79C8">
        <w:t>moving average</w:t>
      </w:r>
      <w:r w:rsidR="7662E5D8">
        <w:t>, exponential smoothing, and regression analysis</w:t>
      </w:r>
      <w:r w:rsidR="740075DE">
        <w:t>, missing out on the delicate patterns</w:t>
      </w:r>
      <w:r w:rsidR="2DC2D34B">
        <w:t xml:space="preserve"> and assumptions of a linear relationships</w:t>
      </w:r>
      <w:r w:rsidR="00E73D40">
        <w:t xml:space="preserve"> </w:t>
      </w:r>
      <w:r w:rsidR="00E73D40">
        <w:fldChar w:fldCharType="begin"/>
      </w:r>
      <w:r w:rsidR="00D014BE">
        <w:instrText xml:space="preserve"> ADDIN ZOTERO_ITEM CSL_CITATION {"citationID":"y70Jkw6Z","properties":{"formattedCitation":"[3]","plainCitation":"[3]","noteIndex":0},"citationItems":[{"id":17,"uris":["http://zotero.org/users/14044435/items/TB5S9BLE"],"itemData":{"id":17,"type":"webpage","abstract":"In this page you can find various blogs and articles that are related to this topic: Brief Overview Of Traditional Forecasting Methods","container-title":"FasterCapital","language":"en","title":"Brief Overview Of Traditional Forecasting Methods","URL":"https://fastercapital.com/keyword/brief-overview-of-traditional-forecasting-methods.html","accessed":{"date-parts":[["2024",4,29]]}}}],"schema":"https://github.com/citation-style-language/schema/raw/master/csl-citation.json"} </w:instrText>
      </w:r>
      <w:r w:rsidR="00E73D40">
        <w:fldChar w:fldCharType="separate"/>
      </w:r>
      <w:r w:rsidR="00D014BE" w:rsidRPr="00D014BE">
        <w:rPr>
          <w:rFonts w:ascii="Calibri" w:hAnsi="Calibri" w:cs="Calibri"/>
        </w:rPr>
        <w:t>[3]</w:t>
      </w:r>
      <w:r w:rsidR="00E73D40">
        <w:fldChar w:fldCharType="end"/>
      </w:r>
      <w:r w:rsidR="740075DE">
        <w:t>.</w:t>
      </w:r>
      <w:r w:rsidR="1C0C8A02">
        <w:t xml:space="preserve"> </w:t>
      </w:r>
      <w:r w:rsidR="740075DE">
        <w:t xml:space="preserve">  </w:t>
      </w:r>
      <w:r w:rsidR="29FD79C8">
        <w:t xml:space="preserve"> </w:t>
      </w:r>
      <w:r w:rsidR="16DD7603">
        <w:t xml:space="preserve"> </w:t>
      </w:r>
    </w:p>
    <w:p w14:paraId="22641DAB" w14:textId="06A98F4A" w:rsidR="2EF80851" w:rsidRDefault="44618D2C" w:rsidP="6E2121BE">
      <w:pPr>
        <w:jc w:val="both"/>
      </w:pPr>
      <w:r>
        <w:t>These methods may not account adequately for sudden, unforeseen events, such as economic shocks or natural disasters. Such events can drastically alter trends and render predictions based on historical data inaccurate. Market condition</w:t>
      </w:r>
      <w:r w:rsidR="0FC77E13">
        <w:t>s,</w:t>
      </w:r>
      <w:r w:rsidR="7A4DCF94">
        <w:t xml:space="preserve"> </w:t>
      </w:r>
      <w:r>
        <w:t xml:space="preserve">legal </w:t>
      </w:r>
      <w:r w:rsidR="759A64A6">
        <w:t>and/</w:t>
      </w:r>
      <w:r>
        <w:t>or regulation changes</w:t>
      </w:r>
      <w:r w:rsidR="10B974FA">
        <w:t xml:space="preserve"> are also overlooked external factors according to the </w:t>
      </w:r>
      <w:proofErr w:type="spellStart"/>
      <w:r w:rsidR="10B974FA">
        <w:t>FasterCapital</w:t>
      </w:r>
      <w:proofErr w:type="spellEnd"/>
      <w:r w:rsidR="10B974FA">
        <w:t xml:space="preserve"> blog</w:t>
      </w:r>
      <w:r w:rsidR="00FB3520">
        <w:t xml:space="preserve"> </w:t>
      </w:r>
      <w:r w:rsidR="00FB3520">
        <w:fldChar w:fldCharType="begin"/>
      </w:r>
      <w:r w:rsidR="00D014BE">
        <w:instrText xml:space="preserve"> ADDIN ZOTERO_ITEM CSL_CITATION {"citationID":"CBAzVtgO","properties":{"formattedCitation":"[3]","plainCitation":"[3]","noteIndex":0},"citationItems":[{"id":17,"uris":["http://zotero.org/users/14044435/items/TB5S9BLE"],"itemData":{"id":17,"type":"webpage","abstract":"In this page you can find various blogs and articles that are related to this topic: Brief Overview Of Traditional Forecasting Methods","container-title":"FasterCapital","language":"en","title":"Brief Overview Of Traditional Forecasting Methods","URL":"https://fastercapital.com/keyword/brief-overview-of-traditional-forecasting-methods.html","accessed":{"date-parts":[["2024",4,29]]}}}],"schema":"https://github.com/citation-style-language/schema/raw/master/csl-citation.json"} </w:instrText>
      </w:r>
      <w:r w:rsidR="00FB3520">
        <w:fldChar w:fldCharType="separate"/>
      </w:r>
      <w:r w:rsidR="00D014BE" w:rsidRPr="00D014BE">
        <w:rPr>
          <w:rFonts w:ascii="Calibri" w:hAnsi="Calibri" w:cs="Calibri"/>
        </w:rPr>
        <w:t>[3]</w:t>
      </w:r>
      <w:r w:rsidR="00FB3520">
        <w:fldChar w:fldCharType="end"/>
      </w:r>
      <w:r w:rsidR="10B974FA">
        <w:t xml:space="preserve">. </w:t>
      </w:r>
    </w:p>
    <w:p w14:paraId="06D3AE35" w14:textId="698716DE" w:rsidR="1C0D0E11" w:rsidRDefault="1C0D0E11" w:rsidP="5CA1ABD4">
      <w:pPr>
        <w:jc w:val="both"/>
      </w:pPr>
      <w:r>
        <w:t xml:space="preserve">The </w:t>
      </w:r>
      <w:proofErr w:type="spellStart"/>
      <w:r>
        <w:t>FasterCapital</w:t>
      </w:r>
      <w:proofErr w:type="spellEnd"/>
      <w:r>
        <w:t xml:space="preserve"> blog also explains the usage of the Delphi Method which relies on the experts and judgment of panel</w:t>
      </w:r>
      <w:r w:rsidR="7A66A820">
        <w:t xml:space="preserve"> members</w:t>
      </w:r>
      <w:r w:rsidR="00196CD0">
        <w:t xml:space="preserve">. </w:t>
      </w:r>
      <w:r w:rsidR="7A66A820">
        <w:t xml:space="preserve">This type of forecasting is quite subjective.  </w:t>
      </w:r>
    </w:p>
    <w:p w14:paraId="10EF7595" w14:textId="02A1ED26" w:rsidR="261C3047" w:rsidRDefault="261C3047" w:rsidP="5CA1ABD4">
      <w:pPr>
        <w:jc w:val="both"/>
      </w:pPr>
      <w:r>
        <w:t>There is a more complex approach called Activity Drive</w:t>
      </w:r>
      <w:r w:rsidR="3E9FEC79">
        <w:t>r</w:t>
      </w:r>
      <w:r>
        <w:t xml:space="preserve"> Analysis</w:t>
      </w:r>
      <w:r w:rsidR="357BF01A">
        <w:t xml:space="preserve"> (ADA)</w:t>
      </w:r>
      <w:r w:rsidR="00196CD0">
        <w:t xml:space="preserve">. </w:t>
      </w:r>
      <w:r w:rsidR="14806C83">
        <w:t>This approach</w:t>
      </w:r>
      <w:r w:rsidR="075B0F80">
        <w:t xml:space="preserve"> has advantages </w:t>
      </w:r>
      <w:r w:rsidR="00196CD0">
        <w:t>because it explores</w:t>
      </w:r>
      <w:r w:rsidR="075B0F80">
        <w:t xml:space="preserve"> </w:t>
      </w:r>
      <w:r w:rsidR="00196CD0">
        <w:t>the cause</w:t>
      </w:r>
      <w:r w:rsidR="00F362F7">
        <w:t>-and-effect</w:t>
      </w:r>
      <w:r w:rsidR="075B0F80">
        <w:t xml:space="preserve"> relationship within </w:t>
      </w:r>
      <w:r w:rsidR="4805CCE0">
        <w:t xml:space="preserve">primarily </w:t>
      </w:r>
      <w:r w:rsidR="11E72D78">
        <w:t xml:space="preserve">financial </w:t>
      </w:r>
      <w:r w:rsidR="075B0F80">
        <w:t>data</w:t>
      </w:r>
      <w:r w:rsidR="00196CD0">
        <w:t xml:space="preserve">. </w:t>
      </w:r>
      <w:r w:rsidR="075B0F80">
        <w:t xml:space="preserve">However, according to </w:t>
      </w:r>
      <w:proofErr w:type="spellStart"/>
      <w:r w:rsidR="075B0F80">
        <w:t>FasterCapital</w:t>
      </w:r>
      <w:proofErr w:type="spellEnd"/>
      <w:r w:rsidR="075B0F80">
        <w:t xml:space="preserve"> blog</w:t>
      </w:r>
      <w:r>
        <w:t xml:space="preserve">, </w:t>
      </w:r>
      <w:r w:rsidR="4FA44999">
        <w:t xml:space="preserve">ADA </w:t>
      </w:r>
      <w:r>
        <w:t>too has its shortcomings</w:t>
      </w:r>
      <w:r w:rsidR="00EF38DE">
        <w:t xml:space="preserve"> </w:t>
      </w:r>
      <w:r w:rsidR="00EF38DE">
        <w:fldChar w:fldCharType="begin"/>
      </w:r>
      <w:r w:rsidR="00D014BE">
        <w:instrText xml:space="preserve"> ADDIN ZOTERO_ITEM CSL_CITATION {"citationID":"Ap7NSsHz","properties":{"formattedCitation":"[3]","plainCitation":"[3]","noteIndex":0},"citationItems":[{"id":17,"uris":["http://zotero.org/users/14044435/items/TB5S9BLE"],"itemData":{"id":17,"type":"webpage","abstract":"In this page you can find various blogs and articles that are related to this topic: Brief Overview Of Traditional Forecasting Methods","container-title":"FasterCapital","language":"en","title":"Brief Overview Of Traditional Forecasting Methods","URL":"https://fastercapital.com/keyword/brief-overview-of-traditional-forecasting-methods.html","accessed":{"date-parts":[["2024",4,29]]}}}],"schema":"https://github.com/citation-style-language/schema/raw/master/csl-citation.json"} </w:instrText>
      </w:r>
      <w:r w:rsidR="00EF38DE">
        <w:fldChar w:fldCharType="separate"/>
      </w:r>
      <w:r w:rsidR="00D014BE" w:rsidRPr="00D014BE">
        <w:rPr>
          <w:rFonts w:ascii="Calibri" w:hAnsi="Calibri" w:cs="Calibri"/>
        </w:rPr>
        <w:t>[3]</w:t>
      </w:r>
      <w:r w:rsidR="00EF38DE">
        <w:fldChar w:fldCharType="end"/>
      </w:r>
      <w:r>
        <w:t xml:space="preserve">. </w:t>
      </w:r>
      <w:r w:rsidR="5452A1FB">
        <w:t>If data is incomplete or inaccurate, the analysis may not be as accurate</w:t>
      </w:r>
      <w:r w:rsidR="00196CD0">
        <w:t xml:space="preserve">. </w:t>
      </w:r>
      <w:r w:rsidR="5452A1FB">
        <w:t>Moreover, this type of analysis requires a high level of statistical analysi</w:t>
      </w:r>
      <w:r w:rsidR="12F7872D">
        <w:t xml:space="preserve">s. Not every company has the personal resources or software to see this level of analysis through. </w:t>
      </w:r>
    </w:p>
    <w:p w14:paraId="1A6F980F" w14:textId="7872720B" w:rsidR="251F0BA0" w:rsidRDefault="251F0BA0" w:rsidP="5CA1ABD4">
      <w:pPr>
        <w:jc w:val="both"/>
      </w:pPr>
      <w:r>
        <w:lastRenderedPageBreak/>
        <w:t xml:space="preserve">Particularly in newly emerging fields </w:t>
      </w:r>
      <w:r w:rsidR="519891E9">
        <w:t xml:space="preserve">or capital ventured companies </w:t>
      </w:r>
      <w:r>
        <w:t xml:space="preserve">where there is </w:t>
      </w:r>
      <w:r w:rsidR="00EB7EBD">
        <w:t>brief history</w:t>
      </w:r>
      <w:r>
        <w:t>, there is a lack of data</w:t>
      </w:r>
      <w:r w:rsidR="00EB7EBD">
        <w:t xml:space="preserve">. </w:t>
      </w:r>
      <w:r>
        <w:t>Again, most traditional methods require historical data, preferably a significant amou</w:t>
      </w:r>
      <w:r w:rsidR="59B42A04">
        <w:t>nt of data.</w:t>
      </w:r>
      <w:r w:rsidR="2F45652E">
        <w:t xml:space="preserve"> </w:t>
      </w:r>
      <w:r w:rsidR="59B42A04">
        <w:t xml:space="preserve">  </w:t>
      </w:r>
    </w:p>
    <w:p w14:paraId="490C15EB" w14:textId="256FA5A8" w:rsidR="428B64FD" w:rsidRDefault="31C66889" w:rsidP="6F25AED0">
      <w:pPr>
        <w:pStyle w:val="Heading3"/>
      </w:pPr>
      <w:bookmarkStart w:id="14" w:name="_Toc165318570"/>
      <w:r>
        <w:t xml:space="preserve">Introduction to </w:t>
      </w:r>
      <w:r w:rsidR="34D8FA73">
        <w:t>t</w:t>
      </w:r>
      <w:r>
        <w:t xml:space="preserve">ime </w:t>
      </w:r>
      <w:r w:rsidR="5A222BA6">
        <w:t>s</w:t>
      </w:r>
      <w:r>
        <w:t xml:space="preserve">eries </w:t>
      </w:r>
      <w:r w:rsidR="5A222BA6">
        <w:t>a</w:t>
      </w:r>
      <w:r>
        <w:t>nalysis</w:t>
      </w:r>
      <w:bookmarkEnd w:id="14"/>
    </w:p>
    <w:p w14:paraId="3E183328" w14:textId="315EC586" w:rsidR="428B64FD" w:rsidRDefault="31C66889" w:rsidP="6F25AED0">
      <w:pPr>
        <w:jc w:val="both"/>
      </w:pPr>
      <w:r>
        <w:t>Time series analysis is a cornerstone of traditional forecasting methods. It involves analyzing a series of data points, typically measured at successive points in time, to identify patterns and predict future values. Time series data is ubiquitous, found in daily stock market prices, monthly sales figures, yearly climate data, and more.</w:t>
      </w:r>
    </w:p>
    <w:p w14:paraId="7318DF3E" w14:textId="28FA42A7" w:rsidR="428B64FD" w:rsidRDefault="31C66889" w:rsidP="6F25AED0">
      <w:pPr>
        <w:jc w:val="both"/>
      </w:pPr>
      <w:r>
        <w:t>There are two main types of time series: univariate and multivariate. A univariate time series involves a single data sequence, such as daily temperatures or monthly sales of a product. In contrast, a multivariate time series consists of multiple data sequences that are often interrelated, such as the various economic indicators that impact stock market performance.</w:t>
      </w:r>
    </w:p>
    <w:p w14:paraId="4A14064F" w14:textId="3EF22881" w:rsidR="428B64FD" w:rsidRDefault="31C66889" w:rsidP="7789C887">
      <w:pPr>
        <w:jc w:val="both"/>
      </w:pPr>
      <w:r>
        <w:t xml:space="preserve">The analysis of time series is vital because it allows for the understanding and forecasting of temporal patterns and trends. It involves methods like moving averages, exponential smoothing, and </w:t>
      </w:r>
      <w:r w:rsidR="27FD8B40">
        <w:t>Auto Regressive Integrated Moving Average (</w:t>
      </w:r>
      <w:commentRangeStart w:id="15"/>
      <w:r>
        <w:t>ARIMA</w:t>
      </w:r>
      <w:r w:rsidR="142B6D0C">
        <w:t>)</w:t>
      </w:r>
      <w:r>
        <w:t xml:space="preserve"> </w:t>
      </w:r>
      <w:commentRangeEnd w:id="15"/>
      <w:r>
        <w:rPr>
          <w:rStyle w:val="CommentReference"/>
        </w:rPr>
        <w:commentReference w:id="15"/>
      </w:r>
      <w:r>
        <w:t>models. These techniques help in smoothing out short-term fluctuations and highlighting longer-term trends or cycles</w:t>
      </w:r>
      <w:r w:rsidR="3637F2E1">
        <w:t xml:space="preserve"> that are often observed in volatile data sources</w:t>
      </w:r>
      <w:r>
        <w:t>.</w:t>
      </w:r>
    </w:p>
    <w:p w14:paraId="4F695DE5" w14:textId="2E479F9D" w:rsidR="428B64FD" w:rsidRDefault="31C66889" w:rsidP="6F25AED0">
      <w:pPr>
        <w:jc w:val="both"/>
      </w:pPr>
      <w:r>
        <w:t xml:space="preserve">In univariate analysis, the focus is on understanding and forecasting based on the single observed series. This type of analysis is prevalent in situations where the interest lies in predicting </w:t>
      </w:r>
      <w:r w:rsidR="000006BB">
        <w:t xml:space="preserve">the </w:t>
      </w:r>
      <w:r>
        <w:t>future values of a specific variable based on its past values.</w:t>
      </w:r>
    </w:p>
    <w:p w14:paraId="439C5BE8" w14:textId="41BB33B4" w:rsidR="428B64FD" w:rsidRDefault="31C66889" w:rsidP="6F25AED0">
      <w:pPr>
        <w:jc w:val="both"/>
      </w:pPr>
      <w:r>
        <w:t>Multivariate time series analysis, however, deals with understanding and forecasting based on the interrelationships among multiple variables. It is more complex but provides a more comprehensive view, essential in scenarios where variables influence each other. For instance, in financial markets, stock prices might be influenced by various factors like interest rates, inflation, and GDP growth.</w:t>
      </w:r>
    </w:p>
    <w:p w14:paraId="3AACA45E" w14:textId="163B8D14" w:rsidR="428B64FD" w:rsidRDefault="5747E225" w:rsidP="6F25AED0">
      <w:pPr>
        <w:pStyle w:val="Heading3"/>
      </w:pPr>
      <w:bookmarkStart w:id="16" w:name="_Toc165318571"/>
      <w:r>
        <w:t xml:space="preserve">Evolution of </w:t>
      </w:r>
      <w:r w:rsidR="41A6273B">
        <w:t>machine learning</w:t>
      </w:r>
      <w:commentRangeStart w:id="17"/>
      <w:r>
        <w:t xml:space="preserve"> </w:t>
      </w:r>
      <w:commentRangeEnd w:id="17"/>
      <w:r>
        <w:rPr>
          <w:rStyle w:val="CommentReference"/>
        </w:rPr>
        <w:commentReference w:id="17"/>
      </w:r>
      <w:r>
        <w:t xml:space="preserve">in </w:t>
      </w:r>
      <w:r w:rsidR="113ADCCA">
        <w:t>f</w:t>
      </w:r>
      <w:r>
        <w:t>orecasting</w:t>
      </w:r>
      <w:bookmarkEnd w:id="16"/>
    </w:p>
    <w:p w14:paraId="610BD44F" w14:textId="497EE5D0" w:rsidR="428B64FD" w:rsidRDefault="5747E225" w:rsidP="6F25AED0">
      <w:pPr>
        <w:jc w:val="both"/>
      </w:pPr>
      <w:r>
        <w:t>The landscape of forecasting has been revolutionized by Artificial Intelligence (AI)</w:t>
      </w:r>
      <w:r w:rsidR="3019E59F">
        <w:t xml:space="preserve"> and Machine Learning (ML)</w:t>
      </w:r>
      <w:r>
        <w:t xml:space="preserve">. </w:t>
      </w:r>
      <w:r w:rsidR="75565D0C">
        <w:t>ML</w:t>
      </w:r>
      <w:r>
        <w:t xml:space="preserve">'s introduction marked a paradigm shift from traditional statistical methods to more dynamic and adaptable approaches. Early </w:t>
      </w:r>
      <w:r w:rsidR="0EEE93A7">
        <w:t xml:space="preserve">ML </w:t>
      </w:r>
      <w:r>
        <w:t xml:space="preserve">applications in forecasting were rudimentary, primarily focusing on pattern recognition in datasets. However, as </w:t>
      </w:r>
      <w:r w:rsidR="7C1DA9E1">
        <w:t>ML</w:t>
      </w:r>
      <w:r>
        <w:t xml:space="preserve"> technology advanced, its capabilities expanded, allowing for the analysis of complex and large datasets with greater accuracy and speed.</w:t>
      </w:r>
    </w:p>
    <w:p w14:paraId="57108B29" w14:textId="215D4310" w:rsidR="428B64FD" w:rsidRDefault="71DBFF72" w:rsidP="6F25AED0">
      <w:pPr>
        <w:jc w:val="both"/>
      </w:pPr>
      <w:r>
        <w:t>ML algorithms</w:t>
      </w:r>
      <w:r w:rsidR="5747E225">
        <w:t xml:space="preserve"> can identify non-linear patterns and relationships within data that traditional methods might overlook. These models learn from the data, continuously improving their accuracy with more input. This adaptive nature of </w:t>
      </w:r>
      <w:r w:rsidR="64513B2B">
        <w:t xml:space="preserve">ML </w:t>
      </w:r>
      <w:r w:rsidR="5747E225">
        <w:t>makes it highly effective in environments where data patterns and relationships are complex and continually evolving.</w:t>
      </w:r>
    </w:p>
    <w:p w14:paraId="4810B67C" w14:textId="5D4DE0A8" w:rsidR="428B64FD" w:rsidRDefault="0D4CFD1A" w:rsidP="6F25AED0">
      <w:pPr>
        <w:pStyle w:val="Heading3"/>
      </w:pPr>
      <w:bookmarkStart w:id="18" w:name="_Toc165318572"/>
      <w:r>
        <w:t xml:space="preserve">Generative AI and </w:t>
      </w:r>
      <w:r w:rsidR="3BBB84B6">
        <w:t>i</w:t>
      </w:r>
      <w:r>
        <w:t xml:space="preserve">ts </w:t>
      </w:r>
      <w:r w:rsidR="50F56F4F">
        <w:t>r</w:t>
      </w:r>
      <w:r>
        <w:t xml:space="preserve">ole in </w:t>
      </w:r>
      <w:r w:rsidR="0B2292F1">
        <w:t>f</w:t>
      </w:r>
      <w:r>
        <w:t>orecasting</w:t>
      </w:r>
      <w:bookmarkEnd w:id="18"/>
    </w:p>
    <w:p w14:paraId="4BB7E87D" w14:textId="6C5D53B3" w:rsidR="428B64FD" w:rsidRDefault="0D4CFD1A" w:rsidP="6F25AED0">
      <w:pPr>
        <w:jc w:val="both"/>
      </w:pPr>
      <w:r>
        <w:t xml:space="preserve">Generative AI, a subset of artificial intelligence, has emerged as a powerful tool in forecasting. Unlike traditional AI models that primarily focus on analyzing and classifying data, Generative AI specializes in creating new, synthetic data samples. </w:t>
      </w:r>
      <w:r w:rsidR="4BF1E24B">
        <w:t>These models, such as Generative Adversarial Networks (GANs), learn to generate statistically similar data, enabling them to predict future outcomes by extrapolating from existing patterns.</w:t>
      </w:r>
    </w:p>
    <w:p w14:paraId="1F877C88" w14:textId="52CDD11C" w:rsidR="428B64FD" w:rsidRDefault="0D4CFD1A" w:rsidP="6F25AED0">
      <w:pPr>
        <w:jc w:val="both"/>
      </w:pPr>
      <w:r>
        <w:t xml:space="preserve">In forecasting, Generative AI's ability to simulate potential future scenarios and outcomes is invaluable. It can, for instance, generate simulated financial market scenarios based on historical data, allowing analysts to assess potential future market movements under different conditions. This capability is not just limited to financial forecasting but extends to other </w:t>
      </w:r>
      <w:r w:rsidR="00251B5D">
        <w:t>areas,</w:t>
      </w:r>
      <w:r>
        <w:t xml:space="preserve"> like energy demand prediction and weather forecasting, where understanding a range of possible future scenarios is crucial.</w:t>
      </w:r>
    </w:p>
    <w:p w14:paraId="76AC13C7" w14:textId="3E1AB31C" w:rsidR="428B64FD" w:rsidRDefault="0D4CFD1A" w:rsidP="6F25AED0">
      <w:pPr>
        <w:pStyle w:val="Heading3"/>
      </w:pPr>
      <w:bookmarkStart w:id="19" w:name="_Toc165318573"/>
      <w:r>
        <w:lastRenderedPageBreak/>
        <w:t xml:space="preserve">Detailed </w:t>
      </w:r>
      <w:r w:rsidR="071313CA">
        <w:t>e</w:t>
      </w:r>
      <w:r>
        <w:t xml:space="preserve">xplanation of </w:t>
      </w:r>
      <w:r w:rsidR="6188087A">
        <w:t>m</w:t>
      </w:r>
      <w:r>
        <w:t xml:space="preserve">ultivariate </w:t>
      </w:r>
      <w:r w:rsidR="76B2386D">
        <w:t>t</w:t>
      </w:r>
      <w:r>
        <w:t xml:space="preserve">ime </w:t>
      </w:r>
      <w:r w:rsidR="6B8AD125">
        <w:t>s</w:t>
      </w:r>
      <w:r>
        <w:t>eries</w:t>
      </w:r>
      <w:bookmarkEnd w:id="19"/>
    </w:p>
    <w:p w14:paraId="7C8526C8" w14:textId="5ED48761" w:rsidR="428B64FD" w:rsidRDefault="7012810C" w:rsidP="6F25AED0">
      <w:pPr>
        <w:jc w:val="both"/>
      </w:pPr>
      <w:r>
        <w:t xml:space="preserve">Multivariate time series analysis is an advanced area of forecasting that deals with multiple interrelated variables over time. Unlike univariate time series, which analyzes a single variable, multivariate analysis considers the dynamics and interactions between several variables. </w:t>
      </w:r>
      <w:r w:rsidR="617D384B">
        <w:t xml:space="preserve">According to Analytics Vidhya, </w:t>
      </w:r>
      <w:r w:rsidR="20AD86A9">
        <w:t>each variable depends not only on its past values but also has some dependency on other variables</w:t>
      </w:r>
      <w:r w:rsidR="00D44F68">
        <w:t xml:space="preserve"> </w:t>
      </w:r>
      <w:r w:rsidR="00D44F68">
        <w:fldChar w:fldCharType="begin"/>
      </w:r>
      <w:r w:rsidR="00D014BE">
        <w:instrText xml:space="preserve"> ADDIN ZOTERO_ITEM CSL_CITATION {"citationID":"bcq7Phap","properties":{"formattedCitation":"[4]","plainCitation":"[4]","noteIndex":0},"citationItems":[{"id":21,"uris":["http://zotero.org/users/14044435/items/FW73JDD6"],"itemData":{"id":21,"type":"post-weblog","abstract":"Learn how to use multivariate time series analysis for forecasting and modeling data. Understand trend analysis, anomaly detection, and more.","container-title":"Analytics Vidhya","language":"en","title":"Multivariate Time Series Analysis With Python for Forecasting and Modeling (Updated 2024)","URL":"https://www.analyticsvidhya.com/blog/2018/09/multivariate-time-series-guide-forecasting-modeling-python-codes/","author":[{"family":"Singh","given":"Aishwarya"}],"accessed":{"date-parts":[["2024",4,29]]},"issued":{"date-parts":[["2018",9,27]]}}}],"schema":"https://github.com/citation-style-language/schema/raw/master/csl-citation.json"} </w:instrText>
      </w:r>
      <w:r w:rsidR="00D44F68">
        <w:fldChar w:fldCharType="separate"/>
      </w:r>
      <w:r w:rsidR="00D014BE" w:rsidRPr="00D014BE">
        <w:rPr>
          <w:rFonts w:ascii="Calibri" w:hAnsi="Calibri" w:cs="Calibri"/>
        </w:rPr>
        <w:t>[4]</w:t>
      </w:r>
      <w:r w:rsidR="00D44F68">
        <w:fldChar w:fldCharType="end"/>
      </w:r>
      <w:r w:rsidR="20AD86A9">
        <w:t xml:space="preserve">. </w:t>
      </w:r>
      <w:r>
        <w:t>This approach is crucial for understanding complex systems where multiple factors influence the outcome.</w:t>
      </w:r>
    </w:p>
    <w:p w14:paraId="59A5FAB5" w14:textId="179CF95D" w:rsidR="428B64FD" w:rsidRDefault="7012810C" w:rsidP="6F25AED0">
      <w:pPr>
        <w:jc w:val="both"/>
      </w:pPr>
      <w:r>
        <w:t>For instance, in financial forecasting, variables such as stock prices, interest rates, inflation rates, and economic indicators are interdependent, and their collective analysis provides a more accurate prediction than considering them in isolation. Similarly, in weather forecasting, variables like temperature, humidity, pressure, and wind speed interact with each other, and their joint analysis is necessary for accurate predictions.</w:t>
      </w:r>
      <w:r w:rsidR="6D7DF1DD">
        <w:t xml:space="preserve"> </w:t>
      </w:r>
      <w:r w:rsidR="1EE30728">
        <w:t xml:space="preserve">Even the federal government is </w:t>
      </w:r>
      <w:r w:rsidR="0CAB43B6">
        <w:t>exploring this new technology. The Defense Department is integrating multiple generative AI models into its series of global exercises that are intended to test out capabilities that coul</w:t>
      </w:r>
      <w:r w:rsidR="69C48275">
        <w:t xml:space="preserve">d support the U.S. military’s Joint All-Domain Command and Control warfighting construct, according to a senior official, as reported by </w:t>
      </w:r>
      <w:r w:rsidR="5DFFB9F1">
        <w:t>Jon Harper in the July 2023 episode of the Defense</w:t>
      </w:r>
      <w:r w:rsidR="00D0323E">
        <w:t xml:space="preserve"> </w:t>
      </w:r>
      <w:r w:rsidR="5DFFB9F1">
        <w:t xml:space="preserve">Scoop </w:t>
      </w:r>
      <w:r w:rsidR="006C2006">
        <w:fldChar w:fldCharType="begin"/>
      </w:r>
      <w:r w:rsidR="00D014BE">
        <w:instrText xml:space="preserve"> ADDIN ZOTERO_ITEM CSL_CITATION {"citationID":"rm8EtzhW","properties":{"formattedCitation":"[5]","plainCitation":"[5]","noteIndex":0},"citationItems":[{"id":20,"uris":["http://zotero.org/users/14044435/items/287D6U7S"],"itemData":{"id":20,"type":"post-weblog","abstract":"The Defense Department is integrating multiple generative AI models into its Global Information Dominance Experiments, also known as GIDE.","container-title":"DefenseScoop","language":"en-US","title":"Pentagon testing generative AI in ‘global information dominance’ experiments","URL":"https://defensescoop.com/2023/07/14/pentagon-testing-generative-ai-in-global-information-dominance-experiments/","author":[{"family":"Harper","given":"Jon"}],"accessed":{"date-parts":[["2024",4,29]]},"issued":{"date-parts":[["2023",7,14]]}}}],"schema":"https://github.com/citation-style-language/schema/raw/master/csl-citation.json"} </w:instrText>
      </w:r>
      <w:r w:rsidR="006C2006">
        <w:fldChar w:fldCharType="separate"/>
      </w:r>
      <w:r w:rsidR="00D014BE" w:rsidRPr="00D014BE">
        <w:rPr>
          <w:rFonts w:ascii="Calibri" w:hAnsi="Calibri" w:cs="Calibri"/>
        </w:rPr>
        <w:t>[5]</w:t>
      </w:r>
      <w:r w:rsidR="006C2006">
        <w:fldChar w:fldCharType="end"/>
      </w:r>
      <w:r w:rsidR="163E08BF">
        <w:t>.</w:t>
      </w:r>
      <w:r w:rsidR="5DFFB9F1">
        <w:t xml:space="preserve"> </w:t>
      </w:r>
    </w:p>
    <w:p w14:paraId="38E15323" w14:textId="52169A38" w:rsidR="428B64FD" w:rsidRDefault="42DFCB06" w:rsidP="6F25AED0">
      <w:pPr>
        <w:pStyle w:val="Heading3"/>
      </w:pPr>
      <w:bookmarkStart w:id="20" w:name="_Toc165318574"/>
      <w:r>
        <w:t xml:space="preserve">Advanced </w:t>
      </w:r>
      <w:r w:rsidR="2FE990FD">
        <w:t>f</w:t>
      </w:r>
      <w:r>
        <w:t xml:space="preserve">orecasting </w:t>
      </w:r>
      <w:r w:rsidR="7C757AA3">
        <w:t>t</w:t>
      </w:r>
      <w:r>
        <w:t>echniques</w:t>
      </w:r>
      <w:bookmarkEnd w:id="20"/>
    </w:p>
    <w:p w14:paraId="64A65D71" w14:textId="55846A63" w:rsidR="428B64FD" w:rsidRDefault="0A7E92FD" w:rsidP="6F25AED0">
      <w:pPr>
        <w:jc w:val="both"/>
      </w:pPr>
      <w:r>
        <w:t>Machine learning models like Random Forests and Neural Networks, which can process and analyze large datasets with complex relationships, can capture non-linear interactions between variables, which is a limitation of traditional statistical methods. In addition, deep learning techniques, especially Recurrent Neural Networks (RNNs) and Long Short-Term Memory networks (LSTMs), have been instrumental in predicting time series data. These models are adept at handling sequences of data, making them ideal for forecasting tasks where past data points significantly influence future ones. Although each of these categories ha</w:t>
      </w:r>
      <w:r w:rsidR="000006BB">
        <w:t>s</w:t>
      </w:r>
      <w:r>
        <w:t xml:space="preserve"> </w:t>
      </w:r>
      <w:r w:rsidR="000006BB">
        <w:t>its</w:t>
      </w:r>
      <w:r>
        <w:t xml:space="preserve"> pros and cons, the advent of advanced forecasting techniques, </w:t>
      </w:r>
      <w:r w:rsidR="000006BB">
        <w:t xml:space="preserve">and </w:t>
      </w:r>
      <w:r>
        <w:t xml:space="preserve">leveraging generative models addressed some of the main </w:t>
      </w:r>
      <w:r w:rsidR="00AE6E5D">
        <w:t>issues,</w:t>
      </w:r>
      <w:r w:rsidR="25D24672">
        <w:t xml:space="preserve"> </w:t>
      </w:r>
      <w:r>
        <w:t>such as dependency on enormous dataset</w:t>
      </w:r>
      <w:r w:rsidR="000006BB">
        <w:t>s</w:t>
      </w:r>
      <w:r>
        <w:t xml:space="preserve">. A comprehensive literature review is presented in section 1.3 to better elaborate </w:t>
      </w:r>
      <w:r w:rsidR="000006BB">
        <w:t xml:space="preserve">on </w:t>
      </w:r>
      <w:r>
        <w:t>the effectiveness of these methods.</w:t>
      </w:r>
    </w:p>
    <w:p w14:paraId="6006F80E" w14:textId="7D1F0AAB" w:rsidR="428B64FD" w:rsidRDefault="534D00A1" w:rsidP="6F25AED0">
      <w:pPr>
        <w:pStyle w:val="Heading3"/>
      </w:pPr>
      <w:bookmarkStart w:id="21" w:name="_Toc165318575"/>
      <w:r>
        <w:t xml:space="preserve">Practical </w:t>
      </w:r>
      <w:r w:rsidR="7CA1DC03">
        <w:t>a</w:t>
      </w:r>
      <w:r>
        <w:t xml:space="preserve">pplications in </w:t>
      </w:r>
      <w:r w:rsidR="723E21B4">
        <w:t>v</w:t>
      </w:r>
      <w:r>
        <w:t xml:space="preserve">arious </w:t>
      </w:r>
      <w:r w:rsidR="62B903A4">
        <w:t>i</w:t>
      </w:r>
      <w:r>
        <w:t>ndustries</w:t>
      </w:r>
      <w:bookmarkEnd w:id="21"/>
    </w:p>
    <w:p w14:paraId="31ADF6FF" w14:textId="708ECDDC" w:rsidR="00CE64D1" w:rsidRDefault="534D00A1" w:rsidP="6F25AED0">
      <w:pPr>
        <w:jc w:val="both"/>
      </w:pPr>
      <w:r>
        <w:t xml:space="preserve">The application of advanced forecasting methods spans across various industries, showcasing their versatility and impact. In the financial sector, multivariate time series forecasting plays a crucial role in predicting stock market trends </w:t>
      </w:r>
      <w:r w:rsidR="000006BB">
        <w:t xml:space="preserve">and </w:t>
      </w:r>
      <w:r>
        <w:t xml:space="preserve">aiding investors and policymakers in making informed decisions. </w:t>
      </w:r>
      <w:r w:rsidR="00CE64D1">
        <w:t>Advanced algorithms can evaluate multiple factors at the same time, such as firm performance indicators and economic forecasts, resulting in more accurate market predictions than earlier models.</w:t>
      </w:r>
    </w:p>
    <w:p w14:paraId="75B5C1BE" w14:textId="45320C42" w:rsidR="428B64FD" w:rsidRDefault="534D00A1" w:rsidP="6F25AED0">
      <w:pPr>
        <w:jc w:val="both"/>
      </w:pPr>
      <w:r>
        <w:t xml:space="preserve">In meteorology, these forecasting techniques are instrumental in predicting weather patterns and climate changes. </w:t>
      </w:r>
      <w:r w:rsidR="009B61B7">
        <w:t>For example, the WRF-Fire model predicts wildfire spread using real-time topographic, meteorological, and satellite data, improving the efficiency of evacuation plans and resource allocation.</w:t>
      </w:r>
      <w:r>
        <w:t xml:space="preserve"> By analyzing data from multiple sources, such as satellite imagery and atmospheric data, meteorologists can provide more precise weather forecasts, which are vital for agriculture, disaster management, and daily life.</w:t>
      </w:r>
      <w:r w:rsidR="6552FA72">
        <w:t xml:space="preserve"> </w:t>
      </w:r>
      <w:r w:rsidR="0898CEDB">
        <w:t>Since the late 1990’s, a multi-agency Weather Research and Forecasting (WRF</w:t>
      </w:r>
      <w:r w:rsidR="2CBA6127">
        <w:t>)</w:t>
      </w:r>
      <w:r w:rsidR="0898CEDB">
        <w:t xml:space="preserve"> has been</w:t>
      </w:r>
      <w:r w:rsidR="7B784A3B">
        <w:t xml:space="preserve"> dedicated to the science of weather forecasting. </w:t>
      </w:r>
      <w:r w:rsidR="6552FA72">
        <w:t xml:space="preserve">Traditional models look at historical events. However, </w:t>
      </w:r>
      <w:r w:rsidR="6FA746FB">
        <w:t>historical events are not always repeated. As noted in AMS Journals</w:t>
      </w:r>
      <w:r w:rsidR="39C80ABB">
        <w:t>, historical trends are not always a good indicator of future performance</w:t>
      </w:r>
      <w:r w:rsidR="07CF0870">
        <w:t xml:space="preserve"> </w:t>
      </w:r>
      <w:r w:rsidR="002658EA">
        <w:fldChar w:fldCharType="begin"/>
      </w:r>
      <w:r w:rsidR="00D014BE">
        <w:instrText xml:space="preserve"> ADDIN ZOTERO_ITEM CSL_CITATION {"citationID":"lWSmd9zg","properties":{"formattedCitation":"[6]","plainCitation":"[6]","noteIndex":0},"citationItems":[{"id":7,"uris":["http://zotero.org/users/14044435/items/6GVBNLGU"],"itemData":{"id":7,"type":"article-journal","abstract":"A wildland fire-behavior module, named WRF-Fire, was integrated into the Weather Research and Forecasting (WRF) public domain numerical weather prediction model. The fire module is a surface fire-behavior model that is two-way coupled with the atmospheric model. Near-surface winds from the atmospheric model are interpolated to a finer fire grid and are used, with fuel properties and local terrain gradients, to determine the fire’s spread rate and direction. Fuel consumption releases sensible and latent heat fluxes into the atmospheric model’s lowest layers, driving boundary layer circulations. The atmospheric model, configured in turbulence-resolving large-eddy-simulation mode, was used to explore the sensitivity of simulated fire characteristics such as perimeter shape, fire intensity, and spread rate to external factors known to influence fires, such as fuel characteristics and wind speed, and to explain how these external parameters affect the overall fire properties. Through the use of theoretical environmental vertical profiles, a suite of experiments using conditions typical of the daytime convective boundary layer was conducted in which these external parameters were varied around a control experiment. Results showed that simulated fires evolved into the expected bowed shape because of fire–atmosphere feedbacks that control airflow in and near fires. The coupled model reproduced expected differences in fire shapes and heading-region fire intensity among grass, shrub, and forest-litter fuel types; reproduced the expected narrow, rapid spread in higher wind speeds; and reproduced the moderate inhibition of fire spread in higher fuel moistures. The effects of fuel load were more complex: higher fuel loads increased the heat flux and fire-plume strength and thus the inferred fire effects but had limited impact on spread rate.","container-title":"Journal of Applied Meteorology and Climatology","DOI":"10.1175/JAMC-D-12-023.1","ISSN":"1558-8424","issue":"1","language":"eng","page":"16–38","source":"wrlc-gm.primo.exlibrisgroup.com","title":"WRF-Fire: Coupled Weather–Wildland Fire Modeling with the Weather Research and Forecasting Model","title-short":"WRF-Fire","volume":"52","author":[{"family":"Coen","given":"Janice L."},{"family":"Cameron","given":"Marques"},{"family":"Michalakes","given":"John"},{"family":"Patton","given":"Edward G."},{"family":"Riggan","given":"Philip J."},{"family":"Yedinak","given":"Kara M."}],"issued":{"date-parts":[["2013"]]}}}],"schema":"https://github.com/citation-style-language/schema/raw/master/csl-citation.json"} </w:instrText>
      </w:r>
      <w:r w:rsidR="002658EA">
        <w:fldChar w:fldCharType="separate"/>
      </w:r>
      <w:r w:rsidR="00D014BE" w:rsidRPr="00D014BE">
        <w:rPr>
          <w:rFonts w:ascii="Calibri" w:hAnsi="Calibri" w:cs="Calibri"/>
        </w:rPr>
        <w:t>[6]</w:t>
      </w:r>
      <w:r w:rsidR="002658EA">
        <w:fldChar w:fldCharType="end"/>
      </w:r>
      <w:r w:rsidR="07CF0870">
        <w:t xml:space="preserve">. </w:t>
      </w:r>
      <w:r w:rsidR="0DB7C2B2">
        <w:t>The public domain numerical weather prediction model has various components</w:t>
      </w:r>
      <w:r w:rsidR="5D3ECE1C">
        <w:t xml:space="preserve"> </w:t>
      </w:r>
      <w:r w:rsidR="6B7F1879">
        <w:t>and</w:t>
      </w:r>
      <w:r w:rsidR="5D3ECE1C">
        <w:t xml:space="preserve"> contributors</w:t>
      </w:r>
      <w:r w:rsidR="0DB7C2B2">
        <w:t xml:space="preserve">. Even within the </w:t>
      </w:r>
      <w:r w:rsidR="27D02587">
        <w:t>weather forecast</w:t>
      </w:r>
      <w:r w:rsidR="53BE2BBD">
        <w:t xml:space="preserve"> modeling </w:t>
      </w:r>
      <w:r w:rsidR="0DB7C2B2">
        <w:t xml:space="preserve">there are </w:t>
      </w:r>
      <w:r w:rsidR="6D05E35D">
        <w:t>specialized areas</w:t>
      </w:r>
      <w:r w:rsidR="0F158C90">
        <w:t>.</w:t>
      </w:r>
      <w:r w:rsidR="780403BC">
        <w:t xml:space="preserve"> </w:t>
      </w:r>
      <w:r w:rsidR="0F158C90">
        <w:t xml:space="preserve"> </w:t>
      </w:r>
      <w:r w:rsidR="0C33A81A">
        <w:t>A wildland fire-behavior module, named WRF-Fire, was integrated into the Weather Research and Forecasting (WRF) public domain numerical weather prediction model</w:t>
      </w:r>
      <w:r w:rsidR="005931AC">
        <w:t xml:space="preserve"> </w:t>
      </w:r>
      <w:r w:rsidR="00406222">
        <w:fldChar w:fldCharType="begin"/>
      </w:r>
      <w:r w:rsidR="00D014BE">
        <w:instrText xml:space="preserve"> ADDIN ZOTERO_ITEM CSL_CITATION {"citationID":"Y54l7GJ2","properties":{"formattedCitation":"[7]","plainCitation":"[7]","noteIndex":0},"citationItems":[{"id":8,"uris":["http://zotero.org/users/14044435/items/PBHWFQQV"],"itemData":{"id":8,"type":"article-journal","abstract":"Data assimilation is the process by which observations are combined with short-range NWP model output to produce an analysis of the state of the atmosphere at a specified time. Since its inception in the late 1990s, the multiagency Weather Research and Forecasting (WRF) model effort has had a strong data assimilation component, dedicating two working groups to the subject. This article documents the history of the WRF data assimilation effort, and discusses the challenges associated with balancing academic, research, and operational data assimilation requirements in the context of the WRF effort to date. The WRF Model's Community Variational/Ensemble Data Assimilation System (WRFDA) has evolved over the past 10 years, and has resulted in over 30 refereed publications to date, as well as implementation in a wide range of real-time and operational NWP systems. This paper provides an overview of the scientific capabilities of WRFDA, and together with results from sample operation implementations at the U.S. Air Force Weather Agency (AFWA) and United Arab Emirates (UAE) Air Force and Air Defense Meteorological Department.","container-title":"Bulletin of the American Meteorological Society","DOI":"10.1175/BAMS-D-11-00167.1","issue":"6","language":"EN","page":"831-843","source":"journals-ametsoc-org.mutex.gmu.edu","title":"The Weather Research and Forecasting Model's Community Variational/Ensemble Data Assimilation System: WRFDA","title-short":"The Weather Research and Forecasting Model's Community Variational/Ensemble Data Assimilation System","volume":"93","author":[{"family":"Barker","given":"Dale"},{"family":"Huang","given":"Xiang-Yu"},{"family":"Liu","given":"Zhiquan"},{"family":"Auligné","given":"Tom"},{"family":"Zhang","given":"Xin"},{"family":"Rugg","given":"Steven"},{"family":"Ajjaji","given":"Raji"},{"family":"Bourgeois","given":"Al"},{"family":"Bray","given":"John"},{"family":"Chen","given":"Yongsheng"},{"family":"Demirtas","given":"Meral"},{"family":"Guo","given":"Yong-Run"},{"family":"Henderson","given":"Tom"},{"family":"Huang","given":"Wei"},{"family":"Lin","given":"Hui-Chuan"},{"family":"Michalakes","given":"John"},{"family":"Rizvi","given":"Syed"},{"family":"Zhang","given":"Xiaoyan"}],"issued":{"date-parts":[["2012",6,1]]}}}],"schema":"https://github.com/citation-style-language/schema/raw/master/csl-citation.json"} </w:instrText>
      </w:r>
      <w:r w:rsidR="00406222">
        <w:fldChar w:fldCharType="separate"/>
      </w:r>
      <w:r w:rsidR="00D014BE" w:rsidRPr="00D014BE">
        <w:rPr>
          <w:rFonts w:ascii="Calibri" w:hAnsi="Calibri" w:cs="Calibri"/>
        </w:rPr>
        <w:t>[7]</w:t>
      </w:r>
      <w:r w:rsidR="00406222">
        <w:fldChar w:fldCharType="end"/>
      </w:r>
      <w:r w:rsidR="273E6C21">
        <w:t>.</w:t>
      </w:r>
    </w:p>
    <w:p w14:paraId="47A51E82" w14:textId="5A91F607" w:rsidR="428B64FD" w:rsidRDefault="535244A8" w:rsidP="6F25AED0">
      <w:pPr>
        <w:jc w:val="both"/>
      </w:pPr>
      <w:r>
        <w:t>The healthcare sector also benefits from advanced forecasting.</w:t>
      </w:r>
      <w:r w:rsidR="00C03DD6" w:rsidRPr="00C03DD6">
        <w:t xml:space="preserve"> </w:t>
      </w:r>
      <w:r w:rsidR="00C03DD6">
        <w:t xml:space="preserve">One notable example is the application of AI as a diagnostic tool, which outperforms older methods such as the Modified Early Warning Score. AI systems have been trained to monitor electronic health records and can detect early warning indications of health problems, </w:t>
      </w:r>
      <w:r w:rsidR="00C03DD6">
        <w:lastRenderedPageBreak/>
        <w:t xml:space="preserve">such as sepsis, allowing for fast medical intervention. </w:t>
      </w:r>
      <w:r>
        <w:t>Predictive models can analyze patient data, disease trends, and healthcare resource utilization, aiding in anticipating outbreaks, managing hospital resources, and improving patient care outcomes</w:t>
      </w:r>
      <w:r w:rsidR="00512B53">
        <w:t xml:space="preserve"> </w:t>
      </w:r>
      <w:r w:rsidR="006F7D56">
        <w:fldChar w:fldCharType="begin"/>
      </w:r>
      <w:r w:rsidR="00D014BE">
        <w:instrText xml:space="preserve"> ADDIN ZOTERO_ITEM CSL_CITATION {"citationID":"4d89e0VA","properties":{"formattedCitation":"[8]","plainCitation":"[8]","noteIndex":0},"citationItems":[{"id":11,"uris":["http://zotero.org/users/14044435/items/TKAMJSPC"],"itemData":{"id":11,"type":"chapter","abstract":"AI is improving the healthcare experience, bringing success to those who can leverage and adapt to a new health and care delivery paradigm. This chapter contains real-world case studies where applications of machine learning are being used to solve real-world problems in digital health.","container-title":"Machine Learning and AI for Healthcare\t: Big Data for Improved Health Outcomes","event-place":"Berkeley, CA","ISBN":"978-1-4842-6537-6","language":"en","note":"DOI: 10.1007/978-1-4842-6537-6_10","page":"293-349","publisher":"Apress","publisher-place":"Berkeley, CA","source":"Springer Link","title":"Case Studies","URL":"https://doi.org/10.1007/978-1-4842-6537-6_10","author":[{"family":"Panesar","given":"Arjun"}],"editor":[{"family":"Panesar","given":"Arjun"}],"accessed":{"date-parts":[["2024",4,15]]},"issued":{"date-parts":[["2021"]]}}}],"schema":"https://github.com/citation-style-language/schema/raw/master/csl-citation.json"} </w:instrText>
      </w:r>
      <w:r w:rsidR="006F7D56">
        <w:fldChar w:fldCharType="separate"/>
      </w:r>
      <w:r w:rsidR="00D014BE" w:rsidRPr="00D014BE">
        <w:rPr>
          <w:rFonts w:ascii="Calibri" w:hAnsi="Calibri" w:cs="Calibri"/>
        </w:rPr>
        <w:t>[8]</w:t>
      </w:r>
      <w:r w:rsidR="006F7D56">
        <w:fldChar w:fldCharType="end"/>
      </w:r>
      <w:r>
        <w:t>.</w:t>
      </w:r>
      <w:r w:rsidR="426079A7">
        <w:t xml:space="preserve"> In Machine Learning and AI for Healthcare, a case study for image analysis is presented concerning</w:t>
      </w:r>
      <w:r w:rsidR="50779442">
        <w:t xml:space="preserve"> diabetic patients</w:t>
      </w:r>
      <w:r w:rsidR="002C6757">
        <w:t xml:space="preserve">, which </w:t>
      </w:r>
      <w:r w:rsidR="337E8CBA">
        <w:t>describes the challenges of machine learning with images</w:t>
      </w:r>
      <w:r w:rsidR="6F588EDA">
        <w:t xml:space="preserve">. </w:t>
      </w:r>
      <w:r w:rsidR="712C034C">
        <w:t>The goal of the model was to predict the likelihood of complications related to diabetes wi</w:t>
      </w:r>
      <w:r w:rsidR="79E71025">
        <w:t>thin the extremities of the foot</w:t>
      </w:r>
      <w:r w:rsidR="007F688E">
        <w:t xml:space="preserve"> </w:t>
      </w:r>
      <w:r w:rsidR="007F688E">
        <w:fldChar w:fldCharType="begin"/>
      </w:r>
      <w:r w:rsidR="00D014BE">
        <w:instrText xml:space="preserve"> ADDIN ZOTERO_ITEM CSL_CITATION {"citationID":"qjHDsn4Q","properties":{"formattedCitation":"[8]","plainCitation":"[8]","noteIndex":0},"citationItems":[{"id":11,"uris":["http://zotero.org/users/14044435/items/TKAMJSPC"],"itemData":{"id":11,"type":"chapter","abstract":"AI is improving the healthcare experience, bringing success to those who can leverage and adapt to a new health and care delivery paradigm. This chapter contains real-world case studies where applications of machine learning are being used to solve real-world problems in digital health.","container-title":"Machine Learning and AI for Healthcare\t: Big Data for Improved Health Outcomes","event-place":"Berkeley, CA","ISBN":"978-1-4842-6537-6","language":"en","note":"DOI: 10.1007/978-1-4842-6537-6_10","page":"293-349","publisher":"Apress","publisher-place":"Berkeley, CA","source":"Springer Link","title":"Case Studies","URL":"https://doi.org/10.1007/978-1-4842-6537-6_10","author":[{"family":"Panesar","given":"Arjun"}],"editor":[{"family":"Panesar","given":"Arjun"}],"accessed":{"date-parts":[["2024",4,15]]},"issued":{"date-parts":[["2021"]]}}}],"schema":"https://github.com/citation-style-language/schema/raw/master/csl-citation.json"} </w:instrText>
      </w:r>
      <w:r w:rsidR="007F688E">
        <w:fldChar w:fldCharType="separate"/>
      </w:r>
      <w:r w:rsidR="00D014BE" w:rsidRPr="00D014BE">
        <w:rPr>
          <w:rFonts w:ascii="Calibri" w:hAnsi="Calibri" w:cs="Calibri"/>
        </w:rPr>
        <w:t>[8]</w:t>
      </w:r>
      <w:r w:rsidR="007F688E">
        <w:fldChar w:fldCharType="end"/>
      </w:r>
      <w:r w:rsidR="21DDA462">
        <w:t xml:space="preserve">. </w:t>
      </w:r>
      <w:r w:rsidR="2A1D1C20">
        <w:t xml:space="preserve">Additional case studies are reviewed in the </w:t>
      </w:r>
      <w:r w:rsidR="00AE6E5D">
        <w:t>textbook,</w:t>
      </w:r>
      <w:r w:rsidR="2A1D1C20">
        <w:t xml:space="preserve"> including an assessment of a predictive AI model for personalized care</w:t>
      </w:r>
      <w:r w:rsidR="004E0F80">
        <w:t xml:space="preserve"> such as </w:t>
      </w:r>
      <w:r w:rsidR="7D9591F3">
        <w:t xml:space="preserve">behavioral </w:t>
      </w:r>
      <w:r w:rsidR="00AE6E5D">
        <w:t>patterns,</w:t>
      </w:r>
      <w:r w:rsidR="7D9591F3">
        <w:t xml:space="preserve"> </w:t>
      </w:r>
      <w:r w:rsidR="004E0F80">
        <w:t xml:space="preserve">including </w:t>
      </w:r>
      <w:r w:rsidR="7D9591F3">
        <w:t>sleep</w:t>
      </w:r>
      <w:r w:rsidR="56831C3C">
        <w:t>ing and bathroom routines</w:t>
      </w:r>
      <w:r w:rsidR="004E0F80">
        <w:t xml:space="preserve"> utilizing </w:t>
      </w:r>
      <w:r w:rsidR="50D5A7FB">
        <w:t>sensor</w:t>
      </w:r>
      <w:r w:rsidR="004E0F80">
        <w:t>s</w:t>
      </w:r>
      <w:r w:rsidR="50D5A7FB">
        <w:t xml:space="preserve"> in the home to record activity</w:t>
      </w:r>
      <w:r w:rsidR="004E0F80">
        <w:t xml:space="preserve">. </w:t>
      </w:r>
      <w:r w:rsidR="61956CCA">
        <w:t xml:space="preserve">The goal of the modeling is to give context to </w:t>
      </w:r>
      <w:r w:rsidR="00AE6E5D">
        <w:t>caretakers</w:t>
      </w:r>
      <w:r w:rsidR="61956CCA">
        <w:t>, predicting where a res</w:t>
      </w:r>
      <w:r w:rsidR="63313D2B">
        <w:t xml:space="preserve">ident “should” be and compare this to where they </w:t>
      </w:r>
      <w:r w:rsidR="2F1F1DFF">
        <w:t>are</w:t>
      </w:r>
      <w:r w:rsidR="63313D2B">
        <w:t xml:space="preserve"> for a given snip in time</w:t>
      </w:r>
      <w:r w:rsidR="00AE6E5D">
        <w:t xml:space="preserve">. </w:t>
      </w:r>
      <w:r w:rsidR="7F64AE32">
        <w:t xml:space="preserve">This is </w:t>
      </w:r>
      <w:r w:rsidR="44AC3F53">
        <w:t>complemented</w:t>
      </w:r>
      <w:r w:rsidR="7F64AE32">
        <w:t xml:space="preserve"> by the monitoring of body vitals</w:t>
      </w:r>
      <w:r w:rsidR="10A88F5C">
        <w:t xml:space="preserve"> to</w:t>
      </w:r>
      <w:r w:rsidR="7F64AE32">
        <w:t xml:space="preserve"> </w:t>
      </w:r>
      <w:r w:rsidR="7D85E405">
        <w:t>alert</w:t>
      </w:r>
      <w:r w:rsidR="7F64AE32">
        <w:t xml:space="preserve"> a caregiver if the situation seems of concern</w:t>
      </w:r>
      <w:r w:rsidR="1DEED4B3">
        <w:t xml:space="preserve"> </w:t>
      </w:r>
      <w:r w:rsidR="00F526B9">
        <w:fldChar w:fldCharType="begin"/>
      </w:r>
      <w:r w:rsidR="00D014BE">
        <w:instrText xml:space="preserve"> ADDIN ZOTERO_ITEM CSL_CITATION {"citationID":"ZJMlJQoX","properties":{"formattedCitation":"[8]","plainCitation":"[8]","noteIndex":0},"citationItems":[{"id":11,"uris":["http://zotero.org/users/14044435/items/TKAMJSPC"],"itemData":{"id":11,"type":"chapter","abstract":"AI is improving the healthcare experience, bringing success to those who can leverage and adapt to a new health and care delivery paradigm. This chapter contains real-world case studies where applications of machine learning are being used to solve real-world problems in digital health.","container-title":"Machine Learning and AI for Healthcare\t: Big Data for Improved Health Outcomes","event-place":"Berkeley, CA","ISBN":"978-1-4842-6537-6","language":"en","note":"DOI: 10.1007/978-1-4842-6537-6_10","page":"293-349","publisher":"Apress","publisher-place":"Berkeley, CA","source":"Springer Link","title":"Case Studies","URL":"https://doi.org/10.1007/978-1-4842-6537-6_10","author":[{"family":"Panesar","given":"Arjun"}],"editor":[{"family":"Panesar","given":"Arjun"}],"accessed":{"date-parts":[["2024",4,15]]},"issued":{"date-parts":[["2021"]]}}}],"schema":"https://github.com/citation-style-language/schema/raw/master/csl-citation.json"} </w:instrText>
      </w:r>
      <w:r w:rsidR="00F526B9">
        <w:fldChar w:fldCharType="separate"/>
      </w:r>
      <w:r w:rsidR="00D014BE" w:rsidRPr="00D014BE">
        <w:rPr>
          <w:rFonts w:ascii="Calibri" w:hAnsi="Calibri" w:cs="Calibri"/>
        </w:rPr>
        <w:t>[8]</w:t>
      </w:r>
      <w:r w:rsidR="00F526B9">
        <w:fldChar w:fldCharType="end"/>
      </w:r>
      <w:r w:rsidR="7F64AE32">
        <w:t>.</w:t>
      </w:r>
      <w:r w:rsidR="43106EF2">
        <w:t xml:space="preserve">  </w:t>
      </w:r>
    </w:p>
    <w:p w14:paraId="3B3E19F7" w14:textId="7252BAB7" w:rsidR="428B64FD" w:rsidRDefault="534D00A1" w:rsidP="6F25AED0">
      <w:pPr>
        <w:pStyle w:val="Heading3"/>
      </w:pPr>
      <w:bookmarkStart w:id="22" w:name="_Toc165318576"/>
      <w:r>
        <w:t xml:space="preserve">Ethical </w:t>
      </w:r>
      <w:r w:rsidR="7CA0A2EE">
        <w:t>c</w:t>
      </w:r>
      <w:r>
        <w:t xml:space="preserve">onsiderations and </w:t>
      </w:r>
      <w:r w:rsidR="69562705">
        <w:t>c</w:t>
      </w:r>
      <w:r>
        <w:t>hallenges</w:t>
      </w:r>
      <w:bookmarkEnd w:id="22"/>
    </w:p>
    <w:p w14:paraId="6AC49F51" w14:textId="77989818" w:rsidR="428B64FD" w:rsidRDefault="534D00A1" w:rsidP="6F25AED0">
      <w:pPr>
        <w:jc w:val="both"/>
      </w:pPr>
      <w:r>
        <w:t>The increasing reliance on AI-based forecasting models brings to the forefront various ethical considerations and challenges. One significant concern is the potential for inherent biases in these models. If the training data is biased or unrepresentative, the forecasts can perpetuate or amplify these biases, leading to unfair or unethical outcomes.</w:t>
      </w:r>
    </w:p>
    <w:p w14:paraId="71F64D84" w14:textId="0D0D45E4" w:rsidR="428B64FD" w:rsidRDefault="534D00A1" w:rsidP="6F25AED0">
      <w:pPr>
        <w:jc w:val="both"/>
      </w:pPr>
      <w:r>
        <w:t>Privacy concerns are another critical issue. Forecasting models often require vast amounts of data, which may include sensitive personal information. Ensuring the privacy and security of this data is paramount to maintain</w:t>
      </w:r>
      <w:r w:rsidR="000006BB">
        <w:t>ing</w:t>
      </w:r>
      <w:r>
        <w:t xml:space="preserve"> trust and comply</w:t>
      </w:r>
      <w:r w:rsidR="000006BB">
        <w:t>ing</w:t>
      </w:r>
      <w:r>
        <w:t xml:space="preserve"> with regulatory standards.</w:t>
      </w:r>
    </w:p>
    <w:p w14:paraId="51E5028C" w14:textId="5A7F8BEA" w:rsidR="428B64FD" w:rsidRDefault="534D00A1" w:rsidP="6F25AED0">
      <w:pPr>
        <w:jc w:val="both"/>
      </w:pPr>
      <w:r>
        <w:t>There is also the challenge of transparency and explainability. AI models, especially those based on complex algorithms like neural networks, can be opaque, making it difficult to understand how they arrive at certain predictions. This "black box" nature can pose challenges in sectors where understanding the reasoning behind predictions is crucial.</w:t>
      </w:r>
    </w:p>
    <w:p w14:paraId="4089A375" w14:textId="40FB98CA" w:rsidR="428B64FD" w:rsidRDefault="534D00A1" w:rsidP="7F3E8C6A">
      <w:pPr>
        <w:pStyle w:val="Heading3"/>
        <w:ind w:left="0" w:firstLine="0"/>
      </w:pPr>
      <w:bookmarkStart w:id="23" w:name="_Toc165318577"/>
      <w:r>
        <w:t xml:space="preserve">Future of </w:t>
      </w:r>
      <w:r w:rsidR="3C16C6C0">
        <w:t>f</w:t>
      </w:r>
      <w:r>
        <w:t>orecasting with AI</w:t>
      </w:r>
      <w:bookmarkEnd w:id="23"/>
    </w:p>
    <w:p w14:paraId="2812EB32" w14:textId="6755698F" w:rsidR="428B64FD" w:rsidRDefault="534D00A1" w:rsidP="004371FD">
      <w:pPr>
        <w:spacing w:line="240" w:lineRule="auto"/>
        <w:jc w:val="both"/>
      </w:pPr>
      <w:r>
        <w:t xml:space="preserve">The future of forecasting with AI is poised for significant growth and innovation. Emerging trends include the integration of AI with big data analytics and the Internet of Things (IoT), which could further enhance the accuracy and scope of forecasting models. Machine learning algorithms are continually </w:t>
      </w:r>
      <w:r w:rsidR="000006BB">
        <w:t>advancing</w:t>
      </w:r>
      <w:r>
        <w:t xml:space="preserve">, becoming more sophisticated and </w:t>
      </w:r>
      <w:r w:rsidR="000006BB">
        <w:t>competent</w:t>
      </w:r>
      <w:r>
        <w:t xml:space="preserve"> </w:t>
      </w:r>
      <w:r w:rsidR="000006BB">
        <w:t>in</w:t>
      </w:r>
      <w:r>
        <w:t xml:space="preserve"> handling more complex data sets.</w:t>
      </w:r>
    </w:p>
    <w:p w14:paraId="0C1A38E8" w14:textId="7D158A55" w:rsidR="428B64FD" w:rsidRDefault="000006BB" w:rsidP="004371FD">
      <w:pPr>
        <w:spacing w:line="240" w:lineRule="auto"/>
        <w:jc w:val="both"/>
      </w:pPr>
      <w:r>
        <w:t>Continuing</w:t>
      </w:r>
      <w:r w:rsidR="534D00A1">
        <w:t xml:space="preserve"> research in this field focuses on developing more robust, transparent, and ethical AI models. Efforts are also being made to improve the interpretability of these models, making it easier for users to understand and trust their predictions.</w:t>
      </w:r>
    </w:p>
    <w:p w14:paraId="30BE86B8" w14:textId="001547F1" w:rsidR="428B64FD" w:rsidRDefault="534D00A1" w:rsidP="004371FD">
      <w:pPr>
        <w:spacing w:line="240" w:lineRule="auto"/>
        <w:jc w:val="both"/>
      </w:pPr>
      <w:r>
        <w:t xml:space="preserve">The potential for AI in forecasting extends to virtually every sector, from predicting consumer behavior in retail to anticipating cybersecurity threats. As technology advances, these models will </w:t>
      </w:r>
      <w:r w:rsidR="00AE6E5D">
        <w:t>probably</w:t>
      </w:r>
      <w:r>
        <w:t xml:space="preserve"> become an even more integral part of decision-making processes in various industries.</w:t>
      </w:r>
    </w:p>
    <w:p w14:paraId="074ADA38" w14:textId="7AA10A8B" w:rsidR="428B64FD" w:rsidRDefault="175ECEC6" w:rsidP="6F25AED0">
      <w:pPr>
        <w:pStyle w:val="Heading3"/>
      </w:pPr>
      <w:bookmarkStart w:id="24" w:name="_Toc165318578"/>
      <w:r>
        <w:t xml:space="preserve">Conclusion and </w:t>
      </w:r>
      <w:r w:rsidR="232BD60C">
        <w:t>p</w:t>
      </w:r>
      <w:r>
        <w:t xml:space="preserve">roject </w:t>
      </w:r>
      <w:r w:rsidR="3BFAF661">
        <w:t>j</w:t>
      </w:r>
      <w:r>
        <w:t>ustification</w:t>
      </w:r>
      <w:bookmarkEnd w:id="24"/>
    </w:p>
    <w:p w14:paraId="29917064" w14:textId="7BC13543" w:rsidR="00801E34" w:rsidRDefault="175ECEC6" w:rsidP="0043013A">
      <w:pPr>
        <w:spacing w:line="240" w:lineRule="auto"/>
        <w:jc w:val="both"/>
      </w:pPr>
      <w:r>
        <w:t xml:space="preserve">In conclusion, the advancement of forecasting methods, particularly through </w:t>
      </w:r>
      <w:r w:rsidR="00CD37A0">
        <w:t xml:space="preserve">usage of </w:t>
      </w:r>
      <w:r>
        <w:t xml:space="preserve">the </w:t>
      </w:r>
      <w:r w:rsidR="00CD37A0">
        <w:t>Natural Language Processer of Transformers in</w:t>
      </w:r>
      <w:r>
        <w:t xml:space="preserve"> generative AI </w:t>
      </w:r>
      <w:r w:rsidR="00147982">
        <w:t>for a</w:t>
      </w:r>
      <w:r>
        <w:t xml:space="preserve"> multivariate time series analysis, represents a significant leap in our ability to predict and prepare for future events. The limitations of traditional forecasting </w:t>
      </w:r>
      <w:r w:rsidR="00AE6E5D">
        <w:t>methods,</w:t>
      </w:r>
      <w:r>
        <w:t xml:space="preserve"> </w:t>
      </w:r>
      <w:r w:rsidR="7F49D886">
        <w:t xml:space="preserve">such as dependency on large amount of data, limited adaptability to different scenarios, </w:t>
      </w:r>
      <w:r w:rsidR="00CD5A34">
        <w:t xml:space="preserve">limitations with memory </w:t>
      </w:r>
      <w:r w:rsidR="00D51E20">
        <w:t xml:space="preserve">storage in </w:t>
      </w:r>
      <w:r w:rsidR="00493AA3">
        <w:t xml:space="preserve">machine </w:t>
      </w:r>
      <w:r w:rsidR="00D51E20">
        <w:t xml:space="preserve">learning models, </w:t>
      </w:r>
      <w:r w:rsidR="7F49D886">
        <w:t>and lower accuracy</w:t>
      </w:r>
      <w:r w:rsidR="00AC1FB9">
        <w:t xml:space="preserve">. </w:t>
      </w:r>
    </w:p>
    <w:p w14:paraId="536AAA97" w14:textId="4CCD4739" w:rsidR="428B64FD" w:rsidRDefault="3AE80C1A" w:rsidP="0043013A">
      <w:pPr>
        <w:spacing w:line="240" w:lineRule="auto"/>
        <w:jc w:val="both"/>
      </w:pPr>
      <w:r>
        <w:t xml:space="preserve">There are multiple algorithms </w:t>
      </w:r>
      <w:r w:rsidR="3C02B646">
        <w:t xml:space="preserve">used for predicting </w:t>
      </w:r>
      <w:r w:rsidR="6BDDEA77">
        <w:t>values w</w:t>
      </w:r>
      <w:r w:rsidR="3031F1E8">
        <w:t>ith multiple variable</w:t>
      </w:r>
      <w:r w:rsidR="793E5C5D">
        <w:t>s</w:t>
      </w:r>
      <w:r w:rsidR="3031F1E8">
        <w:t xml:space="preserve"> involved. </w:t>
      </w:r>
      <w:r w:rsidR="0C2308DC" w:rsidRPr="62A8C4D3">
        <w:rPr>
          <w:rStyle w:val="Emphasis"/>
          <w:rFonts w:ascii="Roboto" w:hAnsi="Roboto"/>
          <w:i w:val="0"/>
          <w:iCs w:val="0"/>
          <w:color w:val="5F6368"/>
          <w:sz w:val="21"/>
          <w:szCs w:val="21"/>
          <w:shd w:val="clear" w:color="auto" w:fill="FFFFFF"/>
        </w:rPr>
        <w:t>Long Short-Term Memory</w:t>
      </w:r>
      <w:r w:rsidR="6D65B430" w:rsidRPr="62A8C4D3">
        <w:rPr>
          <w:rStyle w:val="Emphasis"/>
          <w:rFonts w:ascii="Roboto" w:hAnsi="Roboto"/>
          <w:i w:val="0"/>
          <w:iCs w:val="0"/>
          <w:color w:val="5F6368"/>
          <w:sz w:val="21"/>
          <w:szCs w:val="21"/>
          <w:shd w:val="clear" w:color="auto" w:fill="FFFFFF"/>
        </w:rPr>
        <w:t xml:space="preserve"> or </w:t>
      </w:r>
      <w:r w:rsidR="441FB960">
        <w:t>LSTM</w:t>
      </w:r>
      <w:r w:rsidR="793E5C5D">
        <w:t xml:space="preserve"> </w:t>
      </w:r>
      <w:r w:rsidR="3CBD2139">
        <w:t>uses massive data sets</w:t>
      </w:r>
      <w:r w:rsidR="0C2480C8">
        <w:t xml:space="preserve"> which </w:t>
      </w:r>
      <w:r w:rsidR="00AE6E5D">
        <w:t>take</w:t>
      </w:r>
      <w:r w:rsidR="0C2480C8">
        <w:t xml:space="preserve"> </w:t>
      </w:r>
      <w:r w:rsidR="5961BB1E">
        <w:t>a great deal of resources in computing power and can be costly.</w:t>
      </w:r>
      <w:r w:rsidR="472B7D4B">
        <w:t xml:space="preserve"> </w:t>
      </w:r>
      <w:r w:rsidR="17FDEEDB">
        <w:t xml:space="preserve">This approach is taken with </w:t>
      </w:r>
      <w:r w:rsidR="38F24D60">
        <w:t>Reoccurring</w:t>
      </w:r>
      <w:r w:rsidR="220BB8B1">
        <w:t xml:space="preserve"> Neural Networks </w:t>
      </w:r>
      <w:r w:rsidR="75542774">
        <w:t>(RNN), b</w:t>
      </w:r>
      <w:r w:rsidR="79EC632F">
        <w:t xml:space="preserve">ecause on its own there is </w:t>
      </w:r>
      <w:r w:rsidR="00AE6E5D">
        <w:t>a limitation</w:t>
      </w:r>
      <w:r w:rsidR="79EC632F">
        <w:t xml:space="preserve"> of </w:t>
      </w:r>
      <w:r w:rsidR="20041F26">
        <w:t>memory</w:t>
      </w:r>
      <w:r w:rsidR="00AE6E5D">
        <w:t xml:space="preserve">. </w:t>
      </w:r>
      <w:r w:rsidR="4F7680CD">
        <w:t>Combin</w:t>
      </w:r>
      <w:r w:rsidR="5C66CBF6">
        <w:t xml:space="preserve">ing </w:t>
      </w:r>
      <w:r w:rsidR="576D593D">
        <w:t>RNN with LSTM extends</w:t>
      </w:r>
      <w:r w:rsidR="472B7D4B">
        <w:t xml:space="preserve"> the </w:t>
      </w:r>
      <w:r w:rsidR="576D593D">
        <w:t>memory, but this requires</w:t>
      </w:r>
      <w:r w:rsidR="472B7D4B">
        <w:t xml:space="preserve"> more </w:t>
      </w:r>
      <w:r w:rsidR="576D593D">
        <w:t xml:space="preserve">learning </w:t>
      </w:r>
      <w:r w:rsidR="00AE6E5D">
        <w:t>to process</w:t>
      </w:r>
      <w:r w:rsidR="576D593D">
        <w:t xml:space="preserve"> time</w:t>
      </w:r>
      <w:r w:rsidR="2557BEFC">
        <w:t xml:space="preserve">, according to </w:t>
      </w:r>
      <w:r w:rsidR="0C00B46B">
        <w:t>instruction</w:t>
      </w:r>
      <w:r w:rsidR="6159F045">
        <w:t>al</w:t>
      </w:r>
      <w:r w:rsidR="0C00B46B">
        <w:t xml:space="preserve"> </w:t>
      </w:r>
      <w:r w:rsidR="09597994">
        <w:t xml:space="preserve">on-line </w:t>
      </w:r>
      <w:r w:rsidR="0C00B46B">
        <w:t>course</w:t>
      </w:r>
      <w:r w:rsidR="09597994">
        <w:t>work</w:t>
      </w:r>
      <w:r w:rsidR="0C00B46B">
        <w:t xml:space="preserve"> from M</w:t>
      </w:r>
      <w:r w:rsidR="6159F045">
        <w:t xml:space="preserve">IT. </w:t>
      </w:r>
      <w:r w:rsidR="142048F7">
        <w:t xml:space="preserve">Natural Language Processing Transformers </w:t>
      </w:r>
      <w:r w:rsidR="472B7D4B">
        <w:t>model</w:t>
      </w:r>
      <w:r w:rsidR="142048F7">
        <w:t>ing</w:t>
      </w:r>
      <w:r w:rsidR="472B7D4B">
        <w:t xml:space="preserve"> </w:t>
      </w:r>
      <w:r w:rsidR="6FF5E0BA">
        <w:lastRenderedPageBreak/>
        <w:t>offers</w:t>
      </w:r>
      <w:r w:rsidR="472B7D4B">
        <w:t xml:space="preserve"> these qualities, capable of handling complex, large-scale data and providing more nuanced predictions</w:t>
      </w:r>
      <w:r w:rsidR="607DA23A">
        <w:t xml:space="preserve"> within out the limitations of memory or significant processing time</w:t>
      </w:r>
      <w:r w:rsidR="472B7D4B">
        <w:t>.</w:t>
      </w:r>
      <w:r w:rsidR="382A8357">
        <w:t xml:space="preserve"> </w:t>
      </w:r>
    </w:p>
    <w:p w14:paraId="5A0C98FC" w14:textId="308039A5" w:rsidR="428B64FD" w:rsidRDefault="175ECEC6" w:rsidP="0043013A">
      <w:pPr>
        <w:spacing w:line="240" w:lineRule="auto"/>
        <w:jc w:val="both"/>
      </w:pPr>
      <w:r>
        <w:t xml:space="preserve">This project is justified by the need for more advanced forecasting methods that can adapt to the complexities and dynamics of modern datasets. The potential benefits of these methods span across numerous industries, enhancing decision-making processes, and contributing to more efficient and effective planning and strategy. As such, the continued development and application of AI in forecasting are not only </w:t>
      </w:r>
      <w:r w:rsidR="00AE6E5D">
        <w:t>beneficial,</w:t>
      </w:r>
      <w:r>
        <w:t xml:space="preserve"> but essential for future advancements in various sectors.</w:t>
      </w:r>
    </w:p>
    <w:p w14:paraId="7580ABB6" w14:textId="77777777" w:rsidR="0043013A" w:rsidRDefault="0043013A" w:rsidP="0043013A">
      <w:pPr>
        <w:spacing w:after="0" w:line="240" w:lineRule="auto"/>
        <w:jc w:val="both"/>
      </w:pPr>
    </w:p>
    <w:p w14:paraId="36861423" w14:textId="3001C834" w:rsidR="0094766F" w:rsidRDefault="42EFFFC9" w:rsidP="0094766F">
      <w:pPr>
        <w:pStyle w:val="Heading2"/>
      </w:pPr>
      <w:bookmarkStart w:id="25" w:name="_Problem_Space"/>
      <w:bookmarkStart w:id="26" w:name="_Toc165318579"/>
      <w:r>
        <w:t xml:space="preserve">Problem </w:t>
      </w:r>
      <w:r w:rsidR="07F34813">
        <w:t>s</w:t>
      </w:r>
      <w:r>
        <w:t>pace</w:t>
      </w:r>
      <w:bookmarkEnd w:id="25"/>
      <w:bookmarkEnd w:id="26"/>
    </w:p>
    <w:p w14:paraId="1F9DC4CB" w14:textId="21731A9D" w:rsidR="71BA5108" w:rsidRDefault="2BC7333F" w:rsidP="2D8BC78F">
      <w:pPr>
        <w:jc w:val="both"/>
      </w:pPr>
      <w:r w:rsidRPr="1B264E19">
        <w:rPr>
          <w:rFonts w:ascii="Calibri" w:eastAsia="Calibri" w:hAnsi="Calibri" w:cs="Calibri"/>
        </w:rPr>
        <w:t>Across diverse sectors, there is a critical need for reliable multivariate forecasting</w:t>
      </w:r>
      <w:r w:rsidR="0A0ECF8F" w:rsidRPr="626D74C6">
        <w:rPr>
          <w:rFonts w:ascii="Calibri" w:eastAsia="Calibri" w:hAnsi="Calibri" w:cs="Calibri"/>
        </w:rPr>
        <w:t xml:space="preserve"> to </w:t>
      </w:r>
      <w:r w:rsidR="0A0ECF8F" w:rsidRPr="7D1BDFE9">
        <w:rPr>
          <w:rFonts w:ascii="Calibri" w:eastAsia="Calibri" w:hAnsi="Calibri" w:cs="Calibri"/>
        </w:rPr>
        <w:t xml:space="preserve">support the </w:t>
      </w:r>
      <w:r w:rsidR="0A0ECF8F" w:rsidRPr="781B7144">
        <w:rPr>
          <w:rFonts w:ascii="Calibri" w:eastAsia="Calibri" w:hAnsi="Calibri" w:cs="Calibri"/>
        </w:rPr>
        <w:t>decision</w:t>
      </w:r>
      <w:r w:rsidR="0A0ECF8F" w:rsidRPr="3C831497">
        <w:rPr>
          <w:rFonts w:ascii="Calibri" w:eastAsia="Calibri" w:hAnsi="Calibri" w:cs="Calibri"/>
        </w:rPr>
        <w:t>-making process</w:t>
      </w:r>
      <w:r w:rsidRPr="3C831497">
        <w:rPr>
          <w:rFonts w:ascii="Calibri" w:eastAsia="Calibri" w:hAnsi="Calibri" w:cs="Calibri"/>
        </w:rPr>
        <w:t>.</w:t>
      </w:r>
      <w:r>
        <w:t xml:space="preserve"> </w:t>
      </w:r>
      <w:r w:rsidR="7F9A376B" w:rsidRPr="7A0E0C00">
        <w:rPr>
          <w:rFonts w:ascii="Calibri" w:eastAsia="Calibri" w:hAnsi="Calibri" w:cs="Calibri"/>
        </w:rPr>
        <w:t xml:space="preserve">Whether it's deciding to carry an umbrella based on weather predictions, allocating resources for municipal services, or planning financial budgets in corporate settings, the ability to accurately forecast outcomes based on a multitude of variables is essential. </w:t>
      </w:r>
      <w:r w:rsidR="7F9A376B" w:rsidRPr="4CB5F72B">
        <w:rPr>
          <w:rFonts w:ascii="Calibri" w:eastAsia="Calibri" w:hAnsi="Calibri" w:cs="Calibri"/>
        </w:rPr>
        <w:t>I</w:t>
      </w:r>
      <w:r w:rsidR="7F9A376B">
        <w:t>n the modern world, there is a diversity of issues that affect the accuracy of future predictions</w:t>
      </w:r>
      <w:r w:rsidR="27E13920">
        <w:t xml:space="preserve"> </w:t>
      </w:r>
      <w:r w:rsidR="7F9A376B">
        <w:t xml:space="preserve">even when cutting-edge technologies have been used. </w:t>
      </w:r>
      <w:r w:rsidR="71BA5108">
        <w:t xml:space="preserve">A significant issue is </w:t>
      </w:r>
      <w:r w:rsidR="578C0C3E">
        <w:t>the dynamic</w:t>
      </w:r>
      <w:r w:rsidR="71BA5108">
        <w:t xml:space="preserve"> </w:t>
      </w:r>
      <w:r w:rsidR="28A8C17A">
        <w:t xml:space="preserve">and the complicated </w:t>
      </w:r>
      <w:r w:rsidR="71BA5108">
        <w:t xml:space="preserve">relationships between various variables in the data. </w:t>
      </w:r>
      <w:r w:rsidR="00AE6E5D">
        <w:t>It's challenging to</w:t>
      </w:r>
      <w:r w:rsidR="71BA5108">
        <w:t xml:space="preserve"> manage risks, plan </w:t>
      </w:r>
      <w:r w:rsidR="2DB4B2D7">
        <w:t>finances</w:t>
      </w:r>
      <w:r w:rsidR="71BA5108">
        <w:t xml:space="preserve">, and make wise investment decisions in the financial industry </w:t>
      </w:r>
      <w:r w:rsidR="00AE6E5D">
        <w:t>because of the</w:t>
      </w:r>
      <w:r w:rsidR="71BA5108">
        <w:t xml:space="preserve"> </w:t>
      </w:r>
      <w:r w:rsidR="67EA8B06">
        <w:t>complex</w:t>
      </w:r>
      <w:r w:rsidR="71BA5108">
        <w:t xml:space="preserve"> relationships between factors like market conditions</w:t>
      </w:r>
      <w:r w:rsidR="3376B4BD">
        <w:t>,</w:t>
      </w:r>
      <w:r w:rsidR="71BA5108">
        <w:t xml:space="preserve"> economic </w:t>
      </w:r>
      <w:r w:rsidR="00AE6E5D">
        <w:t>indicators, etc</w:t>
      </w:r>
      <w:r w:rsidR="71BA5108">
        <w:t xml:space="preserve">. </w:t>
      </w:r>
      <w:r w:rsidR="760146C4">
        <w:t>A major</w:t>
      </w:r>
      <w:r w:rsidR="2139D3FA">
        <w:t xml:space="preserve"> </w:t>
      </w:r>
      <w:r w:rsidR="7C9A1BD5">
        <w:t>challenge</w:t>
      </w:r>
      <w:r w:rsidR="2139D3FA">
        <w:t xml:space="preserve"> in multivariate time series forecasting is </w:t>
      </w:r>
      <w:r w:rsidR="00465CB5">
        <w:t xml:space="preserve">the size </w:t>
      </w:r>
      <w:r w:rsidR="00F431E1">
        <w:t xml:space="preserve">and quality </w:t>
      </w:r>
      <w:r w:rsidR="00465CB5">
        <w:t xml:space="preserve">of </w:t>
      </w:r>
      <w:r w:rsidR="2139D3FA">
        <w:t xml:space="preserve">data </w:t>
      </w:r>
      <w:r w:rsidR="00465CB5">
        <w:t xml:space="preserve">being </w:t>
      </w:r>
      <w:r w:rsidR="00AE6E5D">
        <w:t>reviewed,</w:t>
      </w:r>
      <w:r w:rsidR="00AA49C7">
        <w:t xml:space="preserve"> as mem</w:t>
      </w:r>
      <w:r w:rsidR="00060706">
        <w:t>ory and speed are obstacles</w:t>
      </w:r>
      <w:r w:rsidR="003B5359">
        <w:t xml:space="preserve"> </w:t>
      </w:r>
      <w:r w:rsidR="00AE6E5D">
        <w:t>to</w:t>
      </w:r>
      <w:r w:rsidR="003B5359">
        <w:t xml:space="preserve"> modeling</w:t>
      </w:r>
      <w:r w:rsidR="2139D3FA">
        <w:t xml:space="preserve">. </w:t>
      </w:r>
    </w:p>
    <w:p w14:paraId="724CA611" w14:textId="358E8402" w:rsidR="51C9EDD2" w:rsidRDefault="51C9EDD2" w:rsidP="2D8BC78F">
      <w:pPr>
        <w:jc w:val="both"/>
      </w:pPr>
      <w:r>
        <w:t xml:space="preserve">There are major issues related to the nature of the data that make using LSTM (Long Short-Term Memory) models for multivariate time series forecasting challenging. The fact that the datasets are small and fragmented, and have large </w:t>
      </w:r>
      <w:r w:rsidR="00AE6E5D">
        <w:t>dimensions,</w:t>
      </w:r>
      <w:r>
        <w:t xml:space="preserve"> is one of the main challenges. Because LSTM models are built to function best with large volumes of data, they can discover complex relationships and patterns in the given data. These models, however, find it difficult to generalize and represent the underlying comple</w:t>
      </w:r>
      <w:r w:rsidR="547C9F11">
        <w:t>xities</w:t>
      </w:r>
      <w:r>
        <w:t xml:space="preserve"> when datasets are small.</w:t>
      </w:r>
      <w:r w:rsidR="1CB38FF6">
        <w:t xml:space="preserve"> </w:t>
      </w:r>
    </w:p>
    <w:p w14:paraId="064E1832" w14:textId="1860FE19" w:rsidR="1CB38FF6" w:rsidRDefault="1CB38FF6" w:rsidP="2D8BC78F">
      <w:pPr>
        <w:jc w:val="both"/>
      </w:pPr>
      <w:r>
        <w:t xml:space="preserve">Moreover, the high dimensionality datasets introduce even another level of complexity. </w:t>
      </w:r>
      <w:r w:rsidR="00674B8C">
        <w:t>Many</w:t>
      </w:r>
      <w:r>
        <w:t xml:space="preserve"> factors or characteristics are included in high-dimensional data, and each influences the way the time series behaves. Large-scale multidimensional datasets are challenging for LSTM models to interpret and learn from because they are designed for sequential data. In the multivariate environment, this may lead to </w:t>
      </w:r>
      <w:r w:rsidR="6661ADC8">
        <w:t xml:space="preserve">low </w:t>
      </w:r>
      <w:r>
        <w:t>performance and an inability to identify significant patterns.</w:t>
      </w:r>
    </w:p>
    <w:p w14:paraId="0F538043" w14:textId="787099F5" w:rsidR="3DD71665" w:rsidRDefault="3DD71665" w:rsidP="2D8BC78F">
      <w:pPr>
        <w:jc w:val="both"/>
      </w:pPr>
      <w:r>
        <w:t xml:space="preserve">In the Finance sector, </w:t>
      </w:r>
      <w:r w:rsidR="1A4EDCFF">
        <w:t>time series forecasting is critical</w:t>
      </w:r>
      <w:r>
        <w:t xml:space="preserve"> because it directly affects investment decisions, risk management, and financial planning</w:t>
      </w:r>
      <w:r w:rsidR="358BFD15">
        <w:t>.</w:t>
      </w:r>
      <w:r>
        <w:t xml:space="preserve"> Predicting economic indicators, market trends, and currency changes allows for well-informed decision-making, minimizing financial losses and maximizing investment strategies. Encouraging economic growth, safeguarding investor assets, and preserving market stability all depend on finding a solution to the forecasting dilemma in finance.</w:t>
      </w:r>
    </w:p>
    <w:p w14:paraId="7EAF535B" w14:textId="6B1B7C96" w:rsidR="2EACA2A1" w:rsidRDefault="2EACA2A1" w:rsidP="2D8BC78F">
      <w:pPr>
        <w:jc w:val="both"/>
      </w:pPr>
      <w:r>
        <w:t xml:space="preserve">The critical need for patient care and resource allocation in the healthcare sector pushes the need to have </w:t>
      </w:r>
      <w:r w:rsidR="00674B8C">
        <w:t>a multivariate</w:t>
      </w:r>
      <w:r>
        <w:t xml:space="preserve"> time series forecasting model. Healthcare workers can plan for the changing healthcare needs of communities, foresee illness outbreaks, and efficiently distribute medical resources when they have accurate forecasts. By guaranteeing prompt and suitable responses to </w:t>
      </w:r>
      <w:r w:rsidR="00674B8C">
        <w:t>additional health concerns</w:t>
      </w:r>
      <w:r>
        <w:t>, improving forecasting capacities in healthcare lowers healthcare costs, improves the overall effectiveness of medical interventions, and ultimately saves lives.</w:t>
      </w:r>
    </w:p>
    <w:p w14:paraId="5BBA9FE7" w14:textId="5A0F79B8" w:rsidR="732DF2C5" w:rsidRDefault="732DF2C5" w:rsidP="2D8BC78F">
      <w:pPr>
        <w:jc w:val="both"/>
      </w:pPr>
      <w:r>
        <w:t xml:space="preserve">In the environment sector, the purpose of creating efficient policies, reducing the impact of natural disasters, and guaranteeing the preservation of ecosystems, accurate forecasts of environmental variables, such as temperature, precipitation, and biodiversity, are essential. Overcoming these forecasting obstacles helps ensure that natural </w:t>
      </w:r>
      <w:r>
        <w:lastRenderedPageBreak/>
        <w:t xml:space="preserve">resources are managed responsibly, biodiversity is protected, and sustainable practices are developed to counteract the negative effects of climate change. </w:t>
      </w:r>
    </w:p>
    <w:p w14:paraId="0577972B" w14:textId="4C4B8C7F" w:rsidR="46EADA3E" w:rsidRDefault="32F2AEC4" w:rsidP="008D379A">
      <w:pPr>
        <w:jc w:val="both"/>
      </w:pPr>
      <w:r>
        <w:t>Inaccurate forecasting models can lead to poor</w:t>
      </w:r>
      <w:r w:rsidR="126479BC">
        <w:t xml:space="preserve"> decision-making </w:t>
      </w:r>
      <w:r>
        <w:t>due to</w:t>
      </w:r>
      <w:r w:rsidR="126479BC">
        <w:t xml:space="preserve"> the unpredictability </w:t>
      </w:r>
      <w:r>
        <w:t xml:space="preserve">of </w:t>
      </w:r>
      <w:r w:rsidR="126479BC">
        <w:t xml:space="preserve">the </w:t>
      </w:r>
      <w:r>
        <w:t xml:space="preserve">future and the limitations of current </w:t>
      </w:r>
      <w:r w:rsidR="126479BC">
        <w:t>prediction algorithms</w:t>
      </w:r>
      <w:r w:rsidR="379C2B48">
        <w:t>.</w:t>
      </w:r>
      <w:r w:rsidR="126479BC">
        <w:t xml:space="preserve"> In real-time applications, the shortcomings of existing methods become evident, and forecasting model accuracy becomes crucial for making informed </w:t>
      </w:r>
      <w:r w:rsidR="126479BC" w:rsidRPr="0039145F">
        <w:rPr>
          <w:color w:val="auto"/>
        </w:rPr>
        <w:t>decisions</w:t>
      </w:r>
      <w:r w:rsidR="363EFC88" w:rsidRPr="0039145F">
        <w:rPr>
          <w:color w:val="auto"/>
        </w:rPr>
        <w:t xml:space="preserve"> </w:t>
      </w:r>
      <w:hyperlink r:id="rId25" w:history="1">
        <w:r w:rsidR="00394438" w:rsidRPr="00394438">
          <w:rPr>
            <w:rFonts w:ascii="Calibri" w:hAnsi="Calibri" w:cs="Calibri"/>
          </w:rPr>
          <w:t>[10]</w:t>
        </w:r>
        <w:r w:rsidR="244DF3FF" w:rsidRPr="0039145F">
          <w:rPr>
            <w:rStyle w:val="Hyperlink"/>
            <w:color w:val="auto"/>
            <w:u w:val="none"/>
          </w:rPr>
          <w:t>.</w:t>
        </w:r>
      </w:hyperlink>
      <w:r w:rsidR="126479BC">
        <w:t xml:space="preserve"> A company's ability to make decisions effectively and succeed overall in dynamic environments depends on its ability to navigate the challenging terrain of multiple interdependent variable prediction</w:t>
      </w:r>
      <w:r w:rsidR="000006BB">
        <w:t>s</w:t>
      </w:r>
      <w:r w:rsidR="126479BC">
        <w:t xml:space="preserve"> across various domains.</w:t>
      </w:r>
    </w:p>
    <w:p w14:paraId="4BB1CCC2" w14:textId="1DB820EB" w:rsidR="0E1ECE61" w:rsidRDefault="0E1ECE61" w:rsidP="7789C887">
      <w:pPr>
        <w:jc w:val="both"/>
      </w:pPr>
      <w:commentRangeStart w:id="27"/>
      <w:commentRangeStart w:id="28"/>
      <w:r>
        <w:t xml:space="preserve">The need for precise decision-making, and the effectiveness of prediction </w:t>
      </w:r>
      <w:r w:rsidR="00674B8C">
        <w:t>tools,</w:t>
      </w:r>
      <w:r>
        <w:t xml:space="preserve"> emphasize how important it is to understand the problem at hand. By considering these factors, we can create solutions that effectively tackle the challenges of forecasting numerous interdependent variables across different domains.</w:t>
      </w:r>
      <w:commentRangeEnd w:id="27"/>
      <w:r>
        <w:rPr>
          <w:rStyle w:val="CommentReference"/>
        </w:rPr>
        <w:commentReference w:id="27"/>
      </w:r>
      <w:commentRangeEnd w:id="28"/>
      <w:r w:rsidR="0098502D">
        <w:rPr>
          <w:rStyle w:val="CommentReference"/>
        </w:rPr>
        <w:commentReference w:id="28"/>
      </w:r>
    </w:p>
    <w:p w14:paraId="2A364F03" w14:textId="3EE91EC6" w:rsidR="0094766F" w:rsidRDefault="0094766F" w:rsidP="008D379A">
      <w:pPr>
        <w:pStyle w:val="Heading2"/>
      </w:pPr>
      <w:bookmarkStart w:id="29" w:name="_Toc165318580"/>
      <w:r w:rsidRPr="0094766F">
        <w:t>Research</w:t>
      </w:r>
      <w:bookmarkEnd w:id="29"/>
    </w:p>
    <w:p w14:paraId="37E88D5D" w14:textId="77777777" w:rsidR="00486CB0" w:rsidRPr="008D379A" w:rsidRDefault="00486CB0" w:rsidP="00486CB0">
      <w:pPr>
        <w:spacing w:after="120" w:line="276" w:lineRule="auto"/>
        <w:jc w:val="both"/>
        <w:rPr>
          <w:rStyle w:val="eop"/>
          <w:rFonts w:cstheme="minorHAnsi"/>
        </w:rPr>
      </w:pPr>
      <w:r w:rsidRPr="008D379A">
        <w:rPr>
          <w:rStyle w:val="normaltextrun"/>
          <w:rFonts w:cstheme="minorHAnsi"/>
        </w:rPr>
        <w:t>Multivariate time series prediction, a method pivotal for forecasting future values based on multiple time-dependent variables, demands a comprehensive approach. Its significance is particularly pronounced in sectors where interdependent variables critically influence decision-making. For instance, financial markets hinge on the accurate prediction of stock prices, which in turn rely on a complex interplay of variables like market trends, economic indicators, and company performance metrics. In meteorology, variables such as temperature, humidity, and wind speed intertwine to enable precise weather forecasting.</w:t>
      </w:r>
      <w:r w:rsidRPr="008D379A">
        <w:rPr>
          <w:rStyle w:val="eop"/>
          <w:rFonts w:cstheme="minorHAnsi"/>
        </w:rPr>
        <w:t> </w:t>
      </w:r>
    </w:p>
    <w:p w14:paraId="6F84053E" w14:textId="287F6065" w:rsidR="00486CB0" w:rsidRPr="008D379A" w:rsidRDefault="00486CB0" w:rsidP="00486CB0">
      <w:pPr>
        <w:spacing w:after="120" w:line="276" w:lineRule="auto"/>
        <w:jc w:val="both"/>
      </w:pPr>
      <w:r w:rsidRPr="4515E24A">
        <w:t xml:space="preserve">Generative AI has demonstrated remarkable potential in various fields. In transportation and AIOps, </w:t>
      </w:r>
      <w:proofErr w:type="spellStart"/>
      <w:r w:rsidRPr="4515E24A">
        <w:t>ScoreGrad</w:t>
      </w:r>
      <w:proofErr w:type="spellEnd"/>
      <w:r w:rsidRPr="4515E24A">
        <w:t xml:space="preserve"> </w:t>
      </w:r>
      <w:r w:rsidRPr="4515E24A">
        <w:fldChar w:fldCharType="begin"/>
      </w:r>
      <w:r w:rsidR="00D014BE">
        <w:instrText xml:space="preserve"> ADDIN ZOTERO_ITEM CSL_CITATION {"citationID":"9BArnfVK","properties":{"formattedCitation":"[9]","plainCitation":"[9]","noteIndex":0},"citationItems":[{"id":"e6ZJKslq/AgN8LMEQ","uris":["http://zotero.org/users/8190796/items/B7CQ35W7"],"itemData":{"id":1050,"type":"article","abstract":"Multivariate time series prediction has attracted a lot of attention because of its wide applications such as intelligence transportation, AIOps. Generative models have achieved impressive results in time series modeling because they can model data distribution and take noise into consideration. However, many existing works can not be widely used because of the constraints of functional form of generative models or the sensitivity to hyperparameters. In this paper, we propose ScoreGrad, a multivariate probabilistic time series forecasting framework based on continuous energy-based generative models. ScoreGrad is composed of time series feature extraction module and conditional stochastic differential equation based score matching module. The prediction can be achieved by iteratively solving reverse-time SDE. To the best of our knowledge, ScoreGrad is the first continuous energy based generative model used for time series forecasting. Furthermore, ScoreGrad achieves state-of-the-art results on six real-world datasets. The impact of hyperparameters and sampler types on the performance are also explored. Code is available at https://github.com/yantijin/ScoreGradPred.","note":"arXiv:2106.10121 [cs, stat]","number":"arXiv:2106.10121","publisher":"arXiv","source":"arXiv.org","title":"ScoreGrad: Multivariate Probabilistic Time Series Forecasting with Continuous Energy-based Generative Models","title-short":"ScoreGrad","URL":"http://arxiv.org/abs/2106.10121","author":[{"family":"Yan","given":"Tijin"},{"family":"Zhang","given":"Hongwei"},{"family":"Zhou","given":"Tong"},{"family":"Zhan","given":"Yufeng"},{"family":"Xia","given":"Yuanqing"}],"accessed":{"date-parts":[["2024",1,29]]},"issued":{"date-parts":[["2021",6,18]]}}}],"schema":"https://github.com/citation-style-language/schema/raw/master/csl-citation.json"} </w:instrText>
      </w:r>
      <w:r w:rsidRPr="4515E24A">
        <w:fldChar w:fldCharType="separate"/>
      </w:r>
      <w:r w:rsidR="00D014BE" w:rsidRPr="00D014BE">
        <w:rPr>
          <w:rFonts w:ascii="Calibri" w:hAnsi="Calibri" w:cs="Calibri"/>
        </w:rPr>
        <w:t>[9]</w:t>
      </w:r>
      <w:r w:rsidRPr="4515E24A">
        <w:fldChar w:fldCharType="end"/>
      </w:r>
      <w:r w:rsidRPr="4515E24A">
        <w:t xml:space="preserve">, a continuous energy-based generative model, has been developed for multivariate probabilistic time series forecasting, proving particularly effective in transportation applications. It outperforms other models on various real-world datasets, underscoring its applicability in intelligent transportation systems. CDX-NET </w:t>
      </w:r>
      <w:r w:rsidRPr="4515E24A">
        <w:fldChar w:fldCharType="begin"/>
      </w:r>
      <w:r w:rsidR="00D014BE">
        <w:instrText xml:space="preserve"> ADDIN ZOTERO_ITEM CSL_CITATION {"citationID":"4kXg1UdP","properties":{"formattedCitation":"[10]","plainCitation":"[10]","noteIndex":0},"citationItems":[{"id":"e6ZJKslq/X6j4rSK6","uris":["http://zotero.org/users/8190796/items/NX8LQFKC"],"itemData":{"id":1054,"type":"webpage","title":"CDX-NET: Cross-Domain Multi-Feature Fusion Modeling Via Deep Neural Networks for Multivariate Time Series Forecasting in AIOps | IEEE Conference Publication | IEEE Xplore","URL":"https://ieeexplore.ieee.org/document/9746242","accessed":{"date-parts":[["2024",1,29]]}}}],"schema":"https://github.com/citation-style-language/schema/raw/master/csl-citation.json"} </w:instrText>
      </w:r>
      <w:r w:rsidRPr="4515E24A">
        <w:fldChar w:fldCharType="separate"/>
      </w:r>
      <w:r w:rsidR="00D014BE" w:rsidRPr="00D014BE">
        <w:rPr>
          <w:rFonts w:ascii="Calibri" w:hAnsi="Calibri" w:cs="Calibri"/>
        </w:rPr>
        <w:t>[10]</w:t>
      </w:r>
      <w:r w:rsidRPr="4515E24A">
        <w:fldChar w:fldCharType="end"/>
      </w:r>
      <w:r w:rsidRPr="4515E24A">
        <w:t xml:space="preserve">, a deep neural network, addresses aperiodic MTS in AIOps. It integrates Convolutional Neural Networks (CNN), Recurrent Neural Networks (RNN), and attention mechanisms, demonstrating significant performance improvement in a real-world AIOps dataset. MARINA </w:t>
      </w:r>
      <w:r w:rsidRPr="4515E24A">
        <w:fldChar w:fldCharType="begin"/>
      </w:r>
      <w:r w:rsidR="00D014BE">
        <w:instrText xml:space="preserve"> ADDIN ZOTERO_ITEM CSL_CITATION {"citationID":"Go9E2Rlc","properties":{"formattedCitation":"[11]","plainCitation":"[11]","noteIndex":0},"citationItems":[{"id":"e6ZJKslq/SppepVPc","uris":["http://zotero.org/users/8190796/items/2AL6FF42"],"itemData":{"id":1059,"type":"paper-conference","container-title":"Proceedings of the 31st ACM International Conference on Information &amp; Knowledge Management","DOI":"10.1145/3511808.3557386","event-place":"Atlanta GA USA","event-title":"CIKM '22: The 31st ACM International Conference on Information and Knowledge Management","ISBN":"978-1-4503-9236-5","language":"en","page":"2230-2239","publisher":"ACM","publisher-place":"Atlanta GA USA","source":"DOI.org (Crossref)","title":"MARINA: An MLP-Attention Model for Multivariate Time-Series Analysis","title-short":"MARINA","URL":"https://dl.acm.org/doi/10.1145/3511808.3557386","author":[{"family":"Xie","given":"Jiandong"},{"family":"Cui","given":"Yue"},{"family":"Huang","given":"Feiteng"},{"family":"Liu","given":"Chao"},{"family":"Zheng","given":"Kai"}],"accessed":{"date-parts":[["2024",1,29]]},"issued":{"date-parts":[["2022",10,17]]}}}],"schema":"https://github.com/citation-style-language/schema/raw/master/csl-citation.json"} </w:instrText>
      </w:r>
      <w:r w:rsidRPr="4515E24A">
        <w:fldChar w:fldCharType="separate"/>
      </w:r>
      <w:r w:rsidR="00D014BE" w:rsidRPr="00D014BE">
        <w:rPr>
          <w:rFonts w:ascii="Calibri" w:hAnsi="Calibri" w:cs="Calibri"/>
        </w:rPr>
        <w:t>[11]</w:t>
      </w:r>
      <w:r w:rsidRPr="4515E24A">
        <w:fldChar w:fldCharType="end"/>
      </w:r>
      <w:r w:rsidRPr="4515E24A">
        <w:t xml:space="preserve">, a Multi-Layer Perceptron (MLP)-attention based model, has been proposed for multivariate time series analysis. It is versatile, suitable for forecasting and anomaly detection, and shows state-of-the-art performance in AIOps. </w:t>
      </w:r>
      <w:r w:rsidRPr="4515E24A">
        <w:rPr>
          <w:rStyle w:val="normaltextrun"/>
        </w:rPr>
        <w:t xml:space="preserve">A recent study, an innovative approach in long-term forecasting for multivariate time series, utilizes Seasonal-Trend decomposition based on Loess (STL), adeptly handling complex data by decomposing it into trend, seasonal, and residual components. This methodology underscores the importance of advanced decomposition techniques in managing the intricacies of interdependent variables in multivariate time series prediction, offering a nuanced perspective on forecasting challenge </w:t>
      </w:r>
      <w:r w:rsidRPr="4515E24A">
        <w:rPr>
          <w:rStyle w:val="normaltextrun"/>
        </w:rPr>
        <w:fldChar w:fldCharType="begin"/>
      </w:r>
      <w:r w:rsidR="00D014BE">
        <w:rPr>
          <w:rStyle w:val="normaltextrun"/>
        </w:rPr>
        <w:instrText xml:space="preserve"> ADDIN ZOTERO_ITEM CSL_CITATION {"citationID":"MVAUFcRK","properties":{"formattedCitation":"[12]","plainCitation":"[12]","noteIndex":0},"citationItems":[{"id":"e6ZJKslq/dPQ46r2H","uris":["http://zotero.org/users/8190796/items/VESSH8DC"],"itemData":{"id":1041,"type":"article-journal","abstract":"Improving the accuracy of long-term multivariate time series forecasting is important for practical applications. Various Transformer-based solutions emerging for time series forecasting. Recently, some studies have verified that the most Transformer-based methods are outperformed by simple linear models in long-term multivariate time series forecasting. However, these methods have some limitations in exploring complex interdependencies among various subseries in multivariate time series. They also fall short in leveraging the temporal features of the data sequences effectively, such as seasonality and trends. In this study, we propose a novel seasonal-trend decomposition-based 2-dimensional temporal convolution dense network (STL-2DTCDN) to deal with these issues. We incorporate the seasonal-trend decomposition based on loess (STL) to explore the trend and seasonal features of the original data. Particularly, a 2-dimensional temporal convolution dense network (2DTCDN) is designed to capture complex interdependencies among various time series in multivariate time series. To evaluate our approach, we conduct experiments on six datasets. The results demonstrate that STL-2DTCDN outperforms existing methods in long-term multivariate time series forecasting.","container-title":"Scientific Reports","DOI":"10.1038/s41598-024-52240-y","ISSN":"2045-2322","issue":"1","journalAbbreviation":"Sci Rep","language":"en","license":"2024 The Author(s)","note":"number: 1\npublisher: Nature Publishing Group","page":"1689","source":"www.nature.com","title":"Improving long-term multivariate time series forecasting with a seasonal-trend decomposition-based 2-dimensional temporal convolution dense network","volume":"14","author":[{"family":"Hao","given":"Jianhua"},{"family":"Liu","given":"Fangai"}],"issued":{"date-parts":[["2024",1,19]]}}}],"schema":"https://github.com/citation-style-language/schema/raw/master/csl-citation.json"} </w:instrText>
      </w:r>
      <w:r w:rsidRPr="4515E24A">
        <w:rPr>
          <w:rStyle w:val="normaltextrun"/>
        </w:rPr>
        <w:fldChar w:fldCharType="separate"/>
      </w:r>
      <w:r w:rsidR="00D014BE" w:rsidRPr="00D014BE">
        <w:rPr>
          <w:rFonts w:ascii="Calibri" w:hAnsi="Calibri" w:cs="Calibri"/>
        </w:rPr>
        <w:t>[12]</w:t>
      </w:r>
      <w:r w:rsidRPr="4515E24A">
        <w:rPr>
          <w:rStyle w:val="normaltextrun"/>
        </w:rPr>
        <w:fldChar w:fldCharType="end"/>
      </w:r>
      <w:r w:rsidRPr="4515E24A">
        <w:rPr>
          <w:rStyle w:val="normaltextrun"/>
        </w:rPr>
        <w:t>.</w:t>
      </w:r>
    </w:p>
    <w:p w14:paraId="36CA2145" w14:textId="05966004" w:rsidR="00486CB0" w:rsidRPr="008D379A" w:rsidRDefault="00486CB0" w:rsidP="00486CB0">
      <w:pPr>
        <w:spacing w:after="120" w:line="276" w:lineRule="auto"/>
        <w:jc w:val="both"/>
      </w:pPr>
      <w:r>
        <w:t xml:space="preserve">In anomaly detection and maintenance within industrial multivariate time series data, Generative Adversarial Networks (GAN)s, Long Short-Term Memory (LSTM), and Variational Auto Encoders (VAE)s, have shown remarkable capabilities. Cross-Correlation Graph-Based Encoder–Decoder GAN framework was proposed and focuses on anomaly detection and localization in industrial settings, relevant to transportation and AIOps </w:t>
      </w:r>
      <w:r>
        <w:fldChar w:fldCharType="begin"/>
      </w:r>
      <w:r w:rsidR="00D014BE">
        <w:instrText xml:space="preserve"> ADDIN ZOTERO_ITEM CSL_CITATION {"citationID":"FUNGctBe","properties":{"formattedCitation":"[13]","plainCitation":"[13]","noteIndex":0},"citationItems":[{"id":"e6ZJKslq/hcN7UbVd","uris":["http://zotero.org/users/8190796/items/8X6T3WME"],"itemData":{"id":1056,"type":"article-journal","abstract":"Multivariate time series is widely derived from industrial facilities, such as power plants, manufacturing machines, spacecraft, digital devices, and so on, and anomaly detection and location is of great importance to industrial preventive maintenance. However, anomalies in multivariate time series always result from their unusual change of temporal or correlative features, and it is challenging to capture these complex characteristics. Besides, achieving consistent anomaly detection and location performance is also a tricky issue. In this article, a novel anomaly detection and location framework that combines generative adversarial networks and autoencoder is proposed to capture time dependent and correlation features of multivariate time series with the need of anomalous sequences. First, multitime scale correlation computation is utilized to encode multivariate time series into multiple cross correlation graphs, which can be fed into the proposed deep architecture for extracting more distinguishable features. On this basis, a robust cost function with multiple loss issues is designed, and reconstruction matrix deviation from original space of encoder–encoder structure is utilized to detect and locate abnormal time series, ensuring the consistency of detection and location tasks and the framework reliability. Extensive experiments on five industrial datasets are conducted to indicate our model is a generic and excellent framework for anomaly detection and location of multivariate time series.","container-title":"IEEE Transactions on Instrumentation and Measurement","DOI":"10.1109/TIM.2021.3139696","ISSN":"1557-9662","note":"event-title: IEEE Transactions on Instrumentation and Measurement","page":"1-10","source":"IEEE Xplore","title":"Consistent Anomaly Detection and Localization of Multivariate Time Series via Cross-Correlation Graph-Based Encoder–Decoder GAN","volume":"71","author":[{"family":"Liang","given":"Haoran"},{"family":"Song","given":"Lei"},{"family":"Du","given":"Junrong"},{"family":"Li","given":"Xuzhi"},{"family":"Guo","given":"Lili"}],"issued":{"date-parts":[["2022"]]}}}],"schema":"https://github.com/citation-style-language/schema/raw/master/csl-citation.json"} </w:instrText>
      </w:r>
      <w:r>
        <w:fldChar w:fldCharType="separate"/>
      </w:r>
      <w:r w:rsidR="00D014BE" w:rsidRPr="00D014BE">
        <w:rPr>
          <w:rFonts w:ascii="Calibri" w:hAnsi="Calibri" w:cs="Calibri"/>
        </w:rPr>
        <w:t>[13]</w:t>
      </w:r>
      <w:r>
        <w:fldChar w:fldCharType="end"/>
      </w:r>
      <w:r>
        <w:t xml:space="preserve">. It effectively captures time-dependent and correlational features of multivariate time series. Additionally, an integrated generative model with bidirectional LSTM is </w:t>
      </w:r>
      <w:commentRangeStart w:id="30"/>
      <w:r>
        <w:t xml:space="preserve">proposed which </w:t>
      </w:r>
      <w:commentRangeEnd w:id="30"/>
      <w:r>
        <w:rPr>
          <w:rStyle w:val="CommentReference"/>
        </w:rPr>
        <w:commentReference w:id="30"/>
      </w:r>
      <w:r>
        <w:t>intelligently detect anomalies in industrial Internet of Things (</w:t>
      </w:r>
      <w:proofErr w:type="spellStart"/>
      <w:r>
        <w:t>IIoT</w:t>
      </w:r>
      <w:proofErr w:type="spellEnd"/>
      <w:r>
        <w:t xml:space="preserve">), in which captures time-series dependency and improves detection accuracy of industrial multidimensional time-series anomaly </w:t>
      </w:r>
      <w:r>
        <w:fldChar w:fldCharType="begin"/>
      </w:r>
      <w:r w:rsidR="00D014BE">
        <w:instrText xml:space="preserve"> ADDIN ZOTERO_ITEM CSL_CITATION {"citationID":"wCIGnfJi","properties":{"formattedCitation":"[14]","plainCitation":"[14]","noteIndex":0},"citationItems":[{"id":"e6ZJKslq/RX6R3iPg","uris":["http://zotero.org/users/8190796/items/C5MA46IR"],"itemData":{"id":1061,"type":"article-journal","abstract":"For emerging industrial Internet of Things (IIoT), intelligent anomaly detection is a key step to build smart industry. Especially, explosive time-series data pose enormous challenges to the information mining and processing for modern industry. How to identify and detect the multidimensional industrial time-series anomaly is an important issue. However, most of the existing studies fail to handle with large amounts of unlabeled data, thus generating the undesirable results. In this article, we propose a novel integrated deep generative model, which is built by generative adversarial networks based on bidirectional long short-term memory and attention mechanism (AMBi-GAN). The structure for the generator and the discriminator is the bidirectional long short-term memory with attention mechanism, which can capture time-series dependence. Reconstruction loss and generation loss test the input of sample training space and random latent space. Experimental results show that the detection performance of our proposed AMBi-GAN has the potential to improve the detection accuracy of industrial multidimensional time-series anomaly toward IIoT in the era of artificial intelligence.","container-title":"IEEE Transactions on Industrial Informatics","DOI":"10.1109/TII.2021.3078192","ISSN":"1941-0050","issue":"1","note":"event-title: IEEE Transactions on Industrial Informatics","page":"541-550","source":"IEEE Xplore","title":"Integrated Generative Model for Industrial Anomaly Detection via Bidirectional LSTM and Attention Mechanism","volume":"19","author":[{"family":"Kong","given":"Fanhui"},{"family":"Li","given":"Jianqiang"},{"family":"Jiang","given":"Bin"},{"family":"Wang","given":"Huihui"},{"family":"Song","given":"Houbing"}],"issued":{"date-parts":[["2023",1]]}}}],"schema":"https://github.com/citation-style-language/schema/raw/master/csl-citation.json"} </w:instrText>
      </w:r>
      <w:r>
        <w:fldChar w:fldCharType="separate"/>
      </w:r>
      <w:r w:rsidR="00D014BE" w:rsidRPr="00D014BE">
        <w:rPr>
          <w:rFonts w:ascii="Calibri" w:hAnsi="Calibri" w:cs="Calibri"/>
        </w:rPr>
        <w:t>[14]</w:t>
      </w:r>
      <w:r>
        <w:fldChar w:fldCharType="end"/>
      </w:r>
      <w:r>
        <w:t xml:space="preserve">. In addition, a GAN-based anomaly detection for power plants detection and localizing anomalies in multivariate time series data is presented, transforming data into 2D images to exploit encoder and decoder structures </w:t>
      </w:r>
      <w:r>
        <w:fldChar w:fldCharType="begin"/>
      </w:r>
      <w:r w:rsidR="00D014BE">
        <w:instrText xml:space="preserve"> ADDIN ZOTERO_ITEM CSL_CITATION {"citationID":"wSFP7jug","properties":{"formattedCitation":"[15]","plainCitation":"[15]","noteIndex":0},"citationItems":[{"id":"e6ZJKslq/3MzxK964","uris":["http://zotero.org/users/8190796/items/MSD2ZMIP"],"itemData":{"id":1064,"type":"paper-conference","abstract":"Recently, as real-time sensor data collection increases in various fields such as power plants, smart factories, and health care systems, anomaly detection for multivariate time series data analysis becomes more important. However, extracting significant features from multivariate time series data is still challenging because it simultaneously takes into account the correlation between the pair of sensors and temporal information of each time series. Meanwhile, in the field of image based anomaly detection, Generative Adversarial Networks(GANs) is developed due to its ability to model the complex high-dimensional distribution of images. In this paper, we propose a novel GAN-based anomaly detection and localization framework along with a transformation method for time series imaging, called distance image. Our goal is to learn a mapping a series of distance image to the next distance image. The transforming multivariate time series into 2D image allows us to exploit encoder and decoder structure. Especially, the encoder with pointwise convolution in a series of images ensures to encode temporal information of each time series data as well the correlation between each variable. As a result, an anomaly can be detected and localized by conducting a residual image and an anomaly score function. We empirically demonstrate the effectiveness of our approach for anomaly detection tasks on a real-world power plant data.","container-title":"2020 IEEE International Conference on Big Data and Smart Computing (BigComp)","DOI":"10.1109/BigComp48618.2020.00-97","event-title":"2020 IEEE International Conference on Big Data and Smart Computing (BigComp)","note":"ISSN: 2375-9356","page":"71-74","source":"IEEE Xplore","title":"GAN-Based Anomaly Detection and Localization of Multivariate Time Series Data for Power Plant","URL":"https://ieeexplore.ieee.org/document/9070362","author":[{"family":"Choi","given":"Yeji"},{"family":"Lim","given":"Hyunki"},{"family":"Choi","given":"Heeseung"},{"family":"Kim","given":"Ig-Jae"}],"accessed":{"date-parts":[["2024",1,29]]},"issued":{"date-parts":[["2020",2]]}}}],"schema":"https://github.com/citation-style-language/schema/raw/master/csl-citation.json"} </w:instrText>
      </w:r>
      <w:r>
        <w:fldChar w:fldCharType="separate"/>
      </w:r>
      <w:r w:rsidR="00D014BE" w:rsidRPr="00D014BE">
        <w:rPr>
          <w:rFonts w:ascii="Calibri" w:hAnsi="Calibri" w:cs="Calibri"/>
        </w:rPr>
        <w:t>[15]</w:t>
      </w:r>
      <w:r>
        <w:fldChar w:fldCharType="end"/>
      </w:r>
      <w:r>
        <w:t xml:space="preserve">. Also, in another work, stacking VAE with graph neural networks leverages a method for time-series anomaly detection </w:t>
      </w:r>
      <w:r>
        <w:fldChar w:fldCharType="begin"/>
      </w:r>
      <w:r w:rsidR="00D014BE">
        <w:instrText xml:space="preserve"> ADDIN ZOTERO_ITEM CSL_CITATION {"citationID":"kZr1gW0v","properties":{"formattedCitation":"[16]","plainCitation":"[16]","noteIndex":0},"citationItems":[{"id":"e6ZJKslq/W2eWFa2t","uris":["http://zotero.org/users/8190796/items/NGSJ6DXZ"],"itemData":{"id":1067,"type":"article","abstract":"Recent studies have shown that autoencoder-based models can achieve superior performance on anomaly detection tasks due to their excellent ability to fit complex data in an unsupervised manner. In this work, we propose a novel autoencoder-based model, named StackVAE-G that can significantly bring the efficiency and interpretability to multivariate time series anomaly detection. Specifically, we utilize the similarities across the time series channels by the stacking block-wise reconstruction with a weight-sharing scheme to reduce the size of learned models and also relieve the overfitting to unknown noises in the training data. We also leverage a graph learning module to learn a sparse adjacency matrix to explicitly capture the stable interrelation structure among multiple time series channels for the interpretable pattern reconstruction of interrelated channels. Combining these two modules, we introduce the stacking block-wise VAE (variational autoencoder) with GNN (graph neural network) model for multivariate time series anomaly detection. We conduct extensive experiments on three commonly used public datasets, showing that our model achieves comparable (even better) performance with the state-of-the-art modelsand meanwhile requires much less computation and memory cost. Furthermore, we demonstrate that the adjacency matrix learned by our model accurately captures the interrelation among multiple channels, and can provide valuable information for failure diagnosis applications.","DOI":"10.48550/arXiv.2105.08397","note":"arXiv:2105.08397 [cs]","number":"arXiv:2105.08397","publisher":"arXiv","source":"arXiv.org","title":"StackVAE-G: An efficient and interpretable model for time series anomaly detection","title-short":"StackVAE-G","URL":"http://arxiv.org/abs/2105.08397","author":[{"family":"Li","given":"Wenkai"},{"family":"Hu","given":"Wenbo"},{"family":"Chen","given":"Ting"},{"family":"Chen","given":"Ning"},{"family":"Feng","given":"Cheng"}],"accessed":{"date-parts":[["2024",1,29]]},"issued":{"date-parts":[["2022",9,19]]}}}],"schema":"https://github.com/citation-style-language/schema/raw/master/csl-citation.json"} </w:instrText>
      </w:r>
      <w:r>
        <w:fldChar w:fldCharType="separate"/>
      </w:r>
      <w:r w:rsidR="00D014BE" w:rsidRPr="00D014BE">
        <w:rPr>
          <w:rFonts w:ascii="Calibri" w:hAnsi="Calibri" w:cs="Calibri"/>
        </w:rPr>
        <w:t>[16]</w:t>
      </w:r>
      <w:r>
        <w:fldChar w:fldCharType="end"/>
      </w:r>
      <w:r>
        <w:t xml:space="preserve">. It captures stable interrelation structures among multiple time series data channels, enhancing interpretability and detection accuracy. Furthermore, a multiscale </w:t>
      </w:r>
      <w:r>
        <w:lastRenderedPageBreak/>
        <w:t xml:space="preserve">wavelet graph autoencoder focusing on fault diagnosis and root cause discovery was proposed which integrates discrete wavelet transform into autoencoders, decomposing multivariate time series into multifrequency components </w:t>
      </w:r>
      <w:r>
        <w:fldChar w:fldCharType="begin"/>
      </w:r>
      <w:r w:rsidR="00D014BE">
        <w:instrText xml:space="preserve"> ADDIN ZOTERO_ITEM CSL_CITATION {"citationID":"zKu8KN8R","properties":{"formattedCitation":"[17]","plainCitation":"[17]","noteIndex":0},"citationItems":[{"id":"e6ZJKslq/ZTTlDJFC","uris":["http://zotero.org/users/8190796/items/ZAF83BS3"],"itemData":{"id":1071,"type":"webpage","title":"Multiscale Wavelet Graph AutoEncoder for Multivariate Time-Series Anomaly Detection | IEEE Journals &amp; Magazine | IEEE Xplore","URL":"https://ieeexplore.ieee.org/document/9954430","accessed":{"date-parts":[["2024",1,29]]}}}],"schema":"https://github.com/citation-style-language/schema/raw/master/csl-citation.json"} </w:instrText>
      </w:r>
      <w:r>
        <w:fldChar w:fldCharType="separate"/>
      </w:r>
      <w:r w:rsidR="00D014BE" w:rsidRPr="00D014BE">
        <w:rPr>
          <w:rFonts w:ascii="Calibri" w:hAnsi="Calibri" w:cs="Calibri"/>
        </w:rPr>
        <w:t>[17]</w:t>
      </w:r>
      <w:r>
        <w:fldChar w:fldCharType="end"/>
      </w:r>
      <w:r>
        <w:t>. It captures anomalies caused by changes in intervariable dependence, demonstrating effectiveness in industrial settings.</w:t>
      </w:r>
    </w:p>
    <w:p w14:paraId="40CFFFB1" w14:textId="08CE821C" w:rsidR="001B7F76" w:rsidRPr="008D379A" w:rsidRDefault="00486CB0" w:rsidP="001B7F76">
      <w:pPr>
        <w:spacing w:after="120" w:line="276" w:lineRule="auto"/>
        <w:jc w:val="both"/>
      </w:pPr>
      <w:r>
        <w:t>In healthcare, particularly in the synthesis and analysis of multivariate medical time series data, techniques like GANs and neural processes are enabling the creation of synthetic data and providing new ways to interpret complex medical datasets, paving the way for advanced research and privacy-preserving solutions. GAN has been</w:t>
      </w:r>
      <w:r w:rsidR="001B7F76">
        <w:t xml:space="preserve"> employed to generate synthetic multichannel electrocardiogram signals </w:t>
      </w:r>
      <w:r w:rsidR="001B7F76">
        <w:fldChar w:fldCharType="begin"/>
      </w:r>
      <w:r w:rsidR="00D014BE">
        <w:instrText xml:space="preserve"> ADDIN ZOTERO_ITEM CSL_CITATION {"citationID":"PmpCP3LB","properties":{"formattedCitation":"[18]","plainCitation":"[18]","noteIndex":0},"citationItems":[{"id":"e6ZJKslq/kZCHZwxc","uris":["http://zotero.org/users/8190796/items/K2GTI9PN"],"itemData":{"id":1073,"type":"article-journal","abstract":"Access to medical data is highly regulated due to its sensitive nature, which can constrain communities’ ability to utilize these data for research or clinical purposes. Common de-identification techniques to enable the sharing of data may not provide adequate privacy in every circumstance. We investigate the ability of Generative Adversarial Networks (GANs) to generate synthetic, and more significantly, multichannel electrocardiogram signals that are representative of waveforms observed in patients to address these privacy concerns. Successful generation of high-quality synthetic time series data has the potential to act as an effective substitute for actual patient data. For the first time, we demonstrate a range of novel loss functions using our multivariate GAN architecture and analyse their effect on data quality and privacy. We also present the application of multivariate dynamic time warping as a means of evaluating generated time series. Quantitative evidence demonstrates that the inclusion of a penalisation coefficient (Dynamic Time Warping) in the loss function enables our GAN to outperform the other generative models and loss functions explored by 4.9% according to our metrics. This allows for the generation of data that is more representative of the training set and diverse across generated samples, all whilst ensuring sufficient privacy.","container-title":"IEEE Access","DOI":"10.1109/ACCESS.2021.3130421","ISSN":"2169-3536","note":"event-title: IEEE Access","page":"158936-158945","source":"IEEE Xplore","title":"Multivariate Generative Adversarial Networks and Their Loss Functions for Synthesis of Multichannel ECGs","volume":"9","author":[{"family":"Brophy","given":"Eoin"},{"family":"De Vos","given":"Maarten"},{"family":"Boylan","given":"Geraldine"},{"family":"Ward","given":"Tomás"}],"issued":{"date-parts":[["2021"]]}}}],"schema":"https://github.com/citation-style-language/schema/raw/master/csl-citation.json"} </w:instrText>
      </w:r>
      <w:r w:rsidR="001B7F76">
        <w:fldChar w:fldCharType="separate"/>
      </w:r>
      <w:r w:rsidR="00D014BE" w:rsidRPr="00D014BE">
        <w:rPr>
          <w:rFonts w:ascii="Calibri" w:hAnsi="Calibri" w:cs="Calibri"/>
        </w:rPr>
        <w:t>[18]</w:t>
      </w:r>
      <w:r w:rsidR="001B7F76">
        <w:fldChar w:fldCharType="end"/>
      </w:r>
      <w:r w:rsidR="001B7F76">
        <w:t xml:space="preserve">. This approach addresses privacy concerns in medical data sharing by creating high-quality synthetic time series data that can effectively substitute actual patient data while maintaining privacy. Additionally, heatmaps have been used for visual explainability of CNNs in multivariate time series problems in healthcare </w:t>
      </w:r>
      <w:r w:rsidR="001B7F76">
        <w:fldChar w:fldCharType="begin"/>
      </w:r>
      <w:r w:rsidR="00D014BE">
        <w:instrText xml:space="preserve"> ADDIN ZOTERO_ITEM CSL_CITATION {"citationID":"czs0k7Ol","properties":{"formattedCitation":"[19]","plainCitation":"[19]","noteIndex":0},"citationItems":[{"id":"e6ZJKslq/qyMKVG5G","uris":["http://zotero.org/users/8190796/items/8MXPZG5B"],"itemData":{"id":1076,"type":"paper-conference","abstract":"The need for explainable AI is becoming increasingly important for critical decision domains such as healthcare for example. In this context, this paper is concerned with explaining the predictions of Convolutional Neural Networks (CNNs) with particular focus on multivariate Time Series (TS) problems. The approach is based on heatmaps as a visual means to highlight the significant variables over the temporal sequence. Furthermore, a channel-wise CNN architecture is implemented to allow for considering the TS variables separately. The approach is applied to the problem of predicting the risk of in-hospital mortality. We use a dataset from the MIMIC-III database, which included about 13K ICU records. The experimental results demonstrate rational insights that conform with the common medical knowledge in this regard.","container-title":"2020 IEEE International Conference on Healthcare Informatics (ICHI)","DOI":"10.1109/ICHI48887.2020.9374393","event-title":"2020 IEEE International Conference on Healthcare Informatics (ICHI)","note":"ISSN: 2575-2634","page":"1-8","source":"IEEE Xplore","title":"Heatmaps for Visual Explainability of CNN-Based Predictions for Multivariate Time Series with Application to Healthcare","URL":"https://ieeexplore.ieee.org/document/9374393","author":[{"family":"Viton","given":"Fabien"},{"family":"Elbattah","given":"Mahmoud"},{"family":"Guérin","given":"Jean-Luc"},{"family":"Dequen","given":"Gilles"}],"accessed":{"date-parts":[["2024",1,29]]},"issued":{"date-parts":[["2020",11]]}}}],"schema":"https://github.com/citation-style-language/schema/raw/master/csl-citation.json"} </w:instrText>
      </w:r>
      <w:r w:rsidR="001B7F76">
        <w:fldChar w:fldCharType="separate"/>
      </w:r>
      <w:r w:rsidR="00D014BE" w:rsidRPr="00D014BE">
        <w:rPr>
          <w:rFonts w:ascii="Calibri" w:hAnsi="Calibri" w:cs="Calibri"/>
        </w:rPr>
        <w:t>[19]</w:t>
      </w:r>
      <w:r w:rsidR="001B7F76">
        <w:fldChar w:fldCharType="end"/>
      </w:r>
      <w:r w:rsidR="001B7F76">
        <w:t xml:space="preserve">. This method, applied to predicting the risk of in-hospital mortality, provides rational insights conforming to medical knowledge. A study highlights the potential of synthetic patient data generated by generative AI, like GANs, to revolutionize clinical research and protect patient privacy </w:t>
      </w:r>
      <w:r w:rsidR="001B7F76">
        <w:fldChar w:fldCharType="begin"/>
      </w:r>
      <w:r w:rsidR="00D014BE">
        <w:instrText xml:space="preserve"> ADDIN ZOTERO_ITEM CSL_CITATION {"citationID":"dmWF7UCo","properties":{"formattedCitation":"[20]","plainCitation":"[20]","noteIndex":0},"citationItems":[{"id":"e6ZJKslq/ceXOUJyU","uris":["http://zotero.org/users/8190796/items/BCHIH6DA"],"itemData":{"id":1079,"type":"article-journal","abstract":"&lt;h3&gt;ABSTRACT&lt;/h3&gt; &lt;p&gt;Artificial intelligence (AI) has been heralded as one of the key technological innovations of the 21st century. Within healthcare, much attention has been placed upon the ability of deductive AI systems to analyse large datasets to find patterns that would be unfeasible to program. Generative AI, including generative adversarial networks, are a newer type of machine learning that functions to create fake data after learning the properties of real data. Artificially generated patient data has the potential to revolutionise clinical research and protect patient privacy. Using novel techniques, it is increasingly possible to fully anonymise datasets to the point where no datapoint is traceable to any real individual. This can be used to expand and balance datasets as well as to replace the use of real patient data in certain contexts. This paper focuses upon three key uses of synthetic data: clinical research, data privacy and medical education. We also highlight ethical and practical concerns that require consideration.&lt;/p&gt;","container-title":"Future Healthc J","DOI":"10.7861/fhj.2022-0013","ISSN":"2514-6645, 2514-6653","issue":"2","journalAbbreviation":"Future Healthc J","language":"en","license":"© Royal College of Physicians 2022 All rights reserved.","note":"publisher: Royal College of Physicians\nsection: Opinion","page":"190-193","source":"www.rcpjournals.org","title":"Generative adversarial networks and synthetic patient data: current challenges and future perspectives","title-short":"Generative adversarial networks and synthetic patient data","volume":"9","author":[{"family":"Arora","given":"Anmol"},{"family":"Arora","given":"Ananya"}],"issued":{"date-parts":[["2022",7,1]]}}}],"schema":"https://github.com/citation-style-language/schema/raw/master/csl-citation.json"} </w:instrText>
      </w:r>
      <w:r w:rsidR="001B7F76">
        <w:fldChar w:fldCharType="separate"/>
      </w:r>
      <w:r w:rsidR="00D014BE" w:rsidRPr="00D014BE">
        <w:rPr>
          <w:rFonts w:ascii="Calibri" w:hAnsi="Calibri" w:cs="Calibri"/>
        </w:rPr>
        <w:t>[20]</w:t>
      </w:r>
      <w:r w:rsidR="001B7F76">
        <w:fldChar w:fldCharType="end"/>
      </w:r>
      <w:r w:rsidR="001B7F76">
        <w:t xml:space="preserve">. The paper discusses key uses of synthetic data in clinical research, data privacy, and medical education, along with ethical and practical concerns. Neural processes have been utilized to estimate missing values in clinical time-series data </w:t>
      </w:r>
      <w:r w:rsidR="001B7F76">
        <w:fldChar w:fldCharType="begin"/>
      </w:r>
      <w:r w:rsidR="00D014BE">
        <w:instrText xml:space="preserve"> ADDIN ZOTERO_ITEM CSL_CITATION {"citationID":"91kLExnn","properties":{"formattedCitation":"[21]","plainCitation":"[21]","noteIndex":0},"citationItems":[{"id":"e6ZJKslq/ysy9foKW","uris":["http://zotero.org/users/8190796/items/PXG37UK4"],"itemData":{"id":1083,"type":"article-journal","abstract":"Clinical time-series data retrieved from electronic medical records are widely used to build predictive models of adverse events to support resource management. Such data is often sparse and irregularly-sampled, which makes it challenging to use many common machine learning methods. Missing values may be interpolated by carrying the last value forward, or through linear regression. Gaussian process (GP) regression is also used for performing imputation, and often re-sampling of time-series at regular intervals. The use of GPs can require extensive, and likely adhoc, investigation to determine model structure, such as an appropriate covariance function. This can be challenging for multivariate real-world clinical data, in which time-series variables exhibit different dynamics to one another. In this work, we construct generative models to estimate missing values in clinical time-series data using a neural latent variable model, known as a Neural Process (NP). The NP model employs a conditional prior distribution in the latent space to learn global uncertainty in the data by modelling variations at a local level. In contrast to conventional generative modelling, this prior is not fixed and is itself learned during the training process. Thus, NP model provides the flexibility to adapt to the dynamics of the available clinical data. We propose a variant of the NP framework for efficient modelling of the mutual information between the latent and input spaces, ensuring meaningful learned priors. Experiments using the MIMIC III dataset demonstrate the effectiveness of the proposed approach as compared to conventional methods.","container-title":"IEEE Journal of Biomedical and Health Informatics","DOI":"10.1109/JBHI.2021.3107518","ISSN":"2168-2208","issue":"4","note":"event-title: IEEE Journal of Biomedical and Health Informatics","page":"1528-1537","source":"IEEE Xplore","title":"Data Pre-Processing Using Neural Processes for Modeling Personalized Vital-Sign Time-Series Data","volume":"26","author":[{"family":"Sharma","given":"Pulkit"},{"family":"Shamout","given":"Farah E."},{"family":"Abrol","given":"Vinayak"},{"family":"Clifton","given":"David A."}],"issued":{"date-parts":[["2022",4]]}}}],"schema":"https://github.com/citation-style-language/schema/raw/master/csl-citation.json"} </w:instrText>
      </w:r>
      <w:r w:rsidR="001B7F76">
        <w:fldChar w:fldCharType="separate"/>
      </w:r>
      <w:r w:rsidR="00D014BE" w:rsidRPr="00D014BE">
        <w:rPr>
          <w:rFonts w:ascii="Calibri" w:hAnsi="Calibri" w:cs="Calibri"/>
        </w:rPr>
        <w:t>[21]</w:t>
      </w:r>
      <w:r w:rsidR="001B7F76">
        <w:fldChar w:fldCharType="end"/>
      </w:r>
      <w:r w:rsidR="001B7F76">
        <w:t xml:space="preserve">. This approach adapts to the dynamics of available clinical data, demonstrating effectiveness compared to conventional methods. In another work, the use of GANs for generating realistic medical time series data is investigated, focusing on the generation of synthetic multichannel ECG signals </w:t>
      </w:r>
      <w:r w:rsidR="001B7F76">
        <w:fldChar w:fldCharType="begin"/>
      </w:r>
      <w:r w:rsidR="00D014BE">
        <w:instrText xml:space="preserve"> ADDIN ZOTERO_ITEM CSL_CITATION {"citationID":"2jSgJ5Gc","properties":{"formattedCitation":"[22]","plainCitation":"[22]","noteIndex":0},"citationItems":[{"id":"e6ZJKslq/NwWzPsWw","uris":["http://zotero.org/users/8190796/items/RZKTJ8PK"],"itemData":{"id":1086,"type":"paper-conference","abstract":"Access to medical data is highly regulated due to its sensitive nature, which can constrain communities' ability to utilise these data for research or clinical purposes. Common de-identification techniques to enable the sharing of data may not provide adequate protection for an individual's personal data in every circumstance. We investigate the ability of Generative Adversarial Networks (GANs) to generate realistic medical time series data to address these privacy and identification concerns. We generate synthetic, and more significantly, multichannel electrocardiogram (ECG) signals that are representative of waveforms observed in patients. Successful generation of high-quality synthetic time series data has the potential to act as an effective substitute for actual patient data. For the first time, we demonstrate a multivariate GAN architecture that can successfully generate dependent multichannel time series signals. We present the first application of multivariate dynamic time warping as a means of evaluating generated GAN samples. Quantitative evidence demonstrates our GAN can generate data that is structurally similar to the training set and diverse across generated samples, all whilst ensuring sufficient privacy guarantees for the underlying training data.","collection-title":"CIKM '20","container-title":"Proceedings of the 29th ACM International Conference on Information &amp; Knowledge Management","DOI":"10.1145/3340531.3418509","event-place":"New York, NY, USA","ISBN":"978-1-4503-6859-9","page":"3229–3232","publisher":"Association for Computing Machinery","publisher-place":"New York, NY, USA","source":"ACM Digital Library","title":"Synthesis of Dependent Multichannel ECG using Generative Adversarial Networks","URL":"https://dl.acm.org/doi/10.1145/3340531.3418509","author":[{"family":"Brophy","given":"Eoin"}],"accessed":{"date-parts":[["2024",1,29]]},"issued":{"date-parts":[["2020",10,19]]}}}],"schema":"https://github.com/citation-style-language/schema/raw/master/csl-citation.json"} </w:instrText>
      </w:r>
      <w:r w:rsidR="001B7F76">
        <w:fldChar w:fldCharType="separate"/>
      </w:r>
      <w:r w:rsidR="00D014BE" w:rsidRPr="00D014BE">
        <w:rPr>
          <w:rFonts w:ascii="Calibri" w:hAnsi="Calibri" w:cs="Calibri"/>
        </w:rPr>
        <w:t>[22]</w:t>
      </w:r>
      <w:r w:rsidR="001B7F76">
        <w:fldChar w:fldCharType="end"/>
      </w:r>
      <w:r w:rsidR="001B7F76">
        <w:t xml:space="preserve">. The approach demonstrates the GAN's ability to create structurally similar and diverse data while ensuring </w:t>
      </w:r>
      <w:commentRangeStart w:id="31"/>
      <w:r w:rsidR="001B7F76">
        <w:t>privacy, by not relying on the real patients’ personal data.</w:t>
      </w:r>
      <w:commentRangeEnd w:id="31"/>
      <w:r w:rsidR="001B7F76">
        <w:rPr>
          <w:rStyle w:val="CommentReference"/>
        </w:rPr>
        <w:commentReference w:id="31"/>
      </w:r>
    </w:p>
    <w:p w14:paraId="49FC5CE7" w14:textId="538BAC33" w:rsidR="00886CA0" w:rsidRPr="00C44B73" w:rsidRDefault="001B7F76" w:rsidP="00A14DB1">
      <w:pPr>
        <w:spacing w:after="120" w:line="276" w:lineRule="auto"/>
        <w:jc w:val="both"/>
      </w:pPr>
      <w:r>
        <w:t xml:space="preserve">One of the fields that received high interest in this regard is financial markets and stock prediction, leveraging the complexities of multivariate time series data. A framework that includes the temporal generative filters that implement a memory-based mechanism onto an LSTM network </w:t>
      </w:r>
      <w:bookmarkStart w:id="32" w:name="_Int_F7Hu85BM"/>
      <w:r>
        <w:t>in an attempt to</w:t>
      </w:r>
      <w:bookmarkEnd w:id="32"/>
      <w:r>
        <w:t xml:space="preserve"> learn individual patterns per stock and hypergraph attentions for stock movement prediction, focusing on both multi-order and internal dynamics of stocks is presented </w:t>
      </w:r>
      <w:r>
        <w:fldChar w:fldCharType="begin"/>
      </w:r>
      <w:r w:rsidR="00D014BE">
        <w:instrText xml:space="preserve"> ADDIN ZOTERO_ITEM CSL_CITATION {"citationID":"6SjyDN7K","properties":{"formattedCitation":"[23]","plainCitation":"[23]","noteIndex":0},"citationItems":[{"id":"e6ZJKslq/DGILEfvg","uris":["http://zotero.org/users/8190796/items/33QEEXTZ"],"itemData":{"id":1088,"type":"paper-conference","abstract":"Advances in deep neural network (DNN) architectures have enabled new prediction techniques for stock market data. Unlike other multivariate time-series data, stock markets show two unique characteristics: (i) multi-order dynamics, as stock prices are affected by strong non-pairwise correlations (e.g., within the same industry); and (ii) internal dynamics, as each individual stock shows some particular behaviour. Recent DNN-based methods capture multi-order dynamics using hypergraphs, but rely on the Fourier basis in the convolution, which is both inefficient and ineffective. In addition, they largely ignore internal dynamics by adopting the same model for each stock, which implies a severe information loss. In this paper, we propose a framework for stock movement prediction to overcome the above issues. Specifically, the framework includes temporal generative filters that implement a memory-based mechanism onto an LSTM network in an attempt to learn individual patterns per stock. Moreover, we employ hypergraph attentions to capture the non-pairwise correlations. Here, using the wavelet basis instead of the Fourier basis, enables us to simplify the message passing and focus on the localized convolution. Experiments with US market data over six years show that our framework outperforms state-of-the-art methods in terms of profit and stability. Our source code and data are available at https://github.com/thanhtrunghuynh93/estimate.","collection-title":"WSDM '23","container-title":"Proceedings of the Sixteenth ACM International Conference on Web Search and Data Mining","DOI":"10.1145/3539597.3570427","event-place":"New York, NY, USA","ISBN":"978-1-4503-9407-9","page":"850–858","publisher":"Association for Computing Machinery","publisher-place":"New York, NY, USA","source":"ACM Digital Library","title":"Efficient Integration of Multi-Order Dynamics and Internal Dynamics in Stock Movement Prediction","URL":"https://dl.acm.org/doi/10.1145/3539597.3570427","author":[{"family":"Huynh","given":"Thanh Trung"},{"family":"Nguyen","given":"Minh Hieu"},{"family":"Nguyen","given":"Thanh Tam"},{"family":"Nguyen","given":"Phi Le"},{"family":"Weidlich","given":"Matthias"},{"family":"Nguyen","given":"Quoc Viet Hung"},{"family":"Aberer","given":"Karl"}],"accessed":{"date-parts":[["2024",1,29]]},"issued":{"date-parts":[["2023",2,27]]}}}],"schema":"https://github.com/citation-style-language/schema/raw/master/csl-citation.json"} </w:instrText>
      </w:r>
      <w:r>
        <w:fldChar w:fldCharType="separate"/>
      </w:r>
      <w:r w:rsidR="00D014BE" w:rsidRPr="00D014BE">
        <w:rPr>
          <w:rFonts w:ascii="Calibri" w:hAnsi="Calibri" w:cs="Calibri"/>
        </w:rPr>
        <w:t>[23]</w:t>
      </w:r>
      <w:r>
        <w:fldChar w:fldCharType="end"/>
      </w:r>
      <w:r>
        <w:t xml:space="preserve">. Additionally, Score Grad, a multivariate probabilistic forecasting framework based on continuous energy-based generative models, applying to financial time series </w:t>
      </w:r>
      <w:r>
        <w:fldChar w:fldCharType="begin"/>
      </w:r>
      <w:r w:rsidR="00D014BE">
        <w:instrText xml:space="preserve"> ADDIN ZOTERO_ITEM CSL_CITATION {"citationID":"zcHgjF5q","properties":{"formattedCitation":"[9]","plainCitation":"[9]","noteIndex":0},"citationItems":[{"id":"e6ZJKslq/AgN8LMEQ","uris":["http://zotero.org/users/8190796/items/B7CQ35W7"],"itemData":{"id":1050,"type":"article","abstract":"Multivariate time series prediction has attracted a lot of attention because of its wide applications such as intelligence transportation, AIOps. Generative models have achieved impressive results in time series modeling because they can model data distribution and take noise into consideration. However, many existing works can not be widely used because of the constraints of functional form of generative models or the sensitivity to hyperparameters. In this paper, we propose ScoreGrad, a multivariate probabilistic time series forecasting framework based on continuous energy-based generative models. ScoreGrad is composed of time series feature extraction module and conditional stochastic differential equation based score matching module. The prediction can be achieved by iteratively solving reverse-time SDE. To the best of our knowledge, ScoreGrad is the first continuous energy based generative model used for time series forecasting. Furthermore, ScoreGrad achieves state-of-the-art results on six real-world datasets. The impact of hyperparameters and sampler types on the performance are also explored. Code is available at https://github.com/yantijin/ScoreGradPred.","note":"arXiv:2106.10121 [cs, stat]","number":"arXiv:2106.10121","publisher":"arXiv","source":"arXiv.org","title":"ScoreGrad: Multivariate Probabilistic Time Series Forecasting with Continuous Energy-based Generative Models","title-short":"ScoreGrad","URL":"http://arxiv.org/abs/2106.10121","author":[{"family":"Yan","given":"Tijin"},{"family":"Zhang","given":"Hongwei"},{"family":"Zhou","given":"Tong"},{"family":"Zhan","given":"Yufeng"},{"family":"Xia","given":"Yuanqing"}],"accessed":{"date-parts":[["2024",1,29]]},"issued":{"date-parts":[["2021",6,18]]}}}],"schema":"https://github.com/citation-style-language/schema/raw/master/csl-citation.json"} </w:instrText>
      </w:r>
      <w:r>
        <w:fldChar w:fldCharType="separate"/>
      </w:r>
      <w:r w:rsidR="00D014BE" w:rsidRPr="00D014BE">
        <w:rPr>
          <w:rFonts w:ascii="Calibri" w:hAnsi="Calibri" w:cs="Calibri"/>
        </w:rPr>
        <w:t>[9]</w:t>
      </w:r>
      <w:r>
        <w:fldChar w:fldCharType="end"/>
      </w:r>
      <w:r>
        <w:t xml:space="preserve"> is presented in the literature. Additionally, discussing generative models for augmenting financial datasets, focusing on synthesizing realistic time series that capture specific properties of financial data </w:t>
      </w:r>
      <w:r>
        <w:fldChar w:fldCharType="begin"/>
      </w:r>
      <w:r w:rsidR="00D014BE">
        <w:instrText xml:space="preserve"> ADDIN ZOTERO_ITEM CSL_CITATION {"citationID":"uvy53SkL","properties":{"formattedCitation":"[24]","plainCitation":"[24]","noteIndex":0},"citationItems":[{"id":"e6ZJKslq/ZznmUKuS","uris":["http://zotero.org/users/8190796/items/23BKBCHK"],"itemData":{"id":1090,"type":"article-journal","abstract":"Financial markets have always been a point of interest for automated systems. Due to their complex nature, financial algorithms and fintech frameworks require vast amounts of data to accurately respond to market fluctuations. This data availability is tied to the daily market evolution, so it is impossible to accelerate its acquisition. In this article, we discuss several solutions for augmenting financial datasets via synthesizing realistic time-series with the help of generative models. This problem is complex, since financial time series present very specific properties, e.g., fat-tail distribution, cross-correlation between different stocks, specific autocorrelation, cluster volatility and so on. In particular, we propose solutions for capturing cross-correlations between different stocks and for transitioning from fixed to variable length time-series without resorting to sequence modeling networks, and adapt various network architectures, e.g., fully connected and convolutional GANs, variational autoencoders, and generative moment matching networks. Finally, we tackle the problem of evaluating the quality of synthetic financial time-series. We introduce qualitative and quantitative metrics, along with a portfolio trend prediction framework that validates our generative models’ performance. We carry out experiments on real-world financial data extracted from the US stock market, proving the benefits of these techniques.","container-title":"ACM Transactions on Multimedia Computing, Communications, and Applications","DOI":"10.1145/3501305","ISSN":"1551-6857","issue":"4","journalAbbreviation":"ACM Trans. Multimedia Comput. Commun. Appl.","page":"96:1–96:27","source":"ACM Digital Library","title":"Generation of Realistic Synthetic Financial Time-series","volume":"18","author":[{"family":"Dogariu","given":"Mihai"},{"family":"Ştefan","given":"Liviu-Daniel"},{"family":"Boteanu","given":"Bogdan Andrei"},{"family":"Lamba","given":"Claudiu"},{"family":"Kim","given":"Bomi"},{"family":"Ionescu","given":"Bogdan"}],"issued":{"date-parts":[["2022",3,4]]}}}],"schema":"https://github.com/citation-style-language/schema/raw/master/csl-citation.json"} </w:instrText>
      </w:r>
      <w:r>
        <w:fldChar w:fldCharType="separate"/>
      </w:r>
      <w:r w:rsidR="00D014BE" w:rsidRPr="00D014BE">
        <w:rPr>
          <w:rFonts w:ascii="Calibri" w:hAnsi="Calibri" w:cs="Calibri"/>
        </w:rPr>
        <w:t>[24]</w:t>
      </w:r>
      <w:r>
        <w:fldChar w:fldCharType="end"/>
      </w:r>
      <w:r>
        <w:t xml:space="preserve">. MMGAN-HPA for stock market prices prediction is a deep learning framework based on GANs with LSTM and CNN for improved stock market price prediction by overcoming challenges of hyperparameter tuning for GAN-based stock market prediction, with reinforcement learning and Bayesian optimization </w:t>
      </w:r>
      <w:r>
        <w:fldChar w:fldCharType="begin"/>
      </w:r>
      <w:r w:rsidR="00D014BE">
        <w:instrText xml:space="preserve"> ADDIN ZOTERO_ITEM CSL_CITATION {"citationID":"7H0LevNy","properties":{"formattedCitation":"[25]","plainCitation":"[25]","noteIndex":0},"citationItems":[{"id":"e6ZJKslq/HURQ4iqI","uris":["http://zotero.org/users/8190796/items/LGRKHWES"],"itemData":{"id":1094,"type":"article-journal","abstract":"Deep learning has achieved greater success in optimizing solutions associated with Artificial Intelligence (AI). In the financial domain, it is widely used for stock market prediction, trade execution strategies and portfolio optimization. Stock market prediction is a very significant use case in this domain. Generative Adversarial Networks (GANs) with advanced AI models have gained significance of late. However, it is used in image-image-translation and other computer vision scenarios. GANs are not used much for stock market prediction due to its difficulty in setting the right set of hyperparameters. In this paper, overcome this problem with reinforcement learning and Bayesian optimization. A deep learning framework based on GAN, named Stock-GAN, is implemented with generator and discriminator. The former is realized with LSTM, a variant of Recurrent Neural Network (RNN), while the latter uses Convolutional Neural Network. An algorithm named Generative Adversarial Network based Hybrid Prediction Algorithm (GAN-HPA) is proposed. An empirical study revealed that Stock-GAN achieves promising performance in stock price prediction when compared with the state of the art model known as Multi-Model based Hybrid Prediction Algorithm (MM-HPA). Afterwards, MM-HPA and GAN-HPA combined to form yet another hybrid model known as MMGAN-HPA for improved performance over MM-HPA and GAN-HPA.","container-title":"Journal of King Saud University - Computer and Information Sciences","DOI":"10.1016/j.jksuci.2021.07.001","ISSN":"1319-1578","issue":"9","journalAbbreviation":"Journal of King Saud University - Computer and Information Sciences","page":"7433-7444","source":"ScienceDirect","title":"Multi-Model Generative Adversarial Network Hybrid Prediction Algorithm (MMGAN-HPA) for stock market prices prediction","volume":"34","author":[{"family":"Polamuri","given":"Subba Rao"},{"family":"Srinivas","given":"Dr. Kudipudi"},{"family":"Krishna Mohan","given":"Dr. A."}],"issued":{"date-parts":[["2022",10,1]]}}}],"schema":"https://github.com/citation-style-language/schema/raw/master/csl-citation.json"} </w:instrText>
      </w:r>
      <w:r>
        <w:fldChar w:fldCharType="separate"/>
      </w:r>
      <w:r w:rsidR="00D014BE" w:rsidRPr="00D014BE">
        <w:rPr>
          <w:rFonts w:ascii="Calibri" w:hAnsi="Calibri" w:cs="Calibri"/>
        </w:rPr>
        <w:t>[25]</w:t>
      </w:r>
      <w:r>
        <w:fldChar w:fldCharType="end"/>
      </w:r>
      <w:r>
        <w:t xml:space="preserve">. In another study, features selected by multiple techniques (logistic regression, support vector machine, and random forest) are combined and used in a deep generative model for better stock market forecasting performance </w:t>
      </w:r>
      <w:r>
        <w:fldChar w:fldCharType="begin"/>
      </w:r>
      <w:r w:rsidR="00D014BE">
        <w:instrText xml:space="preserve"> ADDIN ZOTERO_ITEM CSL_CITATION {"citationID":"D7SL5kaP","properties":{"formattedCitation":"[26]","plainCitation":"[26]","noteIndex":0},"citationItems":[{"id":"e6ZJKslq/UiniBF4P","uris":["http://zotero.org/users/8190796/items/SZY99T7A"],"itemData":{"id":1095,"type":"article-journal","abstract":"Stock market forecasting has attracted significant attention mainly due to the potential monetary benefits. Predicting these markets is a challenging task due to numerous interrelated factors, and needs a complete and efficient feature selection process to identify the most informative factors. As a time series problem, stock price movements are also dependent on movements on its previous trading days. Feature selection techniques have been widely applied in stock forecasting, but existing approaches usually use a single feature selection technique, which may overlook some important assumptions about the underlying regression function linking the input and output variables. In this study, we combine features selected by multiple feature selection techniques to generate an optimal feature subset and then use a deep generative model to predict future price movements. First, we compute an extended set of forty-four technical indicators from daily stock data of eighty-eight stocks and then compute their importance by independently training logistic regression model, support vector machine and random forests. Based on a prespecified threshold, the lowest ranked features are dropped and the rest are grouped into clusters. The variable importance measure is reused to select the most important feature from each cluster to generate the final subset. The input is then fed to a deep generative model comprising of a market signal extractor and an attention mechanism. The market signal extractor recurrently decodes market movement from the latent variables to deal with stochastic nature of the stock data and the attention mechanism discriminates between predictive dependencies of different temporal auxiliary outputs. The results demonstrate that combining features selected by multiple feature selection approaches and using them as input into a deep generative model outperforms state-of-the-art approaches.","container-title":"Expert Systems with Applications","DOI":"10.1016/j.eswa.2020.114444","ISSN":"0957-4174","journalAbbreviation":"Expert Systems with Applications","page":"114444","source":"ScienceDirect","title":"Forecasting daily stock trend using multi-filter feature selection and deep learning","volume":"168","author":[{"family":"Haq","given":"Anwar Ul"},{"family":"Zeb","given":"Adnan"},{"family":"Lei","given":"Zhenfeng"},{"family":"Zhang","given":"Defu"}],"issued":{"date-parts":[["2021",4,15]]}}}],"schema":"https://github.com/citation-style-language/schema/raw/master/csl-citation.json"} </w:instrText>
      </w:r>
      <w:r>
        <w:fldChar w:fldCharType="separate"/>
      </w:r>
      <w:r w:rsidR="00D014BE" w:rsidRPr="00D014BE">
        <w:rPr>
          <w:rFonts w:ascii="Calibri" w:hAnsi="Calibri" w:cs="Calibri"/>
        </w:rPr>
        <w:t>[26]</w:t>
      </w:r>
      <w:r>
        <w:fldChar w:fldCharType="end"/>
      </w:r>
      <w:r>
        <w:t xml:space="preserve">. Additionally, financial time series prediction with GGM-GAN integrates sparse Gaussian graph model information into GAN for forecasting stock prices in the Chinese A-share market </w:t>
      </w:r>
      <w:r>
        <w:fldChar w:fldCharType="begin"/>
      </w:r>
      <w:r w:rsidR="00D014BE">
        <w:instrText xml:space="preserve"> ADDIN ZOTERO_ITEM CSL_CITATION {"citationID":"A7bZ2KVG","properties":{"formattedCitation":"[27]","plainCitation":"[27]","noteIndex":0},"citationItems":[{"id":"e6ZJKslq/jZC8tVa8","uris":["http://zotero.org/users/8190796/items/PKUNZRSG"],"itemData":{"id":1100,"type":"paper-conference","abstract":"Financial time series prediction is challenging due to the uncertainty of financial markets, especially in China’s stock market. This paper innovates to integrate sparse Gaussian Graph Model (GGM) information into Generative Adversarial Network (GAN) to forecast stock price for the Chinese A-share market. In the GAN, we use the Long Short-Term Memory (LSTM) as generate network and Convolution Neural Network (CNN) as discriminate network. As for the input of LSTM, the features of predicted stock are combined with correlated stocks which are selected by Sparse GGM. Experimental evidence shows that our model achieves better performance in the predition error and direction accuracy than the other models, such as ARIMAGARCHA, SVM, LSTM, GAN and GGM-LSTM.","container-title":"2021 16th International Conference on Intelligent Systems and Knowledge Engineering (ISKE)","DOI":"10.1109/ISKE54062.2021.9755397","event-title":"2021 16th International Conference on Intelligent Systems and Knowledge Engineering (ISKE)","page":"170-174","source":"IEEE Xplore","title":"Financial Time Series Prediction Based on GGM-GAN","URL":"https://ieeexplore.ieee.org/document/9755397","author":[{"family":"Li","given":"Xin"},{"family":"Liu","given":"Yangguang"},{"family":"Huang","given":"Chen"},{"family":"Zhou","given":"Xingyu"}],"accessed":{"date-parts":[["2024",1,29]]},"issued":{"date-parts":[["2021",11]]}}}],"schema":"https://github.com/citation-style-language/schema/raw/master/csl-citation.json"} </w:instrText>
      </w:r>
      <w:r>
        <w:fldChar w:fldCharType="separate"/>
      </w:r>
      <w:r w:rsidR="00D014BE" w:rsidRPr="00D014BE">
        <w:rPr>
          <w:rFonts w:ascii="Calibri" w:hAnsi="Calibri" w:cs="Calibri"/>
        </w:rPr>
        <w:t>[27]</w:t>
      </w:r>
      <w:r>
        <w:fldChar w:fldCharType="end"/>
      </w:r>
      <w:r>
        <w:t xml:space="preserve">. In another study, ST-GAN for predicting stock trends is proposed which is a deep learning model that analyzes financial news texts and numerical data to predict stock trends using GAN </w:t>
      </w:r>
      <w:r>
        <w:fldChar w:fldCharType="begin"/>
      </w:r>
      <w:r w:rsidR="00D014BE">
        <w:instrText xml:space="preserve"> ADDIN ZOTERO_ITEM CSL_CITATION {"citationID":"Tx3qVxvK","properties":{"formattedCitation":"[28]","plainCitation":"[28]","noteIndex":0},"citationItems":[{"id":"e6ZJKslq/oMIONm82","uris":["http://zotero.org/users/8190796/items/JA57BGBW"],"itemData":{"id":1103,"type":"article","abstract":"Stock price forecasting is a highly complex and vitally important field of research. Recent advancements in deep neural network technology allow researchers to develop highly accurate models to predict financial trends. We propose a novel deep learning model called ST-GAN, or Stochastic Time-series Generative Adversarial Network, that analyzes both financial news texts and financial numerical data to predict stock trends. We utilize cutting-edge technology like the Generative Adversarial Network (GAN) to learn the correlations among textual and numerical data over time. We develop a new method of training a time-series GAN directly using the learned representations of Naive Bayes' sentiment analysis on financial text data alongside technical indicators from numerical data. Our experimental results show significant improvement over various existing models and prior research on deep neural networks for stock price forecasting.","DOI":"10.48550/arXiv.2102.01290","note":"arXiv:2102.01290 [cs, q-fin]","number":"arXiv:2102.01290","publisher":"arXiv","source":"arXiv.org","title":"A Stochastic Time Series Model for Predicting Financial Trends using NLP","URL":"http://arxiv.org/abs/2102.01290","author":[{"family":"Muthukumar","given":"Pratyush"},{"family":"Zhong","given":"Jie"}],"accessed":{"date-parts":[["2024",1,29]]},"issued":{"date-parts":[["2021",2,1]]}}}],"schema":"https://github.com/citation-style-language/schema/raw/master/csl-citation.json"} </w:instrText>
      </w:r>
      <w:r>
        <w:fldChar w:fldCharType="separate"/>
      </w:r>
      <w:r w:rsidR="00D014BE" w:rsidRPr="00D014BE">
        <w:rPr>
          <w:rFonts w:ascii="Calibri" w:hAnsi="Calibri" w:cs="Calibri"/>
        </w:rPr>
        <w:t>[28]</w:t>
      </w:r>
      <w:r>
        <w:fldChar w:fldCharType="end"/>
      </w:r>
      <w:r>
        <w:t xml:space="preserve">. Additionally, addresses existing GAN limitations in stock market applications, such as mode collapse and limited one-step prediction, by integrating financial domain knowledge, news context, and a multi-step attentive seq2seq learning network, Index GAN is proposed </w:t>
      </w:r>
      <w:r>
        <w:fldChar w:fldCharType="begin"/>
      </w:r>
      <w:r w:rsidR="00D014BE">
        <w:instrText xml:space="preserve"> ADDIN ZOTERO_ITEM CSL_CITATION {"citationID":"e5DZoe3G","properties":{"formattedCitation":"[29]","plainCitation":"[29]","noteIndex":0},"citationItems":[{"id":"e6ZJKslq/owKryrz9","uris":["http://zotero.org/users/8190796/items/RPYWHCRC"],"itemData":{"id":1098,"type":"article","abstract":"Predicting the Stock movement attracts much attention from both industry and academia. Despite such significant efforts, the results remain unsatisfactory due to the inherently complicated nature of the stock market driven by factors including supply and demand, the state of the economy, the political climate, and even irrational human behavior. Recently, Generative Adversarial Networks (GAN) have been extended for time series data; however, robust methods are primarily for synthetic series generation, which fall short for appropriate stock prediction. This is because existing GANs for stock applications suffer from mode collapse and only consider one-step prediction, thus underutilizing the potential of GAN. Furthermore, merging news and market volatility are neglected in current GANs. To address these issues, we exploit expert domain knowledge in finance and, for the first time, attempt to formulate stock movement prediction into a Wasserstein GAN framework for multi-step prediction. We propose IndexGAN, which includes deliberate designs for the inherent characteristics of the stock market, leverages news context learning to thoroughly investigate textual information and develop an attentive seq2seq learning network that captures the temporal dependency among stock prices, news, and market sentiment. We also utilize the critic to approximate the Wasserstein distance between actual and predicted sequences and develop a rolling strategy for deployment that mitigates noise from the financial market. Extensive experiments are conducted on real-world broad-based indices, demonstrating the superior performance of our architecture over other state-of-the-art baselines, also validating all its contributing components.","DOI":"10.48550/arXiv.2302.14164","note":"arXiv:2302.14164 [cs, q-fin]","number":"arXiv:2302.14164","publisher":"arXiv","source":"arXiv.org","title":"Stock Broad-Index Trend Patterns Learning via Domain Knowledge Informed Generative Network","URL":"http://arxiv.org/abs/2302.14164","author":[{"family":"Gu","given":"Jingyi"},{"family":"Deek","given":"Fadi P."},{"family":"Wang","given":"Guiling"}],"accessed":{"date-parts":[["2024",1,29]]},"issued":{"date-parts":[["2023",2,27]]}}}],"schema":"https://github.com/citation-style-language/schema/raw/master/csl-citation.json"} </w:instrText>
      </w:r>
      <w:r>
        <w:fldChar w:fldCharType="separate"/>
      </w:r>
      <w:r w:rsidR="00D014BE" w:rsidRPr="00D014BE">
        <w:rPr>
          <w:rFonts w:ascii="Calibri" w:hAnsi="Calibri" w:cs="Calibri"/>
        </w:rPr>
        <w:t>[29]</w:t>
      </w:r>
      <w:r>
        <w:fldChar w:fldCharType="end"/>
      </w:r>
      <w:r>
        <w:t xml:space="preserve">. This model, which operates within a Wasserstein GAN framework, uniquely incorporates market sentiment and news analysis, reflecting the stock market's inherent characteristics and demonstrating enhanced predictive performance in real-world indices. Another innovative approach, Fin-GAN focuses on probabilistic forecasting and introduces a novel economics-driven loss function, repositioning GANs for classification tasks and enabling comprehensive conditional probability distributions for price returns </w:t>
      </w:r>
      <w:r>
        <w:fldChar w:fldCharType="begin"/>
      </w:r>
      <w:r w:rsidR="00D014BE">
        <w:instrText xml:space="preserve"> ADDIN ZOTERO_ITEM CSL_CITATION {"citationID":"ChSXEdr9","properties":{"formattedCitation":"[30]","plainCitation":"[30]","noteIndex":0},"citationItems":[{"id":"e6ZJKslq/XBPwZEf5","uris":["http://zotero.org/users/8190796/items/JYYC6DTG"],"itemData":{"id":1134,"type":"article","abstract":"We investigate the use of Generative Adversarial Networks (GANs) for probabilistic forecasting of financial time series. To this end, we introduce a novel economics-driven loss function for the generator. This newly designed loss function renders GANs more suitable for a classification task, and places them into a supervised learning setting, whilst producing full conditional probability distributions of price returns given previous historical values. Our approach moves beyond the point estimates traditionally employed in the forecasting literature, and allows for uncertainty estimates. Numerical experiments on equity data showcase the effectiveness of our proposed methodology, which achieves higher Sharpe Ratios compared to classical supervised learning models, such as LSTMs and ARIMA.","DOI":"10.2139/ssrn.4328302","event-place":"Rochester, NY","genre":"SSRN Scholarly Paper","language":"en","number":"4328302","publisher-place":"Rochester, NY","source":"Social Science Research Network","title":"Fin-GAN: Forecasting and Classifying Financial Time Series via Generative Adversarial Networks","title-short":"Fin-GAN","URL":"https://papers.ssrn.com/abstract=4328302","author":[{"family":"Vuletić","given":"Milena"},{"family":"Cucuringu","given":"Mihai"},{"family":"Prenzel","given":"Felix"}],"accessed":{"date-parts":[["2024",2,4]]},"issued":{"date-parts":[["2023",1,18]]}}}],"schema":"https://github.com/citation-style-language/schema/raw/master/csl-citation.json"} </w:instrText>
      </w:r>
      <w:r>
        <w:fldChar w:fldCharType="separate"/>
      </w:r>
      <w:r w:rsidR="00D014BE" w:rsidRPr="00D014BE">
        <w:rPr>
          <w:rFonts w:ascii="Calibri" w:hAnsi="Calibri" w:cs="Calibri"/>
        </w:rPr>
        <w:t>[30]</w:t>
      </w:r>
      <w:r>
        <w:fldChar w:fldCharType="end"/>
      </w:r>
      <w:r>
        <w:t xml:space="preserve">. This approach, validated through numerical experiments on equity data, achieves higher Sharpe Ratios compared to </w:t>
      </w:r>
      <w:r>
        <w:lastRenderedPageBreak/>
        <w:t xml:space="preserve">traditional models like LSTMs and ARIMA, offering nuanced and probabilistic financial forecasting </w:t>
      </w:r>
      <w:r>
        <w:fldChar w:fldCharType="begin"/>
      </w:r>
      <w:r w:rsidR="00D014BE">
        <w:instrText xml:space="preserve"> ADDIN ZOTERO_ITEM CSL_CITATION {"citationID":"Rwa2f5Sc","properties":{"formattedCitation":"[31]","plainCitation":"[31]","noteIndex":0},"citationItems":[{"id":"e6ZJKslq/yPRlKfJV","uris":["http://zotero.org/users/8190796/items/KP835FZB"],"itemData":{"id":1136,"type":"article-journal","abstract":"The contribution of this paper is two-fold. First, we present ProbCast—a novel probabilistic model for multivariate time-series forecasting. We employ a conditional GAN framework to train our model with adversarial training. Second, we propose a framework that lets us transform a deterministic model into a probabilistic one with improved performance. The motivation of the framework is to either transform existing highly accurate point forecast models to their probabilistic counterparts or to train GANs stably by selecting the architecture of GAN’s component carefully and efficiently. We conduct experiments over two publicly available datasets—an electricity consumption dataset and an exchange-rate dataset. The results of the experiments demonstrate the remarkable performance of our model as well as the successful application of our proposed framework.","container-title":"Engineering Proceedings","DOI":"10.3390/engproc2021005040","ISSN":"2673-4591","issue":"1","language":"en","license":"http://creativecommons.org/licenses/by/3.0/","note":"number: 1\npublisher: Multidisciplinary Digital Publishing Institute","page":"40","source":"www.mdpi.com","title":"If You Like It, GAN It—Probabilistic Multivariate Times Series Forecast with GAN","volume":"5","author":[{"family":"Koochali","given":"Alireza"},{"family":"Dengel","given":"Andreas"},{"family":"Ahmed","given":"Sheraz"}],"issued":{"date-parts":[["2021"]]}}}],"schema":"https://github.com/citation-style-language/schema/raw/master/csl-citation.json"} </w:instrText>
      </w:r>
      <w:r>
        <w:fldChar w:fldCharType="separate"/>
      </w:r>
      <w:r w:rsidR="00D014BE" w:rsidRPr="00D014BE">
        <w:rPr>
          <w:rFonts w:ascii="Calibri" w:hAnsi="Calibri" w:cs="Calibri"/>
        </w:rPr>
        <w:t>[31]</w:t>
      </w:r>
      <w:r>
        <w:fldChar w:fldCharType="end"/>
      </w:r>
      <w:r>
        <w:t xml:space="preserve">. In this study, </w:t>
      </w:r>
      <w:proofErr w:type="spellStart"/>
      <w:r>
        <w:t>Koochali</w:t>
      </w:r>
      <w:proofErr w:type="spellEnd"/>
      <w:r>
        <w:t xml:space="preserve"> et al. introduce </w:t>
      </w:r>
      <w:proofErr w:type="spellStart"/>
      <w:r>
        <w:t>ProbCast</w:t>
      </w:r>
      <w:proofErr w:type="spellEnd"/>
      <w:r>
        <w:t>, a cutting-edge probabilistic model for multivariate time-series forecasting. Leveraging a Conditional Generative Adversarial Network framework, Precast is trained through adversarial training, aiming to learn the probability distribution of future values conditioned on historical data. Additionally, the researchers propose a unique framework that transforms deterministic models into superior probabilistic counterparts. The framework streamlines the GAN architecture search process, enhancing stability</w:t>
      </w:r>
      <w:r w:rsidR="005C1793">
        <w:t xml:space="preserve"> and efficiency. Experimental validation on two public datasets, electricity consumption, and exchange rates, demonstrates Podcast's outstanding performance, validating the effectiveness of the proposed methodology.</w:t>
      </w:r>
    </w:p>
    <w:p w14:paraId="45A6CE8E" w14:textId="38C57D38" w:rsidR="0094766F" w:rsidRPr="0094766F" w:rsidRDefault="0094766F" w:rsidP="374DA0E5">
      <w:pPr>
        <w:pStyle w:val="Heading2"/>
        <w:numPr>
          <w:ilvl w:val="0"/>
          <w:numId w:val="0"/>
        </w:numPr>
      </w:pPr>
      <w:bookmarkStart w:id="33" w:name="_Toc165318581"/>
      <w:r>
        <w:t xml:space="preserve">Solution </w:t>
      </w:r>
      <w:r w:rsidR="49C2C7F0">
        <w:t>s</w:t>
      </w:r>
      <w:r>
        <w:t>pace</w:t>
      </w:r>
      <w:bookmarkEnd w:id="33"/>
    </w:p>
    <w:p w14:paraId="4A8DBAF1" w14:textId="0AE0C1EB" w:rsidR="30CE2B0D" w:rsidRDefault="160A964F" w:rsidP="62A8C4D3">
      <w:pPr>
        <w:jc w:val="both"/>
        <w:rPr>
          <w:rFonts w:ascii="Calibri" w:eastAsia="Calibri" w:hAnsi="Calibri" w:cs="Calibri"/>
          <w:b/>
          <w:bCs/>
        </w:rPr>
      </w:pPr>
      <w:r w:rsidRPr="62A8C4D3">
        <w:rPr>
          <w:rFonts w:ascii="Calibri" w:eastAsia="Calibri" w:hAnsi="Calibri" w:cs="Calibri"/>
          <w:b/>
          <w:bCs/>
        </w:rPr>
        <w:t>Transformers for Multivariate Time Series Forecasting:</w:t>
      </w:r>
    </w:p>
    <w:p w14:paraId="158FFA60" w14:textId="4668CE91" w:rsidR="53A9E17A" w:rsidRDefault="50B0F417" w:rsidP="7A0E0C00">
      <w:pPr>
        <w:jc w:val="both"/>
        <w:rPr>
          <w:rFonts w:ascii="Calibri" w:eastAsia="Calibri" w:hAnsi="Calibri" w:cs="Calibri"/>
          <w:b/>
          <w:bCs/>
        </w:rPr>
      </w:pPr>
      <w:r>
        <w:t>The goal of this project is to develop a time series forecasting system that can accurately predict future stock prices and market trends. The solution will analyze historical price data, technical indicators, and related time series to output multi-step forecasts.</w:t>
      </w:r>
    </w:p>
    <w:p w14:paraId="78F0F30B" w14:textId="61749F4E" w:rsidR="4C9EB1D1" w:rsidRDefault="13E73220" w:rsidP="0039145F">
      <w:pPr>
        <w:jc w:val="both"/>
        <w:rPr>
          <w:rFonts w:eastAsiaTheme="minorEastAsia"/>
        </w:rPr>
      </w:pPr>
      <w:r w:rsidRPr="04D15A79">
        <w:rPr>
          <w:rFonts w:eastAsiaTheme="minorEastAsia"/>
          <w:color w:val="29261B"/>
        </w:rPr>
        <w:t>Our solution employs Transformer neural network architectures for multivariate time series forecasting on stock market data. The input data contains historical OHLCV prices, volumes, and technical indicators for major Indian stocks at a 1-</w:t>
      </w:r>
      <w:r w:rsidR="5D734E81" w:rsidRPr="04D15A79">
        <w:rPr>
          <w:rFonts w:eastAsiaTheme="minorEastAsia"/>
          <w:color w:val="29261B"/>
        </w:rPr>
        <w:t>minute.</w:t>
      </w:r>
      <w:r w:rsidRPr="04D15A79">
        <w:rPr>
          <w:rFonts w:eastAsiaTheme="minorEastAsia"/>
          <w:color w:val="29261B"/>
        </w:rPr>
        <w:t xml:space="preserve"> We </w:t>
      </w:r>
      <w:r w:rsidR="221DBC09" w:rsidRPr="04D15A79">
        <w:rPr>
          <w:rFonts w:eastAsiaTheme="minorEastAsia"/>
          <w:color w:val="29261B"/>
        </w:rPr>
        <w:t>want to use th</w:t>
      </w:r>
      <w:r w:rsidRPr="04D15A79">
        <w:rPr>
          <w:rFonts w:eastAsiaTheme="minorEastAsia"/>
          <w:color w:val="29261B"/>
        </w:rPr>
        <w:t xml:space="preserve">e self-attention mechanism in Transformers to model both long-term dependencies as well as local patterns in the multivariate input features. The data requires </w:t>
      </w:r>
      <w:r w:rsidR="00674B8C">
        <w:rPr>
          <w:rFonts w:eastAsiaTheme="minorEastAsia"/>
          <w:color w:val="29261B"/>
        </w:rPr>
        <w:t>preprocessing,</w:t>
      </w:r>
      <w:r w:rsidRPr="04D15A79">
        <w:rPr>
          <w:rFonts w:eastAsiaTheme="minorEastAsia"/>
          <w:color w:val="29261B"/>
        </w:rPr>
        <w:t xml:space="preserve"> such as handling missing values, normalizing features, and engineering derived indicators. We will then feed the preprocessed data into Transformer models optimized through hyperparameter tuning. The models will be trained to predict future stock prices and indicator values in a multi-step forecasting setup. Evaluation metrics like RMSE, MAPE, and directional accuracy will guide model optimization. The end-to-end system ingests raw stock data, prepares it for modeling, trains deep Transformer networks, and outputs multi-step ahead </w:t>
      </w:r>
      <w:r w:rsidR="00F03DD7" w:rsidRPr="04D15A79">
        <w:rPr>
          <w:rFonts w:eastAsiaTheme="minorEastAsia"/>
          <w:color w:val="29261B"/>
        </w:rPr>
        <w:t xml:space="preserve">forecasts </w:t>
      </w:r>
      <w:r w:rsidR="3846C6C9" w:rsidRPr="04D15A79">
        <w:rPr>
          <w:rFonts w:eastAsiaTheme="minorEastAsia"/>
          <w:color w:val="29261B"/>
        </w:rPr>
        <w:t>for key</w:t>
      </w:r>
      <w:r w:rsidR="006E10B0" w:rsidRPr="04D15A79">
        <w:rPr>
          <w:rFonts w:eastAsiaTheme="minorEastAsia"/>
          <w:color w:val="29261B"/>
        </w:rPr>
        <w:t xml:space="preserve"> stock</w:t>
      </w:r>
      <w:r w:rsidR="000207AA" w:rsidRPr="04D15A79">
        <w:rPr>
          <w:rFonts w:eastAsiaTheme="minorEastAsia"/>
          <w:color w:val="29261B"/>
        </w:rPr>
        <w:t xml:space="preserve"> </w:t>
      </w:r>
      <w:r w:rsidR="006E10B0" w:rsidRPr="04D15A79">
        <w:rPr>
          <w:rFonts w:eastAsiaTheme="minorEastAsia"/>
          <w:color w:val="29261B"/>
        </w:rPr>
        <w:t>market variables</w:t>
      </w:r>
      <w:r w:rsidRPr="04D15A79">
        <w:rPr>
          <w:rFonts w:eastAsiaTheme="minorEastAsia"/>
          <w:color w:val="29261B"/>
        </w:rPr>
        <w:t>.</w:t>
      </w:r>
    </w:p>
    <w:p w14:paraId="63B34FA1" w14:textId="7B1F28B2" w:rsidR="4C9EB1D1" w:rsidRDefault="00674B8C" w:rsidP="0039145F">
      <w:pPr>
        <w:jc w:val="both"/>
      </w:pPr>
      <w:r>
        <w:t>R</w:t>
      </w:r>
      <w:r w:rsidR="6EA2F139">
        <w:t>esearch by N</w:t>
      </w:r>
      <w:r w:rsidR="1467EE2D">
        <w:t>ie</w:t>
      </w:r>
      <w:r w:rsidR="427954C2">
        <w:t xml:space="preserve"> and Nguyen</w:t>
      </w:r>
      <w:r w:rsidR="1467EE2D">
        <w:t xml:space="preserve"> [29]</w:t>
      </w:r>
      <w:r w:rsidR="1F54C153">
        <w:t xml:space="preserve"> showed that a specific type of Transformer called a </w:t>
      </w:r>
      <w:proofErr w:type="spellStart"/>
      <w:r w:rsidR="1F54C153">
        <w:t>PatchTST</w:t>
      </w:r>
      <w:proofErr w:type="spellEnd"/>
      <w:r w:rsidR="1B25D077">
        <w:t xml:space="preserve"> proved to be a</w:t>
      </w:r>
      <w:r w:rsidR="1F54C153">
        <w:t>n effective</w:t>
      </w:r>
      <w:r w:rsidR="7764E707">
        <w:t xml:space="preserve"> means of</w:t>
      </w:r>
      <w:r w:rsidR="1F54C153">
        <w:t xml:space="preserve"> </w:t>
      </w:r>
      <w:r w:rsidR="12C6850A">
        <w:t>long-term forecasting</w:t>
      </w:r>
      <w:r>
        <w:t xml:space="preserve">. </w:t>
      </w:r>
      <w:proofErr w:type="spellStart"/>
      <w:r w:rsidR="13D20E99">
        <w:t>PatchTST</w:t>
      </w:r>
      <w:proofErr w:type="spellEnd"/>
      <w:r w:rsidR="13D20E99">
        <w:t xml:space="preserve"> is short for </w:t>
      </w:r>
      <w:r w:rsidR="5ED881A2">
        <w:t>Patch Time Series Transformers</w:t>
      </w:r>
      <w:r>
        <w:t xml:space="preserve">. </w:t>
      </w:r>
      <w:r w:rsidR="4D82EE7C">
        <w:t>According to the Towards AI blog, the transformer backbone of the model incorporates patchin</w:t>
      </w:r>
      <w:r w:rsidR="511521BA">
        <w:t xml:space="preserve">g </w:t>
      </w:r>
      <w:r w:rsidR="16819101">
        <w:t xml:space="preserve">plus </w:t>
      </w:r>
      <w:r w:rsidR="511521BA">
        <w:t>two versions</w:t>
      </w:r>
      <w:r w:rsidR="71A18B70">
        <w:t xml:space="preserve"> of machine learning, supervised and self-supervised</w:t>
      </w:r>
      <w:r w:rsidR="00E1163B">
        <w:t xml:space="preserve"> </w:t>
      </w:r>
      <w:r w:rsidR="00E1163B">
        <w:fldChar w:fldCharType="begin"/>
      </w:r>
      <w:r w:rsidR="00D014BE">
        <w:instrText xml:space="preserve"> ADDIN ZOTERO_ITEM CSL_CITATION {"citationID":"BdOfRvmZ","properties":{"formattedCitation":"[32]","plainCitation":"[32]","noteIndex":0},"citationItems":[{"id":"e6ZJKslq/e0Z7ektA","uris":["http://zotero.org/users/14044435/items/AZ33TCJE"],"itemData":{"id":25,"type":"webpage","abstract":"We’re on a journey to advance and democratize artificial intelligence through open source and open science.","title":"Patch Time Series Transformer in Hugging Face","URL":"https://huggingface.co/blog/patchtst","accessed":{"date-parts":[["2024",4,29]]}}}],"schema":"https://github.com/citation-style-language/schema/raw/master/csl-citation.json"} </w:instrText>
      </w:r>
      <w:r w:rsidR="00E1163B">
        <w:fldChar w:fldCharType="separate"/>
      </w:r>
      <w:r w:rsidR="00D014BE" w:rsidRPr="00D014BE">
        <w:rPr>
          <w:rFonts w:ascii="Calibri" w:hAnsi="Calibri" w:cs="Calibri"/>
        </w:rPr>
        <w:t>[32]</w:t>
      </w:r>
      <w:r w:rsidR="00E1163B">
        <w:fldChar w:fldCharType="end"/>
      </w:r>
      <w:r>
        <w:t xml:space="preserve">. </w:t>
      </w:r>
      <w:r w:rsidR="50C47F9A">
        <w:t xml:space="preserve">Patches have various </w:t>
      </w:r>
      <w:r>
        <w:t>qualities,</w:t>
      </w:r>
      <w:r w:rsidR="53A819A5">
        <w:t xml:space="preserve"> such as overlapping and varying in length</w:t>
      </w:r>
      <w:r w:rsidR="761CD28F">
        <w:t xml:space="preserve"> and stride</w:t>
      </w:r>
      <w:r>
        <w:t xml:space="preserve">. </w:t>
      </w:r>
      <w:r w:rsidR="1F003586">
        <w:t>The stride represents the number of time steps that</w:t>
      </w:r>
      <w:r w:rsidR="64F530E9">
        <w:t xml:space="preserve"> separate the starting points of consecutive patches</w:t>
      </w:r>
      <w:r w:rsidR="008905A8">
        <w:t xml:space="preserve"> </w:t>
      </w:r>
      <w:r w:rsidR="008905A8">
        <w:fldChar w:fldCharType="begin"/>
      </w:r>
      <w:r w:rsidR="00D014BE">
        <w:instrText xml:space="preserve"> ADDIN ZOTERO_ITEM CSL_CITATION {"citationID":"m4PoEIEs","properties":{"formattedCitation":"[32]","plainCitation":"[32]","noteIndex":0},"citationItems":[{"id":"e6ZJKslq/e0Z7ektA","uris":["http://zotero.org/users/14044435/items/AZ33TCJE"],"itemData":{"id":25,"type":"webpage","abstract":"We’re on a journey to advance and democratize artificial intelligence through open source and open science.","title":"Patch Time Series Transformer in Hugging Face","URL":"https://huggingface.co/blog/patchtst","accessed":{"date-parts":[["2024",4,29]]}}}],"schema":"https://github.com/citation-style-language/schema/raw/master/csl-citation.json"} </w:instrText>
      </w:r>
      <w:r w:rsidR="008905A8">
        <w:fldChar w:fldCharType="separate"/>
      </w:r>
      <w:r w:rsidR="00D014BE" w:rsidRPr="00D014BE">
        <w:rPr>
          <w:rFonts w:ascii="Calibri" w:hAnsi="Calibri" w:cs="Calibri"/>
        </w:rPr>
        <w:t>[32]</w:t>
      </w:r>
      <w:r w:rsidR="008905A8">
        <w:fldChar w:fldCharType="end"/>
      </w:r>
      <w:r>
        <w:t xml:space="preserve">. </w:t>
      </w:r>
      <w:r w:rsidR="61EB2521">
        <w:t>The blog goes on to explain th</w:t>
      </w:r>
      <w:r w:rsidR="0A5C428A">
        <w:t xml:space="preserve">e tokenization process </w:t>
      </w:r>
      <w:r w:rsidR="61EB2521">
        <w:t xml:space="preserve">gives </w:t>
      </w:r>
      <w:proofErr w:type="spellStart"/>
      <w:r w:rsidR="61EB2521">
        <w:t>PatchTST</w:t>
      </w:r>
      <w:proofErr w:type="spellEnd"/>
      <w:r w:rsidR="61EB2521">
        <w:t xml:space="preserve"> its advantage</w:t>
      </w:r>
      <w:r>
        <w:t xml:space="preserve">. </w:t>
      </w:r>
      <w:r w:rsidR="1B55A434">
        <w:t>Each patch serves as an input token</w:t>
      </w:r>
      <w:r>
        <w:t xml:space="preserve">. </w:t>
      </w:r>
      <w:r w:rsidR="1B55A434">
        <w:t>Thi</w:t>
      </w:r>
      <w:r w:rsidR="0336021C">
        <w:t xml:space="preserve">s tokenization process lessens the number of tokens processed. </w:t>
      </w:r>
      <w:r w:rsidR="46E6CD98">
        <w:t xml:space="preserve">The tokens are processed through an encoder which </w:t>
      </w:r>
      <w:r w:rsidR="399B5C68">
        <w:t>are subject to a self-supervised learning process</w:t>
      </w:r>
      <w:r>
        <w:t xml:space="preserve">. </w:t>
      </w:r>
      <w:r w:rsidR="79481F7C">
        <w:t xml:space="preserve">All these advantages yield superior performance to other </w:t>
      </w:r>
      <w:r>
        <w:t>transformers,</w:t>
      </w:r>
      <w:r w:rsidR="79481F7C">
        <w:t xml:space="preserve"> such as N-BEATS and N-HITS</w:t>
      </w:r>
      <w:r w:rsidR="008905A8">
        <w:t xml:space="preserve"> </w:t>
      </w:r>
      <w:r w:rsidR="008905A8">
        <w:fldChar w:fldCharType="begin"/>
      </w:r>
      <w:r w:rsidR="00D014BE">
        <w:instrText xml:space="preserve"> ADDIN ZOTERO_ITEM CSL_CITATION {"citationID":"UfsLy9sE","properties":{"formattedCitation":"[32]","plainCitation":"[32]","noteIndex":0},"citationItems":[{"id":"e6ZJKslq/e0Z7ektA","uris":["http://zotero.org/users/14044435/items/AZ33TCJE"],"itemData":{"id":25,"type":"webpage","abstract":"We’re on a journey to advance and democratize artificial intelligence through open source and open science.","title":"Patch Time Series Transformer in Hugging Face","URL":"https://huggingface.co/blog/patchtst","accessed":{"date-parts":[["2024",4,29]]}}}],"schema":"https://github.com/citation-style-language/schema/raw/master/csl-citation.json"} </w:instrText>
      </w:r>
      <w:r w:rsidR="008905A8">
        <w:fldChar w:fldCharType="separate"/>
      </w:r>
      <w:r w:rsidR="00D014BE" w:rsidRPr="00D014BE">
        <w:rPr>
          <w:rFonts w:ascii="Calibri" w:hAnsi="Calibri" w:cs="Calibri"/>
        </w:rPr>
        <w:t>[32]</w:t>
      </w:r>
      <w:r w:rsidR="008905A8">
        <w:fldChar w:fldCharType="end"/>
      </w:r>
      <w:r w:rsidR="79481F7C">
        <w:t>.</w:t>
      </w:r>
    </w:p>
    <w:p w14:paraId="5D8EF983" w14:textId="2E22D026" w:rsidR="595823AA" w:rsidRDefault="595823AA" w:rsidP="76C36EE1">
      <w:pPr>
        <w:pStyle w:val="Heading2"/>
      </w:pPr>
      <w:bookmarkStart w:id="34" w:name="_Toc165318582"/>
      <w:r>
        <w:t>Project Objectives</w:t>
      </w:r>
      <w:bookmarkEnd w:id="34"/>
    </w:p>
    <w:p w14:paraId="1D56276F" w14:textId="0F9EC6EB" w:rsidR="10DB9C45" w:rsidRDefault="0A23E66C" w:rsidP="2E87CB91">
      <w:pPr>
        <w:jc w:val="both"/>
      </w:pPr>
      <w:commentRangeStart w:id="35"/>
      <w:r>
        <w:t>Upon completion</w:t>
      </w:r>
      <w:commentRangeEnd w:id="35"/>
      <w:r w:rsidR="3BA20A9F">
        <w:rPr>
          <w:rStyle w:val="CommentReference"/>
        </w:rPr>
        <w:commentReference w:id="35"/>
      </w:r>
      <w:r>
        <w:t xml:space="preserve">, the team will have a thorough understanding of </w:t>
      </w:r>
      <w:r w:rsidR="00D00120">
        <w:t xml:space="preserve">how </w:t>
      </w:r>
      <w:r>
        <w:t>generative artificial intelligence</w:t>
      </w:r>
      <w:r w:rsidR="7193BEFF">
        <w:t xml:space="preserve"> (GenAI)</w:t>
      </w:r>
      <w:r>
        <w:t xml:space="preserve"> </w:t>
      </w:r>
      <w:r w:rsidR="00735D60">
        <w:t xml:space="preserve">is </w:t>
      </w:r>
      <w:r>
        <w:t>used specifically for time series</w:t>
      </w:r>
      <w:r w:rsidR="00674B8C">
        <w:t xml:space="preserve">. </w:t>
      </w:r>
      <w:r w:rsidR="2E7D601C">
        <w:t xml:space="preserve">The solution </w:t>
      </w:r>
      <w:r w:rsidR="0A31F355">
        <w:t xml:space="preserve">will be </w:t>
      </w:r>
      <w:r w:rsidR="41F449E3">
        <w:t xml:space="preserve">a system that provides a faster and more accurate </w:t>
      </w:r>
      <w:r w:rsidR="0A31F355">
        <w:t xml:space="preserve">ability to predict </w:t>
      </w:r>
      <w:r w:rsidR="178E522E">
        <w:t xml:space="preserve">future </w:t>
      </w:r>
      <w:r w:rsidR="0A31F355">
        <w:t xml:space="preserve">values given </w:t>
      </w:r>
      <w:r w:rsidR="00674B8C">
        <w:t>by multiple</w:t>
      </w:r>
      <w:r w:rsidR="24F1948B">
        <w:t xml:space="preserve"> variables</w:t>
      </w:r>
      <w:r w:rsidR="010EFF91">
        <w:t>.</w:t>
      </w:r>
      <w:r w:rsidR="00EB23E0">
        <w:t xml:space="preserve"> </w:t>
      </w:r>
      <w:r w:rsidR="4E35018D">
        <w:t>The</w:t>
      </w:r>
      <w:r w:rsidR="000807DE">
        <w:t xml:space="preserve"> team brings</w:t>
      </w:r>
      <w:r w:rsidR="4E35018D">
        <w:t xml:space="preserve"> value </w:t>
      </w:r>
      <w:r w:rsidR="00483C99">
        <w:t xml:space="preserve">with </w:t>
      </w:r>
      <w:r w:rsidR="3089055B">
        <w:t>time</w:t>
      </w:r>
      <w:r w:rsidR="008D0D54">
        <w:t xml:space="preserve"> and </w:t>
      </w:r>
      <w:r w:rsidR="3089055B">
        <w:t>effort in exp</w:t>
      </w:r>
      <w:r w:rsidR="0C9CF167">
        <w:t xml:space="preserve">loration into </w:t>
      </w:r>
      <w:r w:rsidR="00BF0455">
        <w:t>various machine learning</w:t>
      </w:r>
      <w:r w:rsidR="0C9CF167">
        <w:t xml:space="preserve"> algorithm/s</w:t>
      </w:r>
      <w:r w:rsidR="00674B8C">
        <w:t xml:space="preserve">. </w:t>
      </w:r>
      <w:r w:rsidR="00AE24A9">
        <w:t xml:space="preserve">This effort includes </w:t>
      </w:r>
      <w:r w:rsidR="001479A3">
        <w:t>r</w:t>
      </w:r>
      <w:r w:rsidR="00111068">
        <w:t xml:space="preserve">eading up on </w:t>
      </w:r>
      <w:r w:rsidR="00AE24A9">
        <w:t>research</w:t>
      </w:r>
      <w:r w:rsidR="000818DE">
        <w:t xml:space="preserve"> efforts </w:t>
      </w:r>
      <w:r w:rsidR="0004373E">
        <w:t xml:space="preserve">already made </w:t>
      </w:r>
      <w:r w:rsidR="000818DE">
        <w:t>on this topic</w:t>
      </w:r>
      <w:r w:rsidR="00AE24A9">
        <w:t>, data selection</w:t>
      </w:r>
      <w:r w:rsidR="003516CF">
        <w:t xml:space="preserve">, evaluation, and </w:t>
      </w:r>
      <w:r w:rsidR="00674B8C">
        <w:t>review,</w:t>
      </w:r>
      <w:r w:rsidR="00947DC2">
        <w:t xml:space="preserve"> along with data </w:t>
      </w:r>
      <w:r w:rsidR="003516CF">
        <w:t xml:space="preserve">model </w:t>
      </w:r>
      <w:r w:rsidR="00947DC2">
        <w:t xml:space="preserve">review and </w:t>
      </w:r>
      <w:r w:rsidR="003516CF">
        <w:t>training</w:t>
      </w:r>
      <w:r w:rsidR="000818DE">
        <w:t>.</w:t>
      </w:r>
      <w:r w:rsidR="003516CF">
        <w:t xml:space="preserve"> </w:t>
      </w:r>
      <w:r w:rsidR="4799058D">
        <w:t xml:space="preserve"> </w:t>
      </w:r>
    </w:p>
    <w:p w14:paraId="0909B1DF" w14:textId="2344A003" w:rsidR="00285FBF" w:rsidRDefault="671E98B3" w:rsidP="76C36EE1">
      <w:pPr>
        <w:pStyle w:val="Heading2"/>
        <w:numPr>
          <w:ilvl w:val="0"/>
          <w:numId w:val="0"/>
        </w:numPr>
      </w:pPr>
      <w:bookmarkStart w:id="36" w:name="_Toc165318583"/>
      <w:r>
        <w:t>Primary User Stories</w:t>
      </w:r>
      <w:bookmarkEnd w:id="36"/>
    </w:p>
    <w:p w14:paraId="7817DBB6" w14:textId="7AB7B138" w:rsidR="7050BCB5" w:rsidRDefault="008F53E7" w:rsidP="2E87CB91">
      <w:pPr>
        <w:jc w:val="both"/>
      </w:pPr>
      <w:r>
        <w:t>Where</w:t>
      </w:r>
      <w:r w:rsidR="4E6EEB08">
        <w:t xml:space="preserve"> data analysis is a cornerstone, the need for an AI-driven platform becomes paramount. Such a platform should be adept and </w:t>
      </w:r>
      <w:r w:rsidR="57EC4699">
        <w:t>employ</w:t>
      </w:r>
      <w:r w:rsidR="4E6EEB08">
        <w:t xml:space="preserve"> generative models to analyze historical multivariate time series data across various </w:t>
      </w:r>
      <w:r w:rsidR="0BBBADF4">
        <w:lastRenderedPageBreak/>
        <w:t>domains</w:t>
      </w:r>
      <w:r w:rsidR="4E6EEB08">
        <w:t>. Its primary utility lies in</w:t>
      </w:r>
      <w:r w:rsidR="75F1D77D">
        <w:t xml:space="preserve"> predictive analysis, adaptable to </w:t>
      </w:r>
      <w:r w:rsidR="00674B8C">
        <w:t>an array</w:t>
      </w:r>
      <w:r w:rsidR="75F1D77D">
        <w:t xml:space="preserve"> of </w:t>
      </w:r>
      <w:r w:rsidR="00674B8C">
        <w:t>industries,</w:t>
      </w:r>
      <w:r w:rsidR="75F1D77D">
        <w:t xml:space="preserve"> including finance, healthcare, and energy, among others.</w:t>
      </w:r>
    </w:p>
    <w:p w14:paraId="1C97CE40" w14:textId="7742E0B2" w:rsidR="009B3B5C" w:rsidRDefault="33B4AC7C" w:rsidP="2E87CB91">
      <w:pPr>
        <w:jc w:val="both"/>
      </w:pPr>
      <w:r>
        <w:t xml:space="preserve">Focusing on the financial sector as an example, this system should encompass comprehensive tools for delving into </w:t>
      </w:r>
      <w:r w:rsidR="171B1CBB">
        <w:t>historical</w:t>
      </w:r>
      <w:r>
        <w:t xml:space="preserve"> s</w:t>
      </w:r>
      <w:r w:rsidR="5E33820F">
        <w:t>tock</w:t>
      </w:r>
      <w:r>
        <w:t xml:space="preserve"> </w:t>
      </w:r>
      <w:r w:rsidR="5AD86B80">
        <w:t>market</w:t>
      </w:r>
      <w:r>
        <w:t xml:space="preserve"> data, </w:t>
      </w:r>
      <w:r w:rsidR="512F78F0">
        <w:t>thereby</w:t>
      </w:r>
      <w:r>
        <w:t xml:space="preserve"> </w:t>
      </w:r>
      <w:r w:rsidR="535FC1CE">
        <w:t>enabling</w:t>
      </w:r>
      <w:r>
        <w:t xml:space="preserve"> analysis to forecast marke</w:t>
      </w:r>
      <w:r w:rsidR="12E30AD2">
        <w:t>t</w:t>
      </w:r>
      <w:r>
        <w:t xml:space="preserve"> trends with a high degree of accuracy</w:t>
      </w:r>
      <w:r w:rsidR="00674B8C">
        <w:t xml:space="preserve">. </w:t>
      </w:r>
      <w:r w:rsidR="00407439">
        <w:t>I</w:t>
      </w:r>
      <w:r w:rsidR="00C32CB7">
        <w:t xml:space="preserve">nternal </w:t>
      </w:r>
      <w:r w:rsidR="00CE10AD">
        <w:t xml:space="preserve">and external </w:t>
      </w:r>
      <w:r w:rsidR="0010017C">
        <w:t>stakeholders</w:t>
      </w:r>
      <w:r w:rsidR="00793C9A">
        <w:t xml:space="preserve"> </w:t>
      </w:r>
      <w:r w:rsidR="00782F95">
        <w:t>are interested in a dataset that includes financial indicators</w:t>
      </w:r>
      <w:r w:rsidR="00574D4D">
        <w:t xml:space="preserve"> to </w:t>
      </w:r>
      <w:r w:rsidR="007C790F">
        <w:t>be processed</w:t>
      </w:r>
      <w:r w:rsidR="00574D4D">
        <w:t xml:space="preserve"> </w:t>
      </w:r>
      <w:r w:rsidR="005E6E59">
        <w:t xml:space="preserve">with a sophisticated system. Risk analysis </w:t>
      </w:r>
      <w:r w:rsidR="00731A92">
        <w:t xml:space="preserve">can be </w:t>
      </w:r>
      <w:r w:rsidR="007C790F">
        <w:t>assessed quickly and accurately</w:t>
      </w:r>
      <w:r w:rsidR="00CF7F1A">
        <w:t xml:space="preserve"> </w:t>
      </w:r>
      <w:r w:rsidR="00674B8C">
        <w:t>via</w:t>
      </w:r>
      <w:r w:rsidR="00CF7F1A">
        <w:t xml:space="preserve"> an AI-driven platform</w:t>
      </w:r>
      <w:r w:rsidR="007C790F">
        <w:t xml:space="preserve">. </w:t>
      </w:r>
      <w:r w:rsidR="00DB2FC1">
        <w:t xml:space="preserve">Providing portfolio analysis for </w:t>
      </w:r>
      <w:r w:rsidR="000878E1">
        <w:t xml:space="preserve">financial </w:t>
      </w:r>
      <w:r w:rsidR="00674B8C">
        <w:t>professionals and customers</w:t>
      </w:r>
      <w:r w:rsidR="000878E1">
        <w:t xml:space="preserve"> with self</w:t>
      </w:r>
      <w:r w:rsidR="00E16015">
        <w:t>-managed accounts</w:t>
      </w:r>
      <w:r w:rsidR="007A1FF0">
        <w:t xml:space="preserve">, </w:t>
      </w:r>
      <w:r w:rsidR="003A45D6">
        <w:t xml:space="preserve">this system will be highly </w:t>
      </w:r>
      <w:r w:rsidR="2716057D">
        <w:t>valued</w:t>
      </w:r>
      <w:r w:rsidR="003A45D6">
        <w:t xml:space="preserve">.  </w:t>
      </w:r>
    </w:p>
    <w:p w14:paraId="3FC61F9D" w14:textId="0E5CD79A" w:rsidR="7050BCB5" w:rsidRDefault="007F5B0C" w:rsidP="2E87CB91">
      <w:pPr>
        <w:jc w:val="both"/>
      </w:pPr>
      <w:r>
        <w:t xml:space="preserve">There are </w:t>
      </w:r>
      <w:r w:rsidR="003D2CC7">
        <w:t xml:space="preserve">other applications to </w:t>
      </w:r>
      <w:r w:rsidR="00B550DB">
        <w:t xml:space="preserve">a system that </w:t>
      </w:r>
      <w:r w:rsidR="00674B8C">
        <w:t>predict</w:t>
      </w:r>
      <w:r w:rsidR="00B550DB">
        <w:t xml:space="preserve"> </w:t>
      </w:r>
      <w:r w:rsidR="00C9487B">
        <w:t xml:space="preserve">values </w:t>
      </w:r>
      <w:r w:rsidR="00E10D24">
        <w:t>in a multivariate time series</w:t>
      </w:r>
      <w:r w:rsidR="00674B8C">
        <w:t xml:space="preserve">. </w:t>
      </w:r>
      <w:r w:rsidR="49EE4A3C">
        <w:t>This platform is envisioned as a tool that equips professionals in diverse fields with advanced AI techniques. By enhancing decision-making, refining trend analysis, and improving forecasting capabilities, it promises to boost both efficiency and accuracy across various domains.</w:t>
      </w:r>
    </w:p>
    <w:p w14:paraId="41F308C9" w14:textId="00DC4483" w:rsidR="00137191" w:rsidRPr="00137191" w:rsidRDefault="1F1F8701" w:rsidP="76C36EE1">
      <w:pPr>
        <w:pStyle w:val="Heading2"/>
        <w:numPr>
          <w:ilvl w:val="0"/>
          <w:numId w:val="0"/>
        </w:numPr>
      </w:pPr>
      <w:bookmarkStart w:id="37" w:name="_Toc165318584"/>
      <w:r>
        <w:t>Product Visio</w:t>
      </w:r>
      <w:r w:rsidR="00137191">
        <w:t>n</w:t>
      </w:r>
      <w:bookmarkEnd w:id="37"/>
    </w:p>
    <w:p w14:paraId="0FA209AA" w14:textId="1955C69D" w:rsidR="00137191" w:rsidRPr="00137191" w:rsidRDefault="671E98B3" w:rsidP="76C36EE1">
      <w:pPr>
        <w:pStyle w:val="Heading3"/>
        <w:numPr>
          <w:ilvl w:val="0"/>
          <w:numId w:val="0"/>
        </w:numPr>
      </w:pPr>
      <w:bookmarkStart w:id="38" w:name="_Toc165318585"/>
      <w:commentRangeStart w:id="39"/>
      <w:r>
        <w:t>Scenario #1</w:t>
      </w:r>
      <w:commentRangeEnd w:id="39"/>
      <w:r>
        <w:rPr>
          <w:rStyle w:val="CommentReference"/>
        </w:rPr>
        <w:commentReference w:id="39"/>
      </w:r>
      <w:bookmarkEnd w:id="38"/>
    </w:p>
    <w:p w14:paraId="7D0295DF" w14:textId="6E64B9F9" w:rsidR="00285FBF" w:rsidRDefault="00174820" w:rsidP="2D8BC78F">
      <w:pPr>
        <w:jc w:val="both"/>
      </w:pPr>
      <w:r w:rsidRPr="2D8BC78F">
        <w:rPr>
          <w:b/>
          <w:bCs/>
        </w:rPr>
        <w:t>FOR</w:t>
      </w:r>
      <w:r>
        <w:t xml:space="preserve"> stakeholders, </w:t>
      </w:r>
      <w:r w:rsidRPr="2D8BC78F">
        <w:rPr>
          <w:b/>
          <w:bCs/>
        </w:rPr>
        <w:t>WHO</w:t>
      </w:r>
      <w:r>
        <w:t xml:space="preserve"> require robust management and precise forecasting of energy production, consumption, and demand, </w:t>
      </w:r>
      <w:r w:rsidRPr="2D8BC78F">
        <w:rPr>
          <w:b/>
          <w:bCs/>
        </w:rPr>
        <w:t>THE</w:t>
      </w:r>
      <w:r>
        <w:t xml:space="preserve"> Forecast AI </w:t>
      </w:r>
      <w:r w:rsidRPr="2D8BC78F">
        <w:rPr>
          <w:b/>
          <w:bCs/>
        </w:rPr>
        <w:t>IS A</w:t>
      </w:r>
      <w:r>
        <w:t xml:space="preserve"> state-of-the-art multivariate time series forecasting tool powered by generative AI. </w:t>
      </w:r>
      <w:r w:rsidRPr="2D8BC78F">
        <w:rPr>
          <w:b/>
          <w:bCs/>
        </w:rPr>
        <w:t>THAT</w:t>
      </w:r>
      <w:r>
        <w:t xml:space="preserve"> delivers highly accurate forecasts for both renewable energy generation and usage, thereby facilitating more efficient grid operations. </w:t>
      </w:r>
      <w:r w:rsidRPr="2D8BC78F">
        <w:rPr>
          <w:b/>
          <w:bCs/>
        </w:rPr>
        <w:t>UNLIKE</w:t>
      </w:r>
      <w:r>
        <w:t xml:space="preserve"> traditional forecasting approaches that may lack </w:t>
      </w:r>
      <w:r w:rsidR="00842A3F">
        <w:t>c</w:t>
      </w:r>
      <w:r>
        <w:t xml:space="preserve">apability to effectively process multiple variables simultaneously, </w:t>
      </w:r>
      <w:r w:rsidRPr="2D8BC78F">
        <w:rPr>
          <w:b/>
          <w:bCs/>
        </w:rPr>
        <w:t xml:space="preserve">OUR PRODUCT </w:t>
      </w:r>
      <w:r>
        <w:t xml:space="preserve">provides sophisticated analytics with real-time data processing, which inherently enhances decision-making processes. The potential </w:t>
      </w:r>
      <w:r w:rsidRPr="2D8BC78F">
        <w:rPr>
          <w:b/>
          <w:bCs/>
        </w:rPr>
        <w:t>CAVEATS</w:t>
      </w:r>
      <w:r>
        <w:t xml:space="preserve"> include that the precision of forecasts may be influenced by the caliber of the input data and sudden </w:t>
      </w:r>
      <w:commentRangeStart w:id="40"/>
      <w:r>
        <w:t xml:space="preserve">shifts in weather conditions </w:t>
      </w:r>
      <w:commentRangeEnd w:id="40"/>
      <w:r w:rsidR="008F2094">
        <w:rPr>
          <w:rStyle w:val="CommentReference"/>
        </w:rPr>
        <w:commentReference w:id="40"/>
      </w:r>
      <w:r>
        <w:t>or other uncontrollable external elements.</w:t>
      </w:r>
    </w:p>
    <w:p w14:paraId="6535388E" w14:textId="396BB702" w:rsidR="005C6284" w:rsidRDefault="671E98B3" w:rsidP="374DA0E5">
      <w:pPr>
        <w:pStyle w:val="Heading3"/>
        <w:numPr>
          <w:ilvl w:val="0"/>
          <w:numId w:val="0"/>
        </w:numPr>
      </w:pPr>
      <w:bookmarkStart w:id="41" w:name="_Toc165318586"/>
      <w:commentRangeStart w:id="42"/>
      <w:r>
        <w:t>Scenario #2</w:t>
      </w:r>
      <w:commentRangeEnd w:id="42"/>
      <w:r>
        <w:rPr>
          <w:rStyle w:val="CommentReference"/>
        </w:rPr>
        <w:commentReference w:id="42"/>
      </w:r>
      <w:bookmarkEnd w:id="41"/>
    </w:p>
    <w:p w14:paraId="56669390" w14:textId="3282CFCC" w:rsidR="00FB3EDF" w:rsidRPr="0094766F" w:rsidRDefault="00FB3EDF" w:rsidP="2D8BC78F">
      <w:pPr>
        <w:jc w:val="both"/>
      </w:pPr>
      <w:r w:rsidRPr="374DA0E5">
        <w:rPr>
          <w:b/>
          <w:bCs/>
        </w:rPr>
        <w:t xml:space="preserve">FOR </w:t>
      </w:r>
      <w:r w:rsidR="00DB238C">
        <w:t>decision-makers and strategists</w:t>
      </w:r>
      <w:r>
        <w:t xml:space="preserve">, </w:t>
      </w:r>
      <w:r w:rsidRPr="374DA0E5">
        <w:rPr>
          <w:b/>
          <w:bCs/>
        </w:rPr>
        <w:t>WHO</w:t>
      </w:r>
      <w:r>
        <w:t xml:space="preserve"> seek to enhance their investment strategies and asset management, </w:t>
      </w:r>
      <w:r w:rsidRPr="374DA0E5">
        <w:rPr>
          <w:b/>
          <w:bCs/>
        </w:rPr>
        <w:t>THE</w:t>
      </w:r>
      <w:r>
        <w:t xml:space="preserve"> Market AI </w:t>
      </w:r>
      <w:r w:rsidRPr="374DA0E5">
        <w:rPr>
          <w:b/>
          <w:bCs/>
        </w:rPr>
        <w:t xml:space="preserve">IS A </w:t>
      </w:r>
      <w:r>
        <w:t xml:space="preserve">cutting-edge stock market analysis and prediction tool powered by deep learning. </w:t>
      </w:r>
      <w:r w:rsidRPr="374DA0E5">
        <w:rPr>
          <w:b/>
          <w:bCs/>
        </w:rPr>
        <w:t xml:space="preserve">THAT </w:t>
      </w:r>
      <w:r>
        <w:t xml:space="preserve">provides real-time insights and predictive analytics for stock performance, helping the investors to make informed decisions on buying, holding, or selling their assets. </w:t>
      </w:r>
      <w:r w:rsidRPr="374DA0E5">
        <w:rPr>
          <w:b/>
          <w:bCs/>
        </w:rPr>
        <w:t>UNLIKE</w:t>
      </w:r>
      <w:r>
        <w:t xml:space="preserve"> traditional analysis tools that depend on historical data and conventional statistical methods, </w:t>
      </w:r>
      <w:r w:rsidRPr="374DA0E5">
        <w:rPr>
          <w:b/>
          <w:bCs/>
        </w:rPr>
        <w:t>OUR PRODUCT</w:t>
      </w:r>
      <w:r>
        <w:t xml:space="preserve"> incorporates a diverse array of market indicators and news sentiment analysis to provide a more vibrant and proactive outlook. The potential </w:t>
      </w:r>
      <w:r w:rsidRPr="374DA0E5">
        <w:rPr>
          <w:b/>
          <w:bCs/>
        </w:rPr>
        <w:t>CAVEATS</w:t>
      </w:r>
      <w:r>
        <w:t xml:space="preserve"> include the inherent volatility of the stock market, regulatory changes, and the unpredictability of global economic events</w:t>
      </w:r>
      <w:r w:rsidR="09BC054B">
        <w:t xml:space="preserve"> (including the political conflicts across the globe)</w:t>
      </w:r>
      <w:r>
        <w:t xml:space="preserve"> which can all impact the accuracy of the forecasts.</w:t>
      </w:r>
      <w:r w:rsidR="5D145F93">
        <w:t xml:space="preserve"> </w:t>
      </w:r>
    </w:p>
    <w:p w14:paraId="609FDC29" w14:textId="631827A0" w:rsidR="003B6B2D" w:rsidRDefault="007C4134" w:rsidP="00B62677">
      <w:pPr>
        <w:pStyle w:val="Heading1"/>
      </w:pPr>
      <w:bookmarkStart w:id="43" w:name="_Toc165318587"/>
      <w:r>
        <w:t>Datasets</w:t>
      </w:r>
      <w:bookmarkEnd w:id="43"/>
    </w:p>
    <w:p w14:paraId="794E5D3E" w14:textId="37C5793A" w:rsidR="69DE7CBA" w:rsidRDefault="69DE7CBA" w:rsidP="70BDD8CC">
      <w:pPr>
        <w:pStyle w:val="Heading2"/>
        <w:rPr>
          <w:rFonts w:eastAsia="Tw Cen MT" w:cs="Tw Cen MT"/>
          <w:color w:val="000000" w:themeColor="text1"/>
          <w:szCs w:val="28"/>
        </w:rPr>
      </w:pPr>
      <w:bookmarkStart w:id="44" w:name="_Toc165318588"/>
      <w:r w:rsidRPr="70BDD8CC">
        <w:rPr>
          <w:rFonts w:eastAsia="Tw Cen MT" w:cs="Tw Cen MT"/>
          <w:color w:val="000000" w:themeColor="text1"/>
          <w:szCs w:val="28"/>
        </w:rPr>
        <w:t>Overview</w:t>
      </w:r>
      <w:bookmarkEnd w:id="44"/>
    </w:p>
    <w:p w14:paraId="202E2AE5" w14:textId="3B7C4FD1" w:rsidR="69DE7CBA" w:rsidRDefault="0D692092" w:rsidP="70BDD8CC">
      <w:pPr>
        <w:jc w:val="both"/>
      </w:pPr>
      <w:r>
        <w:t>The dataset includes complete historical daily price records for the Nifty 100 stocks</w:t>
      </w:r>
      <w:r w:rsidR="455872E2">
        <w:t xml:space="preserve"> - </w:t>
      </w:r>
      <w:r>
        <w:t xml:space="preserve">the top 100 companies on the National Stock Exchange of India defined by market capitalization. </w:t>
      </w:r>
      <w:r w:rsidR="00F74C5D">
        <w:t>Along with specific stock data, the collection encompasses complete information for the Nifty 50 and Nifty Bank, two crucial indices in the Indian financial markets.</w:t>
      </w:r>
      <w:r>
        <w:t xml:space="preserve"> The Nifty Bank index comprises the top 12 liquid and highly capitalized banking stocks, while the Nifty 50 is a diversified 50-stock index that covers 13 economic sectors. With price and indicator values recorded at 1-minute intervals, the data has </w:t>
      </w:r>
      <w:r w:rsidR="2BF1FC54">
        <w:t>an exceptionally</w:t>
      </w:r>
      <w:r>
        <w:t xml:space="preserve"> fine level of detail, offering an extensive overview of market trends and fluctuations.</w:t>
      </w:r>
    </w:p>
    <w:p w14:paraId="51E511D1" w14:textId="660516BB" w:rsidR="00FC43F2" w:rsidRDefault="00FC43F2" w:rsidP="70BDD8CC">
      <w:pPr>
        <w:jc w:val="both"/>
      </w:pPr>
      <w:r>
        <w:lastRenderedPageBreak/>
        <w:t>The data's time range starts in February 2022 and provides a useful and relevant overview of the state of the market as of lately. The original size of the dataset is approximately 33 gigabytes</w:t>
      </w:r>
      <w:r w:rsidR="63E5E7E9">
        <w:t>.</w:t>
      </w:r>
      <w:r>
        <w:t xml:space="preserve"> </w:t>
      </w:r>
      <w:r w:rsidR="00B94F41">
        <w:t>With an effective compression technique, the dataset has been reduced to 13 gigabytes without sacrificing accuracy, allowing for more efficient handling and storage.</w:t>
      </w:r>
      <w:r>
        <w:t xml:space="preserve"> The OHLCV metrics - opening price (Open), highest price (High), lowest price (Low), closing price (Close), and trading volume (Volume)—are provided by the dataset for every stock and index. </w:t>
      </w:r>
      <w:r w:rsidR="00B94F41">
        <w:t>Besides</w:t>
      </w:r>
      <w:r>
        <w:t xml:space="preserve"> offering a framework to evaluate market sentiment and anticipated price movements, these fundamental market indicators are essential for technical analysis.</w:t>
      </w:r>
    </w:p>
    <w:p w14:paraId="4B6D8F16" w14:textId="3B915175" w:rsidR="00901E53" w:rsidRDefault="00901E53" w:rsidP="70BDD8CC">
      <w:pPr>
        <w:jc w:val="both"/>
        <w:rPr>
          <w:rFonts w:ascii="Calibri" w:eastAsia="Calibri" w:hAnsi="Calibri" w:cs="Calibri"/>
        </w:rPr>
      </w:pPr>
      <w:r w:rsidRPr="00901E53">
        <w:rPr>
          <w:rFonts w:ascii="Calibri" w:eastAsia="Calibri" w:hAnsi="Calibri" w:cs="Calibri"/>
        </w:rPr>
        <w:t>55 c</w:t>
      </w:r>
      <w:r w:rsidR="00A073EA">
        <w:rPr>
          <w:rFonts w:ascii="Calibri" w:eastAsia="Calibri" w:hAnsi="Calibri" w:cs="Calibri"/>
        </w:rPr>
        <w:t>alculated</w:t>
      </w:r>
      <w:r w:rsidRPr="00901E53">
        <w:rPr>
          <w:rFonts w:ascii="Calibri" w:eastAsia="Calibri" w:hAnsi="Calibri" w:cs="Calibri"/>
        </w:rPr>
        <w:t xml:space="preserve"> technical indicators, including moving averages, Bollinger Bands, the Relative Strength Index (RSI), the Moving Average Convergence Divergence (MACD), and others, have been included to the dataset. These indicators are essential resources for traders and analysts to forecast future market behavior. These indicators provide buying and selling signals, indicate out trends, and measure volatility and market momentum.</w:t>
      </w:r>
    </w:p>
    <w:p w14:paraId="6DA8261A" w14:textId="285F515B" w:rsidR="69DE7CBA" w:rsidRDefault="69DE7CBA" w:rsidP="70BDD8CC">
      <w:pPr>
        <w:pStyle w:val="Heading2"/>
        <w:rPr>
          <w:rFonts w:eastAsia="Tw Cen MT" w:cs="Tw Cen MT"/>
          <w:color w:val="000000" w:themeColor="text1"/>
          <w:szCs w:val="28"/>
        </w:rPr>
      </w:pPr>
      <w:bookmarkStart w:id="45" w:name="_Toc165318589"/>
      <w:r w:rsidRPr="70BDD8CC">
        <w:rPr>
          <w:rFonts w:eastAsia="Tw Cen MT" w:cs="Tw Cen MT"/>
          <w:color w:val="000000" w:themeColor="text1"/>
          <w:szCs w:val="28"/>
        </w:rPr>
        <w:t>Field Descriptions</w:t>
      </w:r>
      <w:bookmarkEnd w:id="45"/>
    </w:p>
    <w:p w14:paraId="02CB9A04" w14:textId="0C1EAA8C" w:rsidR="69DE7CBA" w:rsidRDefault="1B9998C8" w:rsidP="70BDD8CC">
      <w:pPr>
        <w:jc w:val="both"/>
        <w:rPr>
          <w:rFonts w:ascii="Calibri" w:eastAsia="Calibri" w:hAnsi="Calibri" w:cs="Calibri"/>
        </w:rPr>
      </w:pPr>
      <w:r>
        <w:t xml:space="preserve">Our dataset provides an extensive collection of financial data points for the well-known Nifty 100, Nifty 50, and Nifty Bank indices—all important gauges of the health of the Indian stock market. It captures the Open, High, Low, Close, and Volume (OHLCV) information at one-minute intervals for every listed entity. This demonstrates the highs and lows of the market from January 2015 to February 2022 in a detailed tapestry. </w:t>
      </w:r>
      <w:r w:rsidR="41A91803">
        <w:t xml:space="preserve">We also have 55 advanced technical indicators to further enhance </w:t>
      </w:r>
      <w:r w:rsidR="05E0C98E">
        <w:t>analytical</w:t>
      </w:r>
      <w:r w:rsidR="41A91803">
        <w:t xml:space="preserve"> usage. These include a wide range of indicators, such as oscillators that aid in identifying momentum and moving averages that </w:t>
      </w:r>
      <w:r w:rsidR="00707B06">
        <w:t xml:space="preserve">smooth </w:t>
      </w:r>
      <w:r w:rsidR="41A91803">
        <w:t xml:space="preserve">price movement. With their varied perspectives on the vitality of market conditions and trends, each one is a vital component of the market analysis. </w:t>
      </w:r>
    </w:p>
    <w:p w14:paraId="10178770" w14:textId="040C4105" w:rsidR="00392811" w:rsidRDefault="00392811" w:rsidP="002608E4">
      <w:pPr>
        <w:pStyle w:val="Heading2"/>
      </w:pPr>
      <w:bookmarkStart w:id="46" w:name="_Toc165318590"/>
      <w:r>
        <w:t>Data Context</w:t>
      </w:r>
      <w:bookmarkEnd w:id="46"/>
    </w:p>
    <w:p w14:paraId="3CCCF7FB" w14:textId="77777777" w:rsidR="00AF2C7D" w:rsidRDefault="00087C26" w:rsidP="00AF2C7D">
      <w:pPr>
        <w:jc w:val="both"/>
      </w:pPr>
      <w:r>
        <w:t>Our selected time series dataset includes detailed real-time pricing and other technical indicators for the top 100 companies on the National Stock Exchange of India's NIFTY 50 and NIFTY Bank indexes. This dataset, acquired from Kaggle and released in February 2022, is particularly beneficial for people interested in stock price analysis or forecasting.</w:t>
      </w:r>
      <w:r w:rsidR="00AF2C7D" w:rsidRPr="00AF2C7D">
        <w:t xml:space="preserve"> </w:t>
      </w:r>
    </w:p>
    <w:p w14:paraId="3BC695FA" w14:textId="5A319FD1" w:rsidR="65B18AA7" w:rsidRDefault="00AF2C7D" w:rsidP="00AF2C7D">
      <w:pPr>
        <w:jc w:val="both"/>
      </w:pPr>
      <w:r>
        <w:t>The dataset, currently covers January 2015 to February 2022, retrieves stock values at 1-minute intervals throughout the trading day, detailing every twist and turn in the market. This level of granularity provides an almost real-time view of market moves that daily reports cannot match. It includes not only the standard trading volumes and open, high, low, and close price data, but also 55 pre-calculated technical indicators such as the Relative Strength Index (RSI), Moving Average Convergence Divergence (MACD), Bollinger Bands, and various moving averages. These indicators are ready to use, liberating analysts from the strain of complicated calculations.</w:t>
      </w:r>
    </w:p>
    <w:p w14:paraId="1BF85B9A" w14:textId="42CD9040" w:rsidR="75A277D4" w:rsidRPr="00287449" w:rsidRDefault="002F7881" w:rsidP="00287449">
      <w:pPr>
        <w:jc w:val="both"/>
        <w:rPr>
          <w:rFonts w:eastAsiaTheme="minorEastAsia"/>
        </w:rPr>
      </w:pPr>
      <w:r>
        <w:t>While the dataset's breadth is large, it is limited to stocks listed on the NIFTY indexes, providing an overview rather than an in-depth analysis of the Indian stock market. Integrating this dataset with economic statistics and news could provide more insight into the factors driving price fluctuations. Nonetheless, the dataset stands out for its wide range of practical applications.</w:t>
      </w:r>
    </w:p>
    <w:p w14:paraId="2BD32E49" w14:textId="7BF196DF" w:rsidR="31F64AC4" w:rsidRDefault="31F64AC4" w:rsidP="68EF7280">
      <w:pPr>
        <w:pStyle w:val="Heading2"/>
      </w:pPr>
      <w:bookmarkStart w:id="47" w:name="_Toc165318591"/>
      <w:r>
        <w:t>Data Conditioning</w:t>
      </w:r>
      <w:bookmarkEnd w:id="47"/>
    </w:p>
    <w:p w14:paraId="0DE91ECD" w14:textId="583BA72E" w:rsidR="00430AE5" w:rsidRPr="00430AE5" w:rsidRDefault="7045131E" w:rsidP="7789C887">
      <w:pPr>
        <w:jc w:val="both"/>
        <w:rPr>
          <w:rFonts w:ascii="Calibri" w:eastAsia="Calibri" w:hAnsi="Calibri" w:cs="Calibri"/>
        </w:rPr>
      </w:pPr>
      <w:r w:rsidRPr="7789C887">
        <w:rPr>
          <w:rFonts w:ascii="Calibri" w:eastAsia="Calibri" w:hAnsi="Calibri" w:cs="Calibri"/>
        </w:rPr>
        <w:t>Data conditioning is essential for improving model accuracy in multivariate time series forecasting using generative AI. This is done thoroughly transforming, engineering, and cleaning input data as required.</w:t>
      </w:r>
    </w:p>
    <w:p w14:paraId="1A5189E2" w14:textId="56367E3D" w:rsidR="00430AE5" w:rsidRPr="00430AE5" w:rsidRDefault="7045131E" w:rsidP="70BDD8CC">
      <w:pPr>
        <w:rPr>
          <w:rFonts w:ascii="Calibri" w:eastAsia="Calibri" w:hAnsi="Calibri" w:cs="Calibri"/>
        </w:rPr>
      </w:pPr>
      <w:r w:rsidRPr="70BDD8CC">
        <w:rPr>
          <w:rFonts w:ascii="Calibri" w:eastAsia="Calibri" w:hAnsi="Calibri" w:cs="Calibri"/>
          <w:b/>
          <w:bCs/>
        </w:rPr>
        <w:t>Data Transformation and Mutation:</w:t>
      </w:r>
    </w:p>
    <w:p w14:paraId="6AAA2B44" w14:textId="1E7ACB01" w:rsidR="00430AE5" w:rsidRPr="00430AE5" w:rsidRDefault="7045131E" w:rsidP="7789C887">
      <w:pPr>
        <w:jc w:val="both"/>
        <w:rPr>
          <w:rFonts w:ascii="Calibri" w:eastAsia="Calibri" w:hAnsi="Calibri" w:cs="Calibri"/>
        </w:rPr>
      </w:pPr>
      <w:r w:rsidRPr="7789C887">
        <w:rPr>
          <w:rFonts w:ascii="Calibri" w:eastAsia="Calibri" w:hAnsi="Calibri" w:cs="Calibri"/>
        </w:rPr>
        <w:t>To prepare multivariate time series data for forecasting, the processes of data transformation and mutation are essential. To improve the data's quality and usefulness for analysis, alterations can be made to its format, structure, or values.</w:t>
      </w:r>
    </w:p>
    <w:p w14:paraId="079CDD19" w14:textId="05C25090" w:rsidR="00430AE5" w:rsidRPr="00430AE5" w:rsidRDefault="7045131E" w:rsidP="7789C887">
      <w:pPr>
        <w:jc w:val="both"/>
        <w:rPr>
          <w:rFonts w:ascii="Calibri" w:eastAsia="Calibri" w:hAnsi="Calibri" w:cs="Calibri"/>
        </w:rPr>
      </w:pPr>
      <w:r w:rsidRPr="7789C887">
        <w:rPr>
          <w:rFonts w:ascii="Calibri" w:eastAsia="Calibri" w:hAnsi="Calibri" w:cs="Calibri"/>
          <w:b/>
          <w:bCs/>
        </w:rPr>
        <w:lastRenderedPageBreak/>
        <w:t>Feature engineering:</w:t>
      </w:r>
      <w:r w:rsidRPr="7789C887">
        <w:rPr>
          <w:rFonts w:ascii="Calibri" w:eastAsia="Calibri" w:hAnsi="Calibri" w:cs="Calibri"/>
        </w:rPr>
        <w:t xml:space="preserve"> The computation of the difference between the High and Low prices, as well as the Open and Close prices, provides valuable information on the volatility and directionality of the market during a certain time frame. The market's momentum and investor views throughout the time under examination are indicated by these designed traits, which are crucial for forecasting future movements.</w:t>
      </w:r>
    </w:p>
    <w:p w14:paraId="7D0834BC" w14:textId="5794B3F1" w:rsidR="00430AE5" w:rsidRPr="00430AE5" w:rsidRDefault="7045131E" w:rsidP="7789C887">
      <w:pPr>
        <w:jc w:val="both"/>
        <w:rPr>
          <w:rFonts w:ascii="Calibri" w:eastAsia="Calibri" w:hAnsi="Calibri" w:cs="Calibri"/>
        </w:rPr>
      </w:pPr>
      <w:r w:rsidRPr="7789C887">
        <w:rPr>
          <w:rFonts w:ascii="Calibri" w:eastAsia="Calibri" w:hAnsi="Calibri" w:cs="Calibri"/>
          <w:b/>
          <w:bCs/>
        </w:rPr>
        <w:t>Indexing and Resampling:</w:t>
      </w:r>
      <w:r w:rsidRPr="7789C887">
        <w:rPr>
          <w:rFonts w:ascii="Calibri" w:eastAsia="Calibri" w:hAnsi="Calibri" w:cs="Calibri"/>
        </w:rPr>
        <w:t xml:space="preserve"> Our approach to indexing and resampling strategy aims to streamline the minute-by-minute, high-frequency stock market data into more manageable 2-hour timeframes for analysis. This transformation helps uncover longer-term trends and patterns that minute-level data may have hidden, in addition to simplifying and managing the dataset. To make our stock market analysis more relevant and clearer and to gain more strategic insights into market behavior, we must </w:t>
      </w:r>
      <w:r w:rsidR="00707B06">
        <w:rPr>
          <w:rFonts w:ascii="Calibri" w:eastAsia="Calibri" w:hAnsi="Calibri" w:cs="Calibri"/>
        </w:rPr>
        <w:t>resample</w:t>
      </w:r>
      <w:r w:rsidRPr="7789C887">
        <w:rPr>
          <w:rFonts w:ascii="Calibri" w:eastAsia="Calibri" w:hAnsi="Calibri" w:cs="Calibri"/>
        </w:rPr>
        <w:t xml:space="preserve"> over a </w:t>
      </w:r>
      <w:r w:rsidR="09800D6C" w:rsidRPr="10F6A74A">
        <w:rPr>
          <w:rFonts w:ascii="Calibri" w:eastAsia="Calibri" w:hAnsi="Calibri" w:cs="Calibri"/>
        </w:rPr>
        <w:t>time</w:t>
      </w:r>
      <w:r w:rsidRPr="55D8C310">
        <w:rPr>
          <w:rFonts w:ascii="Calibri" w:eastAsia="Calibri" w:hAnsi="Calibri" w:cs="Calibri"/>
        </w:rPr>
        <w:t>.</w:t>
      </w:r>
    </w:p>
    <w:p w14:paraId="4B7ED2D2" w14:textId="259894B1" w:rsidR="00430AE5" w:rsidRPr="00430AE5" w:rsidRDefault="7045131E" w:rsidP="70BDD8CC">
      <w:pPr>
        <w:rPr>
          <w:rFonts w:ascii="Calibri" w:eastAsia="Calibri" w:hAnsi="Calibri" w:cs="Calibri"/>
        </w:rPr>
      </w:pPr>
      <w:r w:rsidRPr="70BDD8CC">
        <w:rPr>
          <w:rFonts w:ascii="Calibri" w:eastAsia="Calibri" w:hAnsi="Calibri" w:cs="Calibri"/>
          <w:b/>
          <w:bCs/>
        </w:rPr>
        <w:t>Data Cleaning and Preprocessing:</w:t>
      </w:r>
    </w:p>
    <w:p w14:paraId="716CA032" w14:textId="25EF4D61" w:rsidR="7045131E" w:rsidRDefault="7045131E" w:rsidP="1F1BB759">
      <w:pPr>
        <w:jc w:val="both"/>
        <w:rPr>
          <w:rFonts w:ascii="Calibri" w:eastAsia="Calibri" w:hAnsi="Calibri" w:cs="Calibri"/>
        </w:rPr>
      </w:pPr>
      <w:r w:rsidRPr="1F1BB759">
        <w:rPr>
          <w:rFonts w:ascii="Calibri" w:eastAsia="Calibri" w:hAnsi="Calibri" w:cs="Calibri"/>
          <w:b/>
          <w:bCs/>
        </w:rPr>
        <w:t xml:space="preserve">Handling Missing Values: </w:t>
      </w:r>
      <w:r w:rsidR="5E4DEDEE" w:rsidRPr="36650B86">
        <w:rPr>
          <w:rFonts w:ascii="Calibri" w:eastAsia="Calibri" w:hAnsi="Calibri" w:cs="Calibri"/>
        </w:rPr>
        <w:t>Our dataset came</w:t>
      </w:r>
      <w:r w:rsidR="5E4DEDEE" w:rsidRPr="0D3CB1A1">
        <w:rPr>
          <w:rFonts w:ascii="Calibri" w:eastAsia="Calibri" w:hAnsi="Calibri" w:cs="Calibri"/>
        </w:rPr>
        <w:t xml:space="preserve"> clean from day 1 and as the graphical </w:t>
      </w:r>
      <w:r w:rsidR="5E4DEDEE" w:rsidRPr="2DA6366A">
        <w:rPr>
          <w:rFonts w:ascii="Calibri" w:eastAsia="Calibri" w:hAnsi="Calibri" w:cs="Calibri"/>
        </w:rPr>
        <w:t>insights we produced in the presentation</w:t>
      </w:r>
      <w:r w:rsidR="5E4DEDEE" w:rsidRPr="006E6D51">
        <w:rPr>
          <w:rFonts w:ascii="Calibri" w:eastAsia="Calibri" w:hAnsi="Calibri" w:cs="Calibri"/>
        </w:rPr>
        <w:t xml:space="preserve">, there were no missing or null </w:t>
      </w:r>
      <w:r w:rsidR="5E4DEDEE" w:rsidRPr="2B496214">
        <w:rPr>
          <w:rFonts w:ascii="Calibri" w:eastAsia="Calibri" w:hAnsi="Calibri" w:cs="Calibri"/>
        </w:rPr>
        <w:t>values</w:t>
      </w:r>
      <w:r w:rsidR="4B20A6D2" w:rsidRPr="20ED52E6">
        <w:rPr>
          <w:rFonts w:ascii="Calibri" w:eastAsia="Calibri" w:hAnsi="Calibri" w:cs="Calibri"/>
        </w:rPr>
        <w:t>.</w:t>
      </w:r>
    </w:p>
    <w:p w14:paraId="2FCDD8EE" w14:textId="4B5632AA" w:rsidR="00430AE5" w:rsidRPr="00430AE5" w:rsidRDefault="7045131E" w:rsidP="7789C887">
      <w:pPr>
        <w:jc w:val="both"/>
        <w:rPr>
          <w:rFonts w:ascii="Calibri" w:eastAsia="Calibri" w:hAnsi="Calibri" w:cs="Calibri"/>
        </w:rPr>
      </w:pPr>
      <w:r w:rsidRPr="571B0F22">
        <w:rPr>
          <w:rFonts w:ascii="Calibri" w:eastAsia="Calibri" w:hAnsi="Calibri" w:cs="Calibri"/>
          <w:b/>
          <w:bCs/>
        </w:rPr>
        <w:t xml:space="preserve">Removing Duplicates: </w:t>
      </w:r>
      <w:r w:rsidR="10BDFF3C" w:rsidRPr="571B0F22">
        <w:rPr>
          <w:rFonts w:ascii="Calibri" w:eastAsia="Calibri" w:hAnsi="Calibri" w:cs="Calibri"/>
        </w:rPr>
        <w:t xml:space="preserve">We performed analysis of the data using R studio and </w:t>
      </w:r>
      <w:r w:rsidR="10BDFF3C" w:rsidRPr="22C69A42">
        <w:rPr>
          <w:rFonts w:ascii="Calibri" w:eastAsia="Calibri" w:hAnsi="Calibri" w:cs="Calibri"/>
        </w:rPr>
        <w:t>checked</w:t>
      </w:r>
      <w:r w:rsidR="10BDFF3C" w:rsidRPr="571B0F22">
        <w:rPr>
          <w:rFonts w:ascii="Calibri" w:eastAsia="Calibri" w:hAnsi="Calibri" w:cs="Calibri"/>
        </w:rPr>
        <w:t xml:space="preserve"> for duplicated and </w:t>
      </w:r>
      <w:r w:rsidR="10BDFF3C" w:rsidRPr="22C69A42">
        <w:rPr>
          <w:rFonts w:ascii="Calibri" w:eastAsia="Calibri" w:hAnsi="Calibri" w:cs="Calibri"/>
        </w:rPr>
        <w:t>found none</w:t>
      </w:r>
      <w:r w:rsidRPr="571B0F22">
        <w:rPr>
          <w:rFonts w:ascii="Calibri" w:eastAsia="Calibri" w:hAnsi="Calibri" w:cs="Calibri"/>
        </w:rPr>
        <w:t>.</w:t>
      </w:r>
    </w:p>
    <w:p w14:paraId="5A837DED" w14:textId="59999272" w:rsidR="00430AE5" w:rsidRPr="00430AE5" w:rsidRDefault="7045131E" w:rsidP="7789C887">
      <w:pPr>
        <w:jc w:val="both"/>
        <w:rPr>
          <w:rFonts w:ascii="Calibri" w:eastAsia="Calibri" w:hAnsi="Calibri" w:cs="Calibri"/>
        </w:rPr>
      </w:pPr>
      <w:r w:rsidRPr="7789C887">
        <w:rPr>
          <w:rFonts w:ascii="Calibri" w:eastAsia="Calibri" w:hAnsi="Calibri" w:cs="Calibri"/>
          <w:b/>
          <w:bCs/>
        </w:rPr>
        <w:t xml:space="preserve">Data Type Conversions: </w:t>
      </w:r>
      <w:r w:rsidRPr="7789C887">
        <w:rPr>
          <w:rFonts w:ascii="Calibri" w:eastAsia="Calibri" w:hAnsi="Calibri" w:cs="Calibri"/>
        </w:rPr>
        <w:t xml:space="preserve">For time series forecasting, it is essential to make sure that the appropriate data types are used, particularly for dates and times. All the date and time columns in our preprocessing will be converted to the proper standard </w:t>
      </w:r>
      <w:r w:rsidR="00707B06">
        <w:rPr>
          <w:rFonts w:ascii="Calibri" w:eastAsia="Calibri" w:hAnsi="Calibri" w:cs="Calibri"/>
        </w:rPr>
        <w:t>date-time</w:t>
      </w:r>
      <w:r w:rsidRPr="7789C887">
        <w:rPr>
          <w:rFonts w:ascii="Calibri" w:eastAsia="Calibri" w:hAnsi="Calibri" w:cs="Calibri"/>
        </w:rPr>
        <w:t xml:space="preserve"> format, making procedures like resampling and time-based querying easier to understand and without errors.</w:t>
      </w:r>
    </w:p>
    <w:p w14:paraId="5360515A" w14:textId="4CCA084F" w:rsidR="00430AE5" w:rsidRPr="00430AE5" w:rsidRDefault="31670769" w:rsidP="70BDD8CC">
      <w:pPr>
        <w:pStyle w:val="Heading2"/>
        <w:rPr>
          <w:rFonts w:eastAsia="Tw Cen MT" w:cs="Tw Cen MT"/>
          <w:color w:val="000000" w:themeColor="text1"/>
          <w:szCs w:val="28"/>
        </w:rPr>
      </w:pPr>
      <w:bookmarkStart w:id="48" w:name="_Toc165318592"/>
      <w:r w:rsidRPr="26F32571">
        <w:rPr>
          <w:rFonts w:eastAsia="Tw Cen MT" w:cs="Tw Cen MT"/>
          <w:color w:val="000000" w:themeColor="text1"/>
        </w:rPr>
        <w:t>Seasonality and Stationarity in Time Series Forecasting</w:t>
      </w:r>
      <w:bookmarkEnd w:id="48"/>
    </w:p>
    <w:p w14:paraId="6E497E44" w14:textId="56B7760C" w:rsidR="00430AE5" w:rsidRPr="00430AE5" w:rsidRDefault="31670769" w:rsidP="70BDD8CC">
      <w:pPr>
        <w:pStyle w:val="Heading3"/>
        <w:numPr>
          <w:ilvl w:val="2"/>
          <w:numId w:val="0"/>
        </w:numPr>
        <w:rPr>
          <w:rFonts w:ascii="Tw Cen MT" w:eastAsia="Tw Cen MT" w:hAnsi="Tw Cen MT" w:cs="Tw Cen MT"/>
          <w:color w:val="000000" w:themeColor="text1"/>
          <w:szCs w:val="28"/>
        </w:rPr>
      </w:pPr>
      <w:bookmarkStart w:id="49" w:name="_Toc165318593"/>
      <w:r w:rsidRPr="70BDD8CC">
        <w:rPr>
          <w:rFonts w:ascii="Tw Cen MT" w:eastAsia="Tw Cen MT" w:hAnsi="Tw Cen MT" w:cs="Tw Cen MT"/>
          <w:color w:val="000000" w:themeColor="text1"/>
          <w:szCs w:val="28"/>
        </w:rPr>
        <w:t>2.5.1 Fourier Analysis</w:t>
      </w:r>
      <w:bookmarkEnd w:id="49"/>
      <w:r w:rsidRPr="70BDD8CC">
        <w:rPr>
          <w:rFonts w:ascii="Tw Cen MT" w:eastAsia="Tw Cen MT" w:hAnsi="Tw Cen MT" w:cs="Tw Cen MT"/>
          <w:color w:val="000000" w:themeColor="text1"/>
          <w:szCs w:val="28"/>
        </w:rPr>
        <w:t xml:space="preserve"> </w:t>
      </w:r>
    </w:p>
    <w:p w14:paraId="51A092B6" w14:textId="79A7CB42" w:rsidR="00430AE5" w:rsidRPr="00430AE5" w:rsidRDefault="31670769" w:rsidP="70BDD8CC">
      <w:pPr>
        <w:jc w:val="both"/>
        <w:rPr>
          <w:rFonts w:ascii="Calibri" w:eastAsia="Calibri" w:hAnsi="Calibri" w:cs="Calibri"/>
        </w:rPr>
      </w:pPr>
      <w:r w:rsidRPr="70BDD8CC">
        <w:rPr>
          <w:rFonts w:ascii="Calibri" w:eastAsia="Calibri" w:hAnsi="Calibri" w:cs="Calibri"/>
        </w:rPr>
        <w:t xml:space="preserve">The application of Fourier analysis </w:t>
      </w:r>
      <w:r w:rsidR="00A61D6B">
        <w:rPr>
          <w:rFonts w:ascii="Calibri" w:eastAsia="Calibri" w:hAnsi="Calibri" w:cs="Calibri"/>
        </w:rPr>
        <w:fldChar w:fldCharType="begin"/>
      </w:r>
      <w:r w:rsidR="00D014BE">
        <w:rPr>
          <w:rFonts w:ascii="Calibri" w:eastAsia="Calibri" w:hAnsi="Calibri" w:cs="Calibri"/>
        </w:rPr>
        <w:instrText xml:space="preserve"> ADDIN ZOTERO_ITEM CSL_CITATION {"citationID":"y5fbfCAZ","properties":{"formattedCitation":"[33]","plainCitation":"[33]","noteIndex":0},"citationItems":[{"id":42,"uris":["http://zotero.org/users/14044435/items/ELTQLK5B"],"itemData":{"id":42,"type":"article","abstract":"This paper presents a set of tools, which allow gathering information about the frequency components of a time-series. We focus on the concepts rather than giving too much weight to mathematical technicalities.","DOI":"10.2139/ssrn.1289420","event-place":"Rochester, NY","genre":"SSRN Scholarly Paper","language":"en","number":"1289420","publisher-place":"Rochester, NY","source":"Social Science Research Network","title":"Analysis of Financial Time-Series Using Fourier and Wavelet Methods","URL":"https://papers.ssrn.com/abstract=1289420","author":[{"family":"Masset","given":"Philippe"}],"accessed":{"date-parts":[["2024",5,1]]},"issued":{"date-parts":[["2008",10,24]]}}}],"schema":"https://github.com/citation-style-language/schema/raw/master/csl-citation.json"} </w:instrText>
      </w:r>
      <w:r w:rsidR="00A61D6B">
        <w:rPr>
          <w:rFonts w:ascii="Calibri" w:eastAsia="Calibri" w:hAnsi="Calibri" w:cs="Calibri"/>
        </w:rPr>
        <w:fldChar w:fldCharType="separate"/>
      </w:r>
      <w:r w:rsidR="00D014BE" w:rsidRPr="00D014BE">
        <w:rPr>
          <w:rFonts w:ascii="Calibri" w:hAnsi="Calibri" w:cs="Calibri"/>
        </w:rPr>
        <w:t>[33]</w:t>
      </w:r>
      <w:r w:rsidR="00A61D6B">
        <w:rPr>
          <w:rFonts w:ascii="Calibri" w:eastAsia="Calibri" w:hAnsi="Calibri" w:cs="Calibri"/>
        </w:rPr>
        <w:fldChar w:fldCharType="end"/>
      </w:r>
      <w:r w:rsidRPr="70BDD8CC">
        <w:rPr>
          <w:rFonts w:ascii="Calibri" w:eastAsia="Calibri" w:hAnsi="Calibri" w:cs="Calibri"/>
        </w:rPr>
        <w:t>on ADANIENT's stock price data, as a representative of the dataset at hand, encompassing variables like open, close, high, and low prices, in addition to volume, has yielded crucial insights into the frequency domain characteristics of the data. As depicted in Figure 1, A significant finding is the pronounced peak at zero frequency across the open, close, high, and low prices. This distinct peak often indicates a long-term trend or average level within the time series, suggesting a stable long-term trajectory or a consistent average price level with minimal fluctuations over time. Such patterns are typical in stock market data, reflecting either sustained directional trends or stable price levels.</w:t>
      </w:r>
    </w:p>
    <w:p w14:paraId="345E1593" w14:textId="6BCF74BE" w:rsidR="00430AE5" w:rsidRPr="00430AE5" w:rsidRDefault="31670769" w:rsidP="70BDD8CC">
      <w:pPr>
        <w:jc w:val="both"/>
        <w:rPr>
          <w:rFonts w:ascii="Calibri" w:eastAsia="Calibri" w:hAnsi="Calibri" w:cs="Calibri"/>
        </w:rPr>
      </w:pPr>
      <w:r w:rsidRPr="70BDD8CC">
        <w:rPr>
          <w:rFonts w:ascii="Calibri" w:eastAsia="Calibri" w:hAnsi="Calibri" w:cs="Calibri"/>
        </w:rPr>
        <w:t xml:space="preserve">In contrast, the Fourier transform's linear appearance at non-zero frequencies </w:t>
      </w:r>
      <w:r w:rsidR="004865B7">
        <w:rPr>
          <w:rFonts w:ascii="Calibri" w:eastAsia="Calibri" w:hAnsi="Calibri" w:cs="Calibri"/>
        </w:rPr>
        <w:t>suggest</w:t>
      </w:r>
      <w:r w:rsidRPr="70BDD8CC">
        <w:rPr>
          <w:rFonts w:ascii="Calibri" w:eastAsia="Calibri" w:hAnsi="Calibri" w:cs="Calibri"/>
        </w:rPr>
        <w:t xml:space="preserve"> the absence of notable periodic or seasonal patterns. This lack of regular cyclical patterns implies that the data does not exhibit typical seasonal characteristics. However, the volume data presents a more variable pattern in the Fourier analysis, indicating potential cyclic behaviors but not necessarily regular seasonality. This variability in volume data can be attributed to factors like market sentiment and news events, which lead to fluctuations that do not conform to predictable seasonal patterns.</w:t>
      </w:r>
    </w:p>
    <w:p w14:paraId="28B3CC2E" w14:textId="13FACC56" w:rsidR="00430AE5" w:rsidRPr="00430AE5" w:rsidRDefault="31670769" w:rsidP="70BDD8CC">
      <w:pPr>
        <w:jc w:val="center"/>
        <w:rPr>
          <w:rFonts w:ascii="Calibri" w:eastAsia="Calibri" w:hAnsi="Calibri" w:cs="Calibri"/>
        </w:rPr>
      </w:pPr>
      <w:r>
        <w:rPr>
          <w:noProof/>
          <w:color w:val="2B579A"/>
          <w:shd w:val="clear" w:color="auto" w:fill="E6E6E6"/>
        </w:rPr>
        <w:lastRenderedPageBreak/>
        <w:drawing>
          <wp:inline distT="0" distB="0" distL="0" distR="0" wp14:anchorId="24B02C6A" wp14:editId="73E11A42">
            <wp:extent cx="5000625" cy="3619500"/>
            <wp:effectExtent l="0" t="0" r="0" b="0"/>
            <wp:docPr id="1278921077" name="Picture 12789210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extLst>
                        <a:ext uri="{28A0092B-C50C-407E-A947-70E740481C1C}">
                          <a14:useLocalDpi xmlns:a14="http://schemas.microsoft.com/office/drawing/2010/main" val="0"/>
                        </a:ext>
                      </a:extLst>
                    </a:blip>
                    <a:stretch>
                      <a:fillRect/>
                    </a:stretch>
                  </pic:blipFill>
                  <pic:spPr>
                    <a:xfrm>
                      <a:off x="0" y="0"/>
                      <a:ext cx="5000625" cy="3619500"/>
                    </a:xfrm>
                    <a:prstGeom prst="rect">
                      <a:avLst/>
                    </a:prstGeom>
                  </pic:spPr>
                </pic:pic>
              </a:graphicData>
            </a:graphic>
          </wp:inline>
        </w:drawing>
      </w:r>
    </w:p>
    <w:p w14:paraId="5122E8BD" w14:textId="7CA6BA1B" w:rsidR="00430AE5" w:rsidRPr="00430AE5" w:rsidRDefault="31670769" w:rsidP="70BDD8CC">
      <w:pPr>
        <w:pStyle w:val="Caption"/>
        <w:rPr>
          <w:rFonts w:ascii="Calibri" w:eastAsia="Calibri" w:hAnsi="Calibri" w:cs="Calibri"/>
          <w:iCs w:val="0"/>
          <w:szCs w:val="22"/>
        </w:rPr>
      </w:pPr>
      <w:bookmarkStart w:id="50" w:name="_Toc165330013"/>
      <w:r>
        <w:t xml:space="preserve">Figure </w:t>
      </w:r>
      <w:r w:rsidR="00EC1B2A">
        <w:rPr>
          <w:color w:val="2B579A"/>
          <w:shd w:val="clear" w:color="auto" w:fill="E6E6E6"/>
        </w:rPr>
        <w:fldChar w:fldCharType="begin"/>
      </w:r>
      <w:r w:rsidR="00EC1B2A">
        <w:instrText>SEQ Figure \* ARABIC</w:instrText>
      </w:r>
      <w:r w:rsidR="00EC1B2A">
        <w:rPr>
          <w:color w:val="2B579A"/>
          <w:shd w:val="clear" w:color="auto" w:fill="E6E6E6"/>
        </w:rPr>
        <w:fldChar w:fldCharType="separate"/>
      </w:r>
      <w:r w:rsidR="00EC1B2A">
        <w:rPr>
          <w:noProof/>
          <w:color w:val="2B579A"/>
          <w:shd w:val="clear" w:color="auto" w:fill="E6E6E6"/>
        </w:rPr>
        <w:t>1</w:t>
      </w:r>
      <w:r w:rsidR="00EC1B2A">
        <w:rPr>
          <w:color w:val="2B579A"/>
          <w:shd w:val="clear" w:color="auto" w:fill="E6E6E6"/>
        </w:rPr>
        <w:fldChar w:fldCharType="end"/>
      </w:r>
      <w:r w:rsidR="00EC1B2A">
        <w:t>:</w:t>
      </w:r>
      <w:r w:rsidRPr="70BDD8CC">
        <w:rPr>
          <w:rFonts w:ascii="Calibri" w:eastAsia="Calibri" w:hAnsi="Calibri" w:cs="Calibri"/>
          <w:iCs w:val="0"/>
          <w:szCs w:val="22"/>
        </w:rPr>
        <w:t xml:space="preserve"> Fourier Analysis of ADANIENT's Stock Price Data: Visualizing Frequency Domain Characteristics</w:t>
      </w:r>
      <w:bookmarkEnd w:id="50"/>
      <w:r w:rsidRPr="70BDD8CC">
        <w:rPr>
          <w:rFonts w:ascii="Calibri" w:eastAsia="Calibri" w:hAnsi="Calibri" w:cs="Calibri"/>
          <w:iCs w:val="0"/>
          <w:szCs w:val="22"/>
        </w:rPr>
        <w:t xml:space="preserve"> </w:t>
      </w:r>
    </w:p>
    <w:p w14:paraId="1B27C693" w14:textId="5B8EC834" w:rsidR="00430AE5" w:rsidRPr="00430AE5" w:rsidRDefault="31670769" w:rsidP="70BDD8CC">
      <w:pPr>
        <w:pStyle w:val="Heading3"/>
        <w:numPr>
          <w:ilvl w:val="2"/>
          <w:numId w:val="0"/>
        </w:numPr>
        <w:rPr>
          <w:rFonts w:ascii="Tw Cen MT" w:eastAsia="Tw Cen MT" w:hAnsi="Tw Cen MT" w:cs="Tw Cen MT"/>
          <w:color w:val="000000" w:themeColor="text1"/>
          <w:szCs w:val="28"/>
        </w:rPr>
      </w:pPr>
      <w:bookmarkStart w:id="51" w:name="_Toc165318594"/>
      <w:r w:rsidRPr="70BDD8CC">
        <w:rPr>
          <w:rFonts w:ascii="Tw Cen MT" w:eastAsia="Tw Cen MT" w:hAnsi="Tw Cen MT" w:cs="Tw Cen MT"/>
          <w:color w:val="000000" w:themeColor="text1"/>
          <w:szCs w:val="28"/>
        </w:rPr>
        <w:t>2.5.2</w:t>
      </w:r>
      <w:r w:rsidR="00430AE5">
        <w:tab/>
      </w:r>
      <w:r w:rsidRPr="70BDD8CC">
        <w:rPr>
          <w:rFonts w:ascii="Tw Cen MT" w:eastAsia="Tw Cen MT" w:hAnsi="Tw Cen MT" w:cs="Tw Cen MT"/>
          <w:color w:val="000000" w:themeColor="text1"/>
          <w:szCs w:val="28"/>
        </w:rPr>
        <w:t>Augmented Dickey-Fuller Test</w:t>
      </w:r>
      <w:bookmarkEnd w:id="51"/>
      <w:r w:rsidRPr="70BDD8CC">
        <w:rPr>
          <w:rFonts w:ascii="Tw Cen MT" w:eastAsia="Tw Cen MT" w:hAnsi="Tw Cen MT" w:cs="Tw Cen MT"/>
          <w:color w:val="000000" w:themeColor="text1"/>
          <w:szCs w:val="28"/>
        </w:rPr>
        <w:t xml:space="preserve"> </w:t>
      </w:r>
    </w:p>
    <w:p w14:paraId="160D19D7" w14:textId="712A0D87" w:rsidR="00430AE5" w:rsidRPr="00430AE5" w:rsidRDefault="31670769" w:rsidP="70BDD8CC">
      <w:pPr>
        <w:jc w:val="both"/>
        <w:rPr>
          <w:rFonts w:ascii="Calibri" w:eastAsia="Calibri" w:hAnsi="Calibri" w:cs="Calibri"/>
        </w:rPr>
      </w:pPr>
      <w:r w:rsidRPr="374DA0E5">
        <w:rPr>
          <w:rFonts w:ascii="Calibri" w:eastAsia="Calibri" w:hAnsi="Calibri" w:cs="Calibri"/>
        </w:rPr>
        <w:t>The Augmented Dickey-Fuller (ADF) test</w:t>
      </w:r>
      <w:r w:rsidR="00DF7E10">
        <w:rPr>
          <w:rFonts w:ascii="Calibri" w:eastAsia="Calibri" w:hAnsi="Calibri" w:cs="Calibri"/>
        </w:rPr>
        <w:t xml:space="preserve"> </w:t>
      </w:r>
      <w:r w:rsidR="005076AE">
        <w:rPr>
          <w:rFonts w:ascii="Calibri" w:eastAsia="Calibri" w:hAnsi="Calibri" w:cs="Calibri"/>
        </w:rPr>
        <w:fldChar w:fldCharType="begin"/>
      </w:r>
      <w:r w:rsidR="00D014BE">
        <w:rPr>
          <w:rFonts w:ascii="Calibri" w:eastAsia="Calibri" w:hAnsi="Calibri" w:cs="Calibri"/>
        </w:rPr>
        <w:instrText xml:space="preserve"> ADDIN ZOTERO_ITEM CSL_CITATION {"citationID":"77YLHYEr","properties":{"formattedCitation":"[34]","plainCitation":"[34]","noteIndex":0},"citationItems":[{"id":39,"uris":["http://zotero.org/users/14044435/items/6LT6N53Z"],"itemData":{"id":39,"type":"article-journal","abstract":"In this paper, we propose a new augmented Dickey–Fuller-type test for unit roots which accounts for\ntwo structural breaks. We consider two different specifications: (a) two breaks in the level of a trending data series and (b) two breaks in the level and slope of a trending data series. The breaks whose time of occurrence is assumed to be unknown are modeled as innovational outliers and thus take effect gradually. Using Monte Carlo simulations, we showthat our proposed test has correct size, stable power, and identifies the structural breaks accurately.","container-title":"Journal of Applied Statistics","DOI":"10.1080/02664760903039883","journalAbbreviation":"Journal of Applied Statistics","page":"1425-1438","source":"ResearchGate","title":"A New Unit Root Test with Two Structural Breaks in Level and Slope at Unknown Time","volume":"37","author":[{"family":"Narayan","given":"Paresh"},{"family":"Popp","given":"Stephan"}],"issued":{"date-parts":[["2010",9,1]]}}}],"schema":"https://github.com/citation-style-language/schema/raw/master/csl-citation.json"} </w:instrText>
      </w:r>
      <w:r w:rsidR="005076AE">
        <w:rPr>
          <w:rFonts w:ascii="Calibri" w:eastAsia="Calibri" w:hAnsi="Calibri" w:cs="Calibri"/>
        </w:rPr>
        <w:fldChar w:fldCharType="separate"/>
      </w:r>
      <w:r w:rsidR="00D014BE" w:rsidRPr="00D014BE">
        <w:rPr>
          <w:rFonts w:ascii="Calibri" w:hAnsi="Calibri" w:cs="Calibri"/>
        </w:rPr>
        <w:t>[34]</w:t>
      </w:r>
      <w:r w:rsidR="005076AE">
        <w:rPr>
          <w:rFonts w:ascii="Calibri" w:eastAsia="Calibri" w:hAnsi="Calibri" w:cs="Calibri"/>
        </w:rPr>
        <w:fldChar w:fldCharType="end"/>
      </w:r>
      <w:r w:rsidRPr="374DA0E5">
        <w:rPr>
          <w:rFonts w:ascii="Calibri" w:eastAsia="Calibri" w:hAnsi="Calibri" w:cs="Calibri"/>
        </w:rPr>
        <w:t>, a statistical method to assess the presence of a unit root in a time series, was conducted on the 'Close Prices' of ADANIENT's stock data.</w:t>
      </w:r>
      <w:r w:rsidR="634EA9DE" w:rsidRPr="374DA0E5">
        <w:rPr>
          <w:rFonts w:ascii="Calibri" w:eastAsia="Calibri" w:hAnsi="Calibri" w:cs="Calibri"/>
        </w:rPr>
        <w:t xml:space="preserve"> A code is developed in python </w:t>
      </w:r>
      <w:r w:rsidR="6BEE741B" w:rsidRPr="374DA0E5">
        <w:rPr>
          <w:rFonts w:ascii="Calibri" w:eastAsia="Calibri" w:hAnsi="Calibri" w:cs="Calibri"/>
        </w:rPr>
        <w:t>and the</w:t>
      </w:r>
      <w:commentRangeStart w:id="52"/>
      <w:commentRangeStart w:id="53"/>
      <w:r w:rsidRPr="374DA0E5">
        <w:rPr>
          <w:rFonts w:ascii="Calibri" w:eastAsia="Calibri" w:hAnsi="Calibri" w:cs="Calibri"/>
        </w:rPr>
        <w:t xml:space="preserve"> ADF Test Statistic value of -1.812, along with a p-value of approximately 0.375, suggests the data's non-stationarity, as the p-value exceeds the common threshold of 0.05</w:t>
      </w:r>
      <w:commentRangeEnd w:id="52"/>
      <w:r>
        <w:rPr>
          <w:rStyle w:val="CommentReference"/>
        </w:rPr>
        <w:commentReference w:id="52"/>
      </w:r>
      <w:commentRangeEnd w:id="53"/>
      <w:r>
        <w:rPr>
          <w:rStyle w:val="CommentReference"/>
        </w:rPr>
        <w:commentReference w:id="53"/>
      </w:r>
      <w:r w:rsidRPr="374DA0E5">
        <w:rPr>
          <w:rFonts w:ascii="Calibri" w:eastAsia="Calibri" w:hAnsi="Calibri" w:cs="Calibri"/>
        </w:rPr>
        <w:t>. Therefore, there is insufficient evidence to reject the null hypothesis, indicating the 'Close Prices' data's non-stationarity. With 2 lags and 997 observations used, the analysis is robust. This non-stationarity necessitates data transformations for accurate forecasting and suggests the potential applicability of models like ARIMA or LSTM networks, which are better suited for such data.</w:t>
      </w:r>
    </w:p>
    <w:p w14:paraId="6ED90F27" w14:textId="44B4547E" w:rsidR="00430AE5" w:rsidRPr="00430AE5" w:rsidRDefault="31670769" w:rsidP="70BDD8CC">
      <w:pPr>
        <w:pStyle w:val="Heading3"/>
        <w:rPr>
          <w:rFonts w:ascii="Tw Cen MT" w:eastAsia="Tw Cen MT" w:hAnsi="Tw Cen MT" w:cs="Tw Cen MT"/>
          <w:color w:val="000000" w:themeColor="text1"/>
          <w:szCs w:val="28"/>
        </w:rPr>
      </w:pPr>
      <w:bookmarkStart w:id="54" w:name="_Toc165318595"/>
      <w:r w:rsidRPr="26F32571">
        <w:rPr>
          <w:rFonts w:ascii="Tw Cen MT" w:eastAsia="Tw Cen MT" w:hAnsi="Tw Cen MT" w:cs="Tw Cen MT"/>
          <w:color w:val="000000" w:themeColor="text1"/>
        </w:rPr>
        <w:t>Kwiatkowski-Phillips-Schmidt-Shin</w:t>
      </w:r>
      <w:bookmarkEnd w:id="54"/>
      <w:r w:rsidRPr="26F32571">
        <w:rPr>
          <w:rFonts w:ascii="Tw Cen MT" w:eastAsia="Tw Cen MT" w:hAnsi="Tw Cen MT" w:cs="Tw Cen MT"/>
          <w:color w:val="000000" w:themeColor="text1"/>
        </w:rPr>
        <w:t xml:space="preserve"> </w:t>
      </w:r>
    </w:p>
    <w:p w14:paraId="248B35CA" w14:textId="2BE2D326" w:rsidR="00430AE5" w:rsidRPr="00430AE5" w:rsidRDefault="31670769" w:rsidP="374DA0E5">
      <w:pPr>
        <w:jc w:val="both"/>
        <w:rPr>
          <w:rFonts w:ascii="Calibri" w:eastAsia="Calibri" w:hAnsi="Calibri" w:cs="Calibri"/>
        </w:rPr>
      </w:pPr>
      <w:r w:rsidRPr="374DA0E5">
        <w:rPr>
          <w:rFonts w:ascii="Calibri" w:eastAsia="Calibri" w:hAnsi="Calibri" w:cs="Calibri"/>
        </w:rPr>
        <w:t xml:space="preserve">The Kwiatkowski-Phillips-Schmidt-Shin (KPSS) test </w:t>
      </w:r>
      <w:r w:rsidR="00DB647A">
        <w:rPr>
          <w:rFonts w:ascii="Calibri" w:eastAsia="Calibri" w:hAnsi="Calibri" w:cs="Calibri"/>
        </w:rPr>
        <w:fldChar w:fldCharType="begin"/>
      </w:r>
      <w:r w:rsidR="00D014BE">
        <w:rPr>
          <w:rFonts w:ascii="Calibri" w:eastAsia="Calibri" w:hAnsi="Calibri" w:cs="Calibri"/>
        </w:rPr>
        <w:instrText xml:space="preserve"> ADDIN ZOTERO_ITEM CSL_CITATION {"citationID":"CvJnfYdQ","properties":{"formattedCitation":"[35]","plainCitation":"[35]","noteIndex":0},"citationItems":[{"id":33,"uris":["http://zotero.org/users/14044435/items/VVB386HK"],"itemData":{"id":33,"type":"article-journal","abstract":"We propose a test of the null hypothesis that an observable series is stationary around a deterministic trend. The series is expressed as the sum of deterministic trend, random walk, and stationary error, and the test is the LM test of the hypothesis that the random walk has zero variance. The asymptotic distribution of the statistic is derived under the null and under the alternative that the series is difference-stationary. Finite sample size and power are considered in a Monte Carlo experiment. The test is applied to the Nelson-Plosser data, and for many of these series the hypothesis of trend stationarity cannot be rejected.","container-title":"Journal of Econometrics","DOI":"10.1016/0304-4076(92)90104-Y","ISSN":"0304-4076","issue":"1","journalAbbreviation":"Journal of Econometrics","page":"159-178","source":"ScienceDirect","title":"Testing the null hypothesis of stationarity against the alternative of a unit root: How sure are we that economic time series have a unit root?","title-short":"Testing the null hypothesis of stationarity against the alternative of a unit root","volume":"54","author":[{"family":"Kwiatkowski","given":"Denis"},{"family":"Phillips","given":"Peter C. B."},{"family":"Schmidt","given":"Peter"},{"family":"Shin","given":"Yongcheol"}],"issued":{"date-parts":[["1992",10,1]]}}}],"schema":"https://github.com/citation-style-language/schema/raw/master/csl-citation.json"} </w:instrText>
      </w:r>
      <w:r w:rsidR="00DB647A">
        <w:rPr>
          <w:rFonts w:ascii="Calibri" w:eastAsia="Calibri" w:hAnsi="Calibri" w:cs="Calibri"/>
        </w:rPr>
        <w:fldChar w:fldCharType="separate"/>
      </w:r>
      <w:r w:rsidR="00D014BE" w:rsidRPr="00D014BE">
        <w:rPr>
          <w:rFonts w:ascii="Calibri" w:hAnsi="Calibri" w:cs="Calibri"/>
        </w:rPr>
        <w:t>[35]</w:t>
      </w:r>
      <w:r w:rsidR="00DB647A">
        <w:rPr>
          <w:rFonts w:ascii="Calibri" w:eastAsia="Calibri" w:hAnsi="Calibri" w:cs="Calibri"/>
        </w:rPr>
        <w:fldChar w:fldCharType="end"/>
      </w:r>
      <w:r w:rsidRPr="374DA0E5">
        <w:rPr>
          <w:rFonts w:ascii="Calibri" w:eastAsia="Calibri" w:hAnsi="Calibri" w:cs="Calibri"/>
        </w:rPr>
        <w:t xml:space="preserve">, conducted on the 'Close Prices' series, provides additional insights into the data's statistical properties. </w:t>
      </w:r>
      <w:r w:rsidR="318536A8" w:rsidRPr="374DA0E5">
        <w:rPr>
          <w:rFonts w:ascii="Calibri" w:eastAsia="Calibri" w:hAnsi="Calibri" w:cs="Calibri"/>
        </w:rPr>
        <w:t>A code is developed in python and the</w:t>
      </w:r>
      <w:r w:rsidRPr="374DA0E5">
        <w:rPr>
          <w:rFonts w:ascii="Calibri" w:eastAsia="Calibri" w:hAnsi="Calibri" w:cs="Calibri"/>
        </w:rPr>
        <w:t xml:space="preserve"> KPSS Statistic of approximately 1.195 and a p-value of 0.01, which is below the 0.05 significance level, indicates strong evidence against the null hypothesis of stationarity. The test statistic significantly exceeds the 1% critical value of 0.739. With 19 lags used, the analysis is thorough. The KPSS test results, aligning with the ADF test findings, reinforce the conclusion of non-stationarity in the 'Close Prices' series. This suggests that standard stationary-based </w:t>
      </w:r>
      <w:r w:rsidR="00137818">
        <w:rPr>
          <w:rFonts w:ascii="Calibri" w:eastAsia="Calibri" w:hAnsi="Calibri" w:cs="Calibri"/>
        </w:rPr>
        <w:t>m</w:t>
      </w:r>
      <w:r w:rsidR="00137818" w:rsidRPr="374DA0E5">
        <w:rPr>
          <w:rFonts w:ascii="Calibri" w:eastAsia="Calibri" w:hAnsi="Calibri" w:cs="Calibri"/>
        </w:rPr>
        <w:t>odeling</w:t>
      </w:r>
      <w:r w:rsidRPr="374DA0E5">
        <w:rPr>
          <w:rFonts w:ascii="Calibri" w:eastAsia="Calibri" w:hAnsi="Calibri" w:cs="Calibri"/>
        </w:rPr>
        <w:t xml:space="preserve"> techniques may not be suitable for this data, advocating for alternative approaches that accommodate non-stationary characteristics.</w:t>
      </w:r>
    </w:p>
    <w:p w14:paraId="2FFBA11B" w14:textId="558260C3" w:rsidR="00430AE5" w:rsidRPr="00430AE5" w:rsidRDefault="31670769" w:rsidP="00752648">
      <w:pPr>
        <w:pStyle w:val="Heading3"/>
        <w:rPr>
          <w:rFonts w:ascii="Tw Cen MT" w:eastAsia="Tw Cen MT" w:hAnsi="Tw Cen MT" w:cs="Tw Cen MT"/>
          <w:color w:val="000000" w:themeColor="text1"/>
          <w:szCs w:val="28"/>
        </w:rPr>
      </w:pPr>
      <w:bookmarkStart w:id="55" w:name="_Toc165318596"/>
      <w:r w:rsidRPr="26F32571">
        <w:rPr>
          <w:rFonts w:ascii="Tw Cen MT" w:eastAsia="Tw Cen MT" w:hAnsi="Tw Cen MT" w:cs="Tw Cen MT"/>
          <w:color w:val="000000" w:themeColor="text1"/>
        </w:rPr>
        <w:t>Synthesis of Findings</w:t>
      </w:r>
      <w:bookmarkEnd w:id="55"/>
    </w:p>
    <w:p w14:paraId="7C128F0F" w14:textId="5A3B71E4" w:rsidR="00430AE5" w:rsidRPr="00430AE5" w:rsidRDefault="31670769" w:rsidP="70BDD8CC">
      <w:pPr>
        <w:jc w:val="both"/>
        <w:rPr>
          <w:rFonts w:ascii="Calibri" w:eastAsia="Calibri" w:hAnsi="Calibri" w:cs="Calibri"/>
        </w:rPr>
      </w:pPr>
      <w:r w:rsidRPr="70BDD8CC">
        <w:rPr>
          <w:rFonts w:ascii="Calibri" w:eastAsia="Calibri" w:hAnsi="Calibri" w:cs="Calibri"/>
        </w:rPr>
        <w:t>Integrating the outcomes of the Fourier analysis with the ADF and KPSS tests reveals that ADANIENT's stock price data is characterized by non-stationary trends and lacks evident regular seasonal patterns. The dominant trend observed in the Fourier analysis aligns with the non-stationarity inferred from the ADF and KPSS tests. The absence of clear seasonal or cyclical patterns, typically associated with stationary data, is consistent across these analytical methods. This indicates the need for data modeling techniques that are suitable for non-stationary time series, focusing on capturing trends rather than assuming stationarity.</w:t>
      </w:r>
    </w:p>
    <w:p w14:paraId="61C423C2" w14:textId="275660DF" w:rsidR="00392811" w:rsidRDefault="31670769" w:rsidP="7789C887">
      <w:pPr>
        <w:jc w:val="both"/>
        <w:rPr>
          <w:rFonts w:ascii="Calibri" w:eastAsia="Calibri" w:hAnsi="Calibri" w:cs="Calibri"/>
        </w:rPr>
      </w:pPr>
      <w:r w:rsidRPr="7789C887">
        <w:rPr>
          <w:rFonts w:ascii="Calibri" w:eastAsia="Calibri" w:hAnsi="Calibri" w:cs="Calibri"/>
        </w:rPr>
        <w:lastRenderedPageBreak/>
        <w:t xml:space="preserve">Incorporating seasonal attributes into the input features of advanced forecasting models involves a strategic enhancement of the dataset. Specifically, attributes such as the day of the week and </w:t>
      </w:r>
      <w:r w:rsidR="00707B06">
        <w:rPr>
          <w:rFonts w:ascii="Calibri" w:eastAsia="Calibri" w:hAnsi="Calibri" w:cs="Calibri"/>
        </w:rPr>
        <w:t>month</w:t>
      </w:r>
      <w:r w:rsidRPr="7789C887">
        <w:rPr>
          <w:rFonts w:ascii="Calibri" w:eastAsia="Calibri" w:hAnsi="Calibri" w:cs="Calibri"/>
        </w:rPr>
        <w:t xml:space="preserve"> extracted from the data </w:t>
      </w:r>
      <w:r w:rsidR="00707B06">
        <w:rPr>
          <w:rFonts w:ascii="Calibri" w:eastAsia="Calibri" w:hAnsi="Calibri" w:cs="Calibri"/>
        </w:rPr>
        <w:t>entries</w:t>
      </w:r>
      <w:r w:rsidRPr="7789C887">
        <w:rPr>
          <w:rFonts w:ascii="Calibri" w:eastAsia="Calibri" w:hAnsi="Calibri" w:cs="Calibri"/>
        </w:rPr>
        <w:t xml:space="preserve"> are appended to the existing feature set. This enrichment enables the model to recognize and learn from the underlying temporal patterns that might influence stock prices. For instance, in a LSTM network, these seasonal attributes can act as additional dimensions in the input data, providing the network with contextual temporal information. This assists the LSTM in capturing dependencies not just based on past stock </w:t>
      </w:r>
      <w:r w:rsidR="00707B06">
        <w:rPr>
          <w:rFonts w:ascii="Calibri" w:eastAsia="Calibri" w:hAnsi="Calibri" w:cs="Calibri"/>
        </w:rPr>
        <w:t>prices,</w:t>
      </w:r>
      <w:r w:rsidRPr="7789C887">
        <w:rPr>
          <w:rFonts w:ascii="Calibri" w:eastAsia="Calibri" w:hAnsi="Calibri" w:cs="Calibri"/>
        </w:rPr>
        <w:t xml:space="preserve"> but also on seasonal trends. Similarly, in GANs and Transformer models tailored for time series, these seasonal indicators can guide the model in distinguishing and adapting to recurring patterns over different time frames. By methodically integrating these seasonal features, the forecasting model becomes more adjusted to subtle cyclical influences, potentially leading to enhanced prediction accuracy. This approach is particularly beneficial in datasets like stock prices, where primary trends are non-stationary, yet underlying seasonal patterns might still exert a significant influence.</w:t>
      </w:r>
    </w:p>
    <w:p w14:paraId="6262B2E1" w14:textId="67580CD0" w:rsidR="00392811" w:rsidRDefault="00392811" w:rsidP="002608E4">
      <w:pPr>
        <w:pStyle w:val="Heading2"/>
      </w:pPr>
      <w:bookmarkStart w:id="56" w:name="_Toc165318597"/>
      <w:r>
        <w:t>Data Quality Assessment</w:t>
      </w:r>
      <w:bookmarkEnd w:id="56"/>
    </w:p>
    <w:p w14:paraId="5AE26072" w14:textId="1C1F8669" w:rsidR="020152D9" w:rsidRDefault="615ED044" w:rsidP="31BB0C10">
      <w:pPr>
        <w:jc w:val="both"/>
        <w:rPr>
          <w:rFonts w:eastAsiaTheme="minorEastAsia"/>
        </w:rPr>
      </w:pPr>
      <w:r w:rsidRPr="48571F35">
        <w:rPr>
          <w:rFonts w:eastAsiaTheme="minorEastAsia"/>
        </w:rPr>
        <w:t xml:space="preserve">This is an exceptionally robust and fine dataset for time series modeling and analysis because of its comprehensive intraday coverage that extends more than seven years. Further enhancing accessibility is the pre-calculated technical indicator inclusion. Although there is a dearth of contextual data that could further enhance analysis, overall quality is excellent. However, the fundamental OHLCV and indicator data </w:t>
      </w:r>
      <w:r w:rsidR="00707B06">
        <w:rPr>
          <w:rFonts w:eastAsiaTheme="minorEastAsia"/>
        </w:rPr>
        <w:t>are</w:t>
      </w:r>
      <w:r w:rsidRPr="48571F35">
        <w:rPr>
          <w:rFonts w:eastAsiaTheme="minorEastAsia"/>
        </w:rPr>
        <w:t xml:space="preserve"> excellent.</w:t>
      </w:r>
      <w:r w:rsidR="020152D9" w:rsidRPr="48571F35">
        <w:rPr>
          <w:rFonts w:eastAsiaTheme="minorEastAsia"/>
        </w:rPr>
        <w:t xml:space="preserve"> </w:t>
      </w:r>
    </w:p>
    <w:p w14:paraId="69AE3761" w14:textId="5504CB25" w:rsidR="020152D9" w:rsidRDefault="7C46C9DD" w:rsidP="62A8C4D3">
      <w:pPr>
        <w:jc w:val="both"/>
        <w:rPr>
          <w:rFonts w:eastAsiaTheme="minorEastAsia"/>
        </w:rPr>
      </w:pPr>
      <w:r w:rsidRPr="62A8C4D3">
        <w:rPr>
          <w:rFonts w:eastAsiaTheme="minorEastAsia"/>
          <w:b/>
          <w:bCs/>
        </w:rPr>
        <w:t>Completeness</w:t>
      </w:r>
      <w:r w:rsidRPr="62A8C4D3">
        <w:rPr>
          <w:rFonts w:eastAsiaTheme="minorEastAsia"/>
        </w:rPr>
        <w:t>: The dataset contains OHLCV price data and technical indicators with no missing values for 100 stocks over 7+ years at 1-minute intervals. All expected data points are present.</w:t>
      </w:r>
    </w:p>
    <w:p w14:paraId="33F42711" w14:textId="233C42B2" w:rsidR="020152D9" w:rsidRDefault="7C46C9DD" w:rsidP="62A8C4D3">
      <w:pPr>
        <w:jc w:val="both"/>
        <w:rPr>
          <w:rFonts w:eastAsiaTheme="minorEastAsia"/>
        </w:rPr>
      </w:pPr>
      <w:r w:rsidRPr="62A8C4D3">
        <w:rPr>
          <w:rFonts w:eastAsiaTheme="minorEastAsia"/>
          <w:b/>
          <w:bCs/>
        </w:rPr>
        <w:t>Uniqueness</w:t>
      </w:r>
      <w:r w:rsidRPr="62A8C4D3">
        <w:rPr>
          <w:rFonts w:eastAsiaTheme="minorEastAsia"/>
        </w:rPr>
        <w:t>: Each row contains a unique timestamp identifier and corresponding unique data values. There are no duplicate rows.</w:t>
      </w:r>
    </w:p>
    <w:p w14:paraId="0C745358" w14:textId="6380FE4B" w:rsidR="020152D9" w:rsidRDefault="7C46C9DD" w:rsidP="62A8C4D3">
      <w:pPr>
        <w:jc w:val="both"/>
        <w:rPr>
          <w:rFonts w:eastAsiaTheme="minorEastAsia"/>
        </w:rPr>
      </w:pPr>
      <w:r w:rsidRPr="62A8C4D3">
        <w:rPr>
          <w:rFonts w:eastAsiaTheme="minorEastAsia"/>
          <w:b/>
          <w:bCs/>
        </w:rPr>
        <w:t xml:space="preserve">Accuracy </w:t>
      </w:r>
      <w:r w:rsidRPr="62A8C4D3">
        <w:rPr>
          <w:rFonts w:eastAsiaTheme="minorEastAsia"/>
        </w:rPr>
        <w:t>Prices and technical indicators appear accurate and consistent based on spot checks. Calculated indicator values align with formulas.</w:t>
      </w:r>
    </w:p>
    <w:p w14:paraId="1D601BB2" w14:textId="5AA862C2" w:rsidR="020152D9" w:rsidRDefault="7C46C9DD" w:rsidP="62A8C4D3">
      <w:pPr>
        <w:jc w:val="both"/>
        <w:rPr>
          <w:rFonts w:eastAsiaTheme="minorEastAsia"/>
        </w:rPr>
      </w:pPr>
      <w:r w:rsidRPr="62A8C4D3">
        <w:rPr>
          <w:rFonts w:eastAsiaTheme="minorEastAsia"/>
          <w:b/>
          <w:bCs/>
        </w:rPr>
        <w:t>Atomicity</w:t>
      </w:r>
      <w:r w:rsidRPr="62A8C4D3">
        <w:rPr>
          <w:rFonts w:eastAsiaTheme="minorEastAsia"/>
        </w:rPr>
        <w:t xml:space="preserve">: Each row represents the smallest granular unit, one </w:t>
      </w:r>
      <w:r w:rsidR="006C60DB">
        <w:rPr>
          <w:rFonts w:eastAsiaTheme="minorEastAsia"/>
        </w:rPr>
        <w:t>time-stamped</w:t>
      </w:r>
      <w:r w:rsidRPr="62A8C4D3">
        <w:rPr>
          <w:rFonts w:eastAsiaTheme="minorEastAsia"/>
        </w:rPr>
        <w:t xml:space="preserve"> observation. No values can be broken down further.</w:t>
      </w:r>
    </w:p>
    <w:p w14:paraId="05363A11" w14:textId="41AC4FF9" w:rsidR="020152D9" w:rsidRDefault="7C46C9DD" w:rsidP="62A8C4D3">
      <w:pPr>
        <w:jc w:val="both"/>
        <w:rPr>
          <w:rFonts w:eastAsiaTheme="minorEastAsia"/>
        </w:rPr>
      </w:pPr>
      <w:r w:rsidRPr="62A8C4D3">
        <w:rPr>
          <w:rFonts w:eastAsiaTheme="minorEastAsia"/>
          <w:b/>
          <w:bCs/>
        </w:rPr>
        <w:t>Conformity</w:t>
      </w:r>
      <w:r w:rsidRPr="62A8C4D3">
        <w:rPr>
          <w:rFonts w:eastAsiaTheme="minorEastAsia"/>
        </w:rPr>
        <w:t xml:space="preserve">: Data types and formats are consistent across all stocks and timeframes. </w:t>
      </w:r>
    </w:p>
    <w:p w14:paraId="54554040" w14:textId="16DC322F" w:rsidR="00392811" w:rsidRDefault="4AE8BCD5" w:rsidP="002608E4">
      <w:pPr>
        <w:pStyle w:val="Heading2"/>
      </w:pPr>
      <w:bookmarkStart w:id="57" w:name="_Toc165318598"/>
      <w:r>
        <w:t>Other Data Sources</w:t>
      </w:r>
      <w:bookmarkEnd w:id="57"/>
    </w:p>
    <w:p w14:paraId="78D22E02" w14:textId="53D706B6" w:rsidR="1AAEBE15" w:rsidRDefault="1AAEBE15" w:rsidP="29A96E66">
      <w:pPr>
        <w:rPr>
          <w:rFonts w:ascii="Calibri" w:eastAsia="Calibri" w:hAnsi="Calibri" w:cs="Calibri"/>
          <w:b/>
          <w:bCs/>
        </w:rPr>
      </w:pPr>
      <w:r w:rsidRPr="29A96E66">
        <w:rPr>
          <w:rFonts w:ascii="Calibri" w:eastAsia="Calibri" w:hAnsi="Calibri" w:cs="Calibri"/>
          <w:b/>
        </w:rPr>
        <w:t xml:space="preserve">Energy </w:t>
      </w:r>
      <w:r w:rsidRPr="29A96E66">
        <w:rPr>
          <w:rFonts w:ascii="Calibri" w:eastAsia="Calibri" w:hAnsi="Calibri" w:cs="Calibri"/>
          <w:b/>
          <w:bCs/>
        </w:rPr>
        <w:t>Dataset</w:t>
      </w:r>
    </w:p>
    <w:p w14:paraId="39D39FFB" w14:textId="42ECB94F" w:rsidR="1AAEBE15" w:rsidRDefault="7329FDDC" w:rsidP="62A8C4D3">
      <w:pPr>
        <w:jc w:val="both"/>
        <w:rPr>
          <w:rFonts w:ascii="Calibri" w:eastAsia="Calibri" w:hAnsi="Calibri" w:cs="Calibri"/>
        </w:rPr>
      </w:pPr>
      <w:r w:rsidRPr="62A8C4D3">
        <w:rPr>
          <w:rFonts w:ascii="Calibri" w:eastAsia="Calibri" w:hAnsi="Calibri" w:cs="Calibri"/>
        </w:rPr>
        <w:t>We assessed the energy consumption dataset during the dataset selection process for our generative AI multivariate time series forecasting project, but ultimately opted not to use it. Many factors affected this decision. Firstly, the stock market dataset, which is 26GB in size and gives a more comprehensive and detailed base for training our models, is larger than the energy usage dataset, which is only 129MB. In addition, the stock market dataset offers a more comprehensive view of market dynamics due to the presence of price, volume, and 55 technical indicators, whereas the energy consumption dataset primarily focuses on metrics related to household electricity usage, offering a narrower scope and diversity in features.</w:t>
      </w:r>
      <w:r w:rsidR="239172B8" w:rsidRPr="62A8C4D3">
        <w:rPr>
          <w:rFonts w:ascii="Calibri" w:eastAsia="Calibri" w:hAnsi="Calibri" w:cs="Calibri"/>
        </w:rPr>
        <w:t xml:space="preserve"> To fully capture the intricacies of multivariate time series forecasting, a richer and more detailed dataset can be found by this larger dataset.</w:t>
      </w:r>
    </w:p>
    <w:p w14:paraId="7523AE75" w14:textId="5F0932E2" w:rsidR="009807A7" w:rsidRPr="00E63696" w:rsidRDefault="76029001" w:rsidP="62A8C4D3">
      <w:pPr>
        <w:jc w:val="both"/>
        <w:rPr>
          <w:rFonts w:ascii="Calibri" w:eastAsia="Calibri" w:hAnsi="Calibri" w:cs="Calibri"/>
          <w:b/>
          <w:bCs/>
        </w:rPr>
      </w:pPr>
      <w:r w:rsidRPr="62A8C4D3">
        <w:rPr>
          <w:rFonts w:ascii="Calibri" w:eastAsia="Calibri" w:hAnsi="Calibri" w:cs="Calibri"/>
          <w:b/>
          <w:bCs/>
        </w:rPr>
        <w:t>Infectious Disease Dataset</w:t>
      </w:r>
    </w:p>
    <w:p w14:paraId="38DD9D85" w14:textId="22B5EDF4" w:rsidR="28D629DE" w:rsidRDefault="021EBD20" w:rsidP="62A8C4D3">
      <w:pPr>
        <w:jc w:val="both"/>
        <w:rPr>
          <w:rFonts w:ascii="Calibri" w:eastAsia="Calibri" w:hAnsi="Calibri" w:cs="Calibri"/>
        </w:rPr>
      </w:pPr>
      <w:r w:rsidRPr="62A8C4D3">
        <w:rPr>
          <w:rFonts w:ascii="Calibri" w:eastAsia="Calibri" w:hAnsi="Calibri" w:cs="Calibri"/>
        </w:rPr>
        <w:t xml:space="preserve">In addition, </w:t>
      </w:r>
      <w:r w:rsidR="62795142" w:rsidRPr="62A8C4D3">
        <w:rPr>
          <w:rFonts w:ascii="Calibri" w:eastAsia="Calibri" w:hAnsi="Calibri" w:cs="Calibri"/>
        </w:rPr>
        <w:t xml:space="preserve">a review was conducted of </w:t>
      </w:r>
      <w:r w:rsidR="72447958" w:rsidRPr="62A8C4D3">
        <w:rPr>
          <w:rFonts w:ascii="Calibri" w:eastAsia="Calibri" w:hAnsi="Calibri" w:cs="Calibri"/>
        </w:rPr>
        <w:t xml:space="preserve">a data set created by the </w:t>
      </w:r>
      <w:r w:rsidR="0732FF45" w:rsidRPr="62A8C4D3">
        <w:rPr>
          <w:rFonts w:ascii="Calibri" w:eastAsia="Calibri" w:hAnsi="Calibri" w:cs="Calibri"/>
        </w:rPr>
        <w:t>Center</w:t>
      </w:r>
      <w:r w:rsidR="72594749" w:rsidRPr="62A8C4D3">
        <w:rPr>
          <w:rFonts w:ascii="Calibri" w:eastAsia="Calibri" w:hAnsi="Calibri" w:cs="Calibri"/>
        </w:rPr>
        <w:t>s</w:t>
      </w:r>
      <w:r w:rsidR="0732FF45" w:rsidRPr="62A8C4D3">
        <w:rPr>
          <w:rFonts w:ascii="Calibri" w:eastAsia="Calibri" w:hAnsi="Calibri" w:cs="Calibri"/>
        </w:rPr>
        <w:t xml:space="preserve"> for Disease Control </w:t>
      </w:r>
      <w:r w:rsidR="0F39D4C7" w:rsidRPr="62A8C4D3">
        <w:rPr>
          <w:rFonts w:ascii="Calibri" w:eastAsia="Calibri" w:hAnsi="Calibri" w:cs="Calibri"/>
        </w:rPr>
        <w:t xml:space="preserve">and Prevention </w:t>
      </w:r>
      <w:r w:rsidR="0732FF45" w:rsidRPr="62A8C4D3">
        <w:rPr>
          <w:rFonts w:ascii="Calibri" w:eastAsia="Calibri" w:hAnsi="Calibri" w:cs="Calibri"/>
        </w:rPr>
        <w:t>(CDC), with research conducted by the National Institut</w:t>
      </w:r>
      <w:r w:rsidR="2385878E" w:rsidRPr="62A8C4D3">
        <w:rPr>
          <w:rFonts w:ascii="Calibri" w:eastAsia="Calibri" w:hAnsi="Calibri" w:cs="Calibri"/>
        </w:rPr>
        <w:t>es</w:t>
      </w:r>
      <w:r w:rsidR="5CD1EF13" w:rsidRPr="62A8C4D3">
        <w:rPr>
          <w:rFonts w:ascii="Calibri" w:eastAsia="Calibri" w:hAnsi="Calibri" w:cs="Calibri"/>
        </w:rPr>
        <w:t xml:space="preserve"> of Health</w:t>
      </w:r>
      <w:r w:rsidR="2385878E" w:rsidRPr="62A8C4D3">
        <w:rPr>
          <w:rFonts w:ascii="Calibri" w:eastAsia="Calibri" w:hAnsi="Calibri" w:cs="Calibri"/>
        </w:rPr>
        <w:t xml:space="preserve"> (NIH)</w:t>
      </w:r>
      <w:r w:rsidR="006C60DB">
        <w:rPr>
          <w:rFonts w:ascii="Calibri" w:eastAsia="Calibri" w:hAnsi="Calibri" w:cs="Calibri"/>
        </w:rPr>
        <w:t xml:space="preserve">. </w:t>
      </w:r>
      <w:r w:rsidR="5E609E3C" w:rsidRPr="62A8C4D3">
        <w:rPr>
          <w:rFonts w:ascii="Calibri" w:eastAsia="Calibri" w:hAnsi="Calibri" w:cs="Calibri"/>
        </w:rPr>
        <w:t>Similarly</w:t>
      </w:r>
      <w:r w:rsidR="7314A49A" w:rsidRPr="62A8C4D3">
        <w:rPr>
          <w:rFonts w:ascii="Calibri" w:eastAsia="Calibri" w:hAnsi="Calibri" w:cs="Calibri"/>
        </w:rPr>
        <w:t xml:space="preserve"> to the energy data</w:t>
      </w:r>
      <w:r w:rsidR="3A87B82D" w:rsidRPr="62A8C4D3">
        <w:rPr>
          <w:rFonts w:ascii="Calibri" w:eastAsia="Calibri" w:hAnsi="Calibri" w:cs="Calibri"/>
        </w:rPr>
        <w:t>set</w:t>
      </w:r>
      <w:r w:rsidR="39AAFACF" w:rsidRPr="62A8C4D3">
        <w:rPr>
          <w:rFonts w:ascii="Calibri" w:eastAsia="Calibri" w:hAnsi="Calibri" w:cs="Calibri"/>
        </w:rPr>
        <w:t>, this</w:t>
      </w:r>
      <w:r w:rsidR="78C01C28" w:rsidRPr="62A8C4D3">
        <w:rPr>
          <w:rFonts w:ascii="Calibri" w:eastAsia="Calibri" w:hAnsi="Calibri" w:cs="Calibri"/>
        </w:rPr>
        <w:t xml:space="preserve"> </w:t>
      </w:r>
      <w:r w:rsidR="5E609E3C" w:rsidRPr="62A8C4D3">
        <w:rPr>
          <w:rFonts w:ascii="Calibri" w:eastAsia="Calibri" w:hAnsi="Calibri" w:cs="Calibri"/>
        </w:rPr>
        <w:t xml:space="preserve">dataset is smaller </w:t>
      </w:r>
      <w:r w:rsidR="3C8D590D" w:rsidRPr="62A8C4D3">
        <w:rPr>
          <w:rFonts w:ascii="Calibri" w:eastAsia="Calibri" w:hAnsi="Calibri" w:cs="Calibri"/>
        </w:rPr>
        <w:t xml:space="preserve">(under 145MB) </w:t>
      </w:r>
      <w:r w:rsidR="178E2C8F" w:rsidRPr="62A8C4D3">
        <w:rPr>
          <w:rFonts w:ascii="Calibri" w:eastAsia="Calibri" w:hAnsi="Calibri" w:cs="Calibri"/>
        </w:rPr>
        <w:t>but</w:t>
      </w:r>
      <w:r w:rsidR="5E609E3C" w:rsidRPr="62A8C4D3">
        <w:rPr>
          <w:rFonts w:ascii="Calibri" w:eastAsia="Calibri" w:hAnsi="Calibri" w:cs="Calibri"/>
        </w:rPr>
        <w:t xml:space="preserve"> spliced into </w:t>
      </w:r>
      <w:r w:rsidR="4A1283C8" w:rsidRPr="62A8C4D3">
        <w:rPr>
          <w:rFonts w:ascii="Calibri" w:eastAsia="Calibri" w:hAnsi="Calibri" w:cs="Calibri"/>
        </w:rPr>
        <w:t>2,468</w:t>
      </w:r>
      <w:r w:rsidR="5E609E3C" w:rsidRPr="62A8C4D3">
        <w:rPr>
          <w:rFonts w:ascii="Calibri" w:eastAsia="Calibri" w:hAnsi="Calibri" w:cs="Calibri"/>
        </w:rPr>
        <w:t xml:space="preserve"> files</w:t>
      </w:r>
      <w:r w:rsidR="28F0B83A" w:rsidRPr="62A8C4D3">
        <w:rPr>
          <w:rFonts w:ascii="Calibri" w:eastAsia="Calibri" w:hAnsi="Calibri" w:cs="Calibri"/>
        </w:rPr>
        <w:t>.</w:t>
      </w:r>
      <w:r w:rsidR="006C60DB">
        <w:rPr>
          <w:rFonts w:ascii="Calibri" w:eastAsia="Calibri" w:hAnsi="Calibri" w:cs="Calibri"/>
        </w:rPr>
        <w:t xml:space="preserve"> </w:t>
      </w:r>
      <w:r w:rsidR="2C71B4BF" w:rsidRPr="62A8C4D3">
        <w:rPr>
          <w:rFonts w:ascii="Calibri" w:eastAsia="Calibri" w:hAnsi="Calibri" w:cs="Calibri"/>
        </w:rPr>
        <w:t>The</w:t>
      </w:r>
      <w:r w:rsidR="6B913AEB" w:rsidRPr="62A8C4D3">
        <w:rPr>
          <w:rFonts w:ascii="Calibri" w:eastAsia="Calibri" w:hAnsi="Calibri" w:cs="Calibri"/>
        </w:rPr>
        <w:t xml:space="preserve"> data wa</w:t>
      </w:r>
      <w:r w:rsidR="28AACF75" w:rsidRPr="62A8C4D3">
        <w:rPr>
          <w:rFonts w:ascii="Calibri" w:eastAsia="Calibri" w:hAnsi="Calibri" w:cs="Calibri"/>
        </w:rPr>
        <w:t>s recorded at a</w:t>
      </w:r>
      <w:r w:rsidR="7BE06ABD" w:rsidRPr="62A8C4D3">
        <w:rPr>
          <w:rFonts w:ascii="Calibri" w:eastAsia="Calibri" w:hAnsi="Calibri" w:cs="Calibri"/>
        </w:rPr>
        <w:t xml:space="preserve"> daily rate</w:t>
      </w:r>
      <w:r w:rsidR="0D6D849A" w:rsidRPr="62A8C4D3">
        <w:rPr>
          <w:rFonts w:ascii="Calibri" w:eastAsia="Calibri" w:hAnsi="Calibri" w:cs="Calibri"/>
        </w:rPr>
        <w:t xml:space="preserve"> of </w:t>
      </w:r>
      <w:r w:rsidR="68DD2BC7" w:rsidRPr="62A8C4D3">
        <w:rPr>
          <w:rFonts w:ascii="Calibri" w:eastAsia="Calibri" w:hAnsi="Calibri" w:cs="Calibri"/>
        </w:rPr>
        <w:t xml:space="preserve">COVID </w:t>
      </w:r>
      <w:r w:rsidR="496DDEC2" w:rsidRPr="62A8C4D3">
        <w:rPr>
          <w:rFonts w:ascii="Calibri" w:eastAsia="Calibri" w:hAnsi="Calibri" w:cs="Calibri"/>
        </w:rPr>
        <w:t xml:space="preserve">infection </w:t>
      </w:r>
      <w:r w:rsidR="56400FA7" w:rsidRPr="62A8C4D3">
        <w:rPr>
          <w:rFonts w:ascii="Calibri" w:eastAsia="Calibri" w:hAnsi="Calibri" w:cs="Calibri"/>
        </w:rPr>
        <w:lastRenderedPageBreak/>
        <w:t>occurrences</w:t>
      </w:r>
      <w:r w:rsidR="7BE06ABD" w:rsidRPr="62A8C4D3">
        <w:rPr>
          <w:rFonts w:ascii="Calibri" w:eastAsia="Calibri" w:hAnsi="Calibri" w:cs="Calibri"/>
        </w:rPr>
        <w:t>, by county and by state</w:t>
      </w:r>
      <w:r w:rsidR="006C60DB">
        <w:rPr>
          <w:rFonts w:ascii="Calibri" w:eastAsia="Calibri" w:hAnsi="Calibri" w:cs="Calibri"/>
        </w:rPr>
        <w:t xml:space="preserve">. </w:t>
      </w:r>
      <w:r w:rsidR="2110DEC5" w:rsidRPr="62A8C4D3">
        <w:rPr>
          <w:rFonts w:ascii="Calibri" w:eastAsia="Calibri" w:hAnsi="Calibri" w:cs="Calibri"/>
        </w:rPr>
        <w:t>Ther</w:t>
      </w:r>
      <w:r w:rsidR="2C71B4BF" w:rsidRPr="62A8C4D3">
        <w:rPr>
          <w:rFonts w:ascii="Calibri" w:eastAsia="Calibri" w:hAnsi="Calibri" w:cs="Calibri"/>
        </w:rPr>
        <w:t xml:space="preserve">e are </w:t>
      </w:r>
      <w:r w:rsidR="2110DEC5" w:rsidRPr="62A8C4D3">
        <w:rPr>
          <w:rFonts w:ascii="Calibri" w:eastAsia="Calibri" w:hAnsi="Calibri" w:cs="Calibri"/>
        </w:rPr>
        <w:t>ten</w:t>
      </w:r>
      <w:r w:rsidR="2C71B4BF" w:rsidRPr="62A8C4D3">
        <w:rPr>
          <w:rFonts w:ascii="Calibri" w:eastAsia="Calibri" w:hAnsi="Calibri" w:cs="Calibri"/>
        </w:rPr>
        <w:t xml:space="preserve"> variables within this </w:t>
      </w:r>
      <w:r w:rsidR="006C60DB">
        <w:rPr>
          <w:rFonts w:ascii="Calibri" w:eastAsia="Calibri" w:hAnsi="Calibri" w:cs="Calibri"/>
        </w:rPr>
        <w:t>dataset,</w:t>
      </w:r>
      <w:r w:rsidR="32770EA6" w:rsidRPr="62A8C4D3">
        <w:rPr>
          <w:rFonts w:ascii="Calibri" w:eastAsia="Calibri" w:hAnsi="Calibri" w:cs="Calibri"/>
        </w:rPr>
        <w:t xml:space="preserve"> including </w:t>
      </w:r>
      <w:r w:rsidR="6D506590" w:rsidRPr="62A8C4D3">
        <w:rPr>
          <w:rFonts w:ascii="Calibri" w:eastAsia="Calibri" w:hAnsi="Calibri" w:cs="Calibri"/>
        </w:rPr>
        <w:t>COVID infections</w:t>
      </w:r>
      <w:r w:rsidR="2CC02352" w:rsidRPr="62A8C4D3">
        <w:rPr>
          <w:rFonts w:ascii="Calibri" w:eastAsia="Calibri" w:hAnsi="Calibri" w:cs="Calibri"/>
        </w:rPr>
        <w:t xml:space="preserve"> cases</w:t>
      </w:r>
      <w:r w:rsidR="4A332B33" w:rsidRPr="62A8C4D3">
        <w:rPr>
          <w:rFonts w:ascii="Calibri" w:eastAsia="Calibri" w:hAnsi="Calibri" w:cs="Calibri"/>
        </w:rPr>
        <w:t xml:space="preserve">, deaths, </w:t>
      </w:r>
      <w:r w:rsidR="6E2A3587" w:rsidRPr="62A8C4D3">
        <w:rPr>
          <w:rFonts w:ascii="Calibri" w:eastAsia="Calibri" w:hAnsi="Calibri" w:cs="Calibri"/>
        </w:rPr>
        <w:t>hospitalization</w:t>
      </w:r>
      <w:r w:rsidR="4A332B33" w:rsidRPr="62A8C4D3">
        <w:rPr>
          <w:rFonts w:ascii="Calibri" w:eastAsia="Calibri" w:hAnsi="Calibri" w:cs="Calibri"/>
        </w:rPr>
        <w:t xml:space="preserve">, and </w:t>
      </w:r>
      <w:r w:rsidR="48C6A879" w:rsidRPr="62A8C4D3">
        <w:rPr>
          <w:rFonts w:ascii="Calibri" w:eastAsia="Calibri" w:hAnsi="Calibri" w:cs="Calibri"/>
        </w:rPr>
        <w:t>population</w:t>
      </w:r>
      <w:r w:rsidR="006C60DB">
        <w:rPr>
          <w:rFonts w:ascii="Calibri" w:eastAsia="Calibri" w:hAnsi="Calibri" w:cs="Calibri"/>
        </w:rPr>
        <w:t xml:space="preserve">. </w:t>
      </w:r>
      <w:r w:rsidR="2526FBAC" w:rsidRPr="62A8C4D3">
        <w:rPr>
          <w:rFonts w:ascii="Calibri" w:eastAsia="Calibri" w:hAnsi="Calibri" w:cs="Calibri"/>
        </w:rPr>
        <w:t xml:space="preserve">This data was used in research to predict hospitalizations over a </w:t>
      </w:r>
      <w:r w:rsidR="2F0C9637" w:rsidRPr="62A8C4D3">
        <w:rPr>
          <w:rFonts w:ascii="Calibri" w:eastAsia="Calibri" w:hAnsi="Calibri" w:cs="Calibri"/>
        </w:rPr>
        <w:t>four-week</w:t>
      </w:r>
      <w:r w:rsidR="2526FBAC" w:rsidRPr="62A8C4D3">
        <w:rPr>
          <w:rFonts w:ascii="Calibri" w:eastAsia="Calibri" w:hAnsi="Calibri" w:cs="Calibri"/>
        </w:rPr>
        <w:t xml:space="preserve"> period.</w:t>
      </w:r>
      <w:r w:rsidR="5E609E3C" w:rsidRPr="62A8C4D3">
        <w:rPr>
          <w:rFonts w:ascii="Calibri" w:eastAsia="Calibri" w:hAnsi="Calibri" w:cs="Calibri"/>
        </w:rPr>
        <w:t xml:space="preserve"> </w:t>
      </w:r>
      <w:r w:rsidR="39AAFACF" w:rsidRPr="62A8C4D3">
        <w:rPr>
          <w:rFonts w:ascii="Calibri" w:eastAsia="Calibri" w:hAnsi="Calibri" w:cs="Calibri"/>
        </w:rPr>
        <w:t xml:space="preserve"> </w:t>
      </w:r>
    </w:p>
    <w:p w14:paraId="3A94701C" w14:textId="4C97C3A1" w:rsidR="007D70E1" w:rsidRDefault="33FBC017" w:rsidP="007D70E1">
      <w:pPr>
        <w:pStyle w:val="Heading2"/>
      </w:pPr>
      <w:bookmarkStart w:id="58" w:name="_Toc165318599"/>
      <w:r>
        <w:t>Storage Medium</w:t>
      </w:r>
      <w:bookmarkEnd w:id="58"/>
    </w:p>
    <w:p w14:paraId="5CC0CD8C" w14:textId="4D745656" w:rsidR="005C356A" w:rsidRDefault="2BEC7ECC" w:rsidP="005C356A">
      <w:pPr>
        <w:jc w:val="both"/>
      </w:pPr>
      <w:r>
        <w:t xml:space="preserve">It was </w:t>
      </w:r>
      <w:r w:rsidR="2422E76B">
        <w:t xml:space="preserve">found that storing </w:t>
      </w:r>
      <w:r w:rsidR="7DFD79EC">
        <w:t>the</w:t>
      </w:r>
      <w:r w:rsidR="2422E76B">
        <w:t xml:space="preserve"> dataset on personal </w:t>
      </w:r>
      <w:r w:rsidR="0559E3C8">
        <w:t>computer</w:t>
      </w:r>
      <w:r w:rsidR="2422E76B">
        <w:t>s is a sufficient and r</w:t>
      </w:r>
      <w:r w:rsidR="7073C83F">
        <w:t xml:space="preserve">easonable </w:t>
      </w:r>
      <w:r w:rsidR="2422E76B">
        <w:t>approach. Despite the dataset's large size</w:t>
      </w:r>
      <w:r w:rsidR="006C60DB">
        <w:t xml:space="preserve"> (</w:t>
      </w:r>
      <w:r w:rsidR="2422E76B">
        <w:t>33 gigabytes uncompressed and 13 gigabytes compressed</w:t>
      </w:r>
      <w:r w:rsidR="006C60DB">
        <w:t xml:space="preserve">) </w:t>
      </w:r>
      <w:r w:rsidR="2D9CF69C">
        <w:t>the</w:t>
      </w:r>
      <w:r w:rsidR="2422E76B">
        <w:t xml:space="preserve"> consumption pattern enable</w:t>
      </w:r>
      <w:r w:rsidR="653A7868">
        <w:t xml:space="preserve">s the team </w:t>
      </w:r>
      <w:r w:rsidR="2422E76B">
        <w:t>to work efficiently without the requirement for cloud-based storage.</w:t>
      </w:r>
    </w:p>
    <w:p w14:paraId="7DC8CFD7" w14:textId="69C8CFD6" w:rsidR="007D70E1" w:rsidRDefault="5E120A4D" w:rsidP="62A8C4D3">
      <w:pPr>
        <w:jc w:val="both"/>
      </w:pPr>
      <w:r>
        <w:t>The</w:t>
      </w:r>
      <w:r w:rsidR="05D98EE7">
        <w:t xml:space="preserve"> approach does not demand that the entire dataset be actively engaged.</w:t>
      </w:r>
      <w:r w:rsidR="2422E76B">
        <w:t xml:space="preserve"> Instead, chunks of the dataset </w:t>
      </w:r>
      <w:r w:rsidR="437D4032">
        <w:t xml:space="preserve">are used </w:t>
      </w:r>
      <w:r w:rsidR="2422E76B">
        <w:t xml:space="preserve">to test and improve forecasting algorithms. This strategy decreases the load on storage resources </w:t>
      </w:r>
      <w:r w:rsidR="1A8A3FD7">
        <w:t>because</w:t>
      </w:r>
      <w:r w:rsidR="7217692E">
        <w:t xml:space="preserve"> </w:t>
      </w:r>
      <w:r w:rsidR="2422E76B">
        <w:t>only subsets of the data during each analysis session</w:t>
      </w:r>
      <w:r w:rsidR="15900A0E">
        <w:t xml:space="preserve"> need to be handled</w:t>
      </w:r>
      <w:r w:rsidR="2422E76B">
        <w:t>.</w:t>
      </w:r>
      <w:r w:rsidR="6BA0023B">
        <w:t xml:space="preserve"> Using </w:t>
      </w:r>
      <w:r w:rsidR="31CEE30E">
        <w:t xml:space="preserve">a local machine </w:t>
      </w:r>
      <w:r w:rsidR="6BA0023B">
        <w:t>would provide complete control over data management and backup operations, according to specific use case and workflow.</w:t>
      </w:r>
      <w:r w:rsidR="1BF5D5BF">
        <w:t xml:space="preserve"> I</w:t>
      </w:r>
      <w:r w:rsidR="289734AD">
        <w:t>t</w:t>
      </w:r>
      <w:r w:rsidR="1BF5D5BF">
        <w:t xml:space="preserve"> would also eliminate the recurring costs connected with cloud storage, especially as </w:t>
      </w:r>
      <w:r w:rsidR="2D9E8435">
        <w:t xml:space="preserve">there is no </w:t>
      </w:r>
      <w:r w:rsidR="1BF5D5BF">
        <w:t xml:space="preserve">need </w:t>
      </w:r>
      <w:r w:rsidR="0AF1D540">
        <w:t xml:space="preserve">for </w:t>
      </w:r>
      <w:r w:rsidR="1BF5D5BF">
        <w:t xml:space="preserve">extensive capabilities of such solutions for </w:t>
      </w:r>
      <w:r w:rsidR="376A536E">
        <w:t>the</w:t>
      </w:r>
      <w:r w:rsidR="1BF5D5BF">
        <w:t xml:space="preserve"> project.</w:t>
      </w:r>
    </w:p>
    <w:p w14:paraId="62ED914F" w14:textId="28CCEA73" w:rsidR="003B3EA7" w:rsidRDefault="31185FD9" w:rsidP="003B3EA7">
      <w:pPr>
        <w:pStyle w:val="Heading2"/>
      </w:pPr>
      <w:bookmarkStart w:id="59" w:name="_Toc165318600"/>
      <w:r>
        <w:t>Storage Security</w:t>
      </w:r>
      <w:bookmarkEnd w:id="59"/>
    </w:p>
    <w:p w14:paraId="5E377882" w14:textId="2787EC84" w:rsidR="003B3EA7" w:rsidRDefault="6FF3DED1" w:rsidP="38522112">
      <w:pPr>
        <w:jc w:val="both"/>
      </w:pPr>
      <w:r>
        <w:t xml:space="preserve">Since the dataset is obtained from publicly available repositories, concerns related to data sensitivity, compliance, and legal considerations are less prominent. However, it is crucial to implement security measures for the dataset and its storage, focusing on integrity and consistency. It is crucial to keep the data </w:t>
      </w:r>
      <w:r w:rsidR="6264AB1E">
        <w:t xml:space="preserve">from </w:t>
      </w:r>
      <w:r>
        <w:t xml:space="preserve">unauthorized external access. Common security practices for file storage, both locally and on servers, are </w:t>
      </w:r>
      <w:r w:rsidR="14A7E371">
        <w:t xml:space="preserve">found </w:t>
      </w:r>
      <w:r>
        <w:t xml:space="preserve">sufficient due to the non-sensitive nature of the project's data. </w:t>
      </w:r>
      <w:bookmarkStart w:id="60" w:name="_Int_M2hJxUyG"/>
      <w:r>
        <w:t>These include standard antivirus and firewall protections typically installed on computers and servers</w:t>
      </w:r>
      <w:r w:rsidR="61B316A1">
        <w:t xml:space="preserve"> </w:t>
      </w:r>
      <w:r w:rsidR="358227F8">
        <w:t>and</w:t>
      </w:r>
      <w:r w:rsidR="61B316A1">
        <w:t xml:space="preserve"> using VPN </w:t>
      </w:r>
      <w:r w:rsidR="358227F8">
        <w:t>when</w:t>
      </w:r>
      <w:r w:rsidR="61B316A1">
        <w:t xml:space="preserve"> accessing the dataset</w:t>
      </w:r>
      <w:r>
        <w:t>.</w:t>
      </w:r>
      <w:bookmarkEnd w:id="60"/>
    </w:p>
    <w:p w14:paraId="672C0758" w14:textId="29585685" w:rsidR="741B9E24" w:rsidRDefault="741B9E24" w:rsidP="38522112">
      <w:pPr>
        <w:jc w:val="both"/>
      </w:pPr>
      <w:r>
        <w:t xml:space="preserve">In other words, dataset access and permissions are particularly important, given that the project employs an agile methodology, which suggests that all team members should theoretically have access to the data, whether stored locally or on a server. Implementing role-based access control, through data version control tools, would be advantageous. However, considering the public nature of the dataset, a greater emphasis should be placed on securing and safeguarding the codes used for data manipulation and model training rather than spending resources and efforts on </w:t>
      </w:r>
      <w:r w:rsidR="00DC77B6">
        <w:t>the dataset</w:t>
      </w:r>
      <w:r>
        <w:t>. GitHub's version control system is proposed for managing and securing these codes.</w:t>
      </w:r>
    </w:p>
    <w:p w14:paraId="33BF6E0E" w14:textId="6DDE597E" w:rsidR="0E25C582" w:rsidRDefault="2FDD4175" w:rsidP="1B236534">
      <w:pPr>
        <w:jc w:val="both"/>
      </w:pPr>
      <w:r>
        <w:t>Another notable aspect is backup and recovery. The responsibility is distributed among team members, supplemented by the automatic backup system of the cluster server used for fast computing. The priority lies in ensuring frequent backups of the codes</w:t>
      </w:r>
      <w:r w:rsidR="00DC77B6">
        <w:t>,</w:t>
      </w:r>
      <w:r>
        <w:t xml:space="preserve"> which can further keep accessibility and collaboration throughout the project appropriate</w:t>
      </w:r>
      <w:r w:rsidR="00D35861">
        <w:t>ly</w:t>
      </w:r>
      <w:r>
        <w:t>.</w:t>
      </w:r>
    </w:p>
    <w:p w14:paraId="744EF2CB" w14:textId="5AFBDE80" w:rsidR="007D70E1" w:rsidRDefault="33FBC017" w:rsidP="007D70E1">
      <w:pPr>
        <w:pStyle w:val="Heading2"/>
      </w:pPr>
      <w:bookmarkStart w:id="61" w:name="_Toc165318601"/>
      <w:r>
        <w:t>Storage Costs</w:t>
      </w:r>
      <w:bookmarkEnd w:id="61"/>
    </w:p>
    <w:p w14:paraId="153BFB3B" w14:textId="47235A25" w:rsidR="00F15507" w:rsidRPr="00071F04" w:rsidRDefault="2C842E2E" w:rsidP="5F67BDF7">
      <w:pPr>
        <w:jc w:val="both"/>
      </w:pPr>
      <w:r>
        <w:t>The primary storage cost consideration is related to handling the dataset, particularly regarding access to high-speed internet for downloading and re-uploading. Initially, costs are incurred from downloading the entire dataset from its source link and uploading it to the Hopper cluster server. Once the data is uploaded to the Hopper cluster, it is managed within the university’s infrastructure, which presumably covers these associated costs. Additionally, there is an aspect of data manipulation at the local level, where team members may work with compressed versions or selected portions of the dataset for model training purposes. This strategy minimizes the need for extensive storage space and consequently reduces potential costs. Storing the dataset on each team member's laptop incurs no direct financial costs, but it does require sufficient storage space on personal devices.</w:t>
      </w:r>
    </w:p>
    <w:p w14:paraId="4B4B97B3" w14:textId="1AF1C863" w:rsidR="001A04F5" w:rsidRDefault="008519BC" w:rsidP="001A04F5">
      <w:pPr>
        <w:pStyle w:val="Heading1"/>
      </w:pPr>
      <w:bookmarkStart w:id="62" w:name="_Toc165318602"/>
      <w:r>
        <w:lastRenderedPageBreak/>
        <w:t>Algorithms &amp; Analysis / ML Model Exploration &amp; Selection</w:t>
      </w:r>
      <w:bookmarkEnd w:id="62"/>
    </w:p>
    <w:p w14:paraId="0B78099D" w14:textId="5BFE5059" w:rsidR="008519BC" w:rsidRDefault="00893C10" w:rsidP="00233C99">
      <w:pPr>
        <w:pStyle w:val="Heading2"/>
      </w:pPr>
      <w:bookmarkStart w:id="63" w:name="_Toc165318603"/>
      <w:r>
        <w:t>Solution Approach</w:t>
      </w:r>
      <w:bookmarkEnd w:id="63"/>
    </w:p>
    <w:p w14:paraId="524B52FE" w14:textId="43078600" w:rsidR="00313D4B" w:rsidRDefault="00313D4B" w:rsidP="2AB18120">
      <w:pPr>
        <w:pStyle w:val="Heading3"/>
        <w:rPr>
          <w:rFonts w:ascii="Tw Cen MT" w:eastAsia="Tw Cen MT" w:hAnsi="Tw Cen MT" w:cs="Tw Cen MT"/>
          <w:szCs w:val="28"/>
        </w:rPr>
      </w:pPr>
      <w:bookmarkStart w:id="64" w:name="_Toc165318604"/>
      <w:r>
        <w:t>Systems Architecture</w:t>
      </w:r>
      <w:bookmarkEnd w:id="64"/>
    </w:p>
    <w:p w14:paraId="29E43534" w14:textId="60D6F596" w:rsidR="00313D4B" w:rsidRDefault="00313D4B" w:rsidP="06BBE182">
      <w:pPr>
        <w:jc w:val="both"/>
      </w:pPr>
      <w:r>
        <w:t>Our proposed system architecture for multivariate time series forecasting using generative AI models consists of several key components</w:t>
      </w:r>
      <w:r w:rsidR="700A0523">
        <w:t>, as illustrated in Figure 2</w:t>
      </w:r>
      <w:r w:rsidR="425E643B">
        <w:t xml:space="preserve">. After obtaining data from the user, the dataset should be </w:t>
      </w:r>
      <w:r w:rsidR="4636BFC2">
        <w:t>processed</w:t>
      </w:r>
      <w:r w:rsidR="425E643B">
        <w:t xml:space="preserve"> initially. The following aspects </w:t>
      </w:r>
      <w:r w:rsidR="00461B8B">
        <w:t xml:space="preserve">are </w:t>
      </w:r>
      <w:r w:rsidR="425E643B">
        <w:t>included in this stage</w:t>
      </w:r>
      <w:r>
        <w:t>:</w:t>
      </w:r>
    </w:p>
    <w:p w14:paraId="407E375F" w14:textId="7E18113A" w:rsidR="00076835" w:rsidRDefault="00076835" w:rsidP="00076835">
      <w:pPr>
        <w:jc w:val="center"/>
      </w:pPr>
      <w:r w:rsidRPr="00076835">
        <w:rPr>
          <w:noProof/>
        </w:rPr>
        <w:drawing>
          <wp:inline distT="0" distB="0" distL="0" distR="0" wp14:anchorId="7C59DF2B" wp14:editId="056B5497">
            <wp:extent cx="3510116" cy="2265903"/>
            <wp:effectExtent l="0" t="0" r="0" b="0"/>
            <wp:docPr id="362997098" name="Picture 1" descr="A diagram of a system archite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2997098" name="Picture 1" descr="A diagram of a system architecture&#10;&#10;Description automatically generated"/>
                    <pic:cNvPicPr/>
                  </pic:nvPicPr>
                  <pic:blipFill>
                    <a:blip r:embed="rId27"/>
                    <a:stretch>
                      <a:fillRect/>
                    </a:stretch>
                  </pic:blipFill>
                  <pic:spPr>
                    <a:xfrm>
                      <a:off x="0" y="0"/>
                      <a:ext cx="3672056" cy="2370441"/>
                    </a:xfrm>
                    <a:prstGeom prst="rect">
                      <a:avLst/>
                    </a:prstGeom>
                  </pic:spPr>
                </pic:pic>
              </a:graphicData>
            </a:graphic>
          </wp:inline>
        </w:drawing>
      </w:r>
    </w:p>
    <w:p w14:paraId="28B95B4D" w14:textId="77777777" w:rsidR="00EB1994" w:rsidRDefault="00EB1994" w:rsidP="00B65293">
      <w:pPr>
        <w:jc w:val="both"/>
      </w:pPr>
    </w:p>
    <w:p w14:paraId="3DA85D64" w14:textId="77777777" w:rsidR="006A0E40" w:rsidRDefault="006A0E40" w:rsidP="06BBE182">
      <w:pPr>
        <w:jc w:val="both"/>
      </w:pPr>
      <w:r>
        <w:t>The system architecture describes the complete process that is followed. The end user uploads multivariate data in the form of a CSV file. This file is cleaned, missing value imputation, and merged according to the specifications. The data is then normalized and standardized to ensure that all values are on the same scale. This multivariate data is then used to train the Patch TST model. Once trained, the model is evaluated against the remaining dataset. This test produces predictions, which are subsequently utilized to make forecasts.</w:t>
      </w:r>
    </w:p>
    <w:p w14:paraId="3861416D" w14:textId="694CAD7C" w:rsidR="00DA0F64" w:rsidRPr="00DA0F64" w:rsidRDefault="00DA0F64" w:rsidP="06BBE182">
      <w:pPr>
        <w:jc w:val="both"/>
      </w:pPr>
      <w:r>
        <w:rPr>
          <w:b/>
          <w:bCs/>
        </w:rPr>
        <w:t>D</w:t>
      </w:r>
      <w:r w:rsidRPr="00DA0F64">
        <w:rPr>
          <w:b/>
          <w:bCs/>
        </w:rPr>
        <w:t>ata Integration</w:t>
      </w:r>
    </w:p>
    <w:p w14:paraId="0617D0F0" w14:textId="060CD61E" w:rsidR="00DA0F64" w:rsidRDefault="00DA0F64" w:rsidP="06BBE182">
      <w:pPr>
        <w:jc w:val="both"/>
      </w:pPr>
      <w:r w:rsidRPr="00DA0F64">
        <w:t xml:space="preserve">The data integration phase is a crucial step in the preprocessing pipeline, ensuring the quality and readiness of our multivariate time series dataset for forecasting with generative AI models. </w:t>
      </w:r>
    </w:p>
    <w:p w14:paraId="6801F4FB" w14:textId="3085EFBF" w:rsidR="00765DF7" w:rsidRPr="00765DF7" w:rsidRDefault="00765DF7" w:rsidP="06BBE182">
      <w:pPr>
        <w:jc w:val="both"/>
      </w:pPr>
      <w:r w:rsidRPr="00765DF7">
        <w:rPr>
          <w:b/>
          <w:bCs/>
        </w:rPr>
        <w:t>Handling Missing Values</w:t>
      </w:r>
      <w:r>
        <w:t xml:space="preserve"> </w:t>
      </w:r>
    </w:p>
    <w:p w14:paraId="162C9192" w14:textId="319855DC" w:rsidR="00765DF7" w:rsidRPr="00765DF7" w:rsidRDefault="00765DF7" w:rsidP="06BBE182">
      <w:pPr>
        <w:jc w:val="both"/>
      </w:pPr>
      <w:r w:rsidRPr="00765DF7">
        <w:t>We performed a missing</w:t>
      </w:r>
      <w:r w:rsidR="00461B8B">
        <w:t>-</w:t>
      </w:r>
      <w:r w:rsidRPr="00765DF7">
        <w:t>ness map analysis using R libraries, which revealed that our stock data had no missing values. Given the high quality of our dataset, no imputation techniques were required.</w:t>
      </w:r>
    </w:p>
    <w:p w14:paraId="4E8FAF78" w14:textId="051E1EFE" w:rsidR="00765DF7" w:rsidRPr="00765DF7" w:rsidRDefault="00765DF7" w:rsidP="06BBE182">
      <w:pPr>
        <w:jc w:val="both"/>
      </w:pPr>
      <w:r w:rsidRPr="00765DF7">
        <w:rPr>
          <w:b/>
          <w:bCs/>
        </w:rPr>
        <w:t>Outlier Detection and Management</w:t>
      </w:r>
    </w:p>
    <w:p w14:paraId="46D94E7A" w14:textId="1839AB25" w:rsidR="00765DF7" w:rsidRPr="00765DF7" w:rsidRDefault="00765DF7" w:rsidP="06BBE182">
      <w:pPr>
        <w:jc w:val="both"/>
      </w:pPr>
      <w:r w:rsidRPr="00765DF7">
        <w:t xml:space="preserve">We employed z-score and </w:t>
      </w:r>
      <w:r w:rsidR="00461B8B">
        <w:t>box plot</w:t>
      </w:r>
      <w:r w:rsidRPr="00765DF7">
        <w:t xml:space="preserve"> </w:t>
      </w:r>
      <w:r w:rsidR="75538721">
        <w:t>analysi</w:t>
      </w:r>
      <w:r>
        <w:t>s</w:t>
      </w:r>
      <w:r w:rsidRPr="00765DF7">
        <w:t xml:space="preserve"> to detect potential outliers in </w:t>
      </w:r>
      <w:r w:rsidR="7AEB991B">
        <w:t>the</w:t>
      </w:r>
      <w:r w:rsidRPr="00765DF7">
        <w:t xml:space="preserve"> dataset. While some volatile outliers were identified, we decided to retain them, as such volatility is inherent to stock data. Therefore, we did not exclude or transform any outliers, preserving the integrity of the dataset's underlying patterns and characteristics.</w:t>
      </w:r>
    </w:p>
    <w:p w14:paraId="2FE28F20" w14:textId="1CD0D049" w:rsidR="00DA0F64" w:rsidRPr="00DA0F64" w:rsidRDefault="00DA0F64" w:rsidP="06BBE182">
      <w:pPr>
        <w:jc w:val="both"/>
      </w:pPr>
      <w:r w:rsidRPr="00DA0F64">
        <w:rPr>
          <w:b/>
          <w:bCs/>
        </w:rPr>
        <w:t>Timestamp Management</w:t>
      </w:r>
    </w:p>
    <w:p w14:paraId="694E0873" w14:textId="1FA33250" w:rsidR="00DA0F64" w:rsidRPr="00DA0F64" w:rsidRDefault="00DA0F64" w:rsidP="06BBE182">
      <w:pPr>
        <w:jc w:val="both"/>
      </w:pPr>
      <w:r w:rsidRPr="00DA0F64">
        <w:t>Ensuring accurate temporal analysis and alignment across the time series, we reviewed and formatted all timestamps to maintain consistency throughout the dataset.</w:t>
      </w:r>
      <w:r w:rsidR="65090C4D">
        <w:t xml:space="preserve"> The timestamps were modified to include 2-hour time steps.</w:t>
      </w:r>
    </w:p>
    <w:p w14:paraId="51D2BBCB" w14:textId="740E637D" w:rsidR="00DA0F64" w:rsidRPr="00DA0F64" w:rsidRDefault="00DA0F64" w:rsidP="06BBE182">
      <w:pPr>
        <w:jc w:val="both"/>
      </w:pPr>
      <w:r w:rsidRPr="00DA0F64">
        <w:rPr>
          <w:b/>
          <w:bCs/>
        </w:rPr>
        <w:t>Feature Engineering</w:t>
      </w:r>
    </w:p>
    <w:p w14:paraId="71A71571" w14:textId="1B4909E9" w:rsidR="00DA0F64" w:rsidRPr="00DA0F64" w:rsidRDefault="00DA0F64" w:rsidP="06BBE182">
      <w:pPr>
        <w:jc w:val="both"/>
      </w:pPr>
      <w:r w:rsidRPr="00DA0F64">
        <w:lastRenderedPageBreak/>
        <w:t>To capture temporal dependencies, a crucial aspect of time series forecasting models, we constructed lagged features. These lagged features enable the models to learn from past behavior and patterns, enhancing their predictive capabilities.</w:t>
      </w:r>
    </w:p>
    <w:p w14:paraId="2703996A" w14:textId="726B095C" w:rsidR="00DA0F64" w:rsidRPr="00DA0F64" w:rsidRDefault="00DA0F64" w:rsidP="06BBE182">
      <w:pPr>
        <w:jc w:val="both"/>
      </w:pPr>
      <w:r w:rsidRPr="00DA0F64">
        <w:rPr>
          <w:b/>
          <w:bCs/>
        </w:rPr>
        <w:t>Data Transformation</w:t>
      </w:r>
    </w:p>
    <w:p w14:paraId="31EE7EF2" w14:textId="303C1E8E" w:rsidR="00DA0F64" w:rsidRPr="00DA0F64" w:rsidRDefault="00DA0F64" w:rsidP="06BBE182">
      <w:pPr>
        <w:jc w:val="both"/>
      </w:pPr>
      <w:r w:rsidRPr="00DA0F64">
        <w:t>To address any remaining null values, we implemented appropriate transformations, ensuring that our dataset did not contain any gaps that could lead to inaccuracies in prediction.</w:t>
      </w:r>
      <w:r w:rsidR="681A69DF">
        <w:t xml:space="preserve"> A simple interpolation was adopted for this purpose.</w:t>
      </w:r>
    </w:p>
    <w:p w14:paraId="6B3332E5" w14:textId="5A0FB8BF" w:rsidR="00DA0F64" w:rsidRPr="00DA0F64" w:rsidRDefault="00DA0F64" w:rsidP="06BBE182">
      <w:pPr>
        <w:jc w:val="both"/>
      </w:pPr>
      <w:r w:rsidRPr="00DA0F64">
        <w:rPr>
          <w:b/>
          <w:bCs/>
        </w:rPr>
        <w:t>Data Format Standardization</w:t>
      </w:r>
    </w:p>
    <w:p w14:paraId="2588DD29" w14:textId="58113DEC" w:rsidR="00DA0F64" w:rsidRPr="00DA0F64" w:rsidRDefault="00DA0F64" w:rsidP="06BBE182">
      <w:pPr>
        <w:jc w:val="both"/>
      </w:pPr>
      <w:r w:rsidRPr="00DA0F64">
        <w:t xml:space="preserve">To facilitate efficient handling by machine learning libraries, we converted our data into formats compatible with our analytical tools, primarily pandas </w:t>
      </w:r>
      <w:r w:rsidR="59E64694">
        <w:t>Data Frames</w:t>
      </w:r>
      <w:r w:rsidRPr="00DA0F64">
        <w:t xml:space="preserve"> and </w:t>
      </w:r>
      <w:proofErr w:type="spellStart"/>
      <w:r w:rsidR="00461B8B">
        <w:t>Numpy</w:t>
      </w:r>
      <w:proofErr w:type="spellEnd"/>
      <w:r w:rsidRPr="00DA0F64">
        <w:t xml:space="preserve"> arrays.</w:t>
      </w:r>
    </w:p>
    <w:p w14:paraId="0AE42EA5" w14:textId="6850F5B6" w:rsidR="00DA0F64" w:rsidRPr="00DA0F64" w:rsidRDefault="00DA0F64" w:rsidP="06BBE182">
      <w:pPr>
        <w:jc w:val="both"/>
      </w:pPr>
      <w:r w:rsidRPr="00DA0F64">
        <w:rPr>
          <w:b/>
          <w:bCs/>
        </w:rPr>
        <w:t>Normalization and Scaling</w:t>
      </w:r>
    </w:p>
    <w:p w14:paraId="0E99402B" w14:textId="39D57D37" w:rsidR="00DA0F64" w:rsidRPr="00DA0F64" w:rsidRDefault="00DA0F64" w:rsidP="06BBE182">
      <w:pPr>
        <w:jc w:val="both"/>
      </w:pPr>
      <w:r w:rsidRPr="00DA0F64">
        <w:t>Given the sensitivity of models to feature scales, we normalized our features using techniques such as min-max scaling and z-score normalization. This step ensures that each feature contributes equally to the model's training process, preventing any potential dominance of features with larger scales.</w:t>
      </w:r>
    </w:p>
    <w:p w14:paraId="3FF57292" w14:textId="305069D8" w:rsidR="00DA0F64" w:rsidRPr="00DA0F64" w:rsidRDefault="00DA0F64" w:rsidP="06BBE182">
      <w:pPr>
        <w:jc w:val="both"/>
      </w:pPr>
      <w:r w:rsidRPr="00DA0F64">
        <w:rPr>
          <w:b/>
          <w:bCs/>
        </w:rPr>
        <w:t>Train-Test Split</w:t>
      </w:r>
    </w:p>
    <w:p w14:paraId="283F7608" w14:textId="6217102F" w:rsidR="00DA0F64" w:rsidRPr="00DA0F64" w:rsidRDefault="00DA0F64" w:rsidP="06BBE182">
      <w:pPr>
        <w:jc w:val="both"/>
      </w:pPr>
      <w:r w:rsidRPr="00DA0F64">
        <w:t>To assess model performance and generalizability to new, unseen data, we divided the dataset into training, validation, and testing subsets</w:t>
      </w:r>
      <w:r w:rsidR="7A1428B8">
        <w:t xml:space="preserve"> as 70-20-10 ratios</w:t>
      </w:r>
      <w:r>
        <w:t>.</w:t>
      </w:r>
      <w:r w:rsidRPr="00DA0F64">
        <w:t xml:space="preserve"> This split maintains the integrity of our evaluation metrics and enables us to measure the model's ability to generalize to unseen scenarios.</w:t>
      </w:r>
    </w:p>
    <w:p w14:paraId="71D4ECBE" w14:textId="7B567846" w:rsidR="3286DE2C" w:rsidRDefault="64BB35A7" w:rsidP="06BBE182">
      <w:pPr>
        <w:jc w:val="both"/>
      </w:pPr>
      <w:r>
        <w:t xml:space="preserve">After the data is appropriately prepared and </w:t>
      </w:r>
      <w:r w:rsidR="1859AA96">
        <w:t>preprocessed</w:t>
      </w:r>
      <w:r w:rsidR="00DA0F64" w:rsidRPr="00DA0F64">
        <w:t xml:space="preserve">, we </w:t>
      </w:r>
      <w:r>
        <w:t>obtained and</w:t>
      </w:r>
      <w:r w:rsidR="00DA0F64" w:rsidRPr="00DA0F64">
        <w:t xml:space="preserve"> curated a robust dataset ready for advanced analytical processing and subsequent predictive modeling using generative AI techniques. </w:t>
      </w:r>
      <w:r>
        <w:t>The next stage is model training and its val</w:t>
      </w:r>
      <w:r w:rsidR="3F0084D0">
        <w:t>idation</w:t>
      </w:r>
      <w:r>
        <w:t>.</w:t>
      </w:r>
    </w:p>
    <w:p w14:paraId="26B2F23A" w14:textId="63AB6436" w:rsidR="00313D4B" w:rsidRDefault="29BB25A9" w:rsidP="06BBE182">
      <w:pPr>
        <w:jc w:val="both"/>
      </w:pPr>
      <w:r w:rsidRPr="2C1A83E2">
        <w:rPr>
          <w:b/>
        </w:rPr>
        <w:t>M</w:t>
      </w:r>
      <w:r w:rsidR="00313D4B" w:rsidRPr="2C1A83E2">
        <w:rPr>
          <w:b/>
        </w:rPr>
        <w:t>odel Training</w:t>
      </w:r>
    </w:p>
    <w:p w14:paraId="4516AAE8" w14:textId="5FF7A6EA" w:rsidR="00313D4B" w:rsidRDefault="00313D4B" w:rsidP="06BBE182">
      <w:pPr>
        <w:jc w:val="both"/>
      </w:pPr>
      <w:r>
        <w:t>The selected model</w:t>
      </w:r>
      <w:r w:rsidR="007D376D">
        <w:t>s</w:t>
      </w:r>
      <w:r>
        <w:t xml:space="preserve"> are trained on the preprocessed data using advanced techniques like adversarial training, variational inference, or self-attention mechanisms, depending on the model architecture.</w:t>
      </w:r>
      <w:r w:rsidR="331B32E4">
        <w:t xml:space="preserve"> A discussion of appropriate models is presented in section 3.2.</w:t>
      </w:r>
    </w:p>
    <w:p w14:paraId="4B2EB1D8" w14:textId="7F6529F7" w:rsidR="00313D4B" w:rsidRDefault="00313D4B" w:rsidP="06BBE182">
      <w:pPr>
        <w:jc w:val="both"/>
      </w:pPr>
      <w:r w:rsidRPr="2C1A83E2">
        <w:rPr>
          <w:b/>
        </w:rPr>
        <w:t>Forecasting</w:t>
      </w:r>
    </w:p>
    <w:p w14:paraId="11A7612C" w14:textId="4FC83FDB" w:rsidR="00313D4B" w:rsidRDefault="00313D4B" w:rsidP="06BBE182">
      <w:pPr>
        <w:jc w:val="both"/>
      </w:pPr>
      <w:r>
        <w:t>Once trained, the model</w:t>
      </w:r>
      <w:r w:rsidR="007D376D">
        <w:t xml:space="preserve">s </w:t>
      </w:r>
      <w:r>
        <w:t xml:space="preserve">can generate synthetic future data samples conditioned on the historical time series, </w:t>
      </w:r>
      <w:r w:rsidR="5D33E0AB">
        <w:t xml:space="preserve">and the aim is to </w:t>
      </w:r>
      <w:r>
        <w:t>forecas</w:t>
      </w:r>
      <w:r w:rsidR="05C5FE84">
        <w:t>t</w:t>
      </w:r>
      <w:r>
        <w:t xml:space="preserve"> future values of the multiple interdependent variables.</w:t>
      </w:r>
    </w:p>
    <w:p w14:paraId="4CBFF467" w14:textId="0930618E" w:rsidR="00893C10" w:rsidRPr="00893C10" w:rsidRDefault="00313D4B" w:rsidP="06BBE182">
      <w:pPr>
        <w:jc w:val="both"/>
      </w:pPr>
      <w:r w:rsidRPr="4DC82155">
        <w:rPr>
          <w:b/>
        </w:rPr>
        <w:t>Evaluation</w:t>
      </w:r>
      <w:r>
        <w:t xml:space="preserve"> </w:t>
      </w:r>
    </w:p>
    <w:p w14:paraId="3E7B31CD" w14:textId="499A26E3" w:rsidR="00893C10" w:rsidRPr="00893C10" w:rsidRDefault="47DC5107" w:rsidP="06BBE182">
      <w:pPr>
        <w:jc w:val="both"/>
      </w:pPr>
      <w:r>
        <w:t>The forecasted values are evaluated against held-out test data using appropriate metrics such as mean squared error</w:t>
      </w:r>
      <w:r w:rsidR="56748907">
        <w:t xml:space="preserve"> (MSE)</w:t>
      </w:r>
      <w:r>
        <w:t>, mean absolute percentage error</w:t>
      </w:r>
      <w:r w:rsidR="24867873">
        <w:t xml:space="preserve"> (MAP)</w:t>
      </w:r>
      <w:r>
        <w:t>, and directional accuracy.</w:t>
      </w:r>
    </w:p>
    <w:p w14:paraId="00333389" w14:textId="21497D86" w:rsidR="607524FD" w:rsidRDefault="00E751D1" w:rsidP="00E751D1">
      <w:pPr>
        <w:jc w:val="center"/>
      </w:pPr>
      <w:r w:rsidRPr="00076835">
        <w:rPr>
          <w:noProof/>
        </w:rPr>
        <w:lastRenderedPageBreak/>
        <w:drawing>
          <wp:inline distT="0" distB="0" distL="0" distR="0" wp14:anchorId="724BF565" wp14:editId="1B614AB5">
            <wp:extent cx="2378730" cy="1535554"/>
            <wp:effectExtent l="0" t="0" r="0" b="1270"/>
            <wp:docPr id="700694814" name="Picture 1" descr="A diagram of a system archite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2997098" name="Picture 1" descr="A diagram of a system architecture&#10;&#10;Description automatically generated"/>
                    <pic:cNvPicPr/>
                  </pic:nvPicPr>
                  <pic:blipFill>
                    <a:blip r:embed="rId27"/>
                    <a:stretch>
                      <a:fillRect/>
                    </a:stretch>
                  </pic:blipFill>
                  <pic:spPr>
                    <a:xfrm>
                      <a:off x="0" y="0"/>
                      <a:ext cx="2507669" cy="1618789"/>
                    </a:xfrm>
                    <a:prstGeom prst="rect">
                      <a:avLst/>
                    </a:prstGeom>
                  </pic:spPr>
                </pic:pic>
              </a:graphicData>
            </a:graphic>
          </wp:inline>
        </w:drawing>
      </w:r>
      <w:commentRangeStart w:id="65"/>
    </w:p>
    <w:p w14:paraId="5B63ED37" w14:textId="71DF040D" w:rsidR="0EE4917A" w:rsidRDefault="2145B0BC" w:rsidP="06BBE182">
      <w:pPr>
        <w:pStyle w:val="Caption"/>
        <w:jc w:val="center"/>
        <w:rPr>
          <w:rFonts w:ascii="Calibri" w:eastAsia="Calibri" w:hAnsi="Calibri" w:cs="Calibri"/>
        </w:rPr>
      </w:pPr>
      <w:bookmarkStart w:id="66" w:name="_Toc165330014"/>
      <w:r>
        <w:t xml:space="preserve">Figure </w:t>
      </w:r>
      <w:r w:rsidR="00EC1B2A">
        <w:rPr>
          <w:color w:val="2B579A"/>
          <w:shd w:val="clear" w:color="auto" w:fill="E6E6E6"/>
        </w:rPr>
        <w:fldChar w:fldCharType="begin"/>
      </w:r>
      <w:r w:rsidR="00EC1B2A">
        <w:instrText>SEQ Figure \* ARABIC</w:instrText>
      </w:r>
      <w:r w:rsidR="00EC1B2A">
        <w:rPr>
          <w:color w:val="2B579A"/>
          <w:shd w:val="clear" w:color="auto" w:fill="E6E6E6"/>
        </w:rPr>
        <w:fldChar w:fldCharType="separate"/>
      </w:r>
      <w:r w:rsidR="00EC1B2A">
        <w:rPr>
          <w:noProof/>
          <w:color w:val="2B579A"/>
          <w:shd w:val="clear" w:color="auto" w:fill="E6E6E6"/>
        </w:rPr>
        <w:t>2</w:t>
      </w:r>
      <w:r w:rsidR="00EC1B2A">
        <w:rPr>
          <w:color w:val="2B579A"/>
          <w:shd w:val="clear" w:color="auto" w:fill="E6E6E6"/>
        </w:rPr>
        <w:fldChar w:fldCharType="end"/>
      </w:r>
      <w:r w:rsidRPr="65CDC0CB">
        <w:rPr>
          <w:rFonts w:ascii="Calibri" w:eastAsia="Calibri" w:hAnsi="Calibri" w:cs="Calibri"/>
        </w:rPr>
        <w:t xml:space="preserve">: </w:t>
      </w:r>
      <w:r w:rsidR="37754DAB" w:rsidRPr="65CDC0CB">
        <w:rPr>
          <w:rFonts w:ascii="Calibri" w:eastAsia="Calibri" w:hAnsi="Calibri" w:cs="Calibri"/>
        </w:rPr>
        <w:t>S</w:t>
      </w:r>
      <w:r w:rsidRPr="65CDC0CB">
        <w:rPr>
          <w:rFonts w:ascii="Calibri" w:eastAsia="Calibri" w:hAnsi="Calibri" w:cs="Calibri"/>
        </w:rPr>
        <w:t>ystem architecture</w:t>
      </w:r>
      <w:commentRangeEnd w:id="65"/>
      <w:r w:rsidR="0074197A">
        <w:rPr>
          <w:rStyle w:val="CommentReference"/>
          <w:iCs w:val="0"/>
        </w:rPr>
        <w:commentReference w:id="65"/>
      </w:r>
      <w:bookmarkEnd w:id="66"/>
    </w:p>
    <w:p w14:paraId="6218F54A" w14:textId="67266684" w:rsidR="00893C10" w:rsidRDefault="6A64D145" w:rsidP="2AB18120">
      <w:pPr>
        <w:pStyle w:val="Heading3"/>
        <w:numPr>
          <w:ilvl w:val="0"/>
          <w:numId w:val="0"/>
        </w:numPr>
      </w:pPr>
      <w:bookmarkStart w:id="67" w:name="_Toc165318605"/>
      <w:r>
        <w:t>Systems Security</w:t>
      </w:r>
      <w:bookmarkEnd w:id="67"/>
    </w:p>
    <w:p w14:paraId="746BAE94" w14:textId="3E545896" w:rsidR="00781925" w:rsidRPr="00781925" w:rsidRDefault="5D1CA31B" w:rsidP="06BBE182">
      <w:pPr>
        <w:jc w:val="both"/>
      </w:pPr>
      <w:commentRangeStart w:id="68"/>
      <w:commentRangeStart w:id="69"/>
      <w:r>
        <w:t>All three models</w:t>
      </w:r>
      <w:r w:rsidR="6CF3EB09">
        <w:t>,</w:t>
      </w:r>
      <w:r>
        <w:t xml:space="preserve"> </w:t>
      </w:r>
      <w:commentRangeEnd w:id="68"/>
      <w:r>
        <w:rPr>
          <w:rStyle w:val="CommentReference"/>
        </w:rPr>
        <w:commentReference w:id="68"/>
      </w:r>
      <w:commentRangeEnd w:id="69"/>
      <w:r w:rsidR="00E4059D">
        <w:rPr>
          <w:rStyle w:val="CommentReference"/>
        </w:rPr>
        <w:commentReference w:id="69"/>
      </w:r>
      <w:r w:rsidR="62D4BB5E">
        <w:t xml:space="preserve">noted in the above section, </w:t>
      </w:r>
      <w:r>
        <w:t xml:space="preserve">encode data as part of the unsupervised machine learning process. In this process, </w:t>
      </w:r>
      <w:r w:rsidR="0E17D99E">
        <w:t>data is converted into numeric</w:t>
      </w:r>
      <w:r w:rsidR="01588FD9">
        <w:t xml:space="preserve">al </w:t>
      </w:r>
      <w:r w:rsidR="0E17D99E">
        <w:t>vector</w:t>
      </w:r>
      <w:r w:rsidR="15156AB8">
        <w:t>s</w:t>
      </w:r>
      <w:r w:rsidR="00461B8B">
        <w:t xml:space="preserve">. </w:t>
      </w:r>
      <w:r w:rsidR="5A8EC528">
        <w:t xml:space="preserve">This conversion can be made using three </w:t>
      </w:r>
      <w:r w:rsidR="00C6584A">
        <w:t>different</w:t>
      </w:r>
      <w:r w:rsidR="5A8EC528">
        <w:t xml:space="preserve"> raw data: relational, textual, and images [3</w:t>
      </w:r>
      <w:r w:rsidR="4B931943">
        <w:t>0]</w:t>
      </w:r>
      <w:r w:rsidR="182CA0FC">
        <w:t>.</w:t>
      </w:r>
      <w:r w:rsidR="4B931943">
        <w:t xml:space="preserve"> </w:t>
      </w:r>
    </w:p>
    <w:p w14:paraId="2B331FDD" w14:textId="2057EF00" w:rsidR="67E07356" w:rsidRDefault="411406A4" w:rsidP="15DA88CB">
      <w:pPr>
        <w:pStyle w:val="Heading3"/>
      </w:pPr>
      <w:bookmarkStart w:id="70" w:name="_Toc165318606"/>
      <w:r>
        <w:t>Systems Data Flows</w:t>
      </w:r>
      <w:bookmarkEnd w:id="70"/>
    </w:p>
    <w:p w14:paraId="0358B2D5" w14:textId="71AF4A3C" w:rsidR="6F775B96" w:rsidRDefault="6F775B96" w:rsidP="04F8163E">
      <w:pPr>
        <w:jc w:val="both"/>
      </w:pPr>
      <w:r>
        <w:t xml:space="preserve">The system data flow for multivariate time series forecasting is depicted in </w:t>
      </w:r>
      <w:r w:rsidR="0EC41EFD">
        <w:t>Figure 3</w:t>
      </w:r>
      <w:r>
        <w:t>. Initially, the process commences with the aggregation of stock market data</w:t>
      </w:r>
      <w:r w:rsidR="4B88201A">
        <w:t xml:space="preserve"> as the input data</w:t>
      </w:r>
      <w:r>
        <w:t xml:space="preserve">, which is subjected to </w:t>
      </w:r>
      <w:r w:rsidR="0658E779">
        <w:t xml:space="preserve">multiple </w:t>
      </w:r>
      <w:r>
        <w:t xml:space="preserve">data preprocessing </w:t>
      </w:r>
      <w:r w:rsidR="31276771">
        <w:t xml:space="preserve">steps </w:t>
      </w:r>
      <w:r>
        <w:t xml:space="preserve">to ensure consistency and to mitigate any </w:t>
      </w:r>
      <w:r w:rsidR="00C6584A">
        <w:t>discrepancies,</w:t>
      </w:r>
      <w:r>
        <w:t xml:space="preserve"> such as missing values. </w:t>
      </w:r>
      <w:r w:rsidR="452B1FA9">
        <w:t>After</w:t>
      </w:r>
      <w:r>
        <w:t xml:space="preserve"> preprocessing, an optimal model is selected based on the specific </w:t>
      </w:r>
      <w:r w:rsidR="06C9CEFD">
        <w:t>objectives</w:t>
      </w:r>
      <w:r>
        <w:t xml:space="preserve"> and </w:t>
      </w:r>
      <w:r w:rsidR="06C9CEFD">
        <w:t xml:space="preserve">inherent </w:t>
      </w:r>
      <w:r>
        <w:t>patterns within the data. This model is then trained, leveraging historical data to discern underlying trends and dependencies. Post</w:t>
      </w:r>
      <w:r w:rsidR="57AD1D34">
        <w:t>-</w:t>
      </w:r>
      <w:r>
        <w:t>training, the model undergoes a thorough evaluation phase, wherein its predictive performance is scrutinized against a set of unseen data to ascertain its forecasting accuracy and generalizability. The culmination of this pipeline is the forecasting phase, where the model is deployed to generate predictions about future stock market trends, providing valuable insights for decision-making processes.</w:t>
      </w:r>
      <w:r w:rsidR="249BA0F8">
        <w:t xml:space="preserve"> </w:t>
      </w:r>
      <w:r w:rsidR="45EC1824" w:rsidRPr="04F8163E">
        <w:rPr>
          <w:rFonts w:ascii="Calibri" w:eastAsia="Calibri" w:hAnsi="Calibri" w:cs="Calibri"/>
        </w:rPr>
        <w:t>Model exploration and implementation during development is needed at that stage, the model and overall forecasting pipeline are still being explored, tested, and refined. Evaluating the model's effectiveness by performing evaluation and validation on the entire pipeline is highly during this development phase.</w:t>
      </w:r>
    </w:p>
    <w:p w14:paraId="6815D85B" w14:textId="458D400F" w:rsidR="4F58F778" w:rsidRDefault="4F58F778" w:rsidP="7A03254D">
      <w:pPr>
        <w:jc w:val="both"/>
        <w:rPr>
          <w:rFonts w:ascii="Calibri" w:eastAsia="Calibri" w:hAnsi="Calibri" w:cs="Calibri"/>
        </w:rPr>
      </w:pPr>
      <w:r>
        <w:rPr>
          <w:noProof/>
          <w:color w:val="2B579A"/>
          <w:shd w:val="clear" w:color="auto" w:fill="E6E6E6"/>
        </w:rPr>
        <w:drawing>
          <wp:inline distT="0" distB="0" distL="0" distR="0" wp14:anchorId="31F60A49" wp14:editId="7D6B00CC">
            <wp:extent cx="6400800" cy="2847975"/>
            <wp:effectExtent l="0" t="0" r="0" b="0"/>
            <wp:docPr id="186915450" name="Picture 139969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969281"/>
                    <pic:cNvPicPr/>
                  </pic:nvPicPr>
                  <pic:blipFill>
                    <a:blip r:embed="rId28">
                      <a:extLst>
                        <a:ext uri="{28A0092B-C50C-407E-A947-70E740481C1C}">
                          <a14:useLocalDpi xmlns:a14="http://schemas.microsoft.com/office/drawing/2010/main" val="0"/>
                        </a:ext>
                      </a:extLst>
                    </a:blip>
                    <a:stretch>
                      <a:fillRect/>
                    </a:stretch>
                  </pic:blipFill>
                  <pic:spPr>
                    <a:xfrm>
                      <a:off x="0" y="0"/>
                      <a:ext cx="6400800" cy="2847975"/>
                    </a:xfrm>
                    <a:prstGeom prst="rect">
                      <a:avLst/>
                    </a:prstGeom>
                  </pic:spPr>
                </pic:pic>
              </a:graphicData>
            </a:graphic>
          </wp:inline>
        </w:drawing>
      </w:r>
    </w:p>
    <w:p w14:paraId="1A5B7081" w14:textId="1C024796" w:rsidR="70AE9BDF" w:rsidRDefault="757DCE5D" w:rsidP="306D9B1E">
      <w:pPr>
        <w:pStyle w:val="Caption"/>
        <w:jc w:val="center"/>
        <w:rPr>
          <w:rFonts w:ascii="Calibri" w:eastAsia="Calibri" w:hAnsi="Calibri" w:cs="Calibri"/>
        </w:rPr>
      </w:pPr>
      <w:bookmarkStart w:id="71" w:name="_Toc165330015"/>
      <w:r>
        <w:t xml:space="preserve">Figure </w:t>
      </w:r>
      <w:r w:rsidR="00EC1B2A">
        <w:rPr>
          <w:color w:val="2B579A"/>
          <w:shd w:val="clear" w:color="auto" w:fill="E6E6E6"/>
        </w:rPr>
        <w:fldChar w:fldCharType="begin"/>
      </w:r>
      <w:r w:rsidR="00EC1B2A">
        <w:instrText>SEQ Figure \* ARABIC</w:instrText>
      </w:r>
      <w:r w:rsidR="00EC1B2A">
        <w:rPr>
          <w:color w:val="2B579A"/>
          <w:shd w:val="clear" w:color="auto" w:fill="E6E6E6"/>
        </w:rPr>
        <w:fldChar w:fldCharType="separate"/>
      </w:r>
      <w:r w:rsidR="00EC1B2A">
        <w:rPr>
          <w:noProof/>
          <w:color w:val="2B579A"/>
          <w:shd w:val="clear" w:color="auto" w:fill="E6E6E6"/>
        </w:rPr>
        <w:t>3</w:t>
      </w:r>
      <w:r w:rsidR="00EC1B2A">
        <w:rPr>
          <w:color w:val="2B579A"/>
          <w:shd w:val="clear" w:color="auto" w:fill="E6E6E6"/>
        </w:rPr>
        <w:fldChar w:fldCharType="end"/>
      </w:r>
      <w:r w:rsidR="00EC1B2A">
        <w:t>:</w:t>
      </w:r>
      <w:r w:rsidRPr="65CDC0CB">
        <w:rPr>
          <w:rFonts w:ascii="Calibri" w:eastAsia="Calibri" w:hAnsi="Calibri" w:cs="Calibri"/>
        </w:rPr>
        <w:t xml:space="preserve"> A </w:t>
      </w:r>
      <w:r w:rsidR="00C6584A" w:rsidRPr="65CDC0CB">
        <w:rPr>
          <w:rFonts w:ascii="Calibri" w:eastAsia="Calibri" w:hAnsi="Calibri" w:cs="Calibri"/>
        </w:rPr>
        <w:t>schematic system</w:t>
      </w:r>
      <w:r w:rsidRPr="65CDC0CB">
        <w:rPr>
          <w:rFonts w:ascii="Calibri" w:eastAsia="Calibri" w:hAnsi="Calibri" w:cs="Calibri"/>
        </w:rPr>
        <w:t xml:space="preserve"> </w:t>
      </w:r>
      <w:r w:rsidR="1DE62E34" w:rsidRPr="65CDC0CB">
        <w:rPr>
          <w:rFonts w:ascii="Calibri" w:eastAsia="Calibri" w:hAnsi="Calibri" w:cs="Calibri"/>
        </w:rPr>
        <w:t xml:space="preserve">of </w:t>
      </w:r>
      <w:r w:rsidRPr="65CDC0CB">
        <w:rPr>
          <w:rFonts w:ascii="Calibri" w:eastAsia="Calibri" w:hAnsi="Calibri" w:cs="Calibri"/>
        </w:rPr>
        <w:t>data flows, from the input to the output</w:t>
      </w:r>
      <w:r w:rsidR="004865B7" w:rsidRPr="65CDC0CB">
        <w:rPr>
          <w:rFonts w:ascii="Calibri" w:eastAsia="Calibri" w:hAnsi="Calibri" w:cs="Calibri"/>
        </w:rPr>
        <w:t>.</w:t>
      </w:r>
      <w:bookmarkEnd w:id="71"/>
    </w:p>
    <w:p w14:paraId="43046F29" w14:textId="36E55869" w:rsidR="00543CAE" w:rsidRDefault="2B0EDFA2" w:rsidP="61049350">
      <w:pPr>
        <w:pStyle w:val="Heading3"/>
        <w:numPr>
          <w:ilvl w:val="0"/>
          <w:numId w:val="0"/>
        </w:numPr>
        <w:rPr>
          <w:b/>
        </w:rPr>
      </w:pPr>
      <w:bookmarkStart w:id="72" w:name="_Toc165318607"/>
      <w:r>
        <w:lastRenderedPageBreak/>
        <w:t>Algorithms</w:t>
      </w:r>
      <w:r w:rsidR="6A64D145">
        <w:t xml:space="preserve"> &amp; </w:t>
      </w:r>
      <w:r>
        <w:t>Analysis</w:t>
      </w:r>
      <w:bookmarkEnd w:id="72"/>
    </w:p>
    <w:p w14:paraId="1BE550AA" w14:textId="037A50B6" w:rsidR="61049350" w:rsidRDefault="61049350" w:rsidP="61049350"/>
    <w:p w14:paraId="4F1C2393" w14:textId="72EBCAAF" w:rsidR="00543CAE" w:rsidRDefault="6216C820" w:rsidP="43992C46">
      <w:pPr>
        <w:jc w:val="both"/>
      </w:pPr>
      <w:r>
        <w:t xml:space="preserve">Our research efforts have focused on the implementation of generative AI models capable of handling multiple variables, answering the needs of predicting time series. The algorithms employed are </w:t>
      </w:r>
      <w:r w:rsidR="4F043295">
        <w:t>aimed to capture complex temporal dependencies and patterns inherent in the dataset.</w:t>
      </w:r>
    </w:p>
    <w:p w14:paraId="48DAA740" w14:textId="746B54B0" w:rsidR="4F043295" w:rsidRDefault="4F043295" w:rsidP="43992C46">
      <w:pPr>
        <w:jc w:val="both"/>
        <w:rPr>
          <w:b/>
          <w:bCs/>
        </w:rPr>
      </w:pPr>
      <w:r w:rsidRPr="43992C46">
        <w:rPr>
          <w:b/>
          <w:bCs/>
        </w:rPr>
        <w:t>Transformer model</w:t>
      </w:r>
    </w:p>
    <w:p w14:paraId="068BB779" w14:textId="634A6E6F" w:rsidR="4F043295" w:rsidRDefault="4F043295" w:rsidP="43992C46">
      <w:pPr>
        <w:jc w:val="both"/>
      </w:pPr>
      <w:r>
        <w:t>Given the robust self-</w:t>
      </w:r>
      <w:r w:rsidR="10FD9743">
        <w:t>attention</w:t>
      </w:r>
      <w:r>
        <w:t xml:space="preserve"> mechanism of transformers, it can effectively capture both long-range spatial information and local patterns</w:t>
      </w:r>
      <w:r w:rsidR="5B5EAF16">
        <w:t xml:space="preserve">. Hence, the transformers can be used to specifically </w:t>
      </w:r>
      <w:r w:rsidR="33D32CBF">
        <w:t>focus</w:t>
      </w:r>
      <w:r w:rsidR="5B5EAF16">
        <w:t xml:space="preserve"> on relevant parts of the input sequence and potentially figure </w:t>
      </w:r>
      <w:r w:rsidR="06CA6981">
        <w:t>out</w:t>
      </w:r>
      <w:r w:rsidR="5B5EAF16">
        <w:t xml:space="preserve"> the underlying p</w:t>
      </w:r>
      <w:r w:rsidR="77E98EAE">
        <w:t>atterns.</w:t>
      </w:r>
    </w:p>
    <w:p w14:paraId="66A5D20B" w14:textId="4148AF37" w:rsidR="76CA40F4" w:rsidRDefault="76CA40F4" w:rsidP="43992C46">
      <w:pPr>
        <w:jc w:val="both"/>
        <w:rPr>
          <w:b/>
          <w:bCs/>
        </w:rPr>
      </w:pPr>
      <w:r w:rsidRPr="43992C46">
        <w:rPr>
          <w:b/>
          <w:bCs/>
        </w:rPr>
        <w:t>Integrated VAE-GAN</w:t>
      </w:r>
    </w:p>
    <w:p w14:paraId="38140F9C" w14:textId="40EE3C4A" w:rsidR="76CA40F4" w:rsidRDefault="76CA40F4" w:rsidP="43992C46">
      <w:pPr>
        <w:jc w:val="both"/>
      </w:pPr>
      <w:r>
        <w:t xml:space="preserve">The investigation of VAE and GAN networks, as well as their combined variations, showed </w:t>
      </w:r>
      <w:r w:rsidR="7377788E">
        <w:t>an enormous</w:t>
      </w:r>
      <w:r>
        <w:t xml:space="preserve"> potential in using these algorithms because the underlying aspects of </w:t>
      </w:r>
      <w:r w:rsidR="73B0A397">
        <w:t>both</w:t>
      </w:r>
      <w:r w:rsidR="017632C7">
        <w:t xml:space="preserve"> is to encode data into a compressed yet representative format and this means that the network is trying to extract the most important aspects of the dataset. </w:t>
      </w:r>
      <w:r w:rsidR="033A26EE">
        <w:t xml:space="preserve">It is important to note that the decoding aspect or generating synthesized undetectable samples based on the </w:t>
      </w:r>
      <w:r w:rsidR="4A623C86">
        <w:t>training</w:t>
      </w:r>
      <w:r w:rsidR="033A26EE">
        <w:t xml:space="preserve"> requires successfully recognizing those underlying patterns. Hence, this would potentially match the expectations of this stud</w:t>
      </w:r>
      <w:r w:rsidR="555B58D0">
        <w:t>y.</w:t>
      </w:r>
    </w:p>
    <w:p w14:paraId="28E1E21C" w14:textId="501F230B" w:rsidR="555B58D0" w:rsidRDefault="555B58D0" w:rsidP="43992C46">
      <w:pPr>
        <w:jc w:val="both"/>
      </w:pPr>
      <w:r>
        <w:t xml:space="preserve">Both approaches can be adopted with certain considerations. First, it is important to note that the default GAN or VAE version, are not capable of working with time series data. Conversely, the </w:t>
      </w:r>
      <w:r w:rsidR="00C6584A">
        <w:t>transformers'</w:t>
      </w:r>
      <w:r>
        <w:t xml:space="preserve"> default behavior, </w:t>
      </w:r>
      <w:r w:rsidR="4D70CD67">
        <w:t>since it</w:t>
      </w:r>
      <w:r>
        <w:t xml:space="preserve"> is based on </w:t>
      </w:r>
      <w:r w:rsidR="00C6584A">
        <w:t>the sequence</w:t>
      </w:r>
      <w:r w:rsidR="4D0D6750">
        <w:t xml:space="preserve"> of data, can be utilized for time series data. This aspect potentially leads to mor</w:t>
      </w:r>
      <w:r w:rsidR="00C6584A">
        <w:t>e</w:t>
      </w:r>
      <w:r w:rsidR="4D0D6750">
        <w:t xml:space="preserve"> complicated implementations of VAE-GAN in comparison to transformers.</w:t>
      </w:r>
      <w:r w:rsidR="5E177CC1">
        <w:t xml:space="preserve"> Transformers </w:t>
      </w:r>
      <w:r w:rsidR="28A97535">
        <w:t>can</w:t>
      </w:r>
      <w:r w:rsidR="5E177CC1">
        <w:t xml:space="preserve"> analyze </w:t>
      </w:r>
      <w:r w:rsidR="00C6584A">
        <w:t>entire sequences</w:t>
      </w:r>
      <w:r w:rsidR="5E177CC1">
        <w:t xml:space="preserve"> at once, </w:t>
      </w:r>
      <w:r w:rsidR="28A97535">
        <w:t>allowing</w:t>
      </w:r>
      <w:r w:rsidR="5E177CC1">
        <w:t xml:space="preserve"> for quicker training periods and the capacity to manage sequences significantly longer </w:t>
      </w:r>
      <w:r w:rsidR="28A97535">
        <w:t>than</w:t>
      </w:r>
      <w:r w:rsidR="5E177CC1">
        <w:t xml:space="preserve"> those handled by RNNs. Also, the use of a self-attention mechanism in transformers means the model can consider the full sequence of data all at the same time.</w:t>
      </w:r>
    </w:p>
    <w:p w14:paraId="593DFB85" w14:textId="0C3A99D4" w:rsidR="002E3410" w:rsidRPr="002E3410" w:rsidRDefault="00543CAE" w:rsidP="06BBE182">
      <w:pPr>
        <w:pStyle w:val="Heading2"/>
      </w:pPr>
      <w:bookmarkStart w:id="73" w:name="_Toc165318608"/>
      <w:r w:rsidRPr="00543CAE">
        <w:t>Machine Learning</w:t>
      </w:r>
      <w:bookmarkEnd w:id="73"/>
    </w:p>
    <w:p w14:paraId="2701B293" w14:textId="4CA3128E" w:rsidR="00543CAE" w:rsidRPr="00543CAE" w:rsidRDefault="00543CAE" w:rsidP="6E2121BE">
      <w:pPr>
        <w:pStyle w:val="Heading3"/>
        <w:numPr>
          <w:ilvl w:val="0"/>
          <w:numId w:val="0"/>
        </w:numPr>
        <w:rPr>
          <w:b/>
        </w:rPr>
      </w:pPr>
      <w:bookmarkStart w:id="74" w:name="_Toc165318609"/>
      <w:r w:rsidRPr="30C26948">
        <w:rPr>
          <w:b/>
        </w:rPr>
        <w:t>Model Exploration</w:t>
      </w:r>
      <w:bookmarkEnd w:id="74"/>
    </w:p>
    <w:p w14:paraId="0B8D58C8" w14:textId="3EDE6CE6" w:rsidR="0AAE742E" w:rsidRDefault="0AAE742E" w:rsidP="6E2121BE">
      <w:pPr>
        <w:spacing w:line="257" w:lineRule="auto"/>
        <w:ind w:left="-20" w:right="-20"/>
        <w:jc w:val="both"/>
      </w:pPr>
      <w:r w:rsidRPr="6E2121BE">
        <w:rPr>
          <w:rFonts w:ascii="Calibri" w:eastAsia="Calibri" w:hAnsi="Calibri" w:cs="Calibri"/>
        </w:rPr>
        <w:t xml:space="preserve">During the first phase of our research, we </w:t>
      </w:r>
      <w:r w:rsidR="41F51981" w:rsidRPr="30C26948">
        <w:rPr>
          <w:rFonts w:ascii="Calibri" w:eastAsia="Calibri" w:hAnsi="Calibri" w:cs="Calibri"/>
        </w:rPr>
        <w:t>investigated</w:t>
      </w:r>
      <w:r w:rsidRPr="6E2121BE">
        <w:rPr>
          <w:rFonts w:ascii="Calibri" w:eastAsia="Calibri" w:hAnsi="Calibri" w:cs="Calibri"/>
        </w:rPr>
        <w:t xml:space="preserve"> various machine learning models designed to address the complexity inherent in time series data processing, notably in forecasting and prediction. Our research focused on two key criteria: the models' ability to handle temporal data and their compatibility with multivariate time series analysis. These factors were critical since we wanted to attain high accuracy in forecasting future values while also understanding the various temporal connections inherent in the dataset.</w:t>
      </w:r>
    </w:p>
    <w:p w14:paraId="247FCCA1" w14:textId="172624ED" w:rsidR="0AAE742E" w:rsidRDefault="0AAE742E" w:rsidP="6E2121BE">
      <w:pPr>
        <w:spacing w:line="257" w:lineRule="auto"/>
        <w:ind w:left="-20" w:right="-20"/>
        <w:jc w:val="both"/>
        <w:rPr>
          <w:rFonts w:ascii="Calibri" w:eastAsia="Calibri" w:hAnsi="Calibri" w:cs="Calibri"/>
        </w:rPr>
      </w:pPr>
      <w:r w:rsidRPr="6E2121BE">
        <w:rPr>
          <w:rFonts w:ascii="Calibri" w:eastAsia="Calibri" w:hAnsi="Calibri" w:cs="Calibri"/>
        </w:rPr>
        <w:t>As we looked deeper into the literature, narrowing our focus to finance and stock markets</w:t>
      </w:r>
      <w:r w:rsidR="1FE5C11F" w:rsidRPr="30C26948">
        <w:rPr>
          <w:rFonts w:ascii="Calibri" w:eastAsia="Calibri" w:hAnsi="Calibri" w:cs="Calibri"/>
        </w:rPr>
        <w:t xml:space="preserve"> as a demonstration dataset</w:t>
      </w:r>
      <w:r w:rsidRPr="6E2121BE">
        <w:rPr>
          <w:rFonts w:ascii="Calibri" w:eastAsia="Calibri" w:hAnsi="Calibri" w:cs="Calibri"/>
        </w:rPr>
        <w:t xml:space="preserve">, we </w:t>
      </w:r>
      <w:r w:rsidR="7F4C236E" w:rsidRPr="30C26948">
        <w:rPr>
          <w:rFonts w:ascii="Calibri" w:eastAsia="Calibri" w:hAnsi="Calibri" w:cs="Calibri"/>
        </w:rPr>
        <w:t>observed</w:t>
      </w:r>
      <w:r w:rsidR="4A03EBBD" w:rsidRPr="30C26948">
        <w:rPr>
          <w:rFonts w:ascii="Calibri" w:eastAsia="Calibri" w:hAnsi="Calibri" w:cs="Calibri"/>
        </w:rPr>
        <w:t xml:space="preserve"> th</w:t>
      </w:r>
      <w:r w:rsidR="27F3EB8B" w:rsidRPr="30C26948">
        <w:rPr>
          <w:rFonts w:ascii="Calibri" w:eastAsia="Calibri" w:hAnsi="Calibri" w:cs="Calibri"/>
        </w:rPr>
        <w:t>at it is</w:t>
      </w:r>
      <w:r w:rsidR="4A03EBBD" w:rsidRPr="30C26948">
        <w:rPr>
          <w:rFonts w:ascii="Calibri" w:eastAsia="Calibri" w:hAnsi="Calibri" w:cs="Calibri"/>
        </w:rPr>
        <w:t xml:space="preserve"> </w:t>
      </w:r>
      <w:r w:rsidR="27F3EB8B" w:rsidRPr="30C26948">
        <w:rPr>
          <w:rFonts w:ascii="Calibri" w:eastAsia="Calibri" w:hAnsi="Calibri" w:cs="Calibri"/>
        </w:rPr>
        <w:t xml:space="preserve">required </w:t>
      </w:r>
      <w:r w:rsidR="2A079608" w:rsidRPr="30C26948">
        <w:rPr>
          <w:rFonts w:ascii="Calibri" w:eastAsia="Calibri" w:hAnsi="Calibri" w:cs="Calibri"/>
        </w:rPr>
        <w:t>to tackle</w:t>
      </w:r>
      <w:r w:rsidR="4A03EBBD" w:rsidRPr="30C26948">
        <w:rPr>
          <w:rFonts w:ascii="Calibri" w:eastAsia="Calibri" w:hAnsi="Calibri" w:cs="Calibri"/>
        </w:rPr>
        <w:t xml:space="preserve"> </w:t>
      </w:r>
      <w:r w:rsidR="5706C702" w:rsidRPr="30C26948">
        <w:rPr>
          <w:rFonts w:ascii="Calibri" w:eastAsia="Calibri" w:hAnsi="Calibri" w:cs="Calibri"/>
        </w:rPr>
        <w:t>domain-related</w:t>
      </w:r>
      <w:r w:rsidRPr="6E2121BE">
        <w:rPr>
          <w:rFonts w:ascii="Calibri" w:eastAsia="Calibri" w:hAnsi="Calibri" w:cs="Calibri"/>
        </w:rPr>
        <w:t xml:space="preserve"> issues</w:t>
      </w:r>
      <w:r w:rsidR="4A03EBBD" w:rsidRPr="30C26948">
        <w:rPr>
          <w:rFonts w:ascii="Calibri" w:eastAsia="Calibri" w:hAnsi="Calibri" w:cs="Calibri"/>
        </w:rPr>
        <w:t>.</w:t>
      </w:r>
      <w:r w:rsidRPr="6E2121BE">
        <w:rPr>
          <w:rFonts w:ascii="Calibri" w:eastAsia="Calibri" w:hAnsi="Calibri" w:cs="Calibri"/>
        </w:rPr>
        <w:t xml:space="preserve"> Notably, </w:t>
      </w:r>
      <w:r w:rsidR="351F0448" w:rsidRPr="30C26948">
        <w:rPr>
          <w:rFonts w:ascii="Calibri" w:eastAsia="Calibri" w:hAnsi="Calibri" w:cs="Calibri"/>
        </w:rPr>
        <w:t>it was</w:t>
      </w:r>
      <w:r w:rsidR="4A03EBBD" w:rsidRPr="30C26948">
        <w:rPr>
          <w:rFonts w:ascii="Calibri" w:eastAsia="Calibri" w:hAnsi="Calibri" w:cs="Calibri"/>
        </w:rPr>
        <w:t xml:space="preserve"> </w:t>
      </w:r>
      <w:r w:rsidR="351F0448" w:rsidRPr="30C26948">
        <w:rPr>
          <w:rFonts w:ascii="Calibri" w:eastAsia="Calibri" w:hAnsi="Calibri" w:cs="Calibri"/>
        </w:rPr>
        <w:t>found that it is important</w:t>
      </w:r>
      <w:r w:rsidRPr="6E2121BE">
        <w:rPr>
          <w:rFonts w:ascii="Calibri" w:eastAsia="Calibri" w:hAnsi="Calibri" w:cs="Calibri"/>
        </w:rPr>
        <w:t xml:space="preserve"> to deal with the volatility, non-linear patterns, and seasonal variations found in financial time series datasets. </w:t>
      </w:r>
    </w:p>
    <w:p w14:paraId="183C9BB7" w14:textId="1353045B" w:rsidR="6E2121BE" w:rsidRDefault="75F99D16" w:rsidP="6E2121BE">
      <w:pPr>
        <w:spacing w:line="257" w:lineRule="auto"/>
        <w:ind w:left="-20" w:right="-20"/>
        <w:jc w:val="both"/>
        <w:rPr>
          <w:rFonts w:ascii="Calibri" w:eastAsia="Calibri" w:hAnsi="Calibri" w:cs="Calibri"/>
        </w:rPr>
      </w:pPr>
      <w:r w:rsidRPr="30C26948">
        <w:rPr>
          <w:rFonts w:ascii="Calibri" w:eastAsia="Calibri" w:hAnsi="Calibri" w:cs="Calibri"/>
        </w:rPr>
        <w:t>Through</w:t>
      </w:r>
      <w:r w:rsidR="0AAE742E" w:rsidRPr="6E2121BE">
        <w:rPr>
          <w:rFonts w:ascii="Calibri" w:eastAsia="Calibri" w:hAnsi="Calibri" w:cs="Calibri"/>
        </w:rPr>
        <w:t xml:space="preserve"> a thorough examination of a variety of machine learning algorithms, spanning from traditional statistical methods to cutting-edge deep learning architectures, we were able to make educated conclusions about which models were best suited to the complexities of financial time series research</w:t>
      </w:r>
      <w:r w:rsidR="7461F2F9" w:rsidRPr="30C26948">
        <w:rPr>
          <w:rFonts w:ascii="Calibri" w:eastAsia="Calibri" w:hAnsi="Calibri" w:cs="Calibri"/>
        </w:rPr>
        <w:t xml:space="preserve"> as presented below</w:t>
      </w:r>
      <w:r w:rsidR="4A03EBBD" w:rsidRPr="30C26948">
        <w:rPr>
          <w:rFonts w:ascii="Calibri" w:eastAsia="Calibri" w:hAnsi="Calibri" w:cs="Calibri"/>
        </w:rPr>
        <w:t>.</w:t>
      </w:r>
      <w:r w:rsidR="4A03EBBD" w:rsidRPr="30C26948">
        <w:rPr>
          <w:rFonts w:ascii="Calibri" w:eastAsia="Calibri" w:hAnsi="Calibri" w:cs="Calibri"/>
          <w:b/>
          <w:bCs/>
        </w:rPr>
        <w:t xml:space="preserve"> </w:t>
      </w:r>
    </w:p>
    <w:p w14:paraId="2A48BADC" w14:textId="3C5F5C6A" w:rsidR="0D3912A6" w:rsidRDefault="0D3912A6" w:rsidP="3EC9BCA1">
      <w:pPr>
        <w:rPr>
          <w:rFonts w:ascii="Calibri" w:eastAsia="Calibri" w:hAnsi="Calibri" w:cs="Calibri"/>
          <w:b/>
          <w:bCs/>
        </w:rPr>
      </w:pPr>
      <w:r w:rsidRPr="3EC9BCA1">
        <w:rPr>
          <w:rFonts w:ascii="Calibri" w:eastAsia="Calibri" w:hAnsi="Calibri" w:cs="Calibri"/>
          <w:b/>
          <w:bCs/>
        </w:rPr>
        <w:t>Transformer Models</w:t>
      </w:r>
    </w:p>
    <w:p w14:paraId="0042C187" w14:textId="792DFD07" w:rsidR="0D3912A6" w:rsidRDefault="0D3912A6" w:rsidP="3EC9BCA1">
      <w:pPr>
        <w:jc w:val="both"/>
        <w:rPr>
          <w:rFonts w:ascii="Calibri" w:eastAsia="Calibri" w:hAnsi="Calibri" w:cs="Calibri"/>
        </w:rPr>
      </w:pPr>
      <w:commentRangeStart w:id="75"/>
      <w:r w:rsidRPr="04F8163E">
        <w:rPr>
          <w:rFonts w:ascii="Calibri" w:eastAsia="Calibri" w:hAnsi="Calibri" w:cs="Calibri"/>
        </w:rPr>
        <w:t xml:space="preserve">The goal of the project is to develop a time series forecasting system that can accurately </w:t>
      </w:r>
      <w:r w:rsidR="4F3773A4" w:rsidRPr="04F8163E">
        <w:rPr>
          <w:rFonts w:ascii="Calibri" w:eastAsia="Calibri" w:hAnsi="Calibri" w:cs="Calibri"/>
        </w:rPr>
        <w:t>forecast</w:t>
      </w:r>
      <w:r w:rsidR="1AB15AB9" w:rsidRPr="04F8163E">
        <w:rPr>
          <w:rFonts w:ascii="Calibri" w:eastAsia="Calibri" w:hAnsi="Calibri" w:cs="Calibri"/>
        </w:rPr>
        <w:t xml:space="preserve"> future</w:t>
      </w:r>
      <w:r w:rsidR="17D21A89" w:rsidRPr="04F8163E">
        <w:rPr>
          <w:rFonts w:ascii="Calibri" w:eastAsia="Calibri" w:hAnsi="Calibri" w:cs="Calibri"/>
        </w:rPr>
        <w:t xml:space="preserve"> </w:t>
      </w:r>
      <w:r w:rsidR="1F505092" w:rsidRPr="04F8163E">
        <w:rPr>
          <w:rFonts w:ascii="Calibri" w:eastAsia="Calibri" w:hAnsi="Calibri" w:cs="Calibri"/>
        </w:rPr>
        <w:t>va</w:t>
      </w:r>
      <w:r w:rsidR="6BB6B00C" w:rsidRPr="04F8163E">
        <w:rPr>
          <w:rFonts w:ascii="Calibri" w:eastAsia="Calibri" w:hAnsi="Calibri" w:cs="Calibri"/>
        </w:rPr>
        <w:t>lues</w:t>
      </w:r>
      <w:r w:rsidR="17D21A89" w:rsidRPr="04F8163E">
        <w:rPr>
          <w:rFonts w:ascii="Calibri" w:eastAsia="Calibri" w:hAnsi="Calibri" w:cs="Calibri"/>
        </w:rPr>
        <w:t xml:space="preserve"> using </w:t>
      </w:r>
      <w:r w:rsidR="048B4920" w:rsidRPr="04F8163E">
        <w:rPr>
          <w:rFonts w:ascii="Calibri" w:eastAsia="Calibri" w:hAnsi="Calibri" w:cs="Calibri"/>
        </w:rPr>
        <w:t>a transformer</w:t>
      </w:r>
      <w:r w:rsidR="17D21A89" w:rsidRPr="04F8163E">
        <w:rPr>
          <w:rFonts w:ascii="Calibri" w:eastAsia="Calibri" w:hAnsi="Calibri" w:cs="Calibri"/>
        </w:rPr>
        <w:t xml:space="preserve"> model</w:t>
      </w:r>
      <w:commentRangeEnd w:id="75"/>
      <w:r>
        <w:rPr>
          <w:rStyle w:val="CommentReference"/>
        </w:rPr>
        <w:commentReference w:id="75"/>
      </w:r>
      <w:r w:rsidRPr="04F8163E">
        <w:rPr>
          <w:rFonts w:ascii="Calibri" w:eastAsia="Calibri" w:hAnsi="Calibri" w:cs="Calibri"/>
        </w:rPr>
        <w:t xml:space="preserve">. To address this challenge, we have chosen to employ Transformer neural network architectures. Although transformers are primarily designed for natural language processing tasks and are </w:t>
      </w:r>
      <w:r w:rsidRPr="04F8163E">
        <w:rPr>
          <w:rFonts w:ascii="Calibri" w:eastAsia="Calibri" w:hAnsi="Calibri" w:cs="Calibri"/>
        </w:rPr>
        <w:lastRenderedPageBreak/>
        <w:t xml:space="preserve">optimized to understand and generate human language, with some </w:t>
      </w:r>
      <w:r w:rsidR="00C6584A" w:rsidRPr="04F8163E">
        <w:rPr>
          <w:rFonts w:ascii="Calibri" w:eastAsia="Calibri" w:hAnsi="Calibri" w:cs="Calibri"/>
        </w:rPr>
        <w:t>adaptation,</w:t>
      </w:r>
      <w:r w:rsidRPr="04F8163E">
        <w:rPr>
          <w:rFonts w:ascii="Calibri" w:eastAsia="Calibri" w:hAnsi="Calibri" w:cs="Calibri"/>
        </w:rPr>
        <w:t xml:space="preserve"> they can be used to model numerical time series data and ultimately forecasting multivariate time series in the domain of stock market data.</w:t>
      </w:r>
    </w:p>
    <w:p w14:paraId="00570264" w14:textId="39C0AF24" w:rsidR="0D3912A6" w:rsidRDefault="0D3912A6" w:rsidP="3EC9BCA1">
      <w:pPr>
        <w:jc w:val="both"/>
        <w:rPr>
          <w:rFonts w:ascii="Calibri" w:eastAsia="Calibri" w:hAnsi="Calibri" w:cs="Calibri"/>
        </w:rPr>
      </w:pPr>
      <w:r w:rsidRPr="04F8163E">
        <w:rPr>
          <w:rFonts w:ascii="Calibri" w:eastAsia="Calibri" w:hAnsi="Calibri" w:cs="Calibri"/>
        </w:rPr>
        <w:t xml:space="preserve">Transformers have self-attention </w:t>
      </w:r>
      <w:r w:rsidR="35FFEA61" w:rsidRPr="04F8163E">
        <w:rPr>
          <w:rFonts w:ascii="Calibri" w:eastAsia="Calibri" w:hAnsi="Calibri" w:cs="Calibri"/>
        </w:rPr>
        <w:t>mechanisms</w:t>
      </w:r>
      <w:r w:rsidRPr="04F8163E">
        <w:rPr>
          <w:rFonts w:ascii="Calibri" w:eastAsia="Calibri" w:hAnsi="Calibri" w:cs="Calibri"/>
        </w:rPr>
        <w:t xml:space="preserve"> that </w:t>
      </w:r>
      <w:r w:rsidR="00C6584A" w:rsidRPr="04F8163E">
        <w:rPr>
          <w:rFonts w:ascii="Calibri" w:eastAsia="Calibri" w:hAnsi="Calibri" w:cs="Calibri"/>
        </w:rPr>
        <w:t>allow</w:t>
      </w:r>
      <w:r w:rsidRPr="04F8163E">
        <w:rPr>
          <w:rFonts w:ascii="Calibri" w:eastAsia="Calibri" w:hAnsi="Calibri" w:cs="Calibri"/>
        </w:rPr>
        <w:t xml:space="preserve"> them to effectively model both long-term dependencies and local patterns in the multivariate input features, such as historical OHLCV (Open High Low Close Volume) and technical indicators. The self-attention mechanism enables the model to selectively focus on relevant parts of the input sequence, capturing intricate relationships within the data.</w:t>
      </w:r>
    </w:p>
    <w:p w14:paraId="6A13A820" w14:textId="124ED45E" w:rsidR="0D3912A6" w:rsidRDefault="0D3912A6" w:rsidP="3EC9BCA1">
      <w:pPr>
        <w:spacing w:line="257" w:lineRule="auto"/>
        <w:ind w:left="-20" w:right="-20"/>
        <w:jc w:val="both"/>
      </w:pPr>
      <w:r w:rsidRPr="3EC9BCA1">
        <w:rPr>
          <w:rFonts w:ascii="Calibri" w:eastAsia="Calibri" w:hAnsi="Calibri" w:cs="Calibri"/>
        </w:rPr>
        <w:t>Furthermore, Transformers can handle the inherent complexities of stock market data, including the presence of missing values, the need for feature normalization, and the engineering of derived indicators. By preprocessing the data appropriately and feeding it into optimized Transformer models, we can leverage their powerful sequence-to-sequence modeling capabilities to generate multi-step ahead forecasts for key stock market variables.</w:t>
      </w:r>
    </w:p>
    <w:p w14:paraId="72F52ACC" w14:textId="36487979" w:rsidR="41A0CEAF" w:rsidRDefault="41A0CEAF" w:rsidP="3EC9BCA1">
      <w:pPr>
        <w:spacing w:line="257" w:lineRule="auto"/>
        <w:ind w:left="-20" w:right="-20"/>
        <w:jc w:val="both"/>
        <w:rPr>
          <w:rFonts w:eastAsiaTheme="minorEastAsia"/>
        </w:rPr>
      </w:pPr>
      <w:r w:rsidRPr="3EC9BCA1">
        <w:rPr>
          <w:rFonts w:eastAsiaTheme="minorEastAsia"/>
          <w:color w:val="29261B"/>
        </w:rPr>
        <w:t xml:space="preserve">Concerning ready-to-use platforms and libraries, </w:t>
      </w:r>
      <w:proofErr w:type="spellStart"/>
      <w:r w:rsidRPr="3EC9BCA1">
        <w:rPr>
          <w:rFonts w:eastAsiaTheme="minorEastAsia"/>
          <w:color w:val="29261B"/>
        </w:rPr>
        <w:t>HuggingFace</w:t>
      </w:r>
      <w:proofErr w:type="spellEnd"/>
      <w:r w:rsidRPr="3EC9BCA1">
        <w:rPr>
          <w:rFonts w:eastAsiaTheme="minorEastAsia"/>
          <w:color w:val="29261B"/>
        </w:rPr>
        <w:t xml:space="preserve"> is an outstanding platform that offers a vast array of pre-trained Transformer models, each with unique characteristics and suited for various tasks. While these models are primarily designed for natural language processing tasks, their inherent ability to model sequential data makes them potentially suitable for time series forecasting as well. However, adapting these pre-trained models for time series forecasting would require significant customization, such as reformatting the time series data into a suitable input structure and potentially modifying the model architecture or training process to better accommodate the unique characteristics of time series data.</w:t>
      </w:r>
    </w:p>
    <w:p w14:paraId="5BB9E1DF" w14:textId="044F3A4E" w:rsidR="0D3912A6" w:rsidRDefault="0D3912A6" w:rsidP="3EC9BCA1">
      <w:pPr>
        <w:spacing w:before="200" w:after="300" w:line="240" w:lineRule="auto"/>
        <w:jc w:val="center"/>
        <w:rPr>
          <w:rFonts w:ascii="Calibri" w:eastAsia="Calibri" w:hAnsi="Calibri" w:cs="Calibri"/>
        </w:rPr>
      </w:pPr>
      <w:r>
        <w:t xml:space="preserve">Table </w:t>
      </w:r>
      <w:r w:rsidR="006F771B">
        <w:rPr>
          <w:color w:val="2B579A"/>
          <w:shd w:val="clear" w:color="auto" w:fill="E6E6E6"/>
        </w:rPr>
        <w:fldChar w:fldCharType="begin"/>
      </w:r>
      <w:r w:rsidR="006F771B">
        <w:instrText>SEQ Table \* ARABIC</w:instrText>
      </w:r>
      <w:r w:rsidR="006F771B">
        <w:rPr>
          <w:color w:val="2B579A"/>
          <w:shd w:val="clear" w:color="auto" w:fill="E6E6E6"/>
        </w:rPr>
        <w:fldChar w:fldCharType="separate"/>
      </w:r>
      <w:r w:rsidR="006F771B">
        <w:rPr>
          <w:noProof/>
          <w:color w:val="2B579A"/>
          <w:shd w:val="clear" w:color="auto" w:fill="E6E6E6"/>
        </w:rPr>
        <w:t>1</w:t>
      </w:r>
      <w:r w:rsidR="006F771B">
        <w:rPr>
          <w:color w:val="2B579A"/>
          <w:shd w:val="clear" w:color="auto" w:fill="E6E6E6"/>
        </w:rPr>
        <w:fldChar w:fldCharType="end"/>
      </w:r>
      <w:r w:rsidRPr="3EC9BCA1">
        <w:rPr>
          <w:rFonts w:ascii="Calibri" w:eastAsia="Calibri" w:hAnsi="Calibri" w:cs="Calibri"/>
        </w:rPr>
        <w:t>: Compa</w:t>
      </w:r>
      <w:r w:rsidR="009711ED">
        <w:rPr>
          <w:rFonts w:ascii="Calibri" w:eastAsia="Calibri" w:hAnsi="Calibri" w:cs="Calibri"/>
        </w:rPr>
        <w:t>r</w:t>
      </w:r>
      <w:r w:rsidRPr="3EC9BCA1">
        <w:rPr>
          <w:rFonts w:ascii="Calibri" w:eastAsia="Calibri" w:hAnsi="Calibri" w:cs="Calibri"/>
        </w:rPr>
        <w:t xml:space="preserve">ative analysis of different models available on </w:t>
      </w:r>
      <w:proofErr w:type="spellStart"/>
      <w:r w:rsidRPr="3EC9BCA1">
        <w:rPr>
          <w:rFonts w:ascii="Calibri" w:eastAsia="Calibri" w:hAnsi="Calibri" w:cs="Calibri"/>
        </w:rPr>
        <w:t>HuggingFace</w:t>
      </w:r>
      <w:proofErr w:type="spellEnd"/>
    </w:p>
    <w:tbl>
      <w:tblPr>
        <w:tblStyle w:val="PlainTable2"/>
        <w:tblW w:w="0" w:type="auto"/>
        <w:tblLook w:val="06A0" w:firstRow="1" w:lastRow="0" w:firstColumn="1" w:lastColumn="0" w:noHBand="1" w:noVBand="1"/>
      </w:tblPr>
      <w:tblGrid>
        <w:gridCol w:w="1410"/>
        <w:gridCol w:w="1620"/>
        <w:gridCol w:w="2100"/>
        <w:gridCol w:w="2910"/>
        <w:gridCol w:w="1785"/>
      </w:tblGrid>
      <w:tr w:rsidR="3EC9BCA1" w14:paraId="0C45E4F0" w14:textId="77777777" w:rsidTr="3EC9BCA1">
        <w:trPr>
          <w:cnfStyle w:val="100000000000" w:firstRow="1" w:lastRow="0" w:firstColumn="0" w:lastColumn="0" w:oddVBand="0" w:evenVBand="0" w:oddHBand="0" w:evenHBand="0" w:firstRowFirstColumn="0" w:firstRowLastColumn="0" w:lastRowFirstColumn="0" w:lastRowLastColumn="0"/>
          <w:trHeight w:val="1005"/>
        </w:trPr>
        <w:tc>
          <w:tcPr>
            <w:cnfStyle w:val="001000000000" w:firstRow="0" w:lastRow="0" w:firstColumn="1" w:lastColumn="0" w:oddVBand="0" w:evenVBand="0" w:oddHBand="0" w:evenHBand="0" w:firstRowFirstColumn="0" w:firstRowLastColumn="0" w:lastRowFirstColumn="0" w:lastRowLastColumn="0"/>
            <w:tcW w:w="1410" w:type="dxa"/>
            <w:tcBorders>
              <w:top w:val="single" w:sz="8" w:space="0" w:color="7F7F7F" w:themeColor="text1" w:themeTint="80"/>
              <w:left w:val="nil"/>
              <w:bottom w:val="single" w:sz="8" w:space="0" w:color="7F7F7F" w:themeColor="text1" w:themeTint="80"/>
              <w:right w:val="nil"/>
            </w:tcBorders>
            <w:tcMar>
              <w:left w:w="108" w:type="dxa"/>
              <w:right w:w="108" w:type="dxa"/>
            </w:tcMar>
            <w:vAlign w:val="center"/>
          </w:tcPr>
          <w:p w14:paraId="730D1000" w14:textId="095BD824" w:rsidR="3EC9BCA1" w:rsidRDefault="3EC9BCA1" w:rsidP="3EC9BCA1">
            <w:pPr>
              <w:ind w:left="-20" w:right="-20"/>
              <w:jc w:val="center"/>
            </w:pPr>
            <w:r w:rsidRPr="3EC9BCA1">
              <w:rPr>
                <w:rFonts w:ascii="Calibri" w:eastAsia="Calibri" w:hAnsi="Calibri" w:cs="Calibri"/>
              </w:rPr>
              <w:t>Model name</w:t>
            </w:r>
          </w:p>
        </w:tc>
        <w:tc>
          <w:tcPr>
            <w:tcW w:w="1620" w:type="dxa"/>
            <w:tcBorders>
              <w:top w:val="single" w:sz="8" w:space="0" w:color="7F7F7F" w:themeColor="text1" w:themeTint="80"/>
              <w:left w:val="nil"/>
              <w:bottom w:val="single" w:sz="8" w:space="0" w:color="7F7F7F" w:themeColor="text1" w:themeTint="80"/>
              <w:right w:val="nil"/>
            </w:tcBorders>
            <w:tcMar>
              <w:left w:w="108" w:type="dxa"/>
              <w:right w:w="108" w:type="dxa"/>
            </w:tcMar>
            <w:vAlign w:val="center"/>
          </w:tcPr>
          <w:p w14:paraId="6013C129" w14:textId="551644EB" w:rsidR="3EC9BCA1" w:rsidRDefault="3EC9BCA1" w:rsidP="3EC9BCA1">
            <w:pPr>
              <w:ind w:left="-20" w:right="-20"/>
              <w:jc w:val="center"/>
              <w:cnfStyle w:val="100000000000" w:firstRow="1" w:lastRow="0" w:firstColumn="0" w:lastColumn="0" w:oddVBand="0" w:evenVBand="0" w:oddHBand="0" w:evenHBand="0" w:firstRowFirstColumn="0" w:firstRowLastColumn="0" w:lastRowFirstColumn="0" w:lastRowLastColumn="0"/>
            </w:pPr>
            <w:r w:rsidRPr="3EC9BCA1">
              <w:rPr>
                <w:rFonts w:ascii="Calibri" w:eastAsia="Calibri" w:hAnsi="Calibri" w:cs="Calibri"/>
              </w:rPr>
              <w:t>Type</w:t>
            </w:r>
          </w:p>
        </w:tc>
        <w:tc>
          <w:tcPr>
            <w:tcW w:w="2100" w:type="dxa"/>
            <w:tcBorders>
              <w:top w:val="single" w:sz="8" w:space="0" w:color="7F7F7F" w:themeColor="text1" w:themeTint="80"/>
              <w:left w:val="nil"/>
              <w:bottom w:val="single" w:sz="8" w:space="0" w:color="7F7F7F" w:themeColor="text1" w:themeTint="80"/>
              <w:right w:val="nil"/>
            </w:tcBorders>
            <w:tcMar>
              <w:left w:w="108" w:type="dxa"/>
              <w:right w:w="108" w:type="dxa"/>
            </w:tcMar>
            <w:vAlign w:val="center"/>
          </w:tcPr>
          <w:p w14:paraId="521E4484" w14:textId="28B90931" w:rsidR="3EC9BCA1" w:rsidRDefault="3EC9BCA1" w:rsidP="3EC9BCA1">
            <w:pPr>
              <w:ind w:left="-20" w:right="-20"/>
              <w:jc w:val="center"/>
              <w:cnfStyle w:val="100000000000" w:firstRow="1" w:lastRow="0" w:firstColumn="0" w:lastColumn="0" w:oddVBand="0" w:evenVBand="0" w:oddHBand="0" w:evenHBand="0" w:firstRowFirstColumn="0" w:firstRowLastColumn="0" w:lastRowFirstColumn="0" w:lastRowLastColumn="0"/>
            </w:pPr>
            <w:r w:rsidRPr="3EC9BCA1">
              <w:rPr>
                <w:rFonts w:ascii="Calibri" w:eastAsia="Calibri" w:hAnsi="Calibri" w:cs="Calibri"/>
              </w:rPr>
              <w:t>Application area</w:t>
            </w:r>
          </w:p>
        </w:tc>
        <w:tc>
          <w:tcPr>
            <w:tcW w:w="2910" w:type="dxa"/>
            <w:tcBorders>
              <w:top w:val="single" w:sz="8" w:space="0" w:color="7F7F7F" w:themeColor="text1" w:themeTint="80"/>
              <w:left w:val="nil"/>
              <w:bottom w:val="single" w:sz="8" w:space="0" w:color="7F7F7F" w:themeColor="text1" w:themeTint="80"/>
              <w:right w:val="nil"/>
            </w:tcBorders>
            <w:tcMar>
              <w:left w:w="108" w:type="dxa"/>
              <w:right w:w="108" w:type="dxa"/>
            </w:tcMar>
            <w:vAlign w:val="center"/>
          </w:tcPr>
          <w:p w14:paraId="7600B102" w14:textId="6EB931E6" w:rsidR="3EC9BCA1" w:rsidRDefault="3EC9BCA1" w:rsidP="3EC9BCA1">
            <w:pPr>
              <w:ind w:left="-20" w:right="-20"/>
              <w:jc w:val="center"/>
              <w:cnfStyle w:val="100000000000" w:firstRow="1" w:lastRow="0" w:firstColumn="0" w:lastColumn="0" w:oddVBand="0" w:evenVBand="0" w:oddHBand="0" w:evenHBand="0" w:firstRowFirstColumn="0" w:firstRowLastColumn="0" w:lastRowFirstColumn="0" w:lastRowLastColumn="0"/>
            </w:pPr>
            <w:r w:rsidRPr="3EC9BCA1">
              <w:rPr>
                <w:rFonts w:ascii="Calibri" w:eastAsia="Calibri" w:hAnsi="Calibri" w:cs="Calibri"/>
              </w:rPr>
              <w:t>Potential for time series forecasting</w:t>
            </w:r>
          </w:p>
        </w:tc>
        <w:tc>
          <w:tcPr>
            <w:tcW w:w="1785" w:type="dxa"/>
            <w:tcBorders>
              <w:top w:val="single" w:sz="8" w:space="0" w:color="7F7F7F" w:themeColor="text1" w:themeTint="80"/>
              <w:left w:val="nil"/>
              <w:bottom w:val="single" w:sz="8" w:space="0" w:color="7F7F7F" w:themeColor="text1" w:themeTint="80"/>
              <w:right w:val="nil"/>
            </w:tcBorders>
            <w:tcMar>
              <w:left w:w="108" w:type="dxa"/>
              <w:right w:w="108" w:type="dxa"/>
            </w:tcMar>
            <w:vAlign w:val="center"/>
          </w:tcPr>
          <w:p w14:paraId="3AF189F5" w14:textId="6A1F9B89" w:rsidR="3EC9BCA1" w:rsidRDefault="3EC9BCA1" w:rsidP="3EC9BCA1">
            <w:pPr>
              <w:ind w:left="-20" w:right="-20"/>
              <w:jc w:val="center"/>
              <w:cnfStyle w:val="100000000000" w:firstRow="1" w:lastRow="0" w:firstColumn="0" w:lastColumn="0" w:oddVBand="0" w:evenVBand="0" w:oddHBand="0" w:evenHBand="0" w:firstRowFirstColumn="0" w:firstRowLastColumn="0" w:lastRowFirstColumn="0" w:lastRowLastColumn="0"/>
            </w:pPr>
            <w:r w:rsidRPr="3EC9BCA1">
              <w:rPr>
                <w:rFonts w:ascii="Calibri" w:eastAsia="Calibri" w:hAnsi="Calibri" w:cs="Calibri"/>
              </w:rPr>
              <w:t>Estimated Model Size (Parameters)</w:t>
            </w:r>
          </w:p>
        </w:tc>
      </w:tr>
      <w:tr w:rsidR="3EC9BCA1" w14:paraId="1E1B3EC9" w14:textId="77777777" w:rsidTr="3EC9BCA1">
        <w:trPr>
          <w:trHeight w:val="1005"/>
        </w:trPr>
        <w:tc>
          <w:tcPr>
            <w:cnfStyle w:val="001000000000" w:firstRow="0" w:lastRow="0" w:firstColumn="1" w:lastColumn="0" w:oddVBand="0" w:evenVBand="0" w:oddHBand="0" w:evenHBand="0" w:firstRowFirstColumn="0" w:firstRowLastColumn="0" w:lastRowFirstColumn="0" w:lastRowLastColumn="0"/>
            <w:tcW w:w="1410" w:type="dxa"/>
            <w:tcBorders>
              <w:top w:val="single" w:sz="8" w:space="0" w:color="7F7F7F" w:themeColor="text1" w:themeTint="80"/>
              <w:left w:val="nil"/>
              <w:bottom w:val="nil"/>
              <w:right w:val="nil"/>
            </w:tcBorders>
            <w:tcMar>
              <w:left w:w="108" w:type="dxa"/>
              <w:right w:w="108" w:type="dxa"/>
            </w:tcMar>
            <w:vAlign w:val="center"/>
          </w:tcPr>
          <w:p w14:paraId="4C2AC49F" w14:textId="099866EF" w:rsidR="3EC9BCA1" w:rsidRDefault="3EC9BCA1" w:rsidP="3EC9BCA1">
            <w:pPr>
              <w:ind w:left="-20" w:right="-20"/>
              <w:jc w:val="center"/>
            </w:pPr>
            <w:r w:rsidRPr="3EC9BCA1">
              <w:rPr>
                <w:rFonts w:ascii="Calibri" w:eastAsia="Calibri" w:hAnsi="Calibri" w:cs="Calibri"/>
              </w:rPr>
              <w:t>BERT</w:t>
            </w:r>
          </w:p>
        </w:tc>
        <w:tc>
          <w:tcPr>
            <w:tcW w:w="1620" w:type="dxa"/>
            <w:tcBorders>
              <w:top w:val="single" w:sz="8" w:space="0" w:color="7F7F7F" w:themeColor="text1" w:themeTint="80"/>
              <w:left w:val="nil"/>
              <w:bottom w:val="nil"/>
              <w:right w:val="nil"/>
            </w:tcBorders>
            <w:tcMar>
              <w:left w:w="108" w:type="dxa"/>
              <w:right w:w="108" w:type="dxa"/>
            </w:tcMar>
            <w:vAlign w:val="center"/>
          </w:tcPr>
          <w:p w14:paraId="64611C53" w14:textId="1D7320D3" w:rsidR="3EC9BCA1" w:rsidRDefault="3EC9BCA1" w:rsidP="3EC9BCA1">
            <w:pPr>
              <w:ind w:left="-20" w:right="-20"/>
              <w:jc w:val="center"/>
              <w:cnfStyle w:val="000000000000" w:firstRow="0" w:lastRow="0" w:firstColumn="0" w:lastColumn="0" w:oddVBand="0" w:evenVBand="0" w:oddHBand="0" w:evenHBand="0" w:firstRowFirstColumn="0" w:firstRowLastColumn="0" w:lastRowFirstColumn="0" w:lastRowLastColumn="0"/>
            </w:pPr>
            <w:r w:rsidRPr="3EC9BCA1">
              <w:rPr>
                <w:rFonts w:ascii="Calibri" w:eastAsia="Calibri" w:hAnsi="Calibri" w:cs="Calibri"/>
              </w:rPr>
              <w:t>Language Model</w:t>
            </w:r>
          </w:p>
        </w:tc>
        <w:tc>
          <w:tcPr>
            <w:tcW w:w="2100" w:type="dxa"/>
            <w:tcBorders>
              <w:top w:val="single" w:sz="8" w:space="0" w:color="7F7F7F" w:themeColor="text1" w:themeTint="80"/>
              <w:left w:val="nil"/>
              <w:bottom w:val="nil"/>
              <w:right w:val="nil"/>
            </w:tcBorders>
            <w:tcMar>
              <w:left w:w="108" w:type="dxa"/>
              <w:right w:w="108" w:type="dxa"/>
            </w:tcMar>
            <w:vAlign w:val="center"/>
          </w:tcPr>
          <w:p w14:paraId="188E9535" w14:textId="27F96C9B" w:rsidR="3EC9BCA1" w:rsidRDefault="3EC9BCA1" w:rsidP="3EC9BCA1">
            <w:pPr>
              <w:ind w:left="-20" w:right="-20"/>
              <w:jc w:val="center"/>
              <w:cnfStyle w:val="000000000000" w:firstRow="0" w:lastRow="0" w:firstColumn="0" w:lastColumn="0" w:oddVBand="0" w:evenVBand="0" w:oddHBand="0" w:evenHBand="0" w:firstRowFirstColumn="0" w:firstRowLastColumn="0" w:lastRowFirstColumn="0" w:lastRowLastColumn="0"/>
            </w:pPr>
            <w:r w:rsidRPr="3EC9BCA1">
              <w:rPr>
                <w:rFonts w:ascii="Calibri" w:eastAsia="Calibri" w:hAnsi="Calibri" w:cs="Calibri"/>
              </w:rPr>
              <w:t>Text classification, named entity recognition, QA</w:t>
            </w:r>
          </w:p>
        </w:tc>
        <w:tc>
          <w:tcPr>
            <w:tcW w:w="2910" w:type="dxa"/>
            <w:tcBorders>
              <w:top w:val="single" w:sz="8" w:space="0" w:color="7F7F7F" w:themeColor="text1" w:themeTint="80"/>
              <w:left w:val="nil"/>
              <w:bottom w:val="nil"/>
              <w:right w:val="nil"/>
            </w:tcBorders>
            <w:tcMar>
              <w:left w:w="108" w:type="dxa"/>
              <w:right w:w="108" w:type="dxa"/>
            </w:tcMar>
            <w:vAlign w:val="center"/>
          </w:tcPr>
          <w:p w14:paraId="25069AC0" w14:textId="1F36BA75" w:rsidR="3EC9BCA1" w:rsidRDefault="3EC9BCA1" w:rsidP="3EC9BCA1">
            <w:pPr>
              <w:ind w:left="-20" w:right="-20"/>
              <w:jc w:val="center"/>
              <w:cnfStyle w:val="000000000000" w:firstRow="0" w:lastRow="0" w:firstColumn="0" w:lastColumn="0" w:oddVBand="0" w:evenVBand="0" w:oddHBand="0" w:evenHBand="0" w:firstRowFirstColumn="0" w:firstRowLastColumn="0" w:lastRowFirstColumn="0" w:lastRowLastColumn="0"/>
            </w:pPr>
            <w:r w:rsidRPr="3EC9BCA1">
              <w:rPr>
                <w:rFonts w:ascii="Calibri" w:eastAsia="Calibri" w:hAnsi="Calibri" w:cs="Calibri"/>
              </w:rPr>
              <w:t>Sequence learning capability, adaptable for numerical sequences</w:t>
            </w:r>
          </w:p>
        </w:tc>
        <w:tc>
          <w:tcPr>
            <w:tcW w:w="1785" w:type="dxa"/>
            <w:tcBorders>
              <w:top w:val="single" w:sz="8" w:space="0" w:color="7F7F7F" w:themeColor="text1" w:themeTint="80"/>
              <w:left w:val="nil"/>
              <w:bottom w:val="nil"/>
              <w:right w:val="nil"/>
            </w:tcBorders>
            <w:tcMar>
              <w:left w:w="108" w:type="dxa"/>
              <w:right w:w="108" w:type="dxa"/>
            </w:tcMar>
            <w:vAlign w:val="center"/>
          </w:tcPr>
          <w:p w14:paraId="4DD46230" w14:textId="19091EC6" w:rsidR="3EC9BCA1" w:rsidRDefault="3EC9BCA1" w:rsidP="3EC9BCA1">
            <w:pPr>
              <w:ind w:left="-20" w:right="-20"/>
              <w:jc w:val="center"/>
              <w:cnfStyle w:val="000000000000" w:firstRow="0" w:lastRow="0" w:firstColumn="0" w:lastColumn="0" w:oddVBand="0" w:evenVBand="0" w:oddHBand="0" w:evenHBand="0" w:firstRowFirstColumn="0" w:firstRowLastColumn="0" w:lastRowFirstColumn="0" w:lastRowLastColumn="0"/>
            </w:pPr>
            <w:r w:rsidRPr="3EC9BCA1">
              <w:rPr>
                <w:rFonts w:ascii="Calibri" w:eastAsia="Calibri" w:hAnsi="Calibri" w:cs="Calibri"/>
              </w:rPr>
              <w:t>~110M (BERT Base)</w:t>
            </w:r>
          </w:p>
        </w:tc>
      </w:tr>
      <w:tr w:rsidR="3EC9BCA1" w14:paraId="618BDD13" w14:textId="77777777" w:rsidTr="3EC9BCA1">
        <w:trPr>
          <w:trHeight w:val="1005"/>
        </w:trPr>
        <w:tc>
          <w:tcPr>
            <w:cnfStyle w:val="001000000000" w:firstRow="0" w:lastRow="0" w:firstColumn="1" w:lastColumn="0" w:oddVBand="0" w:evenVBand="0" w:oddHBand="0" w:evenHBand="0" w:firstRowFirstColumn="0" w:firstRowLastColumn="0" w:lastRowFirstColumn="0" w:lastRowLastColumn="0"/>
            <w:tcW w:w="1410" w:type="dxa"/>
            <w:tcBorders>
              <w:top w:val="nil"/>
              <w:left w:val="nil"/>
              <w:bottom w:val="nil"/>
              <w:right w:val="nil"/>
            </w:tcBorders>
            <w:tcMar>
              <w:left w:w="108" w:type="dxa"/>
              <w:right w:w="108" w:type="dxa"/>
            </w:tcMar>
            <w:vAlign w:val="center"/>
          </w:tcPr>
          <w:p w14:paraId="220D871B" w14:textId="6C78F207" w:rsidR="3EC9BCA1" w:rsidRDefault="3EC9BCA1" w:rsidP="3EC9BCA1">
            <w:pPr>
              <w:ind w:left="-20" w:right="-20"/>
              <w:jc w:val="center"/>
            </w:pPr>
            <w:r w:rsidRPr="3EC9BCA1">
              <w:rPr>
                <w:rFonts w:ascii="Calibri" w:eastAsia="Calibri" w:hAnsi="Calibri" w:cs="Calibri"/>
              </w:rPr>
              <w:t>GPT-2</w:t>
            </w:r>
          </w:p>
        </w:tc>
        <w:tc>
          <w:tcPr>
            <w:tcW w:w="1620" w:type="dxa"/>
            <w:tcBorders>
              <w:top w:val="nil"/>
              <w:left w:val="nil"/>
              <w:bottom w:val="nil"/>
              <w:right w:val="nil"/>
            </w:tcBorders>
            <w:tcMar>
              <w:left w:w="108" w:type="dxa"/>
              <w:right w:w="108" w:type="dxa"/>
            </w:tcMar>
            <w:vAlign w:val="center"/>
          </w:tcPr>
          <w:p w14:paraId="73B7D110" w14:textId="45F584F9" w:rsidR="3EC9BCA1" w:rsidRDefault="3EC9BCA1" w:rsidP="3EC9BCA1">
            <w:pPr>
              <w:ind w:left="-20" w:right="-20"/>
              <w:jc w:val="center"/>
              <w:cnfStyle w:val="000000000000" w:firstRow="0" w:lastRow="0" w:firstColumn="0" w:lastColumn="0" w:oddVBand="0" w:evenVBand="0" w:oddHBand="0" w:evenHBand="0" w:firstRowFirstColumn="0" w:firstRowLastColumn="0" w:lastRowFirstColumn="0" w:lastRowLastColumn="0"/>
            </w:pPr>
            <w:r w:rsidRPr="3EC9BCA1">
              <w:rPr>
                <w:rFonts w:ascii="Calibri" w:eastAsia="Calibri" w:hAnsi="Calibri" w:cs="Calibri"/>
              </w:rPr>
              <w:t>Generative Language Model</w:t>
            </w:r>
          </w:p>
        </w:tc>
        <w:tc>
          <w:tcPr>
            <w:tcW w:w="2100" w:type="dxa"/>
            <w:tcBorders>
              <w:top w:val="nil"/>
              <w:left w:val="nil"/>
              <w:bottom w:val="nil"/>
              <w:right w:val="nil"/>
            </w:tcBorders>
            <w:tcMar>
              <w:left w:w="108" w:type="dxa"/>
              <w:right w:w="108" w:type="dxa"/>
            </w:tcMar>
            <w:vAlign w:val="center"/>
          </w:tcPr>
          <w:p w14:paraId="7FB90129" w14:textId="7FB7FA0E" w:rsidR="3EC9BCA1" w:rsidRDefault="3EC9BCA1" w:rsidP="3EC9BCA1">
            <w:pPr>
              <w:ind w:left="-20" w:right="-20"/>
              <w:jc w:val="center"/>
              <w:cnfStyle w:val="000000000000" w:firstRow="0" w:lastRow="0" w:firstColumn="0" w:lastColumn="0" w:oddVBand="0" w:evenVBand="0" w:oddHBand="0" w:evenHBand="0" w:firstRowFirstColumn="0" w:firstRowLastColumn="0" w:lastRowFirstColumn="0" w:lastRowLastColumn="0"/>
            </w:pPr>
            <w:r w:rsidRPr="3EC9BCA1">
              <w:rPr>
                <w:rFonts w:ascii="Calibri" w:eastAsia="Calibri" w:hAnsi="Calibri" w:cs="Calibri"/>
              </w:rPr>
              <w:t>Text generation</w:t>
            </w:r>
          </w:p>
        </w:tc>
        <w:tc>
          <w:tcPr>
            <w:tcW w:w="2910" w:type="dxa"/>
            <w:tcBorders>
              <w:top w:val="nil"/>
              <w:left w:val="nil"/>
              <w:bottom w:val="nil"/>
              <w:right w:val="nil"/>
            </w:tcBorders>
            <w:tcMar>
              <w:left w:w="108" w:type="dxa"/>
              <w:right w:w="108" w:type="dxa"/>
            </w:tcMar>
            <w:vAlign w:val="center"/>
          </w:tcPr>
          <w:p w14:paraId="44C85A88" w14:textId="68C84DC8" w:rsidR="3EC9BCA1" w:rsidRDefault="3EC9BCA1" w:rsidP="3EC9BCA1">
            <w:pPr>
              <w:ind w:left="-20" w:right="-20"/>
              <w:jc w:val="center"/>
              <w:cnfStyle w:val="000000000000" w:firstRow="0" w:lastRow="0" w:firstColumn="0" w:lastColumn="0" w:oddVBand="0" w:evenVBand="0" w:oddHBand="0" w:evenHBand="0" w:firstRowFirstColumn="0" w:firstRowLastColumn="0" w:lastRowFirstColumn="0" w:lastRowLastColumn="0"/>
            </w:pPr>
            <w:r w:rsidRPr="3EC9BCA1">
              <w:rPr>
                <w:rFonts w:ascii="Calibri" w:eastAsia="Calibri" w:hAnsi="Calibri" w:cs="Calibri"/>
              </w:rPr>
              <w:t>Generative capabilities, adaptable for sequential output prediction</w:t>
            </w:r>
          </w:p>
        </w:tc>
        <w:tc>
          <w:tcPr>
            <w:tcW w:w="1785" w:type="dxa"/>
            <w:tcBorders>
              <w:top w:val="nil"/>
              <w:left w:val="nil"/>
              <w:bottom w:val="nil"/>
              <w:right w:val="nil"/>
            </w:tcBorders>
            <w:tcMar>
              <w:left w:w="108" w:type="dxa"/>
              <w:right w:w="108" w:type="dxa"/>
            </w:tcMar>
            <w:vAlign w:val="center"/>
          </w:tcPr>
          <w:p w14:paraId="04911AC6" w14:textId="0D13BDE8" w:rsidR="3EC9BCA1" w:rsidRDefault="3EC9BCA1" w:rsidP="3EC9BCA1">
            <w:pPr>
              <w:ind w:left="-20" w:right="-20"/>
              <w:jc w:val="center"/>
              <w:cnfStyle w:val="000000000000" w:firstRow="0" w:lastRow="0" w:firstColumn="0" w:lastColumn="0" w:oddVBand="0" w:evenVBand="0" w:oddHBand="0" w:evenHBand="0" w:firstRowFirstColumn="0" w:firstRowLastColumn="0" w:lastRowFirstColumn="0" w:lastRowLastColumn="0"/>
            </w:pPr>
            <w:r w:rsidRPr="3EC9BCA1">
              <w:rPr>
                <w:rFonts w:ascii="Calibri" w:eastAsia="Calibri" w:hAnsi="Calibri" w:cs="Calibri"/>
              </w:rPr>
              <w:t>~117M to ~1.55B</w:t>
            </w:r>
          </w:p>
        </w:tc>
      </w:tr>
      <w:tr w:rsidR="3EC9BCA1" w14:paraId="6BDD89B7" w14:textId="77777777" w:rsidTr="3EC9BCA1">
        <w:trPr>
          <w:trHeight w:val="1005"/>
        </w:trPr>
        <w:tc>
          <w:tcPr>
            <w:cnfStyle w:val="001000000000" w:firstRow="0" w:lastRow="0" w:firstColumn="1" w:lastColumn="0" w:oddVBand="0" w:evenVBand="0" w:oddHBand="0" w:evenHBand="0" w:firstRowFirstColumn="0" w:firstRowLastColumn="0" w:lastRowFirstColumn="0" w:lastRowLastColumn="0"/>
            <w:tcW w:w="1410" w:type="dxa"/>
            <w:tcBorders>
              <w:top w:val="nil"/>
              <w:left w:val="nil"/>
              <w:bottom w:val="nil"/>
              <w:right w:val="nil"/>
            </w:tcBorders>
            <w:tcMar>
              <w:left w:w="108" w:type="dxa"/>
              <w:right w:w="108" w:type="dxa"/>
            </w:tcMar>
            <w:vAlign w:val="center"/>
          </w:tcPr>
          <w:p w14:paraId="0D7BA41B" w14:textId="23EEC14C" w:rsidR="3EC9BCA1" w:rsidRDefault="3EC9BCA1" w:rsidP="3EC9BCA1">
            <w:pPr>
              <w:ind w:left="-20" w:right="-20"/>
              <w:jc w:val="center"/>
            </w:pPr>
            <w:r w:rsidRPr="3EC9BCA1">
              <w:rPr>
                <w:rFonts w:ascii="Calibri" w:eastAsia="Calibri" w:hAnsi="Calibri" w:cs="Calibri"/>
              </w:rPr>
              <w:t>Transformer-XL</w:t>
            </w:r>
          </w:p>
        </w:tc>
        <w:tc>
          <w:tcPr>
            <w:tcW w:w="1620" w:type="dxa"/>
            <w:tcBorders>
              <w:top w:val="nil"/>
              <w:left w:val="nil"/>
              <w:bottom w:val="nil"/>
              <w:right w:val="nil"/>
            </w:tcBorders>
            <w:tcMar>
              <w:left w:w="108" w:type="dxa"/>
              <w:right w:w="108" w:type="dxa"/>
            </w:tcMar>
            <w:vAlign w:val="center"/>
          </w:tcPr>
          <w:p w14:paraId="6C9B0DE8" w14:textId="197287C0" w:rsidR="3EC9BCA1" w:rsidRDefault="3EC9BCA1" w:rsidP="3EC9BCA1">
            <w:pPr>
              <w:ind w:left="-20" w:right="-20"/>
              <w:jc w:val="center"/>
              <w:cnfStyle w:val="000000000000" w:firstRow="0" w:lastRow="0" w:firstColumn="0" w:lastColumn="0" w:oddVBand="0" w:evenVBand="0" w:oddHBand="0" w:evenHBand="0" w:firstRowFirstColumn="0" w:firstRowLastColumn="0" w:lastRowFirstColumn="0" w:lastRowLastColumn="0"/>
            </w:pPr>
            <w:r w:rsidRPr="3EC9BCA1">
              <w:rPr>
                <w:rFonts w:ascii="Calibri" w:eastAsia="Calibri" w:hAnsi="Calibri" w:cs="Calibri"/>
              </w:rPr>
              <w:t>Language Model</w:t>
            </w:r>
          </w:p>
        </w:tc>
        <w:tc>
          <w:tcPr>
            <w:tcW w:w="2100" w:type="dxa"/>
            <w:tcBorders>
              <w:top w:val="nil"/>
              <w:left w:val="nil"/>
              <w:bottom w:val="nil"/>
              <w:right w:val="nil"/>
            </w:tcBorders>
            <w:tcMar>
              <w:left w:w="108" w:type="dxa"/>
              <w:right w:w="108" w:type="dxa"/>
            </w:tcMar>
            <w:vAlign w:val="center"/>
          </w:tcPr>
          <w:p w14:paraId="7E4313D9" w14:textId="05C62FDB" w:rsidR="3EC9BCA1" w:rsidRDefault="3EC9BCA1" w:rsidP="3EC9BCA1">
            <w:pPr>
              <w:ind w:left="-20" w:right="-20"/>
              <w:jc w:val="center"/>
              <w:cnfStyle w:val="000000000000" w:firstRow="0" w:lastRow="0" w:firstColumn="0" w:lastColumn="0" w:oddVBand="0" w:evenVBand="0" w:oddHBand="0" w:evenHBand="0" w:firstRowFirstColumn="0" w:firstRowLastColumn="0" w:lastRowFirstColumn="0" w:lastRowLastColumn="0"/>
            </w:pPr>
            <w:r w:rsidRPr="3EC9BCA1">
              <w:rPr>
                <w:rFonts w:ascii="Calibri" w:eastAsia="Calibri" w:hAnsi="Calibri" w:cs="Calibri"/>
              </w:rPr>
              <w:t>Long-term dependency understanding</w:t>
            </w:r>
          </w:p>
        </w:tc>
        <w:tc>
          <w:tcPr>
            <w:tcW w:w="2910" w:type="dxa"/>
            <w:tcBorders>
              <w:top w:val="nil"/>
              <w:left w:val="nil"/>
              <w:bottom w:val="nil"/>
              <w:right w:val="nil"/>
            </w:tcBorders>
            <w:tcMar>
              <w:left w:w="108" w:type="dxa"/>
              <w:right w:w="108" w:type="dxa"/>
            </w:tcMar>
            <w:vAlign w:val="center"/>
          </w:tcPr>
          <w:p w14:paraId="792FADD4" w14:textId="55E82A6C" w:rsidR="3EC9BCA1" w:rsidRDefault="3EC9BCA1" w:rsidP="3EC9BCA1">
            <w:pPr>
              <w:ind w:left="-20" w:right="-20"/>
              <w:jc w:val="center"/>
              <w:cnfStyle w:val="000000000000" w:firstRow="0" w:lastRow="0" w:firstColumn="0" w:lastColumn="0" w:oddVBand="0" w:evenVBand="0" w:oddHBand="0" w:evenHBand="0" w:firstRowFirstColumn="0" w:firstRowLastColumn="0" w:lastRowFirstColumn="0" w:lastRowLastColumn="0"/>
            </w:pPr>
            <w:r w:rsidRPr="3EC9BCA1">
              <w:rPr>
                <w:rFonts w:ascii="Calibri" w:eastAsia="Calibri" w:hAnsi="Calibri" w:cs="Calibri"/>
              </w:rPr>
              <w:t>Long-term dependency learning, beneficial for long sequences in time series</w:t>
            </w:r>
          </w:p>
        </w:tc>
        <w:tc>
          <w:tcPr>
            <w:tcW w:w="1785" w:type="dxa"/>
            <w:tcBorders>
              <w:top w:val="nil"/>
              <w:left w:val="nil"/>
              <w:bottom w:val="nil"/>
              <w:right w:val="nil"/>
            </w:tcBorders>
            <w:tcMar>
              <w:left w:w="108" w:type="dxa"/>
              <w:right w:w="108" w:type="dxa"/>
            </w:tcMar>
            <w:vAlign w:val="center"/>
          </w:tcPr>
          <w:p w14:paraId="13989275" w14:textId="1A396721" w:rsidR="3EC9BCA1" w:rsidRDefault="3EC9BCA1" w:rsidP="3EC9BCA1">
            <w:pPr>
              <w:ind w:left="-20" w:right="-20"/>
              <w:jc w:val="center"/>
              <w:cnfStyle w:val="000000000000" w:firstRow="0" w:lastRow="0" w:firstColumn="0" w:lastColumn="0" w:oddVBand="0" w:evenVBand="0" w:oddHBand="0" w:evenHBand="0" w:firstRowFirstColumn="0" w:firstRowLastColumn="0" w:lastRowFirstColumn="0" w:lastRowLastColumn="0"/>
            </w:pPr>
            <w:r w:rsidRPr="3EC9BCA1">
              <w:rPr>
                <w:rFonts w:ascii="Calibri" w:eastAsia="Calibri" w:hAnsi="Calibri" w:cs="Calibri"/>
              </w:rPr>
              <w:t>~257M</w:t>
            </w:r>
          </w:p>
        </w:tc>
      </w:tr>
      <w:tr w:rsidR="3EC9BCA1" w14:paraId="5D395D0C" w14:textId="77777777" w:rsidTr="3EC9BCA1">
        <w:trPr>
          <w:trHeight w:val="1005"/>
        </w:trPr>
        <w:tc>
          <w:tcPr>
            <w:cnfStyle w:val="001000000000" w:firstRow="0" w:lastRow="0" w:firstColumn="1" w:lastColumn="0" w:oddVBand="0" w:evenVBand="0" w:oddHBand="0" w:evenHBand="0" w:firstRowFirstColumn="0" w:firstRowLastColumn="0" w:lastRowFirstColumn="0" w:lastRowLastColumn="0"/>
            <w:tcW w:w="1410" w:type="dxa"/>
            <w:tcBorders>
              <w:top w:val="nil"/>
              <w:left w:val="nil"/>
              <w:bottom w:val="nil"/>
              <w:right w:val="nil"/>
            </w:tcBorders>
            <w:tcMar>
              <w:left w:w="108" w:type="dxa"/>
              <w:right w:w="108" w:type="dxa"/>
            </w:tcMar>
            <w:vAlign w:val="center"/>
          </w:tcPr>
          <w:p w14:paraId="24357ECE" w14:textId="44206A1B" w:rsidR="3EC9BCA1" w:rsidRDefault="008953A0" w:rsidP="3EC9BCA1">
            <w:pPr>
              <w:ind w:left="-20" w:right="-20"/>
              <w:jc w:val="center"/>
              <w:rPr>
                <w:rFonts w:ascii="Calibri" w:eastAsia="Calibri" w:hAnsi="Calibri" w:cs="Calibri"/>
              </w:rPr>
            </w:pPr>
            <w:r w:rsidRPr="3EC9BCA1">
              <w:rPr>
                <w:rFonts w:ascii="Calibri" w:eastAsia="Calibri" w:hAnsi="Calibri" w:cs="Calibri"/>
              </w:rPr>
              <w:t>Lent</w:t>
            </w:r>
          </w:p>
        </w:tc>
        <w:tc>
          <w:tcPr>
            <w:tcW w:w="1620" w:type="dxa"/>
            <w:tcBorders>
              <w:top w:val="nil"/>
              <w:left w:val="nil"/>
              <w:bottom w:val="nil"/>
              <w:right w:val="nil"/>
            </w:tcBorders>
            <w:tcMar>
              <w:left w:w="108" w:type="dxa"/>
              <w:right w:w="108" w:type="dxa"/>
            </w:tcMar>
            <w:vAlign w:val="center"/>
          </w:tcPr>
          <w:p w14:paraId="3AE0ABCE" w14:textId="36DC334E" w:rsidR="3EC9BCA1" w:rsidRDefault="3EC9BCA1" w:rsidP="3EC9BCA1">
            <w:pPr>
              <w:ind w:left="-20" w:right="-20"/>
              <w:jc w:val="center"/>
              <w:cnfStyle w:val="000000000000" w:firstRow="0" w:lastRow="0" w:firstColumn="0" w:lastColumn="0" w:oddVBand="0" w:evenVBand="0" w:oddHBand="0" w:evenHBand="0" w:firstRowFirstColumn="0" w:firstRowLastColumn="0" w:lastRowFirstColumn="0" w:lastRowLastColumn="0"/>
            </w:pPr>
            <w:r w:rsidRPr="3EC9BCA1">
              <w:rPr>
                <w:rFonts w:ascii="Calibri" w:eastAsia="Calibri" w:hAnsi="Calibri" w:cs="Calibri"/>
              </w:rPr>
              <w:t>Language Model</w:t>
            </w:r>
          </w:p>
        </w:tc>
        <w:tc>
          <w:tcPr>
            <w:tcW w:w="2100" w:type="dxa"/>
            <w:tcBorders>
              <w:top w:val="nil"/>
              <w:left w:val="nil"/>
              <w:bottom w:val="nil"/>
              <w:right w:val="nil"/>
            </w:tcBorders>
            <w:tcMar>
              <w:left w:w="108" w:type="dxa"/>
              <w:right w:w="108" w:type="dxa"/>
            </w:tcMar>
            <w:vAlign w:val="center"/>
          </w:tcPr>
          <w:p w14:paraId="547776EE" w14:textId="4B38D1CE" w:rsidR="3EC9BCA1" w:rsidRDefault="3EC9BCA1" w:rsidP="3EC9BCA1">
            <w:pPr>
              <w:ind w:left="-20" w:right="-20"/>
              <w:jc w:val="center"/>
              <w:cnfStyle w:val="000000000000" w:firstRow="0" w:lastRow="0" w:firstColumn="0" w:lastColumn="0" w:oddVBand="0" w:evenVBand="0" w:oddHBand="0" w:evenHBand="0" w:firstRowFirstColumn="0" w:firstRowLastColumn="0" w:lastRowFirstColumn="0" w:lastRowLastColumn="0"/>
            </w:pPr>
            <w:r w:rsidRPr="3EC9BCA1">
              <w:rPr>
                <w:rFonts w:ascii="Calibri" w:eastAsia="Calibri" w:hAnsi="Calibri" w:cs="Calibri"/>
              </w:rPr>
              <w:t>Text classification, robust context understanding</w:t>
            </w:r>
          </w:p>
        </w:tc>
        <w:tc>
          <w:tcPr>
            <w:tcW w:w="2910" w:type="dxa"/>
            <w:tcBorders>
              <w:top w:val="nil"/>
              <w:left w:val="nil"/>
              <w:bottom w:val="nil"/>
              <w:right w:val="nil"/>
            </w:tcBorders>
            <w:tcMar>
              <w:left w:w="108" w:type="dxa"/>
              <w:right w:w="108" w:type="dxa"/>
            </w:tcMar>
            <w:vAlign w:val="center"/>
          </w:tcPr>
          <w:p w14:paraId="49C7197C" w14:textId="578D23E9" w:rsidR="3EC9BCA1" w:rsidRDefault="3EC9BCA1" w:rsidP="3EC9BCA1">
            <w:pPr>
              <w:ind w:left="-20" w:right="-20"/>
              <w:jc w:val="center"/>
              <w:cnfStyle w:val="000000000000" w:firstRow="0" w:lastRow="0" w:firstColumn="0" w:lastColumn="0" w:oddVBand="0" w:evenVBand="0" w:oddHBand="0" w:evenHBand="0" w:firstRowFirstColumn="0" w:firstRowLastColumn="0" w:lastRowFirstColumn="0" w:lastRowLastColumn="0"/>
            </w:pPr>
            <w:r w:rsidRPr="3EC9BCA1">
              <w:rPr>
                <w:rFonts w:ascii="Calibri" w:eastAsia="Calibri" w:hAnsi="Calibri" w:cs="Calibri"/>
              </w:rPr>
              <w:t>Robust context understanding, useful for complex time series patterns</w:t>
            </w:r>
          </w:p>
        </w:tc>
        <w:tc>
          <w:tcPr>
            <w:tcW w:w="1785" w:type="dxa"/>
            <w:tcBorders>
              <w:top w:val="nil"/>
              <w:left w:val="nil"/>
              <w:bottom w:val="nil"/>
              <w:right w:val="nil"/>
            </w:tcBorders>
            <w:tcMar>
              <w:left w:w="108" w:type="dxa"/>
              <w:right w:w="108" w:type="dxa"/>
            </w:tcMar>
            <w:vAlign w:val="center"/>
          </w:tcPr>
          <w:p w14:paraId="39DD699A" w14:textId="56B58478" w:rsidR="3EC9BCA1" w:rsidRDefault="3EC9BCA1" w:rsidP="3EC9BCA1">
            <w:pPr>
              <w:ind w:left="-20" w:right="-20"/>
              <w:jc w:val="center"/>
              <w:cnfStyle w:val="000000000000" w:firstRow="0" w:lastRow="0" w:firstColumn="0" w:lastColumn="0" w:oddVBand="0" w:evenVBand="0" w:oddHBand="0" w:evenHBand="0" w:firstRowFirstColumn="0" w:firstRowLastColumn="0" w:lastRowFirstColumn="0" w:lastRowLastColumn="0"/>
            </w:pPr>
            <w:r w:rsidRPr="3EC9BCA1">
              <w:rPr>
                <w:rFonts w:ascii="Calibri" w:eastAsia="Calibri" w:hAnsi="Calibri" w:cs="Calibri"/>
              </w:rPr>
              <w:t>~110M (</w:t>
            </w:r>
            <w:proofErr w:type="spellStart"/>
            <w:r w:rsidRPr="3EC9BCA1">
              <w:rPr>
                <w:rFonts w:ascii="Calibri" w:eastAsia="Calibri" w:hAnsi="Calibri" w:cs="Calibri"/>
              </w:rPr>
              <w:t>XLNet</w:t>
            </w:r>
            <w:proofErr w:type="spellEnd"/>
            <w:r w:rsidRPr="3EC9BCA1">
              <w:rPr>
                <w:rFonts w:ascii="Calibri" w:eastAsia="Calibri" w:hAnsi="Calibri" w:cs="Calibri"/>
              </w:rPr>
              <w:t xml:space="preserve"> Base) to ~340M (</w:t>
            </w:r>
            <w:proofErr w:type="spellStart"/>
            <w:r w:rsidRPr="3EC9BCA1">
              <w:rPr>
                <w:rFonts w:ascii="Calibri" w:eastAsia="Calibri" w:hAnsi="Calibri" w:cs="Calibri"/>
              </w:rPr>
              <w:t>XLNet</w:t>
            </w:r>
            <w:proofErr w:type="spellEnd"/>
            <w:r w:rsidRPr="3EC9BCA1">
              <w:rPr>
                <w:rFonts w:ascii="Calibri" w:eastAsia="Calibri" w:hAnsi="Calibri" w:cs="Calibri"/>
              </w:rPr>
              <w:t xml:space="preserve"> Large)</w:t>
            </w:r>
          </w:p>
        </w:tc>
      </w:tr>
      <w:tr w:rsidR="3EC9BCA1" w14:paraId="334D3EC8" w14:textId="77777777" w:rsidTr="3EC9BCA1">
        <w:trPr>
          <w:trHeight w:val="1005"/>
        </w:trPr>
        <w:tc>
          <w:tcPr>
            <w:cnfStyle w:val="001000000000" w:firstRow="0" w:lastRow="0" w:firstColumn="1" w:lastColumn="0" w:oddVBand="0" w:evenVBand="0" w:oddHBand="0" w:evenHBand="0" w:firstRowFirstColumn="0" w:firstRowLastColumn="0" w:lastRowFirstColumn="0" w:lastRowLastColumn="0"/>
            <w:tcW w:w="1410" w:type="dxa"/>
            <w:tcBorders>
              <w:top w:val="nil"/>
              <w:left w:val="nil"/>
              <w:bottom w:val="single" w:sz="8" w:space="0" w:color="7F7F7F" w:themeColor="text1" w:themeTint="80"/>
              <w:right w:val="nil"/>
            </w:tcBorders>
            <w:tcMar>
              <w:left w:w="108" w:type="dxa"/>
              <w:right w:w="108" w:type="dxa"/>
            </w:tcMar>
            <w:vAlign w:val="center"/>
          </w:tcPr>
          <w:p w14:paraId="6448EC08" w14:textId="1E74076E" w:rsidR="3EC9BCA1" w:rsidRDefault="3EC9BCA1" w:rsidP="3EC9BCA1">
            <w:pPr>
              <w:ind w:left="-20" w:right="-20"/>
              <w:jc w:val="center"/>
            </w:pPr>
            <w:r w:rsidRPr="3EC9BCA1">
              <w:rPr>
                <w:rFonts w:ascii="Calibri" w:eastAsia="Calibri" w:hAnsi="Calibri" w:cs="Calibri"/>
              </w:rPr>
              <w:t>T5</w:t>
            </w:r>
          </w:p>
        </w:tc>
        <w:tc>
          <w:tcPr>
            <w:tcW w:w="1620" w:type="dxa"/>
            <w:tcBorders>
              <w:top w:val="nil"/>
              <w:left w:val="nil"/>
              <w:bottom w:val="single" w:sz="8" w:space="0" w:color="7F7F7F" w:themeColor="text1" w:themeTint="80"/>
              <w:right w:val="nil"/>
            </w:tcBorders>
            <w:tcMar>
              <w:left w:w="108" w:type="dxa"/>
              <w:right w:w="108" w:type="dxa"/>
            </w:tcMar>
            <w:vAlign w:val="center"/>
          </w:tcPr>
          <w:p w14:paraId="367A1B6C" w14:textId="39994468" w:rsidR="3EC9BCA1" w:rsidRDefault="3EC9BCA1" w:rsidP="3EC9BCA1">
            <w:pPr>
              <w:ind w:left="-20" w:right="-20"/>
              <w:jc w:val="center"/>
              <w:cnfStyle w:val="000000000000" w:firstRow="0" w:lastRow="0" w:firstColumn="0" w:lastColumn="0" w:oddVBand="0" w:evenVBand="0" w:oddHBand="0" w:evenHBand="0" w:firstRowFirstColumn="0" w:firstRowLastColumn="0" w:lastRowFirstColumn="0" w:lastRowLastColumn="0"/>
            </w:pPr>
            <w:r w:rsidRPr="3EC9BCA1">
              <w:rPr>
                <w:rFonts w:ascii="Calibri" w:eastAsia="Calibri" w:hAnsi="Calibri" w:cs="Calibri"/>
              </w:rPr>
              <w:t>Text-to-Text Transfer Transformer</w:t>
            </w:r>
          </w:p>
        </w:tc>
        <w:tc>
          <w:tcPr>
            <w:tcW w:w="2100" w:type="dxa"/>
            <w:tcBorders>
              <w:top w:val="nil"/>
              <w:left w:val="nil"/>
              <w:bottom w:val="single" w:sz="8" w:space="0" w:color="7F7F7F" w:themeColor="text1" w:themeTint="80"/>
              <w:right w:val="nil"/>
            </w:tcBorders>
            <w:tcMar>
              <w:left w:w="108" w:type="dxa"/>
              <w:right w:w="108" w:type="dxa"/>
            </w:tcMar>
            <w:vAlign w:val="center"/>
          </w:tcPr>
          <w:p w14:paraId="7FD93BB7" w14:textId="2C079755" w:rsidR="3EC9BCA1" w:rsidRDefault="3EC9BCA1" w:rsidP="3EC9BCA1">
            <w:pPr>
              <w:ind w:left="-20" w:right="-20"/>
              <w:jc w:val="center"/>
              <w:cnfStyle w:val="000000000000" w:firstRow="0" w:lastRow="0" w:firstColumn="0" w:lastColumn="0" w:oddVBand="0" w:evenVBand="0" w:oddHBand="0" w:evenHBand="0" w:firstRowFirstColumn="0" w:firstRowLastColumn="0" w:lastRowFirstColumn="0" w:lastRowLastColumn="0"/>
            </w:pPr>
            <w:r w:rsidRPr="3EC9BCA1">
              <w:rPr>
                <w:rFonts w:ascii="Calibri" w:eastAsia="Calibri" w:hAnsi="Calibri" w:cs="Calibri"/>
              </w:rPr>
              <w:t>Text summarization, QA</w:t>
            </w:r>
          </w:p>
        </w:tc>
        <w:tc>
          <w:tcPr>
            <w:tcW w:w="2910" w:type="dxa"/>
            <w:tcBorders>
              <w:top w:val="nil"/>
              <w:left w:val="nil"/>
              <w:bottom w:val="single" w:sz="8" w:space="0" w:color="7F7F7F" w:themeColor="text1" w:themeTint="80"/>
              <w:right w:val="nil"/>
            </w:tcBorders>
            <w:tcMar>
              <w:left w:w="108" w:type="dxa"/>
              <w:right w:w="108" w:type="dxa"/>
            </w:tcMar>
            <w:vAlign w:val="center"/>
          </w:tcPr>
          <w:p w14:paraId="52B900B6" w14:textId="04787591" w:rsidR="3EC9BCA1" w:rsidRDefault="3EC9BCA1" w:rsidP="3EC9BCA1">
            <w:pPr>
              <w:ind w:left="-20" w:right="-20"/>
              <w:jc w:val="center"/>
              <w:cnfStyle w:val="000000000000" w:firstRow="0" w:lastRow="0" w:firstColumn="0" w:lastColumn="0" w:oddVBand="0" w:evenVBand="0" w:oddHBand="0" w:evenHBand="0" w:firstRowFirstColumn="0" w:firstRowLastColumn="0" w:lastRowFirstColumn="0" w:lastRowLastColumn="0"/>
            </w:pPr>
            <w:r w:rsidRPr="3EC9BCA1">
              <w:rPr>
                <w:rFonts w:ascii="Calibri" w:eastAsia="Calibri" w:hAnsi="Calibri" w:cs="Calibri"/>
              </w:rPr>
              <w:t>Flexibility in handling different formats, could be adapted for time series tasks</w:t>
            </w:r>
          </w:p>
        </w:tc>
        <w:tc>
          <w:tcPr>
            <w:tcW w:w="1785" w:type="dxa"/>
            <w:tcBorders>
              <w:top w:val="nil"/>
              <w:left w:val="nil"/>
              <w:bottom w:val="single" w:sz="8" w:space="0" w:color="7F7F7F" w:themeColor="text1" w:themeTint="80"/>
              <w:right w:val="nil"/>
            </w:tcBorders>
            <w:tcMar>
              <w:left w:w="108" w:type="dxa"/>
              <w:right w:w="108" w:type="dxa"/>
            </w:tcMar>
            <w:vAlign w:val="center"/>
          </w:tcPr>
          <w:p w14:paraId="6298C20F" w14:textId="74B3CC38" w:rsidR="3EC9BCA1" w:rsidRDefault="3EC9BCA1" w:rsidP="3EC9BCA1">
            <w:pPr>
              <w:ind w:left="-20" w:right="-20"/>
              <w:jc w:val="center"/>
              <w:cnfStyle w:val="000000000000" w:firstRow="0" w:lastRow="0" w:firstColumn="0" w:lastColumn="0" w:oddVBand="0" w:evenVBand="0" w:oddHBand="0" w:evenHBand="0" w:firstRowFirstColumn="0" w:firstRowLastColumn="0" w:lastRowFirstColumn="0" w:lastRowLastColumn="0"/>
            </w:pPr>
            <w:r w:rsidRPr="3EC9BCA1">
              <w:rPr>
                <w:rFonts w:ascii="Calibri" w:eastAsia="Calibri" w:hAnsi="Calibri" w:cs="Calibri"/>
              </w:rPr>
              <w:t>Varies (e.g., Small to 11B for T5-11b)</w:t>
            </w:r>
          </w:p>
          <w:p w14:paraId="23F9934C" w14:textId="6BED8F93" w:rsidR="3EC9BCA1" w:rsidRDefault="3EC9BCA1" w:rsidP="3EC9BCA1">
            <w:pPr>
              <w:ind w:left="-20" w:right="-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rPr>
            </w:pPr>
          </w:p>
        </w:tc>
      </w:tr>
    </w:tbl>
    <w:p w14:paraId="77B30768" w14:textId="2E1D3652" w:rsidR="3EC9BCA1" w:rsidRDefault="3EC9BCA1" w:rsidP="3EC9BCA1">
      <w:pPr>
        <w:jc w:val="both"/>
        <w:rPr>
          <w:rFonts w:ascii="Calibri" w:eastAsia="Calibri" w:hAnsi="Calibri" w:cs="Calibri"/>
        </w:rPr>
      </w:pPr>
    </w:p>
    <w:p w14:paraId="4A2E7218" w14:textId="644A0F28" w:rsidR="3EC9BCA1" w:rsidRDefault="0D3912A6" w:rsidP="5753B616">
      <w:pPr>
        <w:spacing w:line="257" w:lineRule="auto"/>
        <w:jc w:val="both"/>
        <w:rPr>
          <w:rFonts w:ascii="Calibri" w:eastAsia="Calibri" w:hAnsi="Calibri" w:cs="Calibri"/>
        </w:rPr>
      </w:pPr>
      <w:r w:rsidRPr="5753B616">
        <w:rPr>
          <w:rFonts w:ascii="Calibri" w:eastAsia="Calibri" w:hAnsi="Calibri" w:cs="Calibri"/>
        </w:rPr>
        <w:t xml:space="preserve">As </w:t>
      </w:r>
      <w:r w:rsidR="72E60A1B" w:rsidRPr="5753B616">
        <w:rPr>
          <w:rFonts w:ascii="Calibri" w:eastAsia="Calibri" w:hAnsi="Calibri" w:cs="Calibri"/>
        </w:rPr>
        <w:t xml:space="preserve">highlighted </w:t>
      </w:r>
      <w:r w:rsidRPr="5753B616">
        <w:rPr>
          <w:rFonts w:ascii="Calibri" w:eastAsia="Calibri" w:hAnsi="Calibri" w:cs="Calibri"/>
        </w:rPr>
        <w:t xml:space="preserve">in Table 1, each model excels in specific applications and demonstrates </w:t>
      </w:r>
      <w:r w:rsidR="00C6584A">
        <w:rPr>
          <w:rFonts w:ascii="Calibri" w:eastAsia="Calibri" w:hAnsi="Calibri" w:cs="Calibri"/>
        </w:rPr>
        <w:t>the potential</w:t>
      </w:r>
      <w:r w:rsidRPr="5753B616">
        <w:rPr>
          <w:rFonts w:ascii="Calibri" w:eastAsia="Calibri" w:hAnsi="Calibri" w:cs="Calibri"/>
        </w:rPr>
        <w:t xml:space="preserve"> for adaptation in time-series forecasting.</w:t>
      </w:r>
      <w:r w:rsidR="1F5CCF40" w:rsidRPr="5753B616">
        <w:rPr>
          <w:rFonts w:ascii="Calibri" w:eastAsia="Calibri" w:hAnsi="Calibri" w:cs="Calibri"/>
        </w:rPr>
        <w:t xml:space="preserve"> </w:t>
      </w:r>
      <w:r w:rsidRPr="5753B616">
        <w:rPr>
          <w:rFonts w:ascii="Calibri" w:eastAsia="Calibri" w:hAnsi="Calibri" w:cs="Calibri"/>
        </w:rPr>
        <w:t>T5</w:t>
      </w:r>
      <w:r w:rsidR="458F2B63" w:rsidRPr="5753B616">
        <w:rPr>
          <w:rFonts w:ascii="Calibri" w:eastAsia="Calibri" w:hAnsi="Calibri" w:cs="Calibri"/>
        </w:rPr>
        <w:t>,</w:t>
      </w:r>
      <w:r w:rsidRPr="5753B616">
        <w:rPr>
          <w:rFonts w:ascii="Calibri" w:eastAsia="Calibri" w:hAnsi="Calibri" w:cs="Calibri"/>
        </w:rPr>
        <w:t xml:space="preserve"> </w:t>
      </w:r>
      <w:r w:rsidR="73F7EC9E" w:rsidRPr="5753B616">
        <w:rPr>
          <w:rFonts w:ascii="Calibri" w:eastAsia="Calibri" w:hAnsi="Calibri" w:cs="Calibri"/>
        </w:rPr>
        <w:t xml:space="preserve">notable for capturing long-term dependencies, is well </w:t>
      </w:r>
      <w:r w:rsidRPr="5753B616">
        <w:rPr>
          <w:rFonts w:ascii="Calibri" w:eastAsia="Calibri" w:hAnsi="Calibri" w:cs="Calibri"/>
        </w:rPr>
        <w:t>suit</w:t>
      </w:r>
      <w:r w:rsidR="37094DF7" w:rsidRPr="5753B616">
        <w:rPr>
          <w:rFonts w:ascii="Calibri" w:eastAsia="Calibri" w:hAnsi="Calibri" w:cs="Calibri"/>
        </w:rPr>
        <w:t>ed</w:t>
      </w:r>
      <w:r w:rsidRPr="5753B616">
        <w:rPr>
          <w:rFonts w:ascii="Calibri" w:eastAsia="Calibri" w:hAnsi="Calibri" w:cs="Calibri"/>
        </w:rPr>
        <w:t xml:space="preserve"> for complex series </w:t>
      </w:r>
      <w:r w:rsidR="286AB3E0" w:rsidRPr="5753B616">
        <w:rPr>
          <w:rFonts w:ascii="Calibri" w:eastAsia="Calibri" w:hAnsi="Calibri" w:cs="Calibri"/>
        </w:rPr>
        <w:t xml:space="preserve">due </w:t>
      </w:r>
      <w:r w:rsidR="286AB3E0" w:rsidRPr="5753B616">
        <w:rPr>
          <w:rFonts w:ascii="Calibri" w:eastAsia="Calibri" w:hAnsi="Calibri" w:cs="Calibri"/>
        </w:rPr>
        <w:lastRenderedPageBreak/>
        <w:t xml:space="preserve">to its </w:t>
      </w:r>
      <w:r w:rsidR="78BB83B0" w:rsidRPr="5753B616">
        <w:rPr>
          <w:rFonts w:ascii="Calibri" w:eastAsia="Calibri" w:hAnsi="Calibri" w:cs="Calibri"/>
        </w:rPr>
        <w:t>architecture</w:t>
      </w:r>
      <w:r w:rsidR="286AB3E0" w:rsidRPr="5753B616">
        <w:rPr>
          <w:rFonts w:ascii="Calibri" w:eastAsia="Calibri" w:hAnsi="Calibri" w:cs="Calibri"/>
        </w:rPr>
        <w:t xml:space="preserve"> that handles variable sequence lengths. </w:t>
      </w:r>
      <w:r w:rsidRPr="5753B616">
        <w:rPr>
          <w:rFonts w:ascii="Calibri" w:eastAsia="Calibri" w:hAnsi="Calibri" w:cs="Calibri"/>
        </w:rPr>
        <w:t>However, the adaptation of this model might not be the best approach</w:t>
      </w:r>
      <w:r w:rsidR="7BCD4A2D" w:rsidRPr="5753B616">
        <w:rPr>
          <w:rFonts w:ascii="Calibri" w:eastAsia="Calibri" w:hAnsi="Calibri" w:cs="Calibri"/>
        </w:rPr>
        <w:t xml:space="preserve"> for time series forecasting due to intricacies associated with modifying time series data to be compatible with a language model</w:t>
      </w:r>
      <w:r w:rsidRPr="5753B616">
        <w:rPr>
          <w:rFonts w:ascii="Calibri" w:eastAsia="Calibri" w:hAnsi="Calibri" w:cs="Calibri"/>
        </w:rPr>
        <w:t xml:space="preserve">. As </w:t>
      </w:r>
      <w:r w:rsidR="652A8E9D" w:rsidRPr="5753B616">
        <w:rPr>
          <w:rFonts w:ascii="Calibri" w:eastAsia="Calibri" w:hAnsi="Calibri" w:cs="Calibri"/>
        </w:rPr>
        <w:t xml:space="preserve">presented </w:t>
      </w:r>
      <w:r w:rsidRPr="5753B616">
        <w:rPr>
          <w:rFonts w:ascii="Calibri" w:eastAsia="Calibri" w:hAnsi="Calibri" w:cs="Calibri"/>
        </w:rPr>
        <w:t xml:space="preserve">in table 2, there are </w:t>
      </w:r>
      <w:r w:rsidR="447D8039" w:rsidRPr="5753B616">
        <w:rPr>
          <w:rFonts w:ascii="Calibri" w:eastAsia="Calibri" w:hAnsi="Calibri" w:cs="Calibri"/>
        </w:rPr>
        <w:t>specifically</w:t>
      </w:r>
      <w:r w:rsidRPr="5753B616">
        <w:rPr>
          <w:rFonts w:ascii="Calibri" w:eastAsia="Calibri" w:hAnsi="Calibri" w:cs="Calibri"/>
        </w:rPr>
        <w:t xml:space="preserve"> designed transformers for the time-series datasets which are already modified for that purpose. Among them, Patch TST, </w:t>
      </w:r>
      <w:proofErr w:type="spellStart"/>
      <w:r w:rsidRPr="5753B616">
        <w:rPr>
          <w:rFonts w:ascii="Calibri" w:eastAsia="Calibri" w:hAnsi="Calibri" w:cs="Calibri"/>
        </w:rPr>
        <w:t>PatchTSMixer</w:t>
      </w:r>
      <w:proofErr w:type="spellEnd"/>
      <w:r w:rsidRPr="5753B616">
        <w:rPr>
          <w:rFonts w:ascii="Calibri" w:eastAsia="Calibri" w:hAnsi="Calibri" w:cs="Calibri"/>
        </w:rPr>
        <w:t xml:space="preserve">, </w:t>
      </w:r>
      <w:proofErr w:type="spellStart"/>
      <w:r w:rsidRPr="5753B616">
        <w:rPr>
          <w:rFonts w:ascii="Calibri" w:eastAsia="Calibri" w:hAnsi="Calibri" w:cs="Calibri"/>
        </w:rPr>
        <w:t>Autoformer</w:t>
      </w:r>
      <w:proofErr w:type="spellEnd"/>
      <w:r w:rsidRPr="5753B616">
        <w:rPr>
          <w:rFonts w:ascii="Calibri" w:eastAsia="Calibri" w:hAnsi="Calibri" w:cs="Calibri"/>
        </w:rPr>
        <w:t xml:space="preserve">, and Time Series Transformer can be </w:t>
      </w:r>
      <w:r w:rsidR="3BE0C5C1" w:rsidRPr="5753B616">
        <w:rPr>
          <w:rFonts w:ascii="Calibri" w:eastAsia="Calibri" w:hAnsi="Calibri" w:cs="Calibri"/>
        </w:rPr>
        <w:t>particularly</w:t>
      </w:r>
      <w:r w:rsidRPr="5753B616">
        <w:rPr>
          <w:rFonts w:ascii="Calibri" w:eastAsia="Calibri" w:hAnsi="Calibri" w:cs="Calibri"/>
        </w:rPr>
        <w:t xml:space="preserve"> adapted for </w:t>
      </w:r>
      <w:r w:rsidR="43659DD6" w:rsidRPr="5753B616">
        <w:rPr>
          <w:rFonts w:ascii="Calibri" w:eastAsia="Calibri" w:hAnsi="Calibri" w:cs="Calibri"/>
        </w:rPr>
        <w:t>such projects</w:t>
      </w:r>
      <w:r w:rsidRPr="5753B616">
        <w:rPr>
          <w:rFonts w:ascii="Calibri" w:eastAsia="Calibri" w:hAnsi="Calibri" w:cs="Calibri"/>
        </w:rPr>
        <w:t>.</w:t>
      </w:r>
    </w:p>
    <w:p w14:paraId="1B50AED4" w14:textId="2F4460F4" w:rsidR="0D3912A6" w:rsidRDefault="0D3912A6" w:rsidP="3EC9BCA1">
      <w:pPr>
        <w:spacing w:before="200" w:after="300" w:line="240" w:lineRule="auto"/>
        <w:jc w:val="center"/>
        <w:rPr>
          <w:rFonts w:ascii="Calibri" w:eastAsia="Calibri" w:hAnsi="Calibri" w:cs="Calibri"/>
        </w:rPr>
      </w:pPr>
      <w:r>
        <w:t xml:space="preserve">Table </w:t>
      </w:r>
      <w:r w:rsidR="006F771B">
        <w:rPr>
          <w:color w:val="2B579A"/>
          <w:shd w:val="clear" w:color="auto" w:fill="E6E6E6"/>
        </w:rPr>
        <w:fldChar w:fldCharType="begin"/>
      </w:r>
      <w:r w:rsidR="006F771B">
        <w:instrText>SEQ Table \* ARABIC</w:instrText>
      </w:r>
      <w:r w:rsidR="006F771B">
        <w:rPr>
          <w:color w:val="2B579A"/>
          <w:shd w:val="clear" w:color="auto" w:fill="E6E6E6"/>
        </w:rPr>
        <w:fldChar w:fldCharType="separate"/>
      </w:r>
      <w:r w:rsidR="006F771B">
        <w:rPr>
          <w:noProof/>
          <w:color w:val="2B579A"/>
          <w:shd w:val="clear" w:color="auto" w:fill="E6E6E6"/>
        </w:rPr>
        <w:t>2</w:t>
      </w:r>
      <w:r w:rsidR="006F771B">
        <w:rPr>
          <w:color w:val="2B579A"/>
          <w:shd w:val="clear" w:color="auto" w:fill="E6E6E6"/>
        </w:rPr>
        <w:fldChar w:fldCharType="end"/>
      </w:r>
      <w:r w:rsidR="006F771B">
        <w:t>:</w:t>
      </w:r>
      <w:r>
        <w:t xml:space="preserve"> </w:t>
      </w:r>
      <w:commentRangeStart w:id="76"/>
      <w:commentRangeStart w:id="77"/>
      <w:r w:rsidRPr="04F8163E">
        <w:rPr>
          <w:rFonts w:ascii="Calibri" w:eastAsia="Calibri" w:hAnsi="Calibri" w:cs="Calibri"/>
        </w:rPr>
        <w:t xml:space="preserve">Comparative analysis of different time-series transformers available on </w:t>
      </w:r>
      <w:proofErr w:type="spellStart"/>
      <w:r w:rsidRPr="04F8163E">
        <w:rPr>
          <w:rFonts w:ascii="Calibri" w:eastAsia="Calibri" w:hAnsi="Calibri" w:cs="Calibri"/>
        </w:rPr>
        <w:t>HuggingFace</w:t>
      </w:r>
      <w:commentRangeEnd w:id="76"/>
      <w:proofErr w:type="spellEnd"/>
      <w:r>
        <w:rPr>
          <w:rStyle w:val="CommentReference"/>
        </w:rPr>
        <w:commentReference w:id="76"/>
      </w:r>
      <w:commentRangeEnd w:id="77"/>
      <w:r>
        <w:rPr>
          <w:rStyle w:val="CommentReference"/>
        </w:rPr>
        <w:commentReference w:id="77"/>
      </w:r>
    </w:p>
    <w:tbl>
      <w:tblPr>
        <w:tblStyle w:val="PlainTable1"/>
        <w:tblW w:w="0" w:type="auto"/>
        <w:tblLook w:val="04A0" w:firstRow="1" w:lastRow="0" w:firstColumn="1" w:lastColumn="0" w:noHBand="0" w:noVBand="1"/>
      </w:tblPr>
      <w:tblGrid>
        <w:gridCol w:w="1590"/>
        <w:gridCol w:w="1440"/>
        <w:gridCol w:w="1530"/>
        <w:gridCol w:w="3525"/>
        <w:gridCol w:w="1973"/>
      </w:tblGrid>
      <w:tr w:rsidR="3EC9BCA1" w14:paraId="30504F0F" w14:textId="77777777" w:rsidTr="5753B616">
        <w:trPr>
          <w:cnfStyle w:val="100000000000" w:firstRow="1" w:lastRow="0" w:firstColumn="0" w:lastColumn="0" w:oddVBand="0" w:evenVBand="0" w:oddHBand="0" w:evenHBand="0" w:firstRowFirstColumn="0" w:firstRowLastColumn="0" w:lastRowFirstColumn="0" w:lastRowLastColumn="0"/>
          <w:trHeight w:val="435"/>
        </w:trPr>
        <w:tc>
          <w:tcPr>
            <w:cnfStyle w:val="001000000000" w:firstRow="0" w:lastRow="0" w:firstColumn="1" w:lastColumn="0" w:oddVBand="0" w:evenVBand="0" w:oddHBand="0" w:evenHBand="0" w:firstRowFirstColumn="0" w:firstRowLastColumn="0" w:lastRowFirstColumn="0" w:lastRowLastColumn="0"/>
            <w:tcW w:w="1590" w:type="dxa"/>
          </w:tcPr>
          <w:p w14:paraId="2B7D4305" w14:textId="095BD824" w:rsidR="3EC9BCA1" w:rsidRDefault="3EC9BCA1" w:rsidP="3EC9BCA1">
            <w:pPr>
              <w:ind w:left="-20" w:right="-20"/>
              <w:jc w:val="center"/>
              <w:rPr>
                <w:rFonts w:ascii="Calibri" w:eastAsia="Calibri" w:hAnsi="Calibri" w:cs="Calibri"/>
              </w:rPr>
            </w:pPr>
            <w:r w:rsidRPr="3EC9BCA1">
              <w:rPr>
                <w:rFonts w:ascii="Calibri" w:eastAsia="Calibri" w:hAnsi="Calibri" w:cs="Calibri"/>
              </w:rPr>
              <w:t>Model name</w:t>
            </w:r>
          </w:p>
        </w:tc>
        <w:tc>
          <w:tcPr>
            <w:tcW w:w="1440" w:type="dxa"/>
          </w:tcPr>
          <w:p w14:paraId="0768236D" w14:textId="551644EB" w:rsidR="3EC9BCA1" w:rsidRDefault="3EC9BCA1" w:rsidP="3EC9BCA1">
            <w:pPr>
              <w:ind w:left="-20" w:right="-20"/>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Calibri"/>
              </w:rPr>
            </w:pPr>
            <w:r w:rsidRPr="3EC9BCA1">
              <w:rPr>
                <w:rFonts w:ascii="Calibri" w:eastAsia="Calibri" w:hAnsi="Calibri" w:cs="Calibri"/>
              </w:rPr>
              <w:t>Type</w:t>
            </w:r>
          </w:p>
        </w:tc>
        <w:tc>
          <w:tcPr>
            <w:tcW w:w="1530" w:type="dxa"/>
          </w:tcPr>
          <w:p w14:paraId="4405F6E1" w14:textId="28B90931" w:rsidR="3EC9BCA1" w:rsidRDefault="3EC9BCA1" w:rsidP="3EC9BCA1">
            <w:pPr>
              <w:ind w:left="-20" w:right="-20"/>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Calibri"/>
              </w:rPr>
            </w:pPr>
            <w:r w:rsidRPr="3EC9BCA1">
              <w:rPr>
                <w:rFonts w:ascii="Calibri" w:eastAsia="Calibri" w:hAnsi="Calibri" w:cs="Calibri"/>
              </w:rPr>
              <w:t>Application area</w:t>
            </w:r>
          </w:p>
        </w:tc>
        <w:tc>
          <w:tcPr>
            <w:tcW w:w="3525" w:type="dxa"/>
          </w:tcPr>
          <w:p w14:paraId="0312E619" w14:textId="5C77F801" w:rsidR="3EC9BCA1" w:rsidRDefault="3EC9BCA1" w:rsidP="3EC9BCA1">
            <w:pPr>
              <w:spacing w:line="259" w:lineRule="auto"/>
              <w:ind w:left="-20" w:right="-20"/>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Calibri"/>
              </w:rPr>
            </w:pPr>
            <w:r w:rsidRPr="3EC9BCA1">
              <w:rPr>
                <w:rFonts w:ascii="Calibri" w:eastAsia="Calibri" w:hAnsi="Calibri" w:cs="Calibri"/>
              </w:rPr>
              <w:t>Pros/Cons</w:t>
            </w:r>
          </w:p>
        </w:tc>
        <w:tc>
          <w:tcPr>
            <w:tcW w:w="1973" w:type="dxa"/>
          </w:tcPr>
          <w:p w14:paraId="154828CA" w14:textId="3C16DDB3" w:rsidR="3EC9BCA1" w:rsidRDefault="3EC9BCA1" w:rsidP="3EC9BCA1">
            <w:pPr>
              <w:ind w:left="-20" w:right="-20"/>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Calibri"/>
              </w:rPr>
            </w:pPr>
            <w:r w:rsidRPr="3EC9BCA1">
              <w:rPr>
                <w:rFonts w:ascii="Calibri" w:eastAsia="Calibri" w:hAnsi="Calibri" w:cs="Calibri"/>
              </w:rPr>
              <w:t>Model Size</w:t>
            </w:r>
          </w:p>
        </w:tc>
      </w:tr>
      <w:tr w:rsidR="3EC9BCA1" w14:paraId="44AB373F" w14:textId="77777777" w:rsidTr="5753B616">
        <w:trPr>
          <w:cnfStyle w:val="000000100000" w:firstRow="0" w:lastRow="0" w:firstColumn="0" w:lastColumn="0" w:oddVBand="0" w:evenVBand="0" w:oddHBand="1" w:evenHBand="0" w:firstRowFirstColumn="0" w:firstRowLastColumn="0" w:lastRowFirstColumn="0" w:lastRowLastColumn="0"/>
          <w:trHeight w:val="1005"/>
        </w:trPr>
        <w:tc>
          <w:tcPr>
            <w:cnfStyle w:val="001000000000" w:firstRow="0" w:lastRow="0" w:firstColumn="1" w:lastColumn="0" w:oddVBand="0" w:evenVBand="0" w:oddHBand="0" w:evenHBand="0" w:firstRowFirstColumn="0" w:firstRowLastColumn="0" w:lastRowFirstColumn="0" w:lastRowLastColumn="0"/>
            <w:tcW w:w="1590" w:type="dxa"/>
          </w:tcPr>
          <w:p w14:paraId="650F7CB8" w14:textId="5DF1D0E2" w:rsidR="3EC9BCA1" w:rsidRDefault="3EC9BCA1" w:rsidP="3EC9BCA1">
            <w:pPr>
              <w:spacing w:line="259" w:lineRule="auto"/>
              <w:ind w:left="-20" w:right="-20"/>
              <w:jc w:val="center"/>
              <w:rPr>
                <w:rFonts w:ascii="Calibri" w:eastAsia="Calibri" w:hAnsi="Calibri" w:cs="Calibri"/>
              </w:rPr>
            </w:pPr>
            <w:proofErr w:type="spellStart"/>
            <w:r w:rsidRPr="3EC9BCA1">
              <w:rPr>
                <w:rFonts w:ascii="Calibri" w:eastAsia="Calibri" w:hAnsi="Calibri" w:cs="Calibri"/>
              </w:rPr>
              <w:t>Autoformer</w:t>
            </w:r>
            <w:proofErr w:type="spellEnd"/>
          </w:p>
        </w:tc>
        <w:tc>
          <w:tcPr>
            <w:tcW w:w="1440" w:type="dxa"/>
          </w:tcPr>
          <w:p w14:paraId="61117A0F" w14:textId="6FB5A6FC" w:rsidR="3EC9BCA1" w:rsidRDefault="3EC9BCA1" w:rsidP="3EC9BCA1">
            <w:pPr>
              <w:spacing w:line="259" w:lineRule="auto"/>
              <w:ind w:left="-20" w:right="-20"/>
              <w:jc w:val="center"/>
              <w:cnfStyle w:val="000000100000" w:firstRow="0" w:lastRow="0" w:firstColumn="0" w:lastColumn="0" w:oddVBand="0" w:evenVBand="0" w:oddHBand="1" w:evenHBand="0" w:firstRowFirstColumn="0" w:firstRowLastColumn="0" w:lastRowFirstColumn="0" w:lastRowLastColumn="0"/>
            </w:pPr>
            <w:r w:rsidRPr="3EC9BCA1">
              <w:rPr>
                <w:rFonts w:ascii="Calibri" w:eastAsia="Calibri" w:hAnsi="Calibri" w:cs="Calibri"/>
              </w:rPr>
              <w:t>Transformer model</w:t>
            </w:r>
          </w:p>
        </w:tc>
        <w:tc>
          <w:tcPr>
            <w:tcW w:w="1530" w:type="dxa"/>
          </w:tcPr>
          <w:p w14:paraId="5770C495" w14:textId="17AB3980" w:rsidR="3EC9BCA1" w:rsidRDefault="3EC9BCA1" w:rsidP="3EC9BCA1">
            <w:pPr>
              <w:spacing w:line="259" w:lineRule="auto"/>
              <w:ind w:left="-20" w:right="-20"/>
              <w:jc w:val="center"/>
              <w:cnfStyle w:val="000000100000" w:firstRow="0" w:lastRow="0" w:firstColumn="0" w:lastColumn="0" w:oddVBand="0" w:evenVBand="0" w:oddHBand="1" w:evenHBand="0" w:firstRowFirstColumn="0" w:firstRowLastColumn="0" w:lastRowFirstColumn="0" w:lastRowLastColumn="0"/>
            </w:pPr>
            <w:r w:rsidRPr="3EC9BCA1">
              <w:rPr>
                <w:rFonts w:ascii="Calibri" w:eastAsia="Calibri" w:hAnsi="Calibri" w:cs="Calibri"/>
              </w:rPr>
              <w:t>Time series forecasting</w:t>
            </w:r>
          </w:p>
        </w:tc>
        <w:tc>
          <w:tcPr>
            <w:tcW w:w="3525" w:type="dxa"/>
          </w:tcPr>
          <w:p w14:paraId="4C77D581" w14:textId="303A3436" w:rsidR="3EC9BCA1" w:rsidRDefault="3EC9BCA1" w:rsidP="3EC9BCA1">
            <w:pPr>
              <w:ind w:left="-20" w:right="-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rPr>
            </w:pPr>
            <w:r w:rsidRPr="3EC9BCA1">
              <w:rPr>
                <w:rFonts w:ascii="Calibri" w:eastAsia="Calibri" w:hAnsi="Calibri" w:cs="Calibri"/>
              </w:rPr>
              <w:t>Efficient handling of time series data with transformer architecture</w:t>
            </w:r>
          </w:p>
        </w:tc>
        <w:tc>
          <w:tcPr>
            <w:tcW w:w="1973" w:type="dxa"/>
          </w:tcPr>
          <w:p w14:paraId="56C97220" w14:textId="660B12F2" w:rsidR="3EC9BCA1" w:rsidRDefault="3EC9BCA1" w:rsidP="3EC9BCA1">
            <w:pPr>
              <w:spacing w:line="259" w:lineRule="auto"/>
              <w:ind w:left="-20" w:right="-20"/>
              <w:jc w:val="center"/>
              <w:cnfStyle w:val="000000100000" w:firstRow="0" w:lastRow="0" w:firstColumn="0" w:lastColumn="0" w:oddVBand="0" w:evenVBand="0" w:oddHBand="1" w:evenHBand="0" w:firstRowFirstColumn="0" w:firstRowLastColumn="0" w:lastRowFirstColumn="0" w:lastRowLastColumn="0"/>
            </w:pPr>
            <w:r w:rsidRPr="3EC9BCA1">
              <w:rPr>
                <w:rFonts w:ascii="Calibri" w:eastAsia="Calibri" w:hAnsi="Calibri" w:cs="Calibri"/>
              </w:rPr>
              <w:t xml:space="preserve">Various based on </w:t>
            </w:r>
            <w:proofErr w:type="spellStart"/>
            <w:r w:rsidRPr="3EC9BCA1">
              <w:rPr>
                <w:rFonts w:ascii="Calibri" w:eastAsia="Calibri" w:hAnsi="Calibri" w:cs="Calibri"/>
              </w:rPr>
              <w:t>d_model</w:t>
            </w:r>
            <w:proofErr w:type="spellEnd"/>
            <w:r w:rsidRPr="3EC9BCA1">
              <w:rPr>
                <w:rFonts w:ascii="Calibri" w:eastAsia="Calibri" w:hAnsi="Calibri" w:cs="Calibri"/>
              </w:rPr>
              <w:t xml:space="preserve">, </w:t>
            </w:r>
            <w:proofErr w:type="spellStart"/>
            <w:r w:rsidRPr="3EC9BCA1">
              <w:rPr>
                <w:rFonts w:ascii="Calibri" w:eastAsia="Calibri" w:hAnsi="Calibri" w:cs="Calibri"/>
              </w:rPr>
              <w:t>encoder_layers</w:t>
            </w:r>
            <w:proofErr w:type="spellEnd"/>
            <w:r w:rsidRPr="3EC9BCA1">
              <w:rPr>
                <w:rFonts w:ascii="Calibri" w:eastAsia="Calibri" w:hAnsi="Calibri" w:cs="Calibri"/>
              </w:rPr>
              <w:t xml:space="preserve"> etc.</w:t>
            </w:r>
          </w:p>
        </w:tc>
      </w:tr>
      <w:tr w:rsidR="3EC9BCA1" w14:paraId="511E8A3A" w14:textId="77777777" w:rsidTr="5753B616">
        <w:trPr>
          <w:trHeight w:val="1005"/>
        </w:trPr>
        <w:tc>
          <w:tcPr>
            <w:cnfStyle w:val="001000000000" w:firstRow="0" w:lastRow="0" w:firstColumn="1" w:lastColumn="0" w:oddVBand="0" w:evenVBand="0" w:oddHBand="0" w:evenHBand="0" w:firstRowFirstColumn="0" w:firstRowLastColumn="0" w:lastRowFirstColumn="0" w:lastRowLastColumn="0"/>
            <w:tcW w:w="1590" w:type="dxa"/>
          </w:tcPr>
          <w:p w14:paraId="497EDDDE" w14:textId="696BD279" w:rsidR="3EC9BCA1" w:rsidRDefault="3EC9BCA1" w:rsidP="3EC9BCA1">
            <w:pPr>
              <w:ind w:left="-20" w:right="-20"/>
              <w:jc w:val="center"/>
              <w:rPr>
                <w:rFonts w:ascii="Calibri" w:eastAsia="Calibri" w:hAnsi="Calibri" w:cs="Calibri"/>
              </w:rPr>
            </w:pPr>
            <w:r w:rsidRPr="3EC9BCA1">
              <w:rPr>
                <w:rFonts w:ascii="Calibri" w:eastAsia="Calibri" w:hAnsi="Calibri" w:cs="Calibri"/>
              </w:rPr>
              <w:t>Informer</w:t>
            </w:r>
          </w:p>
        </w:tc>
        <w:tc>
          <w:tcPr>
            <w:tcW w:w="1440" w:type="dxa"/>
          </w:tcPr>
          <w:p w14:paraId="47CE7AF2" w14:textId="6E87B5BB" w:rsidR="3EC9BCA1" w:rsidRDefault="3EC9BCA1" w:rsidP="3EC9BCA1">
            <w:pPr>
              <w:spacing w:line="259" w:lineRule="auto"/>
              <w:ind w:left="-20" w:right="-20"/>
              <w:jc w:val="center"/>
              <w:cnfStyle w:val="000000000000" w:firstRow="0" w:lastRow="0" w:firstColumn="0" w:lastColumn="0" w:oddVBand="0" w:evenVBand="0" w:oddHBand="0" w:evenHBand="0" w:firstRowFirstColumn="0" w:firstRowLastColumn="0" w:lastRowFirstColumn="0" w:lastRowLastColumn="0"/>
            </w:pPr>
            <w:r w:rsidRPr="3EC9BCA1">
              <w:rPr>
                <w:rFonts w:ascii="Calibri" w:eastAsia="Calibri" w:hAnsi="Calibri" w:cs="Calibri"/>
              </w:rPr>
              <w:t>Transformer model</w:t>
            </w:r>
          </w:p>
        </w:tc>
        <w:tc>
          <w:tcPr>
            <w:tcW w:w="1530" w:type="dxa"/>
          </w:tcPr>
          <w:p w14:paraId="19BED83C" w14:textId="3E4ED737" w:rsidR="3EC9BCA1" w:rsidRDefault="3EC9BCA1" w:rsidP="3EC9BCA1">
            <w:pPr>
              <w:ind w:left="-20" w:right="-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rPr>
            </w:pPr>
            <w:r w:rsidRPr="3EC9BCA1">
              <w:rPr>
                <w:rFonts w:ascii="Calibri" w:eastAsia="Calibri" w:hAnsi="Calibri" w:cs="Calibri"/>
              </w:rPr>
              <w:t>Long sequence time-series forecasting</w:t>
            </w:r>
          </w:p>
        </w:tc>
        <w:tc>
          <w:tcPr>
            <w:tcW w:w="3525" w:type="dxa"/>
          </w:tcPr>
          <w:p w14:paraId="4754F998" w14:textId="1D49F584" w:rsidR="3EC9BCA1" w:rsidRDefault="3EC9BCA1" w:rsidP="3EC9BCA1">
            <w:pPr>
              <w:ind w:left="-20" w:right="-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rPr>
            </w:pPr>
            <w:r w:rsidRPr="3EC9BCA1">
              <w:rPr>
                <w:rFonts w:ascii="Calibri" w:eastAsia="Calibri" w:hAnsi="Calibri" w:cs="Calibri"/>
              </w:rPr>
              <w:t>Utilizes a Probabilistic Attention mechanism for efficient performance, addressing issues like quadratic time complexity and high memory usage.</w:t>
            </w:r>
          </w:p>
        </w:tc>
        <w:tc>
          <w:tcPr>
            <w:tcW w:w="1973" w:type="dxa"/>
          </w:tcPr>
          <w:p w14:paraId="0EE62A67" w14:textId="660B12F2" w:rsidR="3EC9BCA1" w:rsidRDefault="3EC9BCA1" w:rsidP="3EC9BCA1">
            <w:pPr>
              <w:spacing w:line="259" w:lineRule="auto"/>
              <w:ind w:left="-20" w:right="-20"/>
              <w:jc w:val="center"/>
              <w:cnfStyle w:val="000000000000" w:firstRow="0" w:lastRow="0" w:firstColumn="0" w:lastColumn="0" w:oddVBand="0" w:evenVBand="0" w:oddHBand="0" w:evenHBand="0" w:firstRowFirstColumn="0" w:firstRowLastColumn="0" w:lastRowFirstColumn="0" w:lastRowLastColumn="0"/>
            </w:pPr>
            <w:r w:rsidRPr="3EC9BCA1">
              <w:rPr>
                <w:rFonts w:ascii="Calibri" w:eastAsia="Calibri" w:hAnsi="Calibri" w:cs="Calibri"/>
              </w:rPr>
              <w:t xml:space="preserve">Various based on </w:t>
            </w:r>
            <w:proofErr w:type="spellStart"/>
            <w:r w:rsidRPr="3EC9BCA1">
              <w:rPr>
                <w:rFonts w:ascii="Calibri" w:eastAsia="Calibri" w:hAnsi="Calibri" w:cs="Calibri"/>
              </w:rPr>
              <w:t>d_model</w:t>
            </w:r>
            <w:proofErr w:type="spellEnd"/>
            <w:r w:rsidRPr="3EC9BCA1">
              <w:rPr>
                <w:rFonts w:ascii="Calibri" w:eastAsia="Calibri" w:hAnsi="Calibri" w:cs="Calibri"/>
              </w:rPr>
              <w:t xml:space="preserve">, </w:t>
            </w:r>
            <w:proofErr w:type="spellStart"/>
            <w:r w:rsidRPr="3EC9BCA1">
              <w:rPr>
                <w:rFonts w:ascii="Calibri" w:eastAsia="Calibri" w:hAnsi="Calibri" w:cs="Calibri"/>
              </w:rPr>
              <w:t>encoder_layers</w:t>
            </w:r>
            <w:proofErr w:type="spellEnd"/>
            <w:r w:rsidRPr="3EC9BCA1">
              <w:rPr>
                <w:rFonts w:ascii="Calibri" w:eastAsia="Calibri" w:hAnsi="Calibri" w:cs="Calibri"/>
              </w:rPr>
              <w:t xml:space="preserve"> etc.</w:t>
            </w:r>
          </w:p>
          <w:p w14:paraId="1443FCA3" w14:textId="27C722CF" w:rsidR="3EC9BCA1" w:rsidRDefault="3EC9BCA1" w:rsidP="3EC9BCA1">
            <w:pPr>
              <w:ind w:left="-20" w:right="-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rPr>
            </w:pPr>
          </w:p>
        </w:tc>
      </w:tr>
      <w:tr w:rsidR="5753B616" w14:paraId="3230748B" w14:textId="77777777" w:rsidTr="5753B616">
        <w:trPr>
          <w:cnfStyle w:val="000000100000" w:firstRow="0" w:lastRow="0" w:firstColumn="0" w:lastColumn="0" w:oddVBand="0" w:evenVBand="0" w:oddHBand="1" w:evenHBand="0" w:firstRowFirstColumn="0" w:firstRowLastColumn="0" w:lastRowFirstColumn="0" w:lastRowLastColumn="0"/>
          <w:trHeight w:val="1005"/>
        </w:trPr>
        <w:tc>
          <w:tcPr>
            <w:cnfStyle w:val="001000000000" w:firstRow="0" w:lastRow="0" w:firstColumn="1" w:lastColumn="0" w:oddVBand="0" w:evenVBand="0" w:oddHBand="0" w:evenHBand="0" w:firstRowFirstColumn="0" w:firstRowLastColumn="0" w:lastRowFirstColumn="0" w:lastRowLastColumn="0"/>
            <w:tcW w:w="1590" w:type="dxa"/>
          </w:tcPr>
          <w:p w14:paraId="0D9FC142" w14:textId="2194055B" w:rsidR="5753B616" w:rsidRDefault="5753B616" w:rsidP="5753B616">
            <w:pPr>
              <w:ind w:left="-20" w:right="-20"/>
              <w:jc w:val="center"/>
              <w:rPr>
                <w:rFonts w:ascii="Calibri" w:eastAsia="Calibri" w:hAnsi="Calibri" w:cs="Calibri"/>
              </w:rPr>
            </w:pPr>
            <w:proofErr w:type="spellStart"/>
            <w:r w:rsidRPr="5753B616">
              <w:rPr>
                <w:rFonts w:ascii="Calibri" w:eastAsia="Calibri" w:hAnsi="Calibri" w:cs="Calibri"/>
              </w:rPr>
              <w:t>PatchTST</w:t>
            </w:r>
            <w:proofErr w:type="spellEnd"/>
          </w:p>
        </w:tc>
        <w:tc>
          <w:tcPr>
            <w:tcW w:w="1440" w:type="dxa"/>
          </w:tcPr>
          <w:p w14:paraId="19EA6095" w14:textId="6A7CFB27" w:rsidR="5753B616" w:rsidRDefault="5753B616" w:rsidP="5753B616">
            <w:pPr>
              <w:ind w:left="-20" w:right="-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rPr>
            </w:pPr>
            <w:r w:rsidRPr="5753B616">
              <w:rPr>
                <w:rFonts w:ascii="Calibri" w:eastAsia="Calibri" w:hAnsi="Calibri" w:cs="Calibri"/>
              </w:rPr>
              <w:t>Time Series Forecasting Model</w:t>
            </w:r>
          </w:p>
        </w:tc>
        <w:tc>
          <w:tcPr>
            <w:tcW w:w="1530" w:type="dxa"/>
          </w:tcPr>
          <w:p w14:paraId="6EB3C88D" w14:textId="33D4E014" w:rsidR="5753B616" w:rsidRDefault="5753B616" w:rsidP="5753B616">
            <w:pPr>
              <w:ind w:left="-20" w:right="-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rPr>
            </w:pPr>
            <w:r w:rsidRPr="5753B616">
              <w:rPr>
                <w:rFonts w:ascii="Calibri" w:eastAsia="Calibri" w:hAnsi="Calibri" w:cs="Calibri"/>
              </w:rPr>
              <w:t>Multivariate time series forecasting and self-supervised representation learning</w:t>
            </w:r>
          </w:p>
        </w:tc>
        <w:tc>
          <w:tcPr>
            <w:tcW w:w="3525" w:type="dxa"/>
          </w:tcPr>
          <w:p w14:paraId="01B6638B" w14:textId="7A6B2C6D" w:rsidR="5753B616" w:rsidRDefault="5753B616" w:rsidP="5753B616">
            <w:pPr>
              <w:ind w:left="-20" w:right="-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rPr>
            </w:pPr>
            <w:r w:rsidRPr="5753B616">
              <w:rPr>
                <w:rFonts w:ascii="Calibri" w:eastAsia="Calibri" w:hAnsi="Calibri" w:cs="Calibri"/>
              </w:rPr>
              <w:t>Efficiently handles long-term forecasting with patching design, which reduces computation and memory usage. Performs well in self-supervised pre-training tasks. The complexity of model customization might be a challenge</w:t>
            </w:r>
          </w:p>
        </w:tc>
        <w:tc>
          <w:tcPr>
            <w:tcW w:w="1973" w:type="dxa"/>
          </w:tcPr>
          <w:p w14:paraId="25B05D37" w14:textId="2E94784D" w:rsidR="5753B616" w:rsidRDefault="5753B616" w:rsidP="5753B616">
            <w:pPr>
              <w:ind w:left="-20" w:right="-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rPr>
            </w:pPr>
            <w:r w:rsidRPr="5753B616">
              <w:rPr>
                <w:rFonts w:ascii="Calibri" w:eastAsia="Calibri" w:hAnsi="Calibri" w:cs="Calibri"/>
              </w:rPr>
              <w:t xml:space="preserve">Various based on </w:t>
            </w:r>
            <w:proofErr w:type="spellStart"/>
            <w:r w:rsidRPr="5753B616">
              <w:rPr>
                <w:rFonts w:ascii="Calibri" w:eastAsia="Calibri" w:hAnsi="Calibri" w:cs="Calibri"/>
              </w:rPr>
              <w:t>d_model</w:t>
            </w:r>
            <w:proofErr w:type="spellEnd"/>
            <w:r w:rsidRPr="5753B616">
              <w:rPr>
                <w:rFonts w:ascii="Calibri" w:eastAsia="Calibri" w:hAnsi="Calibri" w:cs="Calibri"/>
              </w:rPr>
              <w:t xml:space="preserve">, </w:t>
            </w:r>
            <w:proofErr w:type="spellStart"/>
            <w:r w:rsidRPr="5753B616">
              <w:rPr>
                <w:rFonts w:ascii="Calibri" w:eastAsia="Calibri" w:hAnsi="Calibri" w:cs="Calibri"/>
              </w:rPr>
              <w:t>num_hidden_layers</w:t>
            </w:r>
            <w:proofErr w:type="spellEnd"/>
            <w:r w:rsidRPr="5753B616">
              <w:rPr>
                <w:rFonts w:ascii="Calibri" w:eastAsia="Calibri" w:hAnsi="Calibri" w:cs="Calibri"/>
              </w:rPr>
              <w:t xml:space="preserve"> etc.    </w:t>
            </w:r>
          </w:p>
        </w:tc>
      </w:tr>
      <w:tr w:rsidR="3EC9BCA1" w14:paraId="306447FA" w14:textId="77777777" w:rsidTr="5753B616">
        <w:trPr>
          <w:trHeight w:val="1005"/>
        </w:trPr>
        <w:tc>
          <w:tcPr>
            <w:cnfStyle w:val="001000000000" w:firstRow="0" w:lastRow="0" w:firstColumn="1" w:lastColumn="0" w:oddVBand="0" w:evenVBand="0" w:oddHBand="0" w:evenHBand="0" w:firstRowFirstColumn="0" w:firstRowLastColumn="0" w:lastRowFirstColumn="0" w:lastRowLastColumn="0"/>
            <w:tcW w:w="1590" w:type="dxa"/>
          </w:tcPr>
          <w:p w14:paraId="4F961A3C" w14:textId="1188ED3E" w:rsidR="3EC9BCA1" w:rsidRDefault="3EC9BCA1" w:rsidP="3EC9BCA1">
            <w:pPr>
              <w:ind w:left="-20" w:right="-20"/>
              <w:jc w:val="center"/>
              <w:rPr>
                <w:rFonts w:ascii="Calibri" w:eastAsia="Calibri" w:hAnsi="Calibri" w:cs="Calibri"/>
              </w:rPr>
            </w:pPr>
            <w:proofErr w:type="spellStart"/>
            <w:r w:rsidRPr="3EC9BCA1">
              <w:rPr>
                <w:rFonts w:ascii="Calibri" w:eastAsia="Calibri" w:hAnsi="Calibri" w:cs="Calibri"/>
              </w:rPr>
              <w:t>PatchTSMixer</w:t>
            </w:r>
            <w:proofErr w:type="spellEnd"/>
          </w:p>
        </w:tc>
        <w:tc>
          <w:tcPr>
            <w:tcW w:w="1440" w:type="dxa"/>
          </w:tcPr>
          <w:p w14:paraId="099F9E64" w14:textId="6C9785B0" w:rsidR="3EC9BCA1" w:rsidRDefault="3EC9BCA1" w:rsidP="3EC9BCA1">
            <w:pPr>
              <w:ind w:left="-20" w:right="-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rPr>
            </w:pPr>
            <w:r w:rsidRPr="3EC9BCA1">
              <w:rPr>
                <w:rFonts w:ascii="Calibri" w:eastAsia="Calibri" w:hAnsi="Calibri" w:cs="Calibri"/>
              </w:rPr>
              <w:t>Time Series Analysis Model/ MLP-Mixer based model</w:t>
            </w:r>
          </w:p>
        </w:tc>
        <w:tc>
          <w:tcPr>
            <w:tcW w:w="1530" w:type="dxa"/>
          </w:tcPr>
          <w:p w14:paraId="0690A457" w14:textId="587B8DDF" w:rsidR="3EC9BCA1" w:rsidRDefault="3EC9BCA1" w:rsidP="3EC9BCA1">
            <w:pPr>
              <w:ind w:left="-20" w:right="-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rPr>
            </w:pPr>
            <w:r w:rsidRPr="3EC9BCA1">
              <w:rPr>
                <w:rFonts w:ascii="Calibri" w:eastAsia="Calibri" w:hAnsi="Calibri" w:cs="Calibri"/>
              </w:rPr>
              <w:t>Multivariate time series forecasting, classification, and regression</w:t>
            </w:r>
          </w:p>
        </w:tc>
        <w:tc>
          <w:tcPr>
            <w:tcW w:w="3525" w:type="dxa"/>
          </w:tcPr>
          <w:p w14:paraId="17344DC6" w14:textId="782CD16F" w:rsidR="3EC9BCA1" w:rsidRDefault="3EC9BCA1" w:rsidP="3EC9BCA1">
            <w:pPr>
              <w:ind w:left="-20" w:right="-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rPr>
            </w:pPr>
            <w:r w:rsidRPr="3EC9BCA1">
              <w:rPr>
                <w:rFonts w:ascii="Calibri" w:eastAsia="Calibri" w:hAnsi="Calibri" w:cs="Calibri"/>
              </w:rPr>
              <w:t>Offers lightweight and effective mixing across patches and channels. It can be customized for various attention mechanisms. The model is more efficient than complex Transformer models, with less computing usage.</w:t>
            </w:r>
          </w:p>
        </w:tc>
        <w:tc>
          <w:tcPr>
            <w:tcW w:w="1973" w:type="dxa"/>
          </w:tcPr>
          <w:p w14:paraId="3174DE17" w14:textId="5B04B7DB" w:rsidR="3EC9BCA1" w:rsidRDefault="3EC9BCA1" w:rsidP="3EC9BCA1">
            <w:pPr>
              <w:ind w:left="-20" w:right="-20"/>
              <w:jc w:val="center"/>
              <w:cnfStyle w:val="000000000000" w:firstRow="0" w:lastRow="0" w:firstColumn="0" w:lastColumn="0" w:oddVBand="0" w:evenVBand="0" w:oddHBand="0" w:evenHBand="0" w:firstRowFirstColumn="0" w:firstRowLastColumn="0" w:lastRowFirstColumn="0" w:lastRowLastColumn="0"/>
              <w:rPr>
                <w:rFonts w:ascii="Calibri" w:eastAsia="Calibri" w:hAnsi="Calibri" w:cs="Calibri"/>
              </w:rPr>
            </w:pPr>
            <w:r w:rsidRPr="3EC9BCA1">
              <w:rPr>
                <w:rFonts w:ascii="Calibri" w:eastAsia="Calibri" w:hAnsi="Calibri" w:cs="Calibri"/>
              </w:rPr>
              <w:t xml:space="preserve">Various based on </w:t>
            </w:r>
            <w:proofErr w:type="spellStart"/>
            <w:r w:rsidRPr="3EC9BCA1">
              <w:rPr>
                <w:rFonts w:ascii="Calibri" w:eastAsia="Calibri" w:hAnsi="Calibri" w:cs="Calibri"/>
              </w:rPr>
              <w:t>d_model</w:t>
            </w:r>
            <w:proofErr w:type="spellEnd"/>
            <w:r w:rsidRPr="3EC9BCA1">
              <w:rPr>
                <w:rFonts w:ascii="Calibri" w:eastAsia="Calibri" w:hAnsi="Calibri" w:cs="Calibri"/>
              </w:rPr>
              <w:t xml:space="preserve">, </w:t>
            </w:r>
            <w:proofErr w:type="spellStart"/>
            <w:r w:rsidRPr="3EC9BCA1">
              <w:rPr>
                <w:rFonts w:ascii="Calibri" w:eastAsia="Calibri" w:hAnsi="Calibri" w:cs="Calibri"/>
              </w:rPr>
              <w:t>num_layers</w:t>
            </w:r>
            <w:proofErr w:type="spellEnd"/>
            <w:r w:rsidRPr="3EC9BCA1">
              <w:rPr>
                <w:rFonts w:ascii="Calibri" w:eastAsia="Calibri" w:hAnsi="Calibri" w:cs="Calibri"/>
              </w:rPr>
              <w:t xml:space="preserve"> etc.  </w:t>
            </w:r>
          </w:p>
        </w:tc>
      </w:tr>
      <w:tr w:rsidR="3EC9BCA1" w14:paraId="29071292" w14:textId="77777777" w:rsidTr="5753B616">
        <w:trPr>
          <w:cnfStyle w:val="000000100000" w:firstRow="0" w:lastRow="0" w:firstColumn="0" w:lastColumn="0" w:oddVBand="0" w:evenVBand="0" w:oddHBand="1" w:evenHBand="0" w:firstRowFirstColumn="0" w:firstRowLastColumn="0" w:lastRowFirstColumn="0" w:lastRowLastColumn="0"/>
          <w:trHeight w:val="1005"/>
        </w:trPr>
        <w:tc>
          <w:tcPr>
            <w:cnfStyle w:val="001000000000" w:firstRow="0" w:lastRow="0" w:firstColumn="1" w:lastColumn="0" w:oddVBand="0" w:evenVBand="0" w:oddHBand="0" w:evenHBand="0" w:firstRowFirstColumn="0" w:firstRowLastColumn="0" w:lastRowFirstColumn="0" w:lastRowLastColumn="0"/>
            <w:tcW w:w="1590" w:type="dxa"/>
          </w:tcPr>
          <w:p w14:paraId="73DE2E20" w14:textId="000F1860" w:rsidR="3EC9BCA1" w:rsidRDefault="3EC9BCA1" w:rsidP="3EC9BCA1">
            <w:pPr>
              <w:ind w:left="-20" w:right="-20"/>
              <w:jc w:val="center"/>
              <w:rPr>
                <w:rFonts w:ascii="Calibri" w:eastAsia="Calibri" w:hAnsi="Calibri" w:cs="Calibri"/>
              </w:rPr>
            </w:pPr>
            <w:r w:rsidRPr="3EC9BCA1">
              <w:rPr>
                <w:rFonts w:ascii="Calibri" w:eastAsia="Calibri" w:hAnsi="Calibri" w:cs="Calibri"/>
              </w:rPr>
              <w:t>Time Series Transformer</w:t>
            </w:r>
          </w:p>
        </w:tc>
        <w:tc>
          <w:tcPr>
            <w:tcW w:w="1440" w:type="dxa"/>
          </w:tcPr>
          <w:p w14:paraId="754A274C" w14:textId="6E53B54D" w:rsidR="3EC9BCA1" w:rsidRDefault="3EC9BCA1" w:rsidP="3EC9BCA1">
            <w:pPr>
              <w:ind w:left="-20" w:right="-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rPr>
            </w:pPr>
            <w:r w:rsidRPr="3EC9BCA1">
              <w:rPr>
                <w:rFonts w:ascii="Calibri" w:eastAsia="Calibri" w:hAnsi="Calibri" w:cs="Calibri"/>
              </w:rPr>
              <w:t>Vanilla encoder-decoder Transformer.</w:t>
            </w:r>
          </w:p>
        </w:tc>
        <w:tc>
          <w:tcPr>
            <w:tcW w:w="1530" w:type="dxa"/>
          </w:tcPr>
          <w:p w14:paraId="68E308F3" w14:textId="67E354A9" w:rsidR="3EC9BCA1" w:rsidRDefault="3EC9BCA1" w:rsidP="3EC9BCA1">
            <w:pPr>
              <w:ind w:left="-20" w:right="-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rPr>
            </w:pPr>
            <w:r w:rsidRPr="3EC9BCA1">
              <w:rPr>
                <w:rFonts w:ascii="Calibri" w:eastAsia="Calibri" w:hAnsi="Calibri" w:cs="Calibri"/>
              </w:rPr>
              <w:t>Probabilistic time series forecasting</w:t>
            </w:r>
          </w:p>
        </w:tc>
        <w:tc>
          <w:tcPr>
            <w:tcW w:w="3525" w:type="dxa"/>
          </w:tcPr>
          <w:p w14:paraId="373D174A" w14:textId="0828B1FE" w:rsidR="3EC9BCA1" w:rsidRDefault="3EC9BCA1" w:rsidP="3EC9BCA1">
            <w:pPr>
              <w:ind w:left="-20" w:right="-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rPr>
            </w:pPr>
            <w:r w:rsidRPr="3EC9BCA1">
              <w:rPr>
                <w:rFonts w:ascii="Calibri" w:eastAsia="Calibri" w:hAnsi="Calibri" w:cs="Calibri"/>
              </w:rPr>
              <w:t>Designed for diverse forecasting applications with flexibility in prediction horizons and input sizes. Complexity may increase with extensive feature types</w:t>
            </w:r>
          </w:p>
        </w:tc>
        <w:tc>
          <w:tcPr>
            <w:tcW w:w="1973" w:type="dxa"/>
          </w:tcPr>
          <w:p w14:paraId="76F49F17" w14:textId="5D31E1A8" w:rsidR="3EC9BCA1" w:rsidRDefault="3EC9BCA1" w:rsidP="3EC9BCA1">
            <w:pPr>
              <w:ind w:left="-20" w:right="-20"/>
              <w:jc w:val="center"/>
              <w:cnfStyle w:val="000000100000" w:firstRow="0" w:lastRow="0" w:firstColumn="0" w:lastColumn="0" w:oddVBand="0" w:evenVBand="0" w:oddHBand="1" w:evenHBand="0" w:firstRowFirstColumn="0" w:firstRowLastColumn="0" w:lastRowFirstColumn="0" w:lastRowLastColumn="0"/>
              <w:rPr>
                <w:rFonts w:ascii="Calibri" w:eastAsia="Calibri" w:hAnsi="Calibri" w:cs="Calibri"/>
              </w:rPr>
            </w:pPr>
            <w:r w:rsidRPr="3EC9BCA1">
              <w:rPr>
                <w:rFonts w:ascii="Calibri" w:eastAsia="Calibri" w:hAnsi="Calibri" w:cs="Calibri"/>
              </w:rPr>
              <w:t>Various based on configuration parameters</w:t>
            </w:r>
          </w:p>
        </w:tc>
      </w:tr>
    </w:tbl>
    <w:p w14:paraId="4DF8DDB4" w14:textId="5998AF92" w:rsidR="3EC9BCA1" w:rsidRDefault="3EC9BCA1" w:rsidP="3EC9BCA1">
      <w:pPr>
        <w:spacing w:line="257" w:lineRule="auto"/>
        <w:ind w:left="-20" w:right="-20"/>
        <w:jc w:val="both"/>
        <w:rPr>
          <w:rFonts w:ascii="Calibri" w:eastAsia="Calibri" w:hAnsi="Calibri" w:cs="Calibri"/>
          <w:b/>
          <w:bCs/>
        </w:rPr>
      </w:pPr>
    </w:p>
    <w:p w14:paraId="37046B33" w14:textId="20D77092" w:rsidR="4D3315AE" w:rsidRDefault="4D3315AE" w:rsidP="5753B616">
      <w:pPr>
        <w:spacing w:line="257" w:lineRule="auto"/>
        <w:ind w:left="-20" w:right="-20"/>
        <w:jc w:val="both"/>
        <w:rPr>
          <w:rFonts w:ascii="Calibri" w:eastAsia="Calibri" w:hAnsi="Calibri" w:cs="Calibri"/>
        </w:rPr>
      </w:pPr>
      <w:proofErr w:type="spellStart"/>
      <w:r w:rsidRPr="5753B616">
        <w:rPr>
          <w:rFonts w:ascii="Calibri" w:eastAsia="Calibri" w:hAnsi="Calibri" w:cs="Calibri"/>
        </w:rPr>
        <w:t>Autoformer</w:t>
      </w:r>
      <w:proofErr w:type="spellEnd"/>
      <w:r w:rsidRPr="5753B616">
        <w:rPr>
          <w:rFonts w:ascii="Calibri" w:eastAsia="Calibri" w:hAnsi="Calibri" w:cs="Calibri"/>
        </w:rPr>
        <w:t xml:space="preserve"> is a transformer architecture specifically designed for time series forecasting. It features a </w:t>
      </w:r>
      <w:r w:rsidR="507B2520" w:rsidRPr="5753B616">
        <w:rPr>
          <w:rFonts w:ascii="Calibri" w:eastAsia="Calibri" w:hAnsi="Calibri" w:cs="Calibri"/>
        </w:rPr>
        <w:t xml:space="preserve">Decomposition Layer that decomposes the input time series into trend and seasonal components, allowing the model to effectively capture </w:t>
      </w:r>
      <w:r w:rsidR="227F66C9" w:rsidRPr="5753B616">
        <w:rPr>
          <w:rFonts w:ascii="Calibri" w:eastAsia="Calibri" w:hAnsi="Calibri" w:cs="Calibri"/>
        </w:rPr>
        <w:t xml:space="preserve">essential </w:t>
      </w:r>
      <w:r w:rsidR="507B2520" w:rsidRPr="5753B616">
        <w:rPr>
          <w:rFonts w:ascii="Calibri" w:eastAsia="Calibri" w:hAnsi="Calibri" w:cs="Calibri"/>
        </w:rPr>
        <w:t xml:space="preserve">patterns. </w:t>
      </w:r>
      <w:r w:rsidR="0053DF55" w:rsidRPr="5753B616">
        <w:rPr>
          <w:rFonts w:ascii="Calibri" w:eastAsia="Calibri" w:hAnsi="Calibri" w:cs="Calibri"/>
        </w:rPr>
        <w:t>I</w:t>
      </w:r>
      <w:r w:rsidR="507B2520" w:rsidRPr="5753B616">
        <w:rPr>
          <w:rFonts w:ascii="Calibri" w:eastAsia="Calibri" w:hAnsi="Calibri" w:cs="Calibri"/>
        </w:rPr>
        <w:t xml:space="preserve">nstead of the standard self-attention mechanism used in vanilla transformers, Auto former employs an Autocorrelation Mechanism that captures frequency-based dependencies in the data, which are particularly relevant for time series analysis. </w:t>
      </w:r>
      <w:r w:rsidR="2BE300B4" w:rsidRPr="5753B616">
        <w:rPr>
          <w:rFonts w:ascii="Calibri" w:eastAsia="Calibri" w:hAnsi="Calibri" w:cs="Calibri"/>
        </w:rPr>
        <w:t>Its</w:t>
      </w:r>
      <w:r w:rsidR="507B2520" w:rsidRPr="5753B616">
        <w:rPr>
          <w:rFonts w:ascii="Calibri" w:eastAsia="Calibri" w:hAnsi="Calibri" w:cs="Calibri"/>
        </w:rPr>
        <w:t xml:space="preserve"> Time Delay Aggregation component </w:t>
      </w:r>
      <w:r w:rsidR="2F9C4D74" w:rsidRPr="5753B616">
        <w:rPr>
          <w:rFonts w:ascii="Calibri" w:eastAsia="Calibri" w:hAnsi="Calibri" w:cs="Calibri"/>
        </w:rPr>
        <w:t xml:space="preserve">enhances the temporal dependency recognition, making </w:t>
      </w:r>
      <w:proofErr w:type="spellStart"/>
      <w:r w:rsidR="2F9C4D74" w:rsidRPr="5753B616">
        <w:rPr>
          <w:rFonts w:ascii="Calibri" w:eastAsia="Calibri" w:hAnsi="Calibri" w:cs="Calibri"/>
        </w:rPr>
        <w:t>Autoformer</w:t>
      </w:r>
      <w:proofErr w:type="spellEnd"/>
      <w:r w:rsidR="2F9C4D74" w:rsidRPr="5753B616">
        <w:rPr>
          <w:rFonts w:ascii="Calibri" w:eastAsia="Calibri" w:hAnsi="Calibri" w:cs="Calibri"/>
        </w:rPr>
        <w:t xml:space="preserve"> </w:t>
      </w:r>
      <w:r w:rsidR="507B2520" w:rsidRPr="5753B616">
        <w:rPr>
          <w:rFonts w:ascii="Calibri" w:eastAsia="Calibri" w:hAnsi="Calibri" w:cs="Calibri"/>
        </w:rPr>
        <w:t>well-suited for multivariate time series forecasting problems.</w:t>
      </w:r>
      <w:r w:rsidR="25501762" w:rsidRPr="5753B616">
        <w:rPr>
          <w:rFonts w:ascii="Calibri" w:eastAsia="Calibri" w:hAnsi="Calibri" w:cs="Calibri"/>
        </w:rPr>
        <w:t xml:space="preserve"> Thi</w:t>
      </w:r>
      <w:r w:rsidR="5C8C861B" w:rsidRPr="5753B616">
        <w:rPr>
          <w:rFonts w:ascii="Calibri" w:eastAsia="Calibri" w:hAnsi="Calibri" w:cs="Calibri"/>
        </w:rPr>
        <w:t>s</w:t>
      </w:r>
      <w:r w:rsidR="25501762" w:rsidRPr="5753B616">
        <w:rPr>
          <w:rFonts w:ascii="Calibri" w:eastAsia="Calibri" w:hAnsi="Calibri" w:cs="Calibri"/>
        </w:rPr>
        <w:t xml:space="preserve"> architecture addresses time series characteristics like seasonality and temporal dependencies more effectively.</w:t>
      </w:r>
    </w:p>
    <w:p w14:paraId="38E9F46B" w14:textId="2141E43A" w:rsidR="58D25863" w:rsidRDefault="58D25863" w:rsidP="5753B616">
      <w:pPr>
        <w:spacing w:line="257" w:lineRule="auto"/>
        <w:ind w:left="-20" w:right="-20"/>
        <w:jc w:val="both"/>
        <w:rPr>
          <w:rFonts w:ascii="Calibri" w:eastAsia="Calibri" w:hAnsi="Calibri" w:cs="Calibri"/>
        </w:rPr>
      </w:pPr>
      <w:r w:rsidRPr="5753B616">
        <w:rPr>
          <w:rFonts w:ascii="Calibri" w:eastAsia="Calibri" w:hAnsi="Calibri" w:cs="Calibri"/>
        </w:rPr>
        <w:t xml:space="preserve">Informer </w:t>
      </w:r>
      <w:r w:rsidR="19DC182E" w:rsidRPr="5753B616">
        <w:rPr>
          <w:rFonts w:ascii="Calibri" w:eastAsia="Calibri" w:hAnsi="Calibri" w:cs="Calibri"/>
        </w:rPr>
        <w:t xml:space="preserve">addresses </w:t>
      </w:r>
      <w:r w:rsidRPr="5753B616">
        <w:rPr>
          <w:rFonts w:ascii="Calibri" w:eastAsia="Calibri" w:hAnsi="Calibri" w:cs="Calibri"/>
        </w:rPr>
        <w:t xml:space="preserve">Long Sequence Time Series Forecasting </w:t>
      </w:r>
      <w:r w:rsidR="250D4B8F" w:rsidRPr="5753B616">
        <w:rPr>
          <w:rFonts w:ascii="Calibri" w:eastAsia="Calibri" w:hAnsi="Calibri" w:cs="Calibri"/>
        </w:rPr>
        <w:t xml:space="preserve">challenges. Traditional </w:t>
      </w:r>
      <w:r w:rsidRPr="5753B616">
        <w:rPr>
          <w:rFonts w:ascii="Calibri" w:eastAsia="Calibri" w:hAnsi="Calibri" w:cs="Calibri"/>
        </w:rPr>
        <w:t xml:space="preserve">transformers struggle with computational </w:t>
      </w:r>
      <w:r w:rsidR="698AEFB3" w:rsidRPr="5753B616">
        <w:rPr>
          <w:rFonts w:ascii="Calibri" w:eastAsia="Calibri" w:hAnsi="Calibri" w:cs="Calibri"/>
        </w:rPr>
        <w:t xml:space="preserve">burdens in processing </w:t>
      </w:r>
      <w:r w:rsidRPr="5753B616">
        <w:rPr>
          <w:rFonts w:ascii="Calibri" w:eastAsia="Calibri" w:hAnsi="Calibri" w:cs="Calibri"/>
        </w:rPr>
        <w:t>long sequences</w:t>
      </w:r>
      <w:r w:rsidR="72DD5DDA" w:rsidRPr="5753B616">
        <w:rPr>
          <w:rFonts w:ascii="Calibri" w:eastAsia="Calibri" w:hAnsi="Calibri" w:cs="Calibri"/>
        </w:rPr>
        <w:t xml:space="preserve"> due to the quadratic scaling of the attention mechanism</w:t>
      </w:r>
      <w:r w:rsidRPr="5753B616">
        <w:rPr>
          <w:rFonts w:ascii="Calibri" w:eastAsia="Calibri" w:hAnsi="Calibri" w:cs="Calibri"/>
        </w:rPr>
        <w:t xml:space="preserve">. </w:t>
      </w:r>
      <w:r w:rsidRPr="5753B616">
        <w:rPr>
          <w:rFonts w:ascii="Calibri" w:eastAsia="Calibri" w:hAnsi="Calibri" w:cs="Calibri"/>
        </w:rPr>
        <w:lastRenderedPageBreak/>
        <w:t xml:space="preserve">Informer Model addresses this issue with </w:t>
      </w:r>
      <w:proofErr w:type="spellStart"/>
      <w:r w:rsidRPr="5753B616">
        <w:rPr>
          <w:rFonts w:ascii="Calibri" w:eastAsia="Calibri" w:hAnsi="Calibri" w:cs="Calibri"/>
        </w:rPr>
        <w:t>ProbSparse</w:t>
      </w:r>
      <w:proofErr w:type="spellEnd"/>
      <w:r w:rsidRPr="5753B616">
        <w:rPr>
          <w:rFonts w:ascii="Calibri" w:eastAsia="Calibri" w:hAnsi="Calibri" w:cs="Calibri"/>
        </w:rPr>
        <w:t xml:space="preserve"> Self-Attention. This replaces the standard attention with a more efficient one that focuses mainly on the important part of the sequence. This also helps in reducing the time and memory complexity. </w:t>
      </w:r>
      <w:r w:rsidR="223C44DF" w:rsidRPr="5753B616">
        <w:rPr>
          <w:rFonts w:ascii="Calibri" w:eastAsia="Calibri" w:hAnsi="Calibri" w:cs="Calibri"/>
        </w:rPr>
        <w:t xml:space="preserve">It also incorporates </w:t>
      </w:r>
      <w:r w:rsidRPr="5753B616">
        <w:rPr>
          <w:rFonts w:ascii="Calibri" w:eastAsia="Calibri" w:hAnsi="Calibri" w:cs="Calibri"/>
        </w:rPr>
        <w:t>Self-Attention distilling</w:t>
      </w:r>
      <w:r w:rsidR="635C1A4F" w:rsidRPr="5753B616">
        <w:rPr>
          <w:rFonts w:ascii="Calibri" w:eastAsia="Calibri" w:hAnsi="Calibri" w:cs="Calibri"/>
        </w:rPr>
        <w:t xml:space="preserve">, which also </w:t>
      </w:r>
      <w:r w:rsidRPr="5753B616">
        <w:rPr>
          <w:rFonts w:ascii="Calibri" w:eastAsia="Calibri" w:hAnsi="Calibri" w:cs="Calibri"/>
        </w:rPr>
        <w:t>ma</w:t>
      </w:r>
      <w:r w:rsidR="7E8E85A9" w:rsidRPr="5753B616">
        <w:rPr>
          <w:rFonts w:ascii="Calibri" w:eastAsia="Calibri" w:hAnsi="Calibri" w:cs="Calibri"/>
        </w:rPr>
        <w:t xml:space="preserve">nages </w:t>
      </w:r>
      <w:r w:rsidRPr="5753B616">
        <w:rPr>
          <w:rFonts w:ascii="Calibri" w:eastAsia="Calibri" w:hAnsi="Calibri" w:cs="Calibri"/>
        </w:rPr>
        <w:t xml:space="preserve">long </w:t>
      </w:r>
      <w:r w:rsidR="16F60B45" w:rsidRPr="5753B616">
        <w:rPr>
          <w:rFonts w:ascii="Calibri" w:eastAsia="Calibri" w:hAnsi="Calibri" w:cs="Calibri"/>
        </w:rPr>
        <w:t>input while</w:t>
      </w:r>
      <w:r w:rsidR="6DD99A59" w:rsidRPr="5753B616">
        <w:rPr>
          <w:rFonts w:ascii="Calibri" w:eastAsia="Calibri" w:hAnsi="Calibri" w:cs="Calibri"/>
        </w:rPr>
        <w:t xml:space="preserve"> </w:t>
      </w:r>
      <w:r w:rsidRPr="5753B616">
        <w:rPr>
          <w:rFonts w:ascii="Calibri" w:eastAsia="Calibri" w:hAnsi="Calibri" w:cs="Calibri"/>
        </w:rPr>
        <w:t>preserving the dominant attention patterns.</w:t>
      </w:r>
    </w:p>
    <w:p w14:paraId="7D20304F" w14:textId="3FCEDA6F" w:rsidR="0B1F8C69" w:rsidRDefault="0B1F8C69" w:rsidP="5753B616">
      <w:pPr>
        <w:jc w:val="both"/>
        <w:rPr>
          <w:rFonts w:ascii="Calibri" w:eastAsia="Calibri" w:hAnsi="Calibri" w:cs="Calibri"/>
        </w:rPr>
      </w:pPr>
      <w:r>
        <w:t xml:space="preserve">The Patch Time Series Transformer </w:t>
      </w:r>
      <w:r w:rsidR="0E5587B2">
        <w:t>(</w:t>
      </w:r>
      <w:proofErr w:type="spellStart"/>
      <w:r w:rsidR="0E5587B2">
        <w:t>PatchTST</w:t>
      </w:r>
      <w:proofErr w:type="spellEnd"/>
      <w:r w:rsidR="0E5587B2">
        <w:t xml:space="preserve">) </w:t>
      </w:r>
      <w:r>
        <w:t>introduces a transformative approach in the analysis and forecasting of multivariate time series data, utilizing a unique channel</w:t>
      </w:r>
      <w:r w:rsidR="63C74B44">
        <w:t xml:space="preserve"> </w:t>
      </w:r>
      <w:r>
        <w:t xml:space="preserve">independent processing framework. </w:t>
      </w:r>
      <w:r w:rsidR="77C8ECDB">
        <w:t xml:space="preserve">This approach enables </w:t>
      </w:r>
      <w:proofErr w:type="spellStart"/>
      <w:r>
        <w:t>PatchTST</w:t>
      </w:r>
      <w:proofErr w:type="spellEnd"/>
      <w:r>
        <w:t xml:space="preserve"> </w:t>
      </w:r>
      <w:r w:rsidR="46554860">
        <w:t xml:space="preserve">to </w:t>
      </w:r>
      <w:r>
        <w:t xml:space="preserve">dissect and understand the intricate patterns and relationships within the data with precision. </w:t>
      </w:r>
      <w:r w:rsidR="1E9A44D4" w:rsidRPr="5753B616">
        <w:rPr>
          <w:rFonts w:ascii="Calibri" w:eastAsia="Calibri" w:hAnsi="Calibri" w:cs="Calibri"/>
        </w:rPr>
        <w:t xml:space="preserve">It integrates advanced </w:t>
      </w:r>
      <w:r w:rsidRPr="5753B616">
        <w:rPr>
          <w:rFonts w:ascii="Calibri" w:eastAsia="Calibri" w:hAnsi="Calibri" w:cs="Calibri"/>
        </w:rPr>
        <w:t xml:space="preserve">neural architectures and attention mechanisms, </w:t>
      </w:r>
      <w:r w:rsidR="30242B96" w:rsidRPr="5753B616">
        <w:rPr>
          <w:rFonts w:ascii="Calibri" w:eastAsia="Calibri" w:hAnsi="Calibri" w:cs="Calibri"/>
        </w:rPr>
        <w:t xml:space="preserve">balancing forecasting </w:t>
      </w:r>
      <w:r w:rsidR="69EE5773" w:rsidRPr="5753B616">
        <w:rPr>
          <w:rFonts w:ascii="Calibri" w:eastAsia="Calibri" w:hAnsi="Calibri" w:cs="Calibri"/>
        </w:rPr>
        <w:t>ability</w:t>
      </w:r>
      <w:r w:rsidR="30242B96" w:rsidRPr="5753B616">
        <w:rPr>
          <w:rFonts w:ascii="Calibri" w:eastAsia="Calibri" w:hAnsi="Calibri" w:cs="Calibri"/>
        </w:rPr>
        <w:t xml:space="preserve"> and </w:t>
      </w:r>
      <w:r w:rsidR="4D4687EE" w:rsidRPr="5753B616">
        <w:rPr>
          <w:rFonts w:ascii="Calibri" w:eastAsia="Calibri" w:hAnsi="Calibri" w:cs="Calibri"/>
        </w:rPr>
        <w:t>computational</w:t>
      </w:r>
      <w:r w:rsidR="30242B96" w:rsidRPr="5753B616">
        <w:rPr>
          <w:rFonts w:ascii="Calibri" w:eastAsia="Calibri" w:hAnsi="Calibri" w:cs="Calibri"/>
        </w:rPr>
        <w:t xml:space="preserve"> efficiency, making it suitable for applications requiring high-dimensional data analysis and rapid </w:t>
      </w:r>
      <w:r w:rsidR="151964E5" w:rsidRPr="5753B616">
        <w:rPr>
          <w:rFonts w:ascii="Calibri" w:eastAsia="Calibri" w:hAnsi="Calibri" w:cs="Calibri"/>
        </w:rPr>
        <w:t>predictions</w:t>
      </w:r>
      <w:r w:rsidR="30242B96" w:rsidRPr="5753B616">
        <w:rPr>
          <w:rFonts w:ascii="Calibri" w:eastAsia="Calibri" w:hAnsi="Calibri" w:cs="Calibri"/>
        </w:rPr>
        <w:t>.</w:t>
      </w:r>
    </w:p>
    <w:p w14:paraId="3DD8FE17" w14:textId="5BB25584" w:rsidR="067B845B" w:rsidRDefault="067B845B" w:rsidP="5753B616">
      <w:pPr>
        <w:jc w:val="both"/>
      </w:pPr>
      <w:r>
        <w:t>Patch Time Series Mixer (</w:t>
      </w:r>
      <w:proofErr w:type="spellStart"/>
      <w:r>
        <w:t>PatchTSMixer</w:t>
      </w:r>
      <w:proofErr w:type="spellEnd"/>
      <w:r>
        <w:t>)</w:t>
      </w:r>
      <w:r w:rsidR="58EBEB94">
        <w:t xml:space="preserve">, for </w:t>
      </w:r>
      <w:r>
        <w:t>multivariate time series forecasting</w:t>
      </w:r>
      <w:r w:rsidR="7ACE302D">
        <w:t>,</w:t>
      </w:r>
      <w:r>
        <w:t xml:space="preserve"> </w:t>
      </w:r>
      <w:r w:rsidR="0D0BCA47">
        <w:t xml:space="preserve">segments </w:t>
      </w:r>
      <w:r>
        <w:t>the data into patches</w:t>
      </w:r>
      <w:r w:rsidR="6777BF62">
        <w:t xml:space="preserve"> for processing</w:t>
      </w:r>
      <w:r>
        <w:t xml:space="preserve">. This approach </w:t>
      </w:r>
      <w:r w:rsidR="0FAF6E9C">
        <w:t xml:space="preserve">allows the model to </w:t>
      </w:r>
      <w:r>
        <w:t xml:space="preserve">focus on localized </w:t>
      </w:r>
      <w:r w:rsidR="00C6584A">
        <w:t>patterns,</w:t>
      </w:r>
      <w:r w:rsidR="19096338">
        <w:t xml:space="preserve"> offering an </w:t>
      </w:r>
      <w:r>
        <w:t>efficient analysis of time dependencies</w:t>
      </w:r>
      <w:r w:rsidR="4F05E84A">
        <w:t xml:space="preserve"> </w:t>
      </w:r>
      <w:r w:rsidR="001B43BB">
        <w:fldChar w:fldCharType="begin"/>
      </w:r>
      <w:r w:rsidR="00755DB8">
        <w:instrText xml:space="preserve"> ADDIN ZOTERO_ITEM CSL_CITATION {"citationID":"MUls7m2J","properties":{"formattedCitation":"[2]","plainCitation":"[2]","noteIndex":0},"citationItems":[{"id":48,"uris":["http://zotero.org/users/14044435/items/9GPVEC69"],"itemData":{"id":48,"type":"webpage","abstract":"We’re on a journey to advance and democratize artificial intelligence through open source and open science.","title":"PatchTSMixer","URL":"https://huggingface.co/docs/transformers/en/model_doc/patchtsmixer","accessed":{"date-parts":[["2024",5,1]]}}}],"schema":"https://github.com/citation-style-language/schema/raw/master/csl-citation.json"} </w:instrText>
      </w:r>
      <w:r w:rsidR="001B43BB">
        <w:fldChar w:fldCharType="separate"/>
      </w:r>
      <w:r w:rsidR="00755DB8" w:rsidRPr="00755DB8">
        <w:rPr>
          <w:rFonts w:ascii="Calibri" w:hAnsi="Calibri" w:cs="Calibri"/>
        </w:rPr>
        <w:t>[2]</w:t>
      </w:r>
      <w:r w:rsidR="001B43BB">
        <w:fldChar w:fldCharType="end"/>
      </w:r>
      <w:r w:rsidR="555605C9">
        <w:t>.</w:t>
      </w:r>
      <w:r>
        <w:t xml:space="preserve"> </w:t>
      </w:r>
      <w:r w:rsidR="6F64E5B5">
        <w:t xml:space="preserve">It employs an </w:t>
      </w:r>
      <w:r w:rsidR="4E8050A4">
        <w:t>inter-channel correlation</w:t>
      </w:r>
      <w:r>
        <w:t xml:space="preserve"> instead </w:t>
      </w:r>
      <w:r w:rsidR="7A42217F">
        <w:t xml:space="preserve">of </w:t>
      </w:r>
      <w:r>
        <w:t>a channel-independent strategy</w:t>
      </w:r>
      <w:r w:rsidR="6F1A936D">
        <w:t xml:space="preserve">, which </w:t>
      </w:r>
      <w:r>
        <w:t>reduces computational overhead and enhances forecasting accuracy</w:t>
      </w:r>
      <w:r w:rsidR="7DA776A8">
        <w:t>.</w:t>
      </w:r>
    </w:p>
    <w:p w14:paraId="3685202D" w14:textId="1CA38673" w:rsidR="30C26948" w:rsidRDefault="2F0805CE" w:rsidP="5753B616">
      <w:pPr>
        <w:spacing w:line="257" w:lineRule="auto"/>
        <w:jc w:val="both"/>
        <w:rPr>
          <w:rFonts w:ascii="Calibri" w:eastAsia="Calibri" w:hAnsi="Calibri" w:cs="Calibri"/>
        </w:rPr>
      </w:pPr>
      <w:r w:rsidRPr="5753B616">
        <w:rPr>
          <w:rFonts w:ascii="Calibri" w:eastAsia="Calibri" w:hAnsi="Calibri" w:cs="Calibri"/>
        </w:rPr>
        <w:t>The time series transformer</w:t>
      </w:r>
      <w:r w:rsidR="7CEA1E02" w:rsidRPr="5753B616">
        <w:rPr>
          <w:rFonts w:ascii="Calibri" w:eastAsia="Calibri" w:hAnsi="Calibri" w:cs="Calibri"/>
        </w:rPr>
        <w:t>,</w:t>
      </w:r>
      <w:r w:rsidRPr="5753B616">
        <w:rPr>
          <w:rFonts w:ascii="Calibri" w:eastAsia="Calibri" w:hAnsi="Calibri" w:cs="Calibri"/>
        </w:rPr>
        <w:t xml:space="preserve"> a vanilla encoder-decoder </w:t>
      </w:r>
      <w:r w:rsidR="1C2BF7AC" w:rsidRPr="5753B616">
        <w:rPr>
          <w:rFonts w:ascii="Calibri" w:eastAsia="Calibri" w:hAnsi="Calibri" w:cs="Calibri"/>
        </w:rPr>
        <w:t>transformer</w:t>
      </w:r>
      <w:r w:rsidRPr="5753B616">
        <w:rPr>
          <w:rFonts w:ascii="Calibri" w:eastAsia="Calibri" w:hAnsi="Calibri" w:cs="Calibri"/>
        </w:rPr>
        <w:t xml:space="preserve"> </w:t>
      </w:r>
      <w:r w:rsidR="4E1187FA" w:rsidRPr="5753B616">
        <w:rPr>
          <w:rFonts w:ascii="Calibri" w:eastAsia="Calibri" w:hAnsi="Calibri" w:cs="Calibri"/>
        </w:rPr>
        <w:t xml:space="preserve">model, </w:t>
      </w:r>
      <w:r w:rsidR="4D9C3B09" w:rsidRPr="5753B616">
        <w:rPr>
          <w:rFonts w:ascii="Calibri" w:eastAsia="Calibri" w:hAnsi="Calibri" w:cs="Calibri"/>
        </w:rPr>
        <w:t xml:space="preserve">is </w:t>
      </w:r>
      <w:r w:rsidR="563F5B46" w:rsidRPr="5753B616">
        <w:rPr>
          <w:rFonts w:ascii="Calibri" w:eastAsia="Calibri" w:hAnsi="Calibri" w:cs="Calibri"/>
        </w:rPr>
        <w:t xml:space="preserve">designed </w:t>
      </w:r>
      <w:r w:rsidR="4D9C3B09" w:rsidRPr="5753B616">
        <w:rPr>
          <w:rFonts w:ascii="Calibri" w:eastAsia="Calibri" w:hAnsi="Calibri" w:cs="Calibri"/>
        </w:rPr>
        <w:t>tailored for time series forecasting. It functions as a probabilistic forecaster, focusing on learning a distr</w:t>
      </w:r>
      <w:r w:rsidR="7A481D0B" w:rsidRPr="5753B616">
        <w:rPr>
          <w:rFonts w:ascii="Calibri" w:eastAsia="Calibri" w:hAnsi="Calibri" w:cs="Calibri"/>
        </w:rPr>
        <w:t>i</w:t>
      </w:r>
      <w:r w:rsidR="4D9C3B09" w:rsidRPr="5753B616">
        <w:rPr>
          <w:rFonts w:ascii="Calibri" w:eastAsia="Calibri" w:hAnsi="Calibri" w:cs="Calibri"/>
        </w:rPr>
        <w:t>bution from which future values can be extracted. Its architecture consists of an encoder, which process</w:t>
      </w:r>
      <w:r w:rsidR="4F63A72B" w:rsidRPr="5753B616">
        <w:rPr>
          <w:rFonts w:ascii="Calibri" w:eastAsia="Calibri" w:hAnsi="Calibri" w:cs="Calibri"/>
        </w:rPr>
        <w:t>es input</w:t>
      </w:r>
      <w:r w:rsidR="4F4E0B9E" w:rsidRPr="5753B616">
        <w:rPr>
          <w:rFonts w:ascii="Calibri" w:eastAsia="Calibri" w:hAnsi="Calibri" w:cs="Calibri"/>
        </w:rPr>
        <w:t>,</w:t>
      </w:r>
      <w:r w:rsidR="4F63A72B" w:rsidRPr="5753B616">
        <w:rPr>
          <w:rFonts w:ascii="Calibri" w:eastAsia="Calibri" w:hAnsi="Calibri" w:cs="Calibri"/>
        </w:rPr>
        <w:t xml:space="preserve"> and </w:t>
      </w:r>
      <w:r w:rsidR="281C1496" w:rsidRPr="5753B616">
        <w:rPr>
          <w:rFonts w:ascii="Calibri" w:eastAsia="Calibri" w:hAnsi="Calibri" w:cs="Calibri"/>
        </w:rPr>
        <w:t xml:space="preserve">a decoder is used for generating </w:t>
      </w:r>
      <w:r w:rsidR="4F63A72B" w:rsidRPr="5753B616">
        <w:rPr>
          <w:rFonts w:ascii="Calibri" w:eastAsia="Calibri" w:hAnsi="Calibri" w:cs="Calibri"/>
        </w:rPr>
        <w:t>output</w:t>
      </w:r>
      <w:r w:rsidRPr="5753B616">
        <w:rPr>
          <w:rFonts w:ascii="Calibri" w:eastAsia="Calibri" w:hAnsi="Calibri" w:cs="Calibri"/>
        </w:rPr>
        <w:t xml:space="preserve"> </w:t>
      </w:r>
      <w:r w:rsidR="317ECA36" w:rsidRPr="5753B616">
        <w:rPr>
          <w:rFonts w:ascii="Calibri" w:eastAsia="Calibri" w:hAnsi="Calibri" w:cs="Calibri"/>
        </w:rPr>
        <w:t xml:space="preserve">future values </w:t>
      </w:r>
      <w:r w:rsidR="08F5C6EB" w:rsidRPr="5753B616">
        <w:rPr>
          <w:rFonts w:ascii="Calibri" w:eastAsia="Calibri" w:hAnsi="Calibri" w:cs="Calibri"/>
        </w:rPr>
        <w:t>predictions</w:t>
      </w:r>
      <w:r w:rsidR="317ECA36" w:rsidRPr="5753B616">
        <w:rPr>
          <w:rFonts w:ascii="Calibri" w:eastAsia="Calibri" w:hAnsi="Calibri" w:cs="Calibri"/>
        </w:rPr>
        <w:t xml:space="preserve">. The model </w:t>
      </w:r>
      <w:r w:rsidR="41571A4E" w:rsidRPr="5753B616">
        <w:rPr>
          <w:rFonts w:ascii="Calibri" w:eastAsia="Calibri" w:hAnsi="Calibri" w:cs="Calibri"/>
        </w:rPr>
        <w:t>integrates</w:t>
      </w:r>
      <w:r w:rsidR="317ECA36" w:rsidRPr="5753B616">
        <w:rPr>
          <w:rFonts w:ascii="Calibri" w:eastAsia="Calibri" w:hAnsi="Calibri" w:cs="Calibri"/>
        </w:rPr>
        <w:t xml:space="preserve"> additional </w:t>
      </w:r>
      <w:r w:rsidR="00C6584A">
        <w:rPr>
          <w:rFonts w:ascii="Calibri" w:eastAsia="Calibri" w:hAnsi="Calibri" w:cs="Calibri"/>
        </w:rPr>
        <w:t>components,</w:t>
      </w:r>
      <w:r w:rsidR="317ECA36" w:rsidRPr="5753B616">
        <w:rPr>
          <w:rFonts w:ascii="Calibri" w:eastAsia="Calibri" w:hAnsi="Calibri" w:cs="Calibri"/>
        </w:rPr>
        <w:t xml:space="preserve"> such as temporal and static categorical features, enhancing its predictive </w:t>
      </w:r>
      <w:r w:rsidR="13002552" w:rsidRPr="5753B616">
        <w:rPr>
          <w:rFonts w:ascii="Calibri" w:eastAsia="Calibri" w:hAnsi="Calibri" w:cs="Calibri"/>
        </w:rPr>
        <w:t>accuracy</w:t>
      </w:r>
      <w:r w:rsidR="317ECA36" w:rsidRPr="5753B616">
        <w:rPr>
          <w:rFonts w:ascii="Calibri" w:eastAsia="Calibri" w:hAnsi="Calibri" w:cs="Calibri"/>
        </w:rPr>
        <w:t xml:space="preserve">. The strength of this model is that it </w:t>
      </w:r>
      <w:r w:rsidR="312A90AE" w:rsidRPr="5753B616">
        <w:rPr>
          <w:rFonts w:ascii="Calibri" w:eastAsia="Calibri" w:hAnsi="Calibri" w:cs="Calibri"/>
        </w:rPr>
        <w:t>can handle</w:t>
      </w:r>
      <w:r w:rsidR="39014FFE" w:rsidRPr="5753B616">
        <w:rPr>
          <w:rFonts w:ascii="Calibri" w:eastAsia="Calibri" w:hAnsi="Calibri" w:cs="Calibri"/>
        </w:rPr>
        <w:t xml:space="preserve"> diverse forecasting scenarios, </w:t>
      </w:r>
      <w:r w:rsidR="1731AF2A" w:rsidRPr="5753B616">
        <w:rPr>
          <w:rFonts w:ascii="Calibri" w:eastAsia="Calibri" w:hAnsi="Calibri" w:cs="Calibri"/>
        </w:rPr>
        <w:t>accommodating</w:t>
      </w:r>
      <w:r w:rsidR="39014FFE" w:rsidRPr="5753B616">
        <w:rPr>
          <w:rFonts w:ascii="Calibri" w:eastAsia="Calibri" w:hAnsi="Calibri" w:cs="Calibri"/>
        </w:rPr>
        <w:t xml:space="preserve"> varying lengths of predictions and input dimensions, </w:t>
      </w:r>
      <w:r w:rsidR="312A90AE" w:rsidRPr="5753B616">
        <w:rPr>
          <w:rFonts w:ascii="Calibri" w:eastAsia="Calibri" w:hAnsi="Calibri" w:cs="Calibri"/>
        </w:rPr>
        <w:t>and</w:t>
      </w:r>
      <w:r w:rsidR="39014FFE" w:rsidRPr="5753B616">
        <w:rPr>
          <w:rFonts w:ascii="Calibri" w:eastAsia="Calibri" w:hAnsi="Calibri" w:cs="Calibri"/>
        </w:rPr>
        <w:t xml:space="preserve"> multiple feature types.</w:t>
      </w:r>
    </w:p>
    <w:p w14:paraId="68486242" w14:textId="0197EB62" w:rsidR="0AAE742E" w:rsidRDefault="0AAE742E" w:rsidP="6E2121BE">
      <w:pPr>
        <w:spacing w:line="257" w:lineRule="auto"/>
        <w:ind w:left="-20" w:right="-20"/>
        <w:jc w:val="both"/>
      </w:pPr>
      <w:r w:rsidRPr="6E2121BE">
        <w:rPr>
          <w:rFonts w:ascii="Calibri" w:eastAsia="Calibri" w:hAnsi="Calibri" w:cs="Calibri"/>
          <w:b/>
          <w:bCs/>
        </w:rPr>
        <w:t>Integrated VAE-GAN Architecture</w:t>
      </w:r>
    </w:p>
    <w:p w14:paraId="4BBC7B53" w14:textId="5C8CA633" w:rsidR="3EC9BCA1" w:rsidRDefault="2E98B1C5" w:rsidP="5753B616">
      <w:pPr>
        <w:spacing w:line="257" w:lineRule="auto"/>
        <w:ind w:left="-20" w:right="-20"/>
        <w:jc w:val="both"/>
        <w:rPr>
          <w:rFonts w:ascii="Calibri" w:eastAsia="Calibri" w:hAnsi="Calibri" w:cs="Calibri"/>
        </w:rPr>
      </w:pPr>
      <w:r w:rsidRPr="5753B616">
        <w:rPr>
          <w:rFonts w:ascii="Calibri" w:eastAsia="Calibri" w:hAnsi="Calibri" w:cs="Calibri"/>
        </w:rPr>
        <w:t xml:space="preserve">The integrated Variational Autoencoders (VAE) and Generative Adversarial Networks (GAN) architecture </w:t>
      </w:r>
      <w:r w:rsidR="0AAE742E" w:rsidRPr="5753B616">
        <w:rPr>
          <w:rFonts w:ascii="Calibri" w:eastAsia="Calibri" w:hAnsi="Calibri" w:cs="Calibri"/>
        </w:rPr>
        <w:t>combines the strengths of both models, leveraging VAEs ability to learn efficient data representations and GAN capacity to generate high-quality synthetic data samples.</w:t>
      </w:r>
      <w:r w:rsidR="51409286" w:rsidRPr="5753B616">
        <w:rPr>
          <w:rFonts w:ascii="Calibri" w:eastAsia="Calibri" w:hAnsi="Calibri" w:cs="Calibri"/>
        </w:rPr>
        <w:t xml:space="preserve"> </w:t>
      </w:r>
      <w:r w:rsidR="0AAE742E" w:rsidRPr="5753B616">
        <w:rPr>
          <w:rFonts w:ascii="Calibri" w:eastAsia="Calibri" w:hAnsi="Calibri" w:cs="Calibri"/>
        </w:rPr>
        <w:t xml:space="preserve">The VAE component of the integrated model </w:t>
      </w:r>
      <w:r w:rsidR="6C55DEE4" w:rsidRPr="5753B616">
        <w:rPr>
          <w:rFonts w:ascii="Calibri" w:eastAsia="Calibri" w:hAnsi="Calibri" w:cs="Calibri"/>
        </w:rPr>
        <w:t>can</w:t>
      </w:r>
      <w:r w:rsidR="0AAE742E" w:rsidRPr="5753B616">
        <w:rPr>
          <w:rFonts w:ascii="Calibri" w:eastAsia="Calibri" w:hAnsi="Calibri" w:cs="Calibri"/>
        </w:rPr>
        <w:t xml:space="preserve"> learn a compressed representation of the input data, capturing its essential features and patterns. This learned representation can then be used to generate new samples through the GAN component, which is trained to produce realistic and diverse synthetic data samples that resemble the true data distribution.</w:t>
      </w:r>
      <w:r w:rsidR="5E655206" w:rsidRPr="5753B616">
        <w:rPr>
          <w:rFonts w:ascii="Calibri" w:eastAsia="Calibri" w:hAnsi="Calibri" w:cs="Calibri"/>
        </w:rPr>
        <w:t xml:space="preserve"> This approach not only augments training data, potentially enha</w:t>
      </w:r>
      <w:r w:rsidR="6BFAA6AA" w:rsidRPr="5753B616">
        <w:rPr>
          <w:rFonts w:ascii="Calibri" w:eastAsia="Calibri" w:hAnsi="Calibri" w:cs="Calibri"/>
        </w:rPr>
        <w:t>nc</w:t>
      </w:r>
      <w:r w:rsidR="5E655206" w:rsidRPr="5753B616">
        <w:rPr>
          <w:rFonts w:ascii="Calibri" w:eastAsia="Calibri" w:hAnsi="Calibri" w:cs="Calibri"/>
        </w:rPr>
        <w:t xml:space="preserve">ing forecasting </w:t>
      </w:r>
      <w:r w:rsidR="00C6584A">
        <w:rPr>
          <w:rFonts w:ascii="Calibri" w:eastAsia="Calibri" w:hAnsi="Calibri" w:cs="Calibri"/>
        </w:rPr>
        <w:t>performance</w:t>
      </w:r>
      <w:r w:rsidR="68644820" w:rsidRPr="6385B1A5">
        <w:rPr>
          <w:rFonts w:ascii="Calibri" w:eastAsia="Calibri" w:hAnsi="Calibri" w:cs="Calibri"/>
        </w:rPr>
        <w:t>,</w:t>
      </w:r>
      <w:r w:rsidR="5E655206" w:rsidRPr="5753B616">
        <w:rPr>
          <w:rFonts w:ascii="Calibri" w:eastAsia="Calibri" w:hAnsi="Calibri" w:cs="Calibri"/>
        </w:rPr>
        <w:t xml:space="preserve"> but also offers interpretable </w:t>
      </w:r>
      <w:r w:rsidR="0AAE742E" w:rsidRPr="5753B616">
        <w:rPr>
          <w:rFonts w:ascii="Calibri" w:eastAsia="Calibri" w:hAnsi="Calibri" w:cs="Calibri"/>
        </w:rPr>
        <w:t xml:space="preserve">insights into the underlying </w:t>
      </w:r>
      <w:r w:rsidR="53B631ED" w:rsidRPr="5753B616">
        <w:rPr>
          <w:rFonts w:ascii="Calibri" w:eastAsia="Calibri" w:hAnsi="Calibri" w:cs="Calibri"/>
        </w:rPr>
        <w:t xml:space="preserve">data </w:t>
      </w:r>
      <w:r w:rsidR="0AAE742E" w:rsidRPr="5753B616">
        <w:rPr>
          <w:rFonts w:ascii="Calibri" w:eastAsia="Calibri" w:hAnsi="Calibri" w:cs="Calibri"/>
        </w:rPr>
        <w:t>structure</w:t>
      </w:r>
      <w:r w:rsidR="535AB3E1" w:rsidRPr="5753B616">
        <w:rPr>
          <w:rFonts w:ascii="Calibri" w:eastAsia="Calibri" w:hAnsi="Calibri" w:cs="Calibri"/>
        </w:rPr>
        <w:t>s</w:t>
      </w:r>
      <w:r w:rsidR="6836A52E" w:rsidRPr="5753B616">
        <w:rPr>
          <w:rFonts w:ascii="Calibri" w:eastAsia="Calibri" w:hAnsi="Calibri" w:cs="Calibri"/>
        </w:rPr>
        <w:t xml:space="preserve">. Despite its potential, the shift towards </w:t>
      </w:r>
      <w:r w:rsidR="47DD4FA4" w:rsidRPr="5753B616">
        <w:rPr>
          <w:rFonts w:ascii="Calibri" w:eastAsia="Calibri" w:hAnsi="Calibri" w:cs="Calibri"/>
        </w:rPr>
        <w:t>transfo</w:t>
      </w:r>
      <w:r w:rsidR="46115330" w:rsidRPr="5753B616">
        <w:rPr>
          <w:rFonts w:ascii="Calibri" w:eastAsia="Calibri" w:hAnsi="Calibri" w:cs="Calibri"/>
        </w:rPr>
        <w:t xml:space="preserve">rmers </w:t>
      </w:r>
      <w:r w:rsidR="5EF781A5" w:rsidRPr="5753B616">
        <w:rPr>
          <w:rFonts w:ascii="Calibri" w:eastAsia="Calibri" w:hAnsi="Calibri" w:cs="Calibri"/>
        </w:rPr>
        <w:t xml:space="preserve">for time series </w:t>
      </w:r>
      <w:r w:rsidR="2A96F5FA" w:rsidRPr="5753B616">
        <w:rPr>
          <w:rFonts w:ascii="Calibri" w:eastAsia="Calibri" w:hAnsi="Calibri" w:cs="Calibri"/>
        </w:rPr>
        <w:t>forecasting</w:t>
      </w:r>
      <w:r w:rsidR="5EF781A5" w:rsidRPr="5753B616">
        <w:rPr>
          <w:rFonts w:ascii="Calibri" w:eastAsia="Calibri" w:hAnsi="Calibri" w:cs="Calibri"/>
        </w:rPr>
        <w:t xml:space="preserve"> was motivated by their superior </w:t>
      </w:r>
      <w:r w:rsidR="46115330" w:rsidRPr="5753B616">
        <w:rPr>
          <w:rFonts w:ascii="Calibri" w:eastAsia="Calibri" w:hAnsi="Calibri" w:cs="Calibri"/>
        </w:rPr>
        <w:t xml:space="preserve">performance in various </w:t>
      </w:r>
      <w:r w:rsidR="40202396" w:rsidRPr="5753B616">
        <w:rPr>
          <w:rFonts w:ascii="Calibri" w:eastAsia="Calibri" w:hAnsi="Calibri" w:cs="Calibri"/>
        </w:rPr>
        <w:t>domain</w:t>
      </w:r>
      <w:r w:rsidR="46115330" w:rsidRPr="5753B616">
        <w:rPr>
          <w:rFonts w:ascii="Calibri" w:eastAsia="Calibri" w:hAnsi="Calibri" w:cs="Calibri"/>
        </w:rPr>
        <w:t xml:space="preserve">s, </w:t>
      </w:r>
      <w:r w:rsidR="7D859CD9" w:rsidRPr="5753B616">
        <w:rPr>
          <w:rFonts w:ascii="Calibri" w:eastAsia="Calibri" w:hAnsi="Calibri" w:cs="Calibri"/>
        </w:rPr>
        <w:t xml:space="preserve">prompted by the challenges in achieving high </w:t>
      </w:r>
      <w:r w:rsidR="005F6C99" w:rsidRPr="5753B616">
        <w:rPr>
          <w:rFonts w:ascii="Calibri" w:eastAsia="Calibri" w:hAnsi="Calibri" w:cs="Calibri"/>
        </w:rPr>
        <w:t>accuracy</w:t>
      </w:r>
      <w:r w:rsidR="7D859CD9" w:rsidRPr="5753B616">
        <w:rPr>
          <w:rFonts w:ascii="Calibri" w:eastAsia="Calibri" w:hAnsi="Calibri" w:cs="Calibri"/>
        </w:rPr>
        <w:t xml:space="preserve"> with VAE-GANs</w:t>
      </w:r>
      <w:r w:rsidR="46115330" w:rsidRPr="5753B616">
        <w:rPr>
          <w:rFonts w:ascii="Calibri" w:eastAsia="Calibri" w:hAnsi="Calibri" w:cs="Calibri"/>
        </w:rPr>
        <w:t>.</w:t>
      </w:r>
    </w:p>
    <w:p w14:paraId="4791ADFE" w14:textId="32CE4603" w:rsidR="3A2C02BF" w:rsidRDefault="7ACBE3C1" w:rsidP="3EC9BCA1">
      <w:pPr>
        <w:pStyle w:val="Heading3"/>
        <w:numPr>
          <w:ilvl w:val="0"/>
          <w:numId w:val="0"/>
        </w:numPr>
        <w:spacing w:line="257" w:lineRule="auto"/>
      </w:pPr>
      <w:bookmarkStart w:id="78" w:name="_Toc165318610"/>
      <w:r>
        <w:t>Model Selection</w:t>
      </w:r>
      <w:bookmarkEnd w:id="78"/>
    </w:p>
    <w:p w14:paraId="67B98C30" w14:textId="1EB1DBA3" w:rsidR="3E13D4DD" w:rsidRDefault="0A9C38FD" w:rsidP="3EC9BCA1">
      <w:pPr>
        <w:jc w:val="both"/>
        <w:rPr>
          <w:rFonts w:ascii="Calibri" w:eastAsia="Calibri" w:hAnsi="Calibri" w:cs="Calibri"/>
        </w:rPr>
      </w:pPr>
      <w:r w:rsidRPr="7F3E8C6A">
        <w:rPr>
          <w:rFonts w:ascii="Calibri" w:eastAsia="Calibri" w:hAnsi="Calibri" w:cs="Calibri"/>
        </w:rPr>
        <w:t xml:space="preserve">Based on the characteristics of the data and problem requirements, </w:t>
      </w:r>
      <w:r w:rsidR="45A66690" w:rsidRPr="7F3E8C6A">
        <w:rPr>
          <w:rFonts w:ascii="Calibri" w:eastAsia="Calibri" w:hAnsi="Calibri" w:cs="Calibri"/>
        </w:rPr>
        <w:t>as well as performance in terms of model accuracy and initial processing</w:t>
      </w:r>
      <w:r w:rsidR="39F417F6" w:rsidRPr="7F3E8C6A">
        <w:rPr>
          <w:rFonts w:ascii="Calibri" w:eastAsia="Calibri" w:hAnsi="Calibri" w:cs="Calibri"/>
        </w:rPr>
        <w:t xml:space="preserve">, </w:t>
      </w:r>
      <w:r w:rsidRPr="7F3E8C6A">
        <w:rPr>
          <w:rFonts w:ascii="Calibri" w:eastAsia="Calibri" w:hAnsi="Calibri" w:cs="Calibri"/>
        </w:rPr>
        <w:t xml:space="preserve">we have </w:t>
      </w:r>
      <w:r w:rsidR="64079B81" w:rsidRPr="7F3E8C6A">
        <w:rPr>
          <w:rFonts w:ascii="Calibri" w:eastAsia="Calibri" w:hAnsi="Calibri" w:cs="Calibri"/>
        </w:rPr>
        <w:t>opted to work with models based on</w:t>
      </w:r>
      <w:r w:rsidRPr="7F3E8C6A">
        <w:rPr>
          <w:rFonts w:ascii="Calibri" w:eastAsia="Calibri" w:hAnsi="Calibri" w:cs="Calibri"/>
        </w:rPr>
        <w:t xml:space="preserve"> Transformer </w:t>
      </w:r>
      <w:r w:rsidR="5ED39D75" w:rsidRPr="7F3E8C6A">
        <w:rPr>
          <w:rFonts w:ascii="Calibri" w:eastAsia="Calibri" w:hAnsi="Calibri" w:cs="Calibri"/>
        </w:rPr>
        <w:t>architecture</w:t>
      </w:r>
      <w:r w:rsidR="52B9CDED" w:rsidRPr="7F3E8C6A">
        <w:rPr>
          <w:rFonts w:ascii="Calibri" w:eastAsia="Calibri" w:hAnsi="Calibri" w:cs="Calibri"/>
        </w:rPr>
        <w:t xml:space="preserve">. We </w:t>
      </w:r>
      <w:r w:rsidR="0B285746" w:rsidRPr="7F3E8C6A">
        <w:rPr>
          <w:rFonts w:ascii="Calibri" w:eastAsia="Calibri" w:hAnsi="Calibri" w:cs="Calibri"/>
        </w:rPr>
        <w:t>reached</w:t>
      </w:r>
      <w:r w:rsidR="62F3D653" w:rsidRPr="7F3E8C6A">
        <w:rPr>
          <w:rFonts w:ascii="Calibri" w:eastAsia="Calibri" w:hAnsi="Calibri" w:cs="Calibri"/>
        </w:rPr>
        <w:t xml:space="preserve"> </w:t>
      </w:r>
      <w:r w:rsidR="52B9CDED" w:rsidRPr="7F3E8C6A">
        <w:rPr>
          <w:rFonts w:ascii="Calibri" w:eastAsia="Calibri" w:hAnsi="Calibri" w:cs="Calibri"/>
        </w:rPr>
        <w:t xml:space="preserve">this conclusion because Transformers ability to </w:t>
      </w:r>
      <w:r w:rsidRPr="7F3E8C6A">
        <w:rPr>
          <w:rFonts w:ascii="Calibri" w:eastAsia="Calibri" w:hAnsi="Calibri" w:cs="Calibri"/>
        </w:rPr>
        <w:t xml:space="preserve">model </w:t>
      </w:r>
      <w:r w:rsidR="52B9CDED" w:rsidRPr="7F3E8C6A">
        <w:rPr>
          <w:rFonts w:ascii="Calibri" w:eastAsia="Calibri" w:hAnsi="Calibri" w:cs="Calibri"/>
        </w:rPr>
        <w:t>sequential data effectively compared to</w:t>
      </w:r>
      <w:r w:rsidRPr="7F3E8C6A">
        <w:rPr>
          <w:rFonts w:ascii="Calibri" w:eastAsia="Calibri" w:hAnsi="Calibri" w:cs="Calibri"/>
        </w:rPr>
        <w:t xml:space="preserve"> an integrated version of Variational Autoencoders and Generative Adversarial Networks</w:t>
      </w:r>
      <w:r w:rsidR="017A6B13" w:rsidRPr="7F3E8C6A">
        <w:rPr>
          <w:rFonts w:ascii="Calibri" w:eastAsia="Calibri" w:hAnsi="Calibri" w:cs="Calibri"/>
        </w:rPr>
        <w:t>.</w:t>
      </w:r>
    </w:p>
    <w:p w14:paraId="5E0ECB04" w14:textId="48A15089" w:rsidR="006B2D7D" w:rsidRPr="006B2D7D" w:rsidRDefault="006B2D7D" w:rsidP="006B2D7D">
      <w:pPr>
        <w:pStyle w:val="Heading1"/>
      </w:pPr>
      <w:bookmarkStart w:id="79" w:name="_Toc165318611"/>
      <w:r>
        <w:t xml:space="preserve">Visualizations / ML Model </w:t>
      </w:r>
      <w:r w:rsidR="00E447BB">
        <w:t>Training, Evaluation, &amp; Validation</w:t>
      </w:r>
      <w:bookmarkEnd w:id="79"/>
    </w:p>
    <w:p w14:paraId="20D3DEAA" w14:textId="29DB3FBF" w:rsidR="007766B6" w:rsidRDefault="00233C99" w:rsidP="0F38E34E">
      <w:pPr>
        <w:pStyle w:val="Heading2"/>
        <w:numPr>
          <w:ilvl w:val="0"/>
          <w:numId w:val="0"/>
        </w:numPr>
      </w:pPr>
      <w:bookmarkStart w:id="80" w:name="_Overview"/>
      <w:bookmarkStart w:id="81" w:name="_Toc165318612"/>
      <w:r>
        <w:t>Overview</w:t>
      </w:r>
      <w:bookmarkEnd w:id="80"/>
      <w:bookmarkEnd w:id="81"/>
    </w:p>
    <w:p w14:paraId="65A19350" w14:textId="6DF968FD" w:rsidR="003A5710" w:rsidRDefault="0EE7DB8C">
      <w:r>
        <w:t xml:space="preserve">Why should we train </w:t>
      </w:r>
      <w:r w:rsidR="2F062222">
        <w:t xml:space="preserve">ML </w:t>
      </w:r>
      <w:r>
        <w:t>models?</w:t>
      </w:r>
    </w:p>
    <w:p w14:paraId="293DEA3C" w14:textId="770D15C5" w:rsidR="0EE7DB8C" w:rsidRDefault="0EE7DB8C" w:rsidP="65B043DD">
      <w:pPr>
        <w:jc w:val="both"/>
      </w:pPr>
      <w:r>
        <w:t xml:space="preserve">Once </w:t>
      </w:r>
      <w:r w:rsidR="33C85FC9">
        <w:t>we are</w:t>
      </w:r>
      <w:r>
        <w:t xml:space="preserve"> done with pre-processing dataset and evaluating the </w:t>
      </w:r>
      <w:r w:rsidR="00C6584A">
        <w:t>model,</w:t>
      </w:r>
      <w:r>
        <w:t xml:space="preserve"> which is a </w:t>
      </w:r>
      <w:bookmarkStart w:id="82" w:name="_Int_zeNXYBNl"/>
      <w:proofErr w:type="spellStart"/>
      <w:r>
        <w:t>PatchTST</w:t>
      </w:r>
      <w:bookmarkEnd w:id="82"/>
      <w:proofErr w:type="spellEnd"/>
      <w:r>
        <w:t xml:space="preserve"> transformer in our case, we need to train it </w:t>
      </w:r>
      <w:r w:rsidR="367E9566">
        <w:t>to</w:t>
      </w:r>
      <w:r>
        <w:t xml:space="preserve"> </w:t>
      </w:r>
      <w:r w:rsidR="7B8A10FB">
        <w:t>yield</w:t>
      </w:r>
      <w:r>
        <w:t xml:space="preserve"> t</w:t>
      </w:r>
      <w:r w:rsidR="25BD3BF5">
        <w:t xml:space="preserve">he best and </w:t>
      </w:r>
      <w:r w:rsidR="2FC8BFD9">
        <w:t>most accurate</w:t>
      </w:r>
      <w:r w:rsidR="25BD3BF5">
        <w:t xml:space="preserve"> results when the product is used in </w:t>
      </w:r>
      <w:r w:rsidR="7F37221E">
        <w:t>the real</w:t>
      </w:r>
      <w:r w:rsidR="25BD3BF5">
        <w:t xml:space="preserve"> world.</w:t>
      </w:r>
      <w:r w:rsidR="0FFF39B8">
        <w:t xml:space="preserve"> </w:t>
      </w:r>
      <w:r w:rsidR="0FFF39B8">
        <w:lastRenderedPageBreak/>
        <w:t xml:space="preserve">Now that we have our "Time-series dataset" </w:t>
      </w:r>
      <w:r w:rsidR="00C6584A">
        <w:t>data,</w:t>
      </w:r>
      <w:r w:rsidR="0FFF39B8">
        <w:t xml:space="preserve"> </w:t>
      </w:r>
      <w:commentRangeStart w:id="83"/>
      <w:r w:rsidR="0FFF39B8">
        <w:t xml:space="preserve">we </w:t>
      </w:r>
      <w:r w:rsidR="68FC3090">
        <w:t xml:space="preserve">trained </w:t>
      </w:r>
      <w:commentRangeEnd w:id="83"/>
      <w:r>
        <w:rPr>
          <w:rStyle w:val="CommentReference"/>
        </w:rPr>
        <w:commentReference w:id="83"/>
      </w:r>
      <w:r w:rsidR="0FFF39B8">
        <w:t xml:space="preserve">our model by matching the input to the predicted output. We have both the input data and the correct/expected output; this dataset is usually carefully created either by </w:t>
      </w:r>
      <w:r w:rsidR="55BEDAE6">
        <w:t>engineers as our team developers or</w:t>
      </w:r>
      <w:r w:rsidR="0FFF39B8">
        <w:t xml:space="preserve"> by semi-automatic collection of certain data. </w:t>
      </w:r>
      <w:r w:rsidR="133BF9EF">
        <w:t>And we</w:t>
      </w:r>
      <w:r w:rsidR="0FFF39B8">
        <w:t xml:space="preserve"> must report the predicted result for each data row here, as supervised learning requires</w:t>
      </w:r>
      <w:r w:rsidR="00C6584A">
        <w:t xml:space="preserve"> </w:t>
      </w:r>
      <w:r w:rsidR="00134F38">
        <w:fldChar w:fldCharType="begin"/>
      </w:r>
      <w:r w:rsidR="00D014BE">
        <w:instrText xml:space="preserve"> ADDIN ZOTERO_ITEM CSL_CITATION {"citationID":"ETl785jD","properties":{"formattedCitation":"[36]","plainCitation":"[36]","noteIndex":0},"citationItems":[{"id":24,"uris":["http://zotero.org/users/14044435/items/2K3F4TQ4"],"itemData":{"id":24,"type":"webpage","abstract":"Need to know Why do we use a test set in Machine Learning? Check our answer on Deepchecks Q&amp;A.","container-title":"Deepchecks","language":"en","title":"Why do we use a test set in Machine Learning?","URL":"https://deepchecks.com/question/why-do-we-use-a-test-set-in-machine-learning/","accessed":{"date-parts":[["2024",4,29]]}}}],"schema":"https://github.com/citation-style-language/schema/raw/master/csl-citation.json"} </w:instrText>
      </w:r>
      <w:r w:rsidR="00134F38">
        <w:fldChar w:fldCharType="separate"/>
      </w:r>
      <w:r w:rsidR="00D014BE" w:rsidRPr="00D014BE">
        <w:rPr>
          <w:rFonts w:ascii="Calibri" w:hAnsi="Calibri" w:cs="Calibri"/>
        </w:rPr>
        <w:t>[36]</w:t>
      </w:r>
      <w:r w:rsidR="00134F38">
        <w:fldChar w:fldCharType="end"/>
      </w:r>
      <w:r w:rsidR="00C6584A">
        <w:t>.</w:t>
      </w:r>
    </w:p>
    <w:p w14:paraId="3940DEFB" w14:textId="70AADDEA" w:rsidR="0F38E34E" w:rsidRDefault="0711D887" w:rsidP="65B043DD">
      <w:pPr>
        <w:jc w:val="both"/>
      </w:pPr>
      <w:r>
        <w:t>To evaluate how successfully our model was trained - which depends on the amount of data we have, the value we want to predict, input (and so on) and evaluate the characteristics of the model - means errors, classification errors, accuracy and recall IR models (and so on).</w:t>
      </w:r>
    </w:p>
    <w:p w14:paraId="5685FAC3" w14:textId="1EC0E924" w:rsidR="23EE3AC5" w:rsidRDefault="23EE3AC5" w:rsidP="65B043DD">
      <w:pPr>
        <w:jc w:val="both"/>
      </w:pPr>
      <w:r>
        <w:t>Training Loss: Training loss in deep learning models, including transformers, measures how well the model fits the training data by calculating the error across all examples in the training set. It is computed after processing each batch and often visualized through a curve, reflecting the model's learning progress over time</w:t>
      </w:r>
      <w:r w:rsidR="00C6584A">
        <w:t xml:space="preserve"> </w:t>
      </w:r>
      <w:r w:rsidR="00C84818">
        <w:fldChar w:fldCharType="begin"/>
      </w:r>
      <w:r w:rsidR="00D014BE">
        <w:instrText xml:space="preserve"> ADDIN ZOTERO_ITEM CSL_CITATION {"citationID":"AK3WAY3Z","properties":{"formattedCitation":"[37]","plainCitation":"[37]","noteIndex":0},"citationItems":[{"id":23,"uris":["http://zotero.org/users/14044435/items/QKDYCV35"],"itemData":{"id":23,"type":"webpage","abstract":"Learn about training and validation loss ad how to interpret them in Deep Learning","language":"en-US","title":"Training and Validation Loss in Deep Learning | Baeldung on Computer Science","URL":"https://www.baeldung.com/cs/training-validation-loss-deep-learning","author":[{"literal":"baeldung"}],"accessed":{"date-parts":[["2024",4,29]]},"issued":{"date-parts":[["2022",2,19]]}}}],"schema":"https://github.com/citation-style-language/schema/raw/master/csl-citation.json"} </w:instrText>
      </w:r>
      <w:r w:rsidR="00C84818">
        <w:fldChar w:fldCharType="separate"/>
      </w:r>
      <w:r w:rsidR="00D014BE" w:rsidRPr="00D014BE">
        <w:rPr>
          <w:rFonts w:ascii="Calibri" w:hAnsi="Calibri" w:cs="Calibri"/>
        </w:rPr>
        <w:t>[37]</w:t>
      </w:r>
      <w:r w:rsidR="00C84818">
        <w:fldChar w:fldCharType="end"/>
      </w:r>
      <w:r w:rsidR="00C6584A">
        <w:t>.</w:t>
      </w:r>
    </w:p>
    <w:p w14:paraId="168A15A1" w14:textId="7B602E12" w:rsidR="00543CAE" w:rsidRDefault="23EE3AC5" w:rsidP="65B043DD">
      <w:pPr>
        <w:jc w:val="both"/>
      </w:pPr>
      <w:r>
        <w:t>Validation Loss:</w:t>
      </w:r>
      <w:r w:rsidR="06CC97C3">
        <w:t xml:space="preserve"> Validation loss evaluates a deep learning model's performance on a separate validation set, not seen during training. It calculates the error across all examples in this set to gauge the model's generalization ability, like training </w:t>
      </w:r>
      <w:r w:rsidR="00C6584A">
        <w:t>loss,</w:t>
      </w:r>
      <w:r w:rsidR="06CC97C3">
        <w:t xml:space="preserve"> but for validating model accuracy on new data</w:t>
      </w:r>
      <w:r w:rsidR="00C6584A">
        <w:t xml:space="preserve"> </w:t>
      </w:r>
      <w:r w:rsidR="004C0FE0">
        <w:fldChar w:fldCharType="begin"/>
      </w:r>
      <w:r w:rsidR="00D014BE">
        <w:instrText xml:space="preserve"> ADDIN ZOTERO_ITEM CSL_CITATION {"citationID":"GxY4VA0S","properties":{"formattedCitation":"[37]","plainCitation":"[37]","noteIndex":0},"citationItems":[{"id":23,"uris":["http://zotero.org/users/14044435/items/QKDYCV35"],"itemData":{"id":23,"type":"webpage","abstract":"Learn about training and validation loss ad how to interpret them in Deep Learning","language":"en-US","title":"Training and Validation Loss in Deep Learning | Baeldung on Computer Science","URL":"https://www.baeldung.com/cs/training-validation-loss-deep-learning","author":[{"literal":"baeldung"}],"accessed":{"date-parts":[["2024",4,29]]},"issued":{"date-parts":[["2022",2,19]]}}}],"schema":"https://github.com/citation-style-language/schema/raw/master/csl-citation.json"} </w:instrText>
      </w:r>
      <w:r w:rsidR="004C0FE0">
        <w:fldChar w:fldCharType="separate"/>
      </w:r>
      <w:r w:rsidR="00D014BE" w:rsidRPr="00D014BE">
        <w:rPr>
          <w:rFonts w:ascii="Calibri" w:hAnsi="Calibri" w:cs="Calibri"/>
        </w:rPr>
        <w:t>[37]</w:t>
      </w:r>
      <w:r w:rsidR="004C0FE0">
        <w:fldChar w:fldCharType="end"/>
      </w:r>
      <w:r w:rsidR="00C6584A">
        <w:t>.</w:t>
      </w:r>
    </w:p>
    <w:p w14:paraId="3E263586" w14:textId="16B63767" w:rsidR="00543CAE" w:rsidRDefault="00543CAE" w:rsidP="00543CAE">
      <w:pPr>
        <w:pStyle w:val="Heading2"/>
      </w:pPr>
      <w:bookmarkStart w:id="84" w:name="_Toc165318613"/>
      <w:r>
        <w:t>Visualizations</w:t>
      </w:r>
      <w:bookmarkEnd w:id="84"/>
    </w:p>
    <w:p w14:paraId="04333186" w14:textId="2214F274" w:rsidR="00543CAE" w:rsidRDefault="005713DF">
      <w:r>
        <w:t>Below are the visualizations that we created during the data preprocessing stage.</w:t>
      </w:r>
    </w:p>
    <w:p w14:paraId="01754437" w14:textId="77777777" w:rsidR="00FA187E" w:rsidRDefault="00FA187E"/>
    <w:p w14:paraId="2E167885" w14:textId="77777777" w:rsidR="00FA187E" w:rsidRDefault="00FA187E" w:rsidP="00FA187E"/>
    <w:p w14:paraId="1ED133C5" w14:textId="5ABBD459" w:rsidR="00FA187E" w:rsidRDefault="00FA187E" w:rsidP="00FA187E">
      <w:pPr>
        <w:jc w:val="center"/>
      </w:pPr>
      <w:r>
        <w:rPr>
          <w:noProof/>
          <w:color w:val="2B579A"/>
          <w:shd w:val="clear" w:color="auto" w:fill="E6E6E6"/>
        </w:rPr>
        <w:drawing>
          <wp:inline distT="0" distB="0" distL="0" distR="0" wp14:anchorId="72CE349E" wp14:editId="326CF3CA">
            <wp:extent cx="2922120" cy="2646666"/>
            <wp:effectExtent l="0" t="0" r="5080" b="0"/>
            <wp:docPr id="755293230" name="Picture 1" descr="A graph with blue bars and red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29">
                      <a:extLst>
                        <a:ext uri="{28A0092B-C50C-407E-A947-70E740481C1C}">
                          <a14:useLocalDpi xmlns:a14="http://schemas.microsoft.com/office/drawing/2010/main" val="0"/>
                        </a:ext>
                      </a:extLst>
                    </a:blip>
                    <a:stretch>
                      <a:fillRect/>
                    </a:stretch>
                  </pic:blipFill>
                  <pic:spPr>
                    <a:xfrm>
                      <a:off x="0" y="0"/>
                      <a:ext cx="2922120" cy="2646666"/>
                    </a:xfrm>
                    <a:prstGeom prst="rect">
                      <a:avLst/>
                    </a:prstGeom>
                  </pic:spPr>
                </pic:pic>
              </a:graphicData>
            </a:graphic>
          </wp:inline>
        </w:drawing>
      </w:r>
    </w:p>
    <w:p w14:paraId="4A9D7D7E" w14:textId="7A50F5AE" w:rsidR="00FA187E" w:rsidRDefault="00FA187E" w:rsidP="00FA187E">
      <w:pPr>
        <w:pStyle w:val="Caption"/>
        <w:jc w:val="center"/>
      </w:pPr>
      <w:bookmarkStart w:id="85" w:name="_Toc165330016"/>
      <w:r>
        <w:t xml:space="preserve">Figure </w:t>
      </w:r>
      <w:r w:rsidR="00EC1B2A">
        <w:rPr>
          <w:color w:val="2B579A"/>
          <w:shd w:val="clear" w:color="auto" w:fill="E6E6E6"/>
        </w:rPr>
        <w:fldChar w:fldCharType="begin"/>
      </w:r>
      <w:r w:rsidR="00EC1B2A">
        <w:instrText>SEQ Figure \* ARABIC</w:instrText>
      </w:r>
      <w:r w:rsidR="00EC1B2A">
        <w:rPr>
          <w:color w:val="2B579A"/>
          <w:shd w:val="clear" w:color="auto" w:fill="E6E6E6"/>
        </w:rPr>
        <w:fldChar w:fldCharType="separate"/>
      </w:r>
      <w:r w:rsidR="00EC1B2A">
        <w:rPr>
          <w:noProof/>
          <w:color w:val="2B579A"/>
          <w:shd w:val="clear" w:color="auto" w:fill="E6E6E6"/>
        </w:rPr>
        <w:t>4</w:t>
      </w:r>
      <w:r w:rsidR="00EC1B2A">
        <w:rPr>
          <w:color w:val="2B579A"/>
          <w:shd w:val="clear" w:color="auto" w:fill="E6E6E6"/>
        </w:rPr>
        <w:fldChar w:fldCharType="end"/>
      </w:r>
      <w:r w:rsidR="00EC1B2A">
        <w:t>:</w:t>
      </w:r>
      <w:r>
        <w:t xml:space="preserve"> </w:t>
      </w:r>
      <w:r w:rsidRPr="7F3E8C6A">
        <w:rPr>
          <w:rFonts w:ascii="Calibri" w:eastAsia="Calibri" w:hAnsi="Calibri" w:cs="Calibri"/>
        </w:rPr>
        <w:t>Histogram of close price values</w:t>
      </w:r>
      <w:bookmarkEnd w:id="85"/>
      <w:r w:rsidRPr="7F3E8C6A">
        <w:rPr>
          <w:rFonts w:ascii="Calibri" w:eastAsia="Calibri" w:hAnsi="Calibri" w:cs="Calibri"/>
        </w:rPr>
        <w:t xml:space="preserve"> </w:t>
      </w:r>
    </w:p>
    <w:p w14:paraId="169E9FA3" w14:textId="2AC87118" w:rsidR="007E10EB" w:rsidRDefault="1C7379E7" w:rsidP="65B043DD">
      <w:pPr>
        <w:jc w:val="both"/>
      </w:pPr>
      <w:commentRangeStart w:id="86"/>
      <w:r>
        <w:t>From Figure 4</w:t>
      </w:r>
      <w:r w:rsidR="001E2B2A">
        <w:t xml:space="preserve"> </w:t>
      </w:r>
      <w:r w:rsidR="00593D4C">
        <w:t xml:space="preserve">with a </w:t>
      </w:r>
      <w:commentRangeEnd w:id="86"/>
      <w:r w:rsidR="001E2B2A">
        <w:rPr>
          <w:rStyle w:val="CommentReference"/>
        </w:rPr>
        <w:commentReference w:id="86"/>
      </w:r>
      <w:r w:rsidR="00593D4C">
        <w:t xml:space="preserve">fitted density plot showcases the </w:t>
      </w:r>
      <w:r w:rsidR="00D655B0">
        <w:t xml:space="preserve">distribution of closing prices of a stock. </w:t>
      </w:r>
      <w:r w:rsidR="00C6584A">
        <w:t>On the X-axis, the close prices are displayed, while the Y-axis represents the density of the closing prices.</w:t>
      </w:r>
      <w:r w:rsidR="00EB1C66">
        <w:t xml:space="preserve"> The blue bars </w:t>
      </w:r>
      <w:r w:rsidR="000B3043">
        <w:t>indicate</w:t>
      </w:r>
      <w:r w:rsidR="00EB1C66">
        <w:t xml:space="preserve"> </w:t>
      </w:r>
      <w:r w:rsidR="00656FAD">
        <w:t xml:space="preserve">how many times the closing </w:t>
      </w:r>
      <w:r w:rsidR="00D135E3">
        <w:t xml:space="preserve">prices </w:t>
      </w:r>
      <w:r w:rsidR="7F48A479">
        <w:t>fall</w:t>
      </w:r>
      <w:r w:rsidR="00D135E3">
        <w:t xml:space="preserve"> within a particular pricing range. We can say that the distribution </w:t>
      </w:r>
      <w:r w:rsidR="000B3043">
        <w:t xml:space="preserve">is skewed towards the right and is not normally distributed. </w:t>
      </w:r>
      <w:r w:rsidR="00EB3C5D">
        <w:t>It also ind</w:t>
      </w:r>
      <w:r w:rsidR="002C4374">
        <w:t xml:space="preserve">icated the outliers on the higher </w:t>
      </w:r>
      <w:r w:rsidR="002B054D">
        <w:t xml:space="preserve">end of the closing prices. </w:t>
      </w:r>
      <w:r w:rsidR="008F70DD">
        <w:t xml:space="preserve">The highest </w:t>
      </w:r>
      <w:r w:rsidR="49F02DEE">
        <w:t>bar,</w:t>
      </w:r>
      <w:r w:rsidR="008F70DD">
        <w:t xml:space="preserve"> which is in the price range of 2000</w:t>
      </w:r>
      <w:r w:rsidR="00BF0DEB">
        <w:t xml:space="preserve"> to</w:t>
      </w:r>
      <w:r w:rsidR="008F70DD">
        <w:t xml:space="preserve"> 2500</w:t>
      </w:r>
      <w:r w:rsidR="35AFD55F">
        <w:t>,</w:t>
      </w:r>
      <w:r w:rsidR="008F70DD">
        <w:t xml:space="preserve"> </w:t>
      </w:r>
      <w:r w:rsidR="0071192A">
        <w:t>indicates the most common close price range.</w:t>
      </w:r>
    </w:p>
    <w:p w14:paraId="067A2B27" w14:textId="65E7EC96" w:rsidR="00FA187E" w:rsidRDefault="00FA187E" w:rsidP="00386ED8">
      <w:pPr>
        <w:jc w:val="center"/>
        <w:rPr>
          <w:rFonts w:ascii="Calibri" w:eastAsia="Calibri" w:hAnsi="Calibri" w:cs="Calibri"/>
        </w:rPr>
      </w:pPr>
      <w:r>
        <w:rPr>
          <w:noProof/>
          <w:shd w:val="clear" w:color="auto" w:fill="E6E6E6"/>
        </w:rPr>
        <w:lastRenderedPageBreak/>
        <w:drawing>
          <wp:inline distT="0" distB="0" distL="0" distR="0" wp14:anchorId="0D6C270A" wp14:editId="4361A13E">
            <wp:extent cx="3149178" cy="2642235"/>
            <wp:effectExtent l="0" t="0" r="0" b="0"/>
            <wp:docPr id="1494360662" name="Picture 1"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30">
                      <a:extLst>
                        <a:ext uri="{28A0092B-C50C-407E-A947-70E740481C1C}">
                          <a14:useLocalDpi xmlns:a14="http://schemas.microsoft.com/office/drawing/2010/main" val="0"/>
                        </a:ext>
                      </a:extLst>
                    </a:blip>
                    <a:stretch>
                      <a:fillRect/>
                    </a:stretch>
                  </pic:blipFill>
                  <pic:spPr>
                    <a:xfrm>
                      <a:off x="0" y="0"/>
                      <a:ext cx="3149178" cy="2642235"/>
                    </a:xfrm>
                    <a:prstGeom prst="rect">
                      <a:avLst/>
                    </a:prstGeom>
                  </pic:spPr>
                </pic:pic>
              </a:graphicData>
            </a:graphic>
          </wp:inline>
        </w:drawing>
      </w:r>
    </w:p>
    <w:p w14:paraId="6BE8EA75" w14:textId="15C2B1C8" w:rsidR="00C32D77" w:rsidRDefault="38B9B79B" w:rsidP="58D96A8A">
      <w:pPr>
        <w:pStyle w:val="Caption"/>
        <w:jc w:val="center"/>
      </w:pPr>
      <w:bookmarkStart w:id="87" w:name="_Toc165330017"/>
      <w:r>
        <w:t xml:space="preserve">Figure </w:t>
      </w:r>
      <w:r w:rsidR="00EC1B2A">
        <w:rPr>
          <w:color w:val="2B579A"/>
          <w:shd w:val="clear" w:color="auto" w:fill="E6E6E6"/>
        </w:rPr>
        <w:fldChar w:fldCharType="begin"/>
      </w:r>
      <w:r w:rsidR="00EC1B2A">
        <w:instrText>SEQ Figure \* ARABIC</w:instrText>
      </w:r>
      <w:r w:rsidR="00EC1B2A">
        <w:rPr>
          <w:color w:val="2B579A"/>
          <w:shd w:val="clear" w:color="auto" w:fill="E6E6E6"/>
        </w:rPr>
        <w:fldChar w:fldCharType="separate"/>
      </w:r>
      <w:r w:rsidR="00EC1B2A">
        <w:rPr>
          <w:noProof/>
          <w:color w:val="2B579A"/>
          <w:shd w:val="clear" w:color="auto" w:fill="E6E6E6"/>
        </w:rPr>
        <w:t>5</w:t>
      </w:r>
      <w:r w:rsidR="00EC1B2A">
        <w:rPr>
          <w:color w:val="2B579A"/>
          <w:shd w:val="clear" w:color="auto" w:fill="E6E6E6"/>
        </w:rPr>
        <w:fldChar w:fldCharType="end"/>
      </w:r>
      <w:r w:rsidR="00EC1B2A">
        <w:t>:</w:t>
      </w:r>
      <w:r>
        <w:t xml:space="preserve"> </w:t>
      </w:r>
      <w:r w:rsidRPr="65B043DD">
        <w:rPr>
          <w:rFonts w:ascii="Calibri" w:eastAsia="Calibri" w:hAnsi="Calibri" w:cs="Calibri"/>
        </w:rPr>
        <w:t>Normal Q-Q visualization</w:t>
      </w:r>
      <w:bookmarkEnd w:id="87"/>
    </w:p>
    <w:p w14:paraId="782DC673" w14:textId="03A098E0" w:rsidR="6212F2CA" w:rsidRDefault="212EDF01" w:rsidP="65B043DD">
      <w:pPr>
        <w:jc w:val="both"/>
      </w:pPr>
      <w:r>
        <w:t xml:space="preserve">The above Normal Q-Q plot depicts the </w:t>
      </w:r>
      <w:r w:rsidR="196AA675">
        <w:t xml:space="preserve">deviation from the red reference line, which indicates the </w:t>
      </w:r>
      <w:r w:rsidR="28C793EC">
        <w:t xml:space="preserve">dataset does not follow normal distribution. </w:t>
      </w:r>
      <w:r w:rsidR="2CB7CED2">
        <w:t xml:space="preserve">We can also see that the points are closely </w:t>
      </w:r>
      <w:r w:rsidR="41A2859A">
        <w:t xml:space="preserve">clustered on </w:t>
      </w:r>
      <w:r w:rsidR="698EBB26">
        <w:t>the left</w:t>
      </w:r>
      <w:r w:rsidR="41A2859A">
        <w:t xml:space="preserve"> side and </w:t>
      </w:r>
      <w:r w:rsidR="2C5F8F7C">
        <w:t>dispe</w:t>
      </w:r>
      <w:r w:rsidR="3012BE7C">
        <w:t xml:space="preserve">rsed on the right </w:t>
      </w:r>
      <w:r w:rsidR="00BF0DEB">
        <w:t>side,</w:t>
      </w:r>
      <w:r w:rsidR="3012BE7C">
        <w:t xml:space="preserve"> </w:t>
      </w:r>
      <w:r w:rsidR="0F76CB58">
        <w:t>indicating right skewness.</w:t>
      </w:r>
      <w:r w:rsidR="468404C9">
        <w:t xml:space="preserve"> </w:t>
      </w:r>
      <w:r w:rsidR="28C793EC">
        <w:t xml:space="preserve">We followed log transformation and square root transformation to </w:t>
      </w:r>
      <w:r w:rsidR="136B642C">
        <w:t xml:space="preserve">normalize the dataset so that we can use </w:t>
      </w:r>
      <w:r w:rsidR="6572AB69">
        <w:t>it</w:t>
      </w:r>
      <w:r w:rsidR="136B642C">
        <w:t xml:space="preserve"> in our model.</w:t>
      </w:r>
    </w:p>
    <w:p w14:paraId="1D618668" w14:textId="73637843" w:rsidR="65CDC0CB" w:rsidRDefault="00162B35" w:rsidP="65CDC0CB">
      <w:pPr>
        <w:jc w:val="both"/>
      </w:pPr>
      <w:r>
        <w:t xml:space="preserve">After Performing Normalization on the </w:t>
      </w:r>
      <w:r w:rsidR="0074197A">
        <w:t>data,</w:t>
      </w:r>
      <w:r w:rsidR="6C98865F">
        <w:t xml:space="preserve"> the following figure shows the results.</w:t>
      </w:r>
    </w:p>
    <w:p w14:paraId="22C9AB54" w14:textId="490B7476" w:rsidR="00A75C00" w:rsidRDefault="00162B35" w:rsidP="7A0E0C00">
      <w:pPr>
        <w:jc w:val="center"/>
      </w:pPr>
      <w:r>
        <w:rPr>
          <w:noProof/>
        </w:rPr>
        <w:drawing>
          <wp:inline distT="0" distB="0" distL="0" distR="0" wp14:anchorId="66FB4E7E" wp14:editId="617C16B4">
            <wp:extent cx="2189931" cy="1754422"/>
            <wp:effectExtent l="0" t="0" r="0" b="0"/>
            <wp:docPr id="1026" name="Picture 2" descr="A graph with a red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31">
                      <a:extLst>
                        <a:ext uri="{FF2B5EF4-FFF2-40B4-BE49-F238E27FC236}">
                          <a16:creationId xmlns:arto="http://schemas.microsoft.com/office/word/2006/arto" xmlns:a16="http://schemas.microsoft.com/office/drawing/2014/main" xmlns:a14="http://schemas.microsoft.com/office/drawing/2010/main" xmlns:w="http://schemas.openxmlformats.org/wordprocessingml/2006/main" xmlns:w10="urn:schemas-microsoft-com:office:word" xmlns:v="urn:schemas-microsoft-com:vml" xmlns:o="urn:schemas-microsoft-com:office:office" xmlns="" id="{52EEA416-D8E8-660A-BE62-284505483D50}"/>
                        </a:ext>
                      </a:extLst>
                    </a:blip>
                    <a:srcRect t="1992"/>
                    <a:stretch>
                      <a:fillRect/>
                    </a:stretch>
                  </pic:blipFill>
                  <pic:spPr>
                    <a:xfrm>
                      <a:off x="0" y="0"/>
                      <a:ext cx="2189931" cy="1754422"/>
                    </a:xfrm>
                    <a:prstGeom prst="rect">
                      <a:avLst/>
                    </a:prstGeom>
                  </pic:spPr>
                </pic:pic>
              </a:graphicData>
            </a:graphic>
          </wp:inline>
        </w:drawing>
      </w:r>
      <w:r>
        <w:br/>
      </w:r>
    </w:p>
    <w:p w14:paraId="4BCE53B8" w14:textId="4BDD2270" w:rsidR="00EC1B2A" w:rsidRDefault="00EC1B2A" w:rsidP="00915062">
      <w:pPr>
        <w:pStyle w:val="Caption"/>
        <w:jc w:val="center"/>
      </w:pPr>
      <w:bookmarkStart w:id="88" w:name="_Toc165330018"/>
      <w:commentRangeStart w:id="89"/>
      <w:r>
        <w:t xml:space="preserve">Figure </w:t>
      </w:r>
      <w:commentRangeEnd w:id="89"/>
      <w:r>
        <w:rPr>
          <w:rStyle w:val="CommentReference"/>
        </w:rPr>
        <w:commentReference w:id="89"/>
      </w:r>
      <w:r>
        <w:rPr>
          <w:color w:val="2B579A"/>
          <w:shd w:val="clear" w:color="auto" w:fill="E6E6E6"/>
        </w:rPr>
        <w:fldChar w:fldCharType="begin"/>
      </w:r>
      <w:r>
        <w:instrText>SEQ Figure \* ARABIC</w:instrText>
      </w:r>
      <w:r>
        <w:rPr>
          <w:color w:val="2B579A"/>
          <w:shd w:val="clear" w:color="auto" w:fill="E6E6E6"/>
        </w:rPr>
        <w:fldChar w:fldCharType="separate"/>
      </w:r>
      <w:r>
        <w:rPr>
          <w:noProof/>
          <w:color w:val="2B579A"/>
          <w:shd w:val="clear" w:color="auto" w:fill="E6E6E6"/>
        </w:rPr>
        <w:t>6</w:t>
      </w:r>
      <w:r>
        <w:rPr>
          <w:color w:val="2B579A"/>
          <w:shd w:val="clear" w:color="auto" w:fill="E6E6E6"/>
        </w:rPr>
        <w:fldChar w:fldCharType="end"/>
      </w:r>
      <w:r>
        <w:t>:</w:t>
      </w:r>
      <w:r w:rsidR="00B55CC8">
        <w:t xml:space="preserve"> </w:t>
      </w:r>
      <w:r w:rsidR="00204CC6">
        <w:t xml:space="preserve">Histogram of closing </w:t>
      </w:r>
      <w:r w:rsidR="00096811">
        <w:t>price values after standard scaling</w:t>
      </w:r>
      <w:bookmarkEnd w:id="88"/>
    </w:p>
    <w:p w14:paraId="46035D1A" w14:textId="51122534" w:rsidR="00A75C00" w:rsidRDefault="00162B35" w:rsidP="00A75C00">
      <w:pPr>
        <w:jc w:val="both"/>
      </w:pPr>
      <w:r>
        <w:br/>
      </w:r>
      <w:r w:rsidR="00A75C00">
        <w:t>The above histogram with a fitted density plot showcases the distribution of closing prices of a stock. On the X-axis, the close prices are displayed, while the Y-axis represents the density of the closing prices. The bars indicate how many times the closing prices fall within a particular pricing range. We can say that the distribution is skewed towards the right and is almost normally distributed.</w:t>
      </w:r>
    </w:p>
    <w:p w14:paraId="3324CDB6" w14:textId="1CFE36E2" w:rsidR="00A75C00" w:rsidRDefault="00A75C00" w:rsidP="7F3E8C6A">
      <w:pPr>
        <w:jc w:val="center"/>
      </w:pPr>
      <w:r>
        <w:rPr>
          <w:noProof/>
        </w:rPr>
        <w:lastRenderedPageBreak/>
        <w:drawing>
          <wp:inline distT="0" distB="0" distL="0" distR="0" wp14:anchorId="5F8C4501" wp14:editId="7658C29A">
            <wp:extent cx="2821789" cy="1769806"/>
            <wp:effectExtent l="0" t="0" r="0" b="0"/>
            <wp:docPr id="1700092583" name="Picture 4" descr="A graph of a normal q-q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32">
                      <a:extLst>
                        <a:ext uri="{FF2B5EF4-FFF2-40B4-BE49-F238E27FC236}">
                          <a16:creationId xmlns:arto="http://schemas.microsoft.com/office/word/2006/arto" xmlns:a16="http://schemas.microsoft.com/office/drawing/2014/main" xmlns:a14="http://schemas.microsoft.com/office/drawing/2010/main" xmlns:w="http://schemas.openxmlformats.org/wordprocessingml/2006/main" xmlns:w10="urn:schemas-microsoft-com:office:word" xmlns:v="urn:schemas-microsoft-com:vml" xmlns:o="urn:schemas-microsoft-com:office:office" xmlns="" id="{E3C9365A-6C25-3521-9F19-D1B74096EB15}"/>
                        </a:ext>
                      </a:extLst>
                    </a:blip>
                    <a:stretch>
                      <a:fillRect/>
                    </a:stretch>
                  </pic:blipFill>
                  <pic:spPr>
                    <a:xfrm>
                      <a:off x="0" y="0"/>
                      <a:ext cx="2821789" cy="1769806"/>
                    </a:xfrm>
                    <a:prstGeom prst="rect">
                      <a:avLst/>
                    </a:prstGeom>
                  </pic:spPr>
                </pic:pic>
              </a:graphicData>
            </a:graphic>
          </wp:inline>
        </w:drawing>
      </w:r>
    </w:p>
    <w:p w14:paraId="442DB932" w14:textId="45A48ADC" w:rsidR="00EC1B2A" w:rsidRDefault="00EC1B2A" w:rsidP="00915062">
      <w:pPr>
        <w:pStyle w:val="Caption"/>
        <w:jc w:val="center"/>
      </w:pPr>
      <w:bookmarkStart w:id="90" w:name="_Toc165330019"/>
      <w:r>
        <w:t xml:space="preserve">Figure </w:t>
      </w:r>
      <w:r>
        <w:rPr>
          <w:color w:val="2B579A"/>
          <w:shd w:val="clear" w:color="auto" w:fill="E6E6E6"/>
        </w:rPr>
        <w:fldChar w:fldCharType="begin"/>
      </w:r>
      <w:r>
        <w:instrText>SEQ Figure \* ARABIC</w:instrText>
      </w:r>
      <w:r>
        <w:rPr>
          <w:color w:val="2B579A"/>
          <w:shd w:val="clear" w:color="auto" w:fill="E6E6E6"/>
        </w:rPr>
        <w:fldChar w:fldCharType="separate"/>
      </w:r>
      <w:r>
        <w:rPr>
          <w:noProof/>
          <w:color w:val="2B579A"/>
          <w:shd w:val="clear" w:color="auto" w:fill="E6E6E6"/>
        </w:rPr>
        <w:t>7</w:t>
      </w:r>
      <w:r>
        <w:rPr>
          <w:color w:val="2B579A"/>
          <w:shd w:val="clear" w:color="auto" w:fill="E6E6E6"/>
        </w:rPr>
        <w:fldChar w:fldCharType="end"/>
      </w:r>
      <w:r>
        <w:t>:</w:t>
      </w:r>
      <w:r w:rsidR="00096811">
        <w:t xml:space="preserve"> Normal Q-Q plot for the Normalized data</w:t>
      </w:r>
      <w:bookmarkEnd w:id="90"/>
    </w:p>
    <w:p w14:paraId="0219B0A4" w14:textId="77777777" w:rsidR="008960F2" w:rsidRPr="008960F2" w:rsidRDefault="5568B765" w:rsidP="341F88EE">
      <w:pPr>
        <w:rPr>
          <w:rFonts w:ascii="Calibri" w:hAnsi="Calibri" w:cs="Calibri"/>
        </w:rPr>
      </w:pPr>
      <w:r>
        <w:t>The Normal Q-Q Plot graphically examines the normality of a dataset by plotting sample quantiles versus theoretical quantiles from a normal distribution. While most data points follow the reference red line in the center, indicating an approximation normal distribution, they deviate away at the tails, indicating a deviation from normalcy overall. The points are tightly clustered on the left and spread out on the right, indicating a right-skewed distribution.</w:t>
      </w:r>
    </w:p>
    <w:p w14:paraId="69681BD9" w14:textId="77CCAD1A" w:rsidR="00DD4A93" w:rsidRPr="00DD4A93" w:rsidRDefault="5C18EF64" w:rsidP="65B043DD">
      <w:pPr>
        <w:pStyle w:val="Heading2"/>
        <w:numPr>
          <w:ilvl w:val="0"/>
          <w:numId w:val="0"/>
        </w:numPr>
      </w:pPr>
      <w:bookmarkStart w:id="91" w:name="_Toc165318614"/>
      <w:r>
        <w:t>Machine Learning</w:t>
      </w:r>
      <w:bookmarkEnd w:id="91"/>
    </w:p>
    <w:p w14:paraId="41F912C0" w14:textId="3C9BFBF7" w:rsidR="00DD4A93" w:rsidRPr="00DD4A93" w:rsidRDefault="46DDAAB7" w:rsidP="6212F2CA">
      <w:pPr>
        <w:pStyle w:val="Heading3"/>
      </w:pPr>
      <w:bookmarkStart w:id="92" w:name="_Toc165318615"/>
      <w:r>
        <w:t>Hyper parameter tuning</w:t>
      </w:r>
      <w:bookmarkEnd w:id="92"/>
    </w:p>
    <w:p w14:paraId="459AB95E" w14:textId="5DE9C08E" w:rsidR="00DD4A93" w:rsidRPr="00DD4A93" w:rsidRDefault="46DDAAB7" w:rsidP="00F31899">
      <w:pPr>
        <w:jc w:val="both"/>
      </w:pPr>
      <w:r>
        <w:t xml:space="preserve">In our study, hyperparameter tuning was systematically conducted to optimize the model’s performance. This process </w:t>
      </w:r>
      <w:r w:rsidR="3045E711">
        <w:t>involved</w:t>
      </w:r>
      <w:r>
        <w:t xml:space="preserve"> </w:t>
      </w:r>
      <w:r w:rsidR="00BF0DEB">
        <w:t>an exploratory</w:t>
      </w:r>
      <w:r>
        <w:t xml:space="preserve"> analysis of various </w:t>
      </w:r>
      <w:r w:rsidR="059FCE1C">
        <w:t>parameters</w:t>
      </w:r>
      <w:r>
        <w:t xml:space="preserve"> associated </w:t>
      </w:r>
      <w:r w:rsidR="6DE11694">
        <w:t>with</w:t>
      </w:r>
      <w:r>
        <w:t xml:space="preserve"> architecture of the networ</w:t>
      </w:r>
      <w:r w:rsidR="68F73077">
        <w:t xml:space="preserve">k and other specifics </w:t>
      </w:r>
      <w:r w:rsidR="00567F30">
        <w:t>for</w:t>
      </w:r>
      <w:r w:rsidR="68F73077">
        <w:t xml:space="preserve"> the time-series forecasting. Significant emphasis was placed on the architecture of the model, where </w:t>
      </w:r>
      <w:r w:rsidR="71505507">
        <w:t>factors</w:t>
      </w:r>
      <w:r w:rsidR="68F73077">
        <w:t xml:space="preserve"> such as the number of layers</w:t>
      </w:r>
      <w:r w:rsidR="007F1B5B">
        <w:t xml:space="preserve"> (</w:t>
      </w:r>
      <w:proofErr w:type="spellStart"/>
      <w:r w:rsidR="007F1B5B">
        <w:t>n_layers</w:t>
      </w:r>
      <w:proofErr w:type="spellEnd"/>
      <w:r w:rsidR="007F1B5B">
        <w:t>)</w:t>
      </w:r>
      <w:r w:rsidR="68F73077">
        <w:t>, number of attention heads</w:t>
      </w:r>
      <w:r w:rsidR="007F1B5B">
        <w:t xml:space="preserve"> (</w:t>
      </w:r>
      <w:proofErr w:type="spellStart"/>
      <w:r w:rsidR="007F1B5B">
        <w:t>n_heads</w:t>
      </w:r>
      <w:proofErr w:type="spellEnd"/>
      <w:r w:rsidR="007F1B5B">
        <w:t>)</w:t>
      </w:r>
      <w:r w:rsidR="68F73077">
        <w:t>, model dimension</w:t>
      </w:r>
      <w:r w:rsidR="007F1B5B">
        <w:t xml:space="preserve"> (</w:t>
      </w:r>
      <w:proofErr w:type="spellStart"/>
      <w:r w:rsidR="007F1B5B">
        <w:t>d_model</w:t>
      </w:r>
      <w:proofErr w:type="spellEnd"/>
      <w:r w:rsidR="007F1B5B">
        <w:t>)</w:t>
      </w:r>
      <w:r w:rsidR="68F73077">
        <w:t xml:space="preserve">, and </w:t>
      </w:r>
      <w:r w:rsidR="72A521E0">
        <w:t>dimension</w:t>
      </w:r>
      <w:r w:rsidR="68F73077">
        <w:t xml:space="preserve"> of </w:t>
      </w:r>
      <w:r w:rsidR="7CAA93F5">
        <w:t>feed</w:t>
      </w:r>
      <w:r w:rsidR="68F73077">
        <w:t xml:space="preserve"> </w:t>
      </w:r>
      <w:r w:rsidR="4F7352A8">
        <w:t>forward</w:t>
      </w:r>
      <w:r w:rsidR="68F73077">
        <w:t xml:space="preserve"> fully connected ne</w:t>
      </w:r>
      <w:r w:rsidR="701BAE5A">
        <w:t xml:space="preserve">twork </w:t>
      </w:r>
      <w:r w:rsidR="007F1B5B">
        <w:t>(</w:t>
      </w:r>
      <w:proofErr w:type="spellStart"/>
      <w:r w:rsidR="007F1B5B">
        <w:t>d_ff</w:t>
      </w:r>
      <w:proofErr w:type="spellEnd"/>
      <w:r w:rsidR="007F1B5B">
        <w:t xml:space="preserve">) </w:t>
      </w:r>
      <w:r w:rsidR="701BAE5A">
        <w:t>w</w:t>
      </w:r>
      <w:r w:rsidR="007F1B5B">
        <w:t>e</w:t>
      </w:r>
      <w:r w:rsidR="701BAE5A">
        <w:t xml:space="preserve">re of interest. These parameters directly </w:t>
      </w:r>
      <w:r w:rsidR="2D15F9F3">
        <w:t>affect</w:t>
      </w:r>
      <w:r w:rsidR="701BAE5A">
        <w:t xml:space="preserve"> the model’s performance</w:t>
      </w:r>
      <w:r w:rsidR="0EBFE6A0">
        <w:t xml:space="preserve"> as depicted in Figure 6</w:t>
      </w:r>
      <w:r w:rsidR="642A3769">
        <w:t>.</w:t>
      </w:r>
      <w:r w:rsidR="701BAE5A">
        <w:t xml:space="preserve"> In addition to these </w:t>
      </w:r>
      <w:r w:rsidR="3275D2CB">
        <w:t>parameters</w:t>
      </w:r>
      <w:r w:rsidR="701BAE5A">
        <w:t>, bat</w:t>
      </w:r>
      <w:r w:rsidR="0B44B2AC">
        <w:t xml:space="preserve">ch size is of great importance, </w:t>
      </w:r>
      <w:r w:rsidR="48358590">
        <w:t>balancing</w:t>
      </w:r>
      <w:r w:rsidR="0B44B2AC">
        <w:t xml:space="preserve"> computational complexity and robustness of the training process. </w:t>
      </w:r>
      <w:r w:rsidR="22663BBE">
        <w:t xml:space="preserve">Each configuration of these </w:t>
      </w:r>
      <w:r w:rsidR="4746B35E">
        <w:t>parameters</w:t>
      </w:r>
      <w:r w:rsidR="22663BBE">
        <w:t xml:space="preserve"> was </w:t>
      </w:r>
      <w:r w:rsidR="3CB64F3C">
        <w:t>evaluated</w:t>
      </w:r>
      <w:r w:rsidR="22663BBE">
        <w:t xml:space="preserve"> based on its impact on the model performance, measured through validation loss</w:t>
      </w:r>
      <w:r w:rsidR="3E467908">
        <w:t xml:space="preserve"> as illustrated in Figure 7</w:t>
      </w:r>
      <w:r w:rsidR="1ECA1E9C">
        <w:t>.</w:t>
      </w:r>
      <w:r w:rsidR="22663BBE">
        <w:t xml:space="preserve"> </w:t>
      </w:r>
      <w:commentRangeStart w:id="93"/>
      <w:commentRangeStart w:id="94"/>
      <w:proofErr w:type="spellStart"/>
      <w:r w:rsidR="22663BBE">
        <w:t>Optuna</w:t>
      </w:r>
      <w:proofErr w:type="spellEnd"/>
      <w:r w:rsidR="22663BBE">
        <w:t xml:space="preserve"> </w:t>
      </w:r>
      <w:commentRangeEnd w:id="93"/>
      <w:r w:rsidR="0074197A">
        <w:rPr>
          <w:rStyle w:val="CommentReference"/>
        </w:rPr>
        <w:commentReference w:id="93"/>
      </w:r>
      <w:commentRangeEnd w:id="94"/>
      <w:r w:rsidR="00CB2964">
        <w:rPr>
          <w:rStyle w:val="CommentReference"/>
        </w:rPr>
        <w:commentReference w:id="94"/>
      </w:r>
      <w:r w:rsidR="2B31A4C2">
        <w:t>hyperparameter</w:t>
      </w:r>
      <w:r w:rsidR="22663BBE">
        <w:t xml:space="preserve"> tuning pipeline</w:t>
      </w:r>
      <w:r w:rsidR="00285ACD">
        <w:t xml:space="preserve">, offers a systematic </w:t>
      </w:r>
      <w:r w:rsidR="00013FBE">
        <w:t xml:space="preserve">method to investigate different </w:t>
      </w:r>
      <w:r w:rsidR="00F31899">
        <w:t>hyperparameter</w:t>
      </w:r>
      <w:r w:rsidR="001C765E">
        <w:t xml:space="preserve"> </w:t>
      </w:r>
      <w:r w:rsidR="00F31899">
        <w:t>tuning</w:t>
      </w:r>
      <w:r w:rsidR="5D8F841F">
        <w:t>.</w:t>
      </w:r>
      <w:r w:rsidR="00F31899">
        <w:t xml:space="preserve"> It </w:t>
      </w:r>
      <w:r w:rsidR="22663BBE">
        <w:t>was utilized to effe</w:t>
      </w:r>
      <w:r w:rsidR="454E2708">
        <w:t>ctively search for the optimized parameters.</w:t>
      </w:r>
      <w:r w:rsidR="6D6BD903">
        <w:t xml:space="preserve"> This minimization task was performed withing defined ranges for each parameter.</w:t>
      </w:r>
      <w:r w:rsidR="6080678A">
        <w:t xml:space="preserve"> </w:t>
      </w:r>
      <w:r w:rsidR="2B31A4C2">
        <w:t>hyperparameter</w:t>
      </w:r>
      <w:r w:rsidR="22663BBE">
        <w:t xml:space="preserve"> tuning pipeline</w:t>
      </w:r>
      <w:r w:rsidR="00285ACD">
        <w:t xml:space="preserve">, offers a systematic </w:t>
      </w:r>
      <w:r w:rsidR="00013FBE">
        <w:t xml:space="preserve">method to investigate different </w:t>
      </w:r>
      <w:r w:rsidR="00F31899">
        <w:t>hyperparameter</w:t>
      </w:r>
      <w:r w:rsidR="001C765E">
        <w:t xml:space="preserve"> </w:t>
      </w:r>
      <w:r w:rsidR="00F31899">
        <w:t>tuning</w:t>
      </w:r>
      <w:r w:rsidR="006C78AC">
        <w:t xml:space="preserve"> </w:t>
      </w:r>
      <w:ins w:id="95" w:author="Author">
        <w:r w:rsidR="00F31899">
          <w:fldChar w:fldCharType="begin"/>
        </w:r>
      </w:ins>
      <w:r w:rsidR="00D014BE">
        <w:instrText xml:space="preserve"> ADDIN ZOTERO_ITEM CSL_CITATION {"citationID":"h1I2PLFZ","properties":{"formattedCitation":"[38]","plainCitation":"[38]","noteIndex":0},"citationItems":[{"id":"e6ZJKslq/YPApB6BD","uris":["http://zotero.org/users/8190796/items/7N4G7U8P"],"itemData":{"id":1039,"type":"paper-conference","abstract":"The purpose of this study is to introduce new design-criteria for next-generation hyperparameter optimization software. The criteria we propose include (1) define-by-run API that allows users to construct the parameter search space dynamically, (2) efficient implementation of both searching and pruning strategies, and (3) easy-to-setup, versatile architecture that can be deployed for various purposes, ranging from scalable distributed computing to light-weight experiment conducted via interactive interface. In order to prove our point, we will introduce Optuna, an optimization software which is a culmination of our effort in the development of a next generation optimization software. As an optimization software designed with define-by-run principle, Optuna is particularly the first of its kind. We will present the design-techniques that became necessary in the development of the software that meets the above criteria, and demonstrate the power of our new design through experimental results and real world applications. Our software is available under the MIT license (https://github.com/pfnet/optuna/).","collection-title":"KDD '19","container-title":"Proceedings of the 25th ACM SIGKDD International Conference on Knowledge Discovery &amp; Data Mining","DOI":"10.1145/3292500.3330701","event-place":"New York, NY, USA","ISBN":"978-1-4503-6201-6","page":"2623–2631","publisher":"Association for Computing Machinery","publisher-place":"New York, NY, USA","source":"ACM Digital Library","title":"Optuna: A Next-generation Hyperparameter Optimization Framework","title-short":"Optuna","URL":"https://dl.acm.org/doi/10.1145/3292500.3330701","author":[{"family":"Akiba","given":"Takuya"},{"family":"Sano","given":"Shotaro"},{"family":"Yanase","given":"Toshihiko"},{"family":"Ohta","given":"Takeru"},{"family":"Koyama","given":"Masanori"}],"accessed":{"date-parts":[["2024",1,27]]},"issued":{"date-parts":[["2019",7,25]]}}}],"schema":"https://github.com/citation-style-language/schema/raw/master/csl-citation.json"} </w:instrText>
      </w:r>
      <w:ins w:id="96" w:author="Author">
        <w:r w:rsidR="00F31899">
          <w:fldChar w:fldCharType="separate"/>
        </w:r>
      </w:ins>
      <w:r w:rsidR="00D014BE" w:rsidRPr="00D014BE">
        <w:rPr>
          <w:rFonts w:ascii="Calibri" w:hAnsi="Calibri" w:cs="Calibri"/>
        </w:rPr>
        <w:t>[38]</w:t>
      </w:r>
      <w:r w:rsidR="00F31899">
        <w:fldChar w:fldCharType="end"/>
      </w:r>
      <w:r w:rsidR="00F31899">
        <w:t xml:space="preserve">. </w:t>
      </w:r>
    </w:p>
    <w:p w14:paraId="741BC17E" w14:textId="70AED8F0" w:rsidR="3E7F0787" w:rsidRDefault="0CB63904" w:rsidP="41C1E1C9">
      <w:pPr>
        <w:jc w:val="center"/>
      </w:pPr>
      <w:commentRangeStart w:id="97"/>
      <w:commentRangeStart w:id="98"/>
      <w:r>
        <w:rPr>
          <w:noProof/>
          <w:color w:val="2B579A"/>
          <w:shd w:val="clear" w:color="auto" w:fill="E6E6E6"/>
        </w:rPr>
        <w:drawing>
          <wp:inline distT="0" distB="0" distL="0" distR="0" wp14:anchorId="7544D501" wp14:editId="6693178E">
            <wp:extent cx="3971288" cy="2386324"/>
            <wp:effectExtent l="9525" t="9525" r="9525" b="9525"/>
            <wp:docPr id="1401073408" name="Picture 14010734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1073408"/>
                    <pic:cNvPicPr/>
                  </pic:nvPicPr>
                  <pic:blipFill>
                    <a:blip r:embed="rId33">
                      <a:extLst>
                        <a:ext uri="{28A0092B-C50C-407E-A947-70E740481C1C}">
                          <a14:useLocalDpi xmlns:a14="http://schemas.microsoft.com/office/drawing/2010/main" val="0"/>
                        </a:ext>
                      </a:extLst>
                    </a:blip>
                    <a:srcRect l="3438" t="19498" r="12336" b="12728"/>
                    <a:stretch>
                      <a:fillRect/>
                    </a:stretch>
                  </pic:blipFill>
                  <pic:spPr>
                    <a:xfrm>
                      <a:off x="0" y="0"/>
                      <a:ext cx="3971288" cy="2386324"/>
                    </a:xfrm>
                    <a:prstGeom prst="rect">
                      <a:avLst/>
                    </a:prstGeom>
                    <a:ln w="9525">
                      <a:solidFill>
                        <a:schemeClr val="bg1"/>
                      </a:solidFill>
                      <a:prstDash val="solid"/>
                    </a:ln>
                  </pic:spPr>
                </pic:pic>
              </a:graphicData>
            </a:graphic>
          </wp:inline>
        </w:drawing>
      </w:r>
      <w:commentRangeEnd w:id="97"/>
      <w:r w:rsidR="0074197A">
        <w:rPr>
          <w:rStyle w:val="CommentReference"/>
        </w:rPr>
        <w:commentReference w:id="97"/>
      </w:r>
      <w:commentRangeEnd w:id="98"/>
      <w:r w:rsidR="00A24A93">
        <w:rPr>
          <w:rStyle w:val="CommentReference"/>
        </w:rPr>
        <w:commentReference w:id="98"/>
      </w:r>
    </w:p>
    <w:p w14:paraId="1CAE5A7F" w14:textId="36E74F52" w:rsidR="41C1E1C9" w:rsidRDefault="0CB63904" w:rsidP="761E7605">
      <w:pPr>
        <w:pStyle w:val="Caption"/>
        <w:jc w:val="center"/>
      </w:pPr>
      <w:bookmarkStart w:id="99" w:name="_Toc165330020"/>
      <w:r>
        <w:lastRenderedPageBreak/>
        <w:t xml:space="preserve">Figure </w:t>
      </w:r>
      <w:r w:rsidR="00EC1B2A">
        <w:rPr>
          <w:color w:val="2B579A"/>
          <w:shd w:val="clear" w:color="auto" w:fill="E6E6E6"/>
        </w:rPr>
        <w:fldChar w:fldCharType="begin"/>
      </w:r>
      <w:r w:rsidR="00EC1B2A">
        <w:instrText>SEQ Figure \* ARABIC</w:instrText>
      </w:r>
      <w:r w:rsidR="00EC1B2A">
        <w:rPr>
          <w:color w:val="2B579A"/>
          <w:shd w:val="clear" w:color="auto" w:fill="E6E6E6"/>
        </w:rPr>
        <w:fldChar w:fldCharType="separate"/>
      </w:r>
      <w:r w:rsidR="00EC1B2A">
        <w:rPr>
          <w:noProof/>
          <w:color w:val="2B579A"/>
          <w:shd w:val="clear" w:color="auto" w:fill="E6E6E6"/>
        </w:rPr>
        <w:t>8</w:t>
      </w:r>
      <w:r w:rsidR="00EC1B2A">
        <w:rPr>
          <w:color w:val="2B579A"/>
          <w:shd w:val="clear" w:color="auto" w:fill="E6E6E6"/>
        </w:rPr>
        <w:fldChar w:fldCharType="end"/>
      </w:r>
      <w:r w:rsidR="00EC1B2A">
        <w:t>:</w:t>
      </w:r>
      <w:r>
        <w:t xml:space="preserve"> </w:t>
      </w:r>
      <w:r w:rsidRPr="761E7605">
        <w:rPr>
          <w:rFonts w:ascii="Calibri" w:eastAsia="Calibri" w:hAnsi="Calibri" w:cs="Calibri"/>
        </w:rPr>
        <w:t xml:space="preserve">The influence of </w:t>
      </w:r>
      <w:r w:rsidR="2A6F50D2" w:rsidRPr="2747A402">
        <w:rPr>
          <w:rFonts w:ascii="Calibri" w:eastAsia="Calibri" w:hAnsi="Calibri" w:cs="Calibri"/>
        </w:rPr>
        <w:t>different</w:t>
      </w:r>
      <w:r w:rsidRPr="2747A402">
        <w:rPr>
          <w:rFonts w:ascii="Calibri" w:eastAsia="Calibri" w:hAnsi="Calibri" w:cs="Calibri"/>
        </w:rPr>
        <w:t xml:space="preserve"> </w:t>
      </w:r>
      <w:r w:rsidR="3D0CA6AB" w:rsidRPr="2747A402">
        <w:rPr>
          <w:rFonts w:ascii="Calibri" w:eastAsia="Calibri" w:hAnsi="Calibri" w:cs="Calibri"/>
        </w:rPr>
        <w:t>hyperparameters</w:t>
      </w:r>
      <w:r w:rsidRPr="761E7605">
        <w:rPr>
          <w:rFonts w:ascii="Calibri" w:eastAsia="Calibri" w:hAnsi="Calibri" w:cs="Calibri"/>
        </w:rPr>
        <w:t xml:space="preserve"> on the performance of the model</w:t>
      </w:r>
      <w:bookmarkEnd w:id="99"/>
    </w:p>
    <w:p w14:paraId="12E88C38" w14:textId="3F7E3708" w:rsidR="1C6AB294" w:rsidRDefault="1C6AB294" w:rsidP="761E7605">
      <w:pPr>
        <w:jc w:val="center"/>
      </w:pPr>
      <w:r>
        <w:rPr>
          <w:noProof/>
          <w:color w:val="2B579A"/>
          <w:shd w:val="clear" w:color="auto" w:fill="E6E6E6"/>
        </w:rPr>
        <w:drawing>
          <wp:inline distT="0" distB="0" distL="0" distR="0" wp14:anchorId="137C8694" wp14:editId="49FC158C">
            <wp:extent cx="4589017" cy="2454480"/>
            <wp:effectExtent l="0" t="0" r="0" b="0"/>
            <wp:docPr id="2006821329" name="Picture 2006821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6821329"/>
                    <pic:cNvPicPr/>
                  </pic:nvPicPr>
                  <pic:blipFill>
                    <a:blip r:embed="rId34" cstate="print">
                      <a:extLst>
                        <a:ext uri="{28A0092B-C50C-407E-A947-70E740481C1C}">
                          <a14:useLocalDpi xmlns:a14="http://schemas.microsoft.com/office/drawing/2010/main" val="0"/>
                        </a:ext>
                      </a:extLst>
                    </a:blip>
                    <a:srcRect l="5505" t="19111" r="8333" b="12222"/>
                    <a:stretch>
                      <a:fillRect/>
                    </a:stretch>
                  </pic:blipFill>
                  <pic:spPr>
                    <a:xfrm>
                      <a:off x="0" y="0"/>
                      <a:ext cx="4589017" cy="2454480"/>
                    </a:xfrm>
                    <a:prstGeom prst="rect">
                      <a:avLst/>
                    </a:prstGeom>
                  </pic:spPr>
                </pic:pic>
              </a:graphicData>
            </a:graphic>
          </wp:inline>
        </w:drawing>
      </w:r>
    </w:p>
    <w:p w14:paraId="22E910D2" w14:textId="43697193" w:rsidR="7D31ED95" w:rsidRDefault="5CF328D8" w:rsidP="75141B66">
      <w:pPr>
        <w:pStyle w:val="Caption"/>
        <w:jc w:val="center"/>
        <w:rPr>
          <w:rFonts w:ascii="Calibri" w:eastAsia="Calibri" w:hAnsi="Calibri" w:cs="Calibri"/>
        </w:rPr>
      </w:pPr>
      <w:bookmarkStart w:id="100" w:name="_Toc165330021"/>
      <w:r>
        <w:t xml:space="preserve">Figure </w:t>
      </w:r>
      <w:r w:rsidR="00EC1B2A">
        <w:rPr>
          <w:color w:val="2B579A"/>
          <w:shd w:val="clear" w:color="auto" w:fill="E6E6E6"/>
        </w:rPr>
        <w:fldChar w:fldCharType="begin"/>
      </w:r>
      <w:r w:rsidR="00EC1B2A">
        <w:instrText>SEQ Figure \* ARABIC</w:instrText>
      </w:r>
      <w:r w:rsidR="00EC1B2A">
        <w:rPr>
          <w:color w:val="2B579A"/>
          <w:shd w:val="clear" w:color="auto" w:fill="E6E6E6"/>
        </w:rPr>
        <w:fldChar w:fldCharType="separate"/>
      </w:r>
      <w:r w:rsidR="00EC1B2A">
        <w:rPr>
          <w:noProof/>
          <w:color w:val="2B579A"/>
          <w:shd w:val="clear" w:color="auto" w:fill="E6E6E6"/>
        </w:rPr>
        <w:t>9</w:t>
      </w:r>
      <w:r w:rsidR="00EC1B2A">
        <w:rPr>
          <w:color w:val="2B579A"/>
          <w:shd w:val="clear" w:color="auto" w:fill="E6E6E6"/>
        </w:rPr>
        <w:fldChar w:fldCharType="end"/>
      </w:r>
      <w:r w:rsidR="00EC1B2A">
        <w:t>:</w:t>
      </w:r>
      <w:r>
        <w:t xml:space="preserve"> </w:t>
      </w:r>
      <w:r w:rsidRPr="75141B66">
        <w:rPr>
          <w:rFonts w:ascii="Calibri" w:eastAsia="Calibri" w:hAnsi="Calibri" w:cs="Calibri"/>
        </w:rPr>
        <w:t>The objective value (validation loss) along different hyper parameter investigations (Trials)</w:t>
      </w:r>
      <w:bookmarkEnd w:id="100"/>
    </w:p>
    <w:p w14:paraId="01BBC0B6" w14:textId="10CC9173" w:rsidR="00543CAE" w:rsidRDefault="01E8EA15" w:rsidP="6212F2CA">
      <w:pPr>
        <w:pStyle w:val="Heading3"/>
        <w:numPr>
          <w:ilvl w:val="0"/>
          <w:numId w:val="0"/>
        </w:numPr>
      </w:pPr>
      <w:bookmarkStart w:id="101" w:name="_Toc165318616"/>
      <w:r>
        <w:t xml:space="preserve">Model </w:t>
      </w:r>
      <w:r w:rsidR="5C18EF64">
        <w:t>Training</w:t>
      </w:r>
      <w:bookmarkEnd w:id="101"/>
    </w:p>
    <w:p w14:paraId="03A7B582" w14:textId="77777777" w:rsidR="00CC1116" w:rsidRDefault="77372627" w:rsidP="00CC1116">
      <w:pPr>
        <w:jc w:val="both"/>
      </w:pPr>
      <w:r>
        <w:t xml:space="preserve">Our code implementation </w:t>
      </w:r>
      <w:r w:rsidR="2E72FA6A">
        <w:t xml:space="preserve">for </w:t>
      </w:r>
      <w:proofErr w:type="spellStart"/>
      <w:r w:rsidR="2E72FA6A">
        <w:t>PatchTST</w:t>
      </w:r>
      <w:proofErr w:type="spellEnd"/>
      <w:r w:rsidR="2E72FA6A">
        <w:t xml:space="preserve"> </w:t>
      </w:r>
      <w:r>
        <w:t xml:space="preserve">framework for a deep learning project aimed at time series forecasting, incorporating both data manipulation and model training components. It leverages the Hugging Face Transformers library to import </w:t>
      </w:r>
      <w:proofErr w:type="spellStart"/>
      <w:r>
        <w:t>PatchTSMixer</w:t>
      </w:r>
      <w:proofErr w:type="spellEnd"/>
      <w:r>
        <w:t xml:space="preserve"> models—specialized for time series data through a mix of Transformer architectures and patch-based input processing—alongside training utilities. Essential data handling libraries like pandas and </w:t>
      </w:r>
      <w:proofErr w:type="spellStart"/>
      <w:r>
        <w:t>numpy</w:t>
      </w:r>
      <w:proofErr w:type="spellEnd"/>
      <w:r>
        <w:t xml:space="preserve"> are included for preprocessing tasks, </w:t>
      </w:r>
      <w:r w:rsidR="004073AD">
        <w:t xml:space="preserve">as well as </w:t>
      </w:r>
      <w:proofErr w:type="spellStart"/>
      <w:r>
        <w:t>sklearn</w:t>
      </w:r>
      <w:proofErr w:type="spellEnd"/>
      <w:r>
        <w:t xml:space="preserve"> </w:t>
      </w:r>
      <w:r w:rsidR="00A33C7B">
        <w:t xml:space="preserve">for dataset split and additional </w:t>
      </w:r>
      <w:r w:rsidR="00524708">
        <w:t>preprocessing,</w:t>
      </w:r>
      <w:r w:rsidR="00A33C7B">
        <w:t xml:space="preserve"> such as normalization</w:t>
      </w:r>
      <w:r>
        <w:t xml:space="preserve">. </w:t>
      </w:r>
      <w:proofErr w:type="spellStart"/>
      <w:r>
        <w:t>PyTorch</w:t>
      </w:r>
      <w:proofErr w:type="spellEnd"/>
      <w:r>
        <w:t xml:space="preserve"> is used as the deep learning framework, with </w:t>
      </w:r>
      <w:r w:rsidR="00524708">
        <w:t>intrinsically</w:t>
      </w:r>
      <w:r w:rsidR="004073AD">
        <w:t xml:space="preserve"> </w:t>
      </w:r>
      <w:r>
        <w:t xml:space="preserve">efficient data management </w:t>
      </w:r>
      <w:r w:rsidR="004073AD">
        <w:t xml:space="preserve">and data loading </w:t>
      </w:r>
      <w:r>
        <w:t>during training. The presence of T5ForConditionalGeneration and T5Tokenizer indicates a potentially broader project scope, possibly involving text generation from time series analysis, demonstrating a multifaceted approach to handling and forecasting time series data within a deep learning context.</w:t>
      </w:r>
    </w:p>
    <w:p w14:paraId="158EFAAC" w14:textId="53EADE51" w:rsidR="6212F2CA" w:rsidRDefault="3B5295F1" w:rsidP="3E398DC7">
      <w:pPr>
        <w:jc w:val="both"/>
      </w:pPr>
      <w:r>
        <w:t>We load and initially explore our dataset</w:t>
      </w:r>
      <w:r w:rsidR="00524708">
        <w:t xml:space="preserve"> and we performed preliminary </w:t>
      </w:r>
      <w:r>
        <w:t xml:space="preserve">understanding the structure, content, and quality of the data. It involves importing minute-wise trading data along with various technical indicators that are likely essential for our analysis or model training. By executing </w:t>
      </w:r>
      <w:proofErr w:type="spellStart"/>
      <w:proofErr w:type="gramStart"/>
      <w:r>
        <w:t>df.head</w:t>
      </w:r>
      <w:proofErr w:type="spellEnd"/>
      <w:proofErr w:type="gramEnd"/>
      <w:r>
        <w:t xml:space="preserve">() (corrected from </w:t>
      </w:r>
      <w:proofErr w:type="spellStart"/>
      <w:proofErr w:type="gramStart"/>
      <w:r>
        <w:t>df.head</w:t>
      </w:r>
      <w:proofErr w:type="spellEnd"/>
      <w:proofErr w:type="gramEnd"/>
      <w:r>
        <w:t xml:space="preserve"> for functionality), we got </w:t>
      </w:r>
      <w:r w:rsidR="211D1572">
        <w:t>the first</w:t>
      </w:r>
      <w:r>
        <w:t xml:space="preserve"> few rows and columns of our dataset, enabling us to quickly assess its format, the types of indicators included, and to confirm the successful loading of the data. This initial exploration is </w:t>
      </w:r>
      <w:r w:rsidR="3589A832">
        <w:t xml:space="preserve">crucial </w:t>
      </w:r>
      <w:r>
        <w:t xml:space="preserve">for </w:t>
      </w:r>
      <w:r w:rsidR="00BEFC00">
        <w:t xml:space="preserve">understanding </w:t>
      </w:r>
      <w:r>
        <w:t xml:space="preserve">subsequent data preprocessing, analysis, and </w:t>
      </w:r>
      <w:r w:rsidR="047D31EB">
        <w:t xml:space="preserve">validation </w:t>
      </w:r>
      <w:r>
        <w:t xml:space="preserve">steps in the </w:t>
      </w:r>
      <w:r w:rsidR="1F089E23">
        <w:t>project.</w:t>
      </w:r>
    </w:p>
    <w:p w14:paraId="457C486E" w14:textId="71E2C7E5" w:rsidR="64DFBC8F" w:rsidRDefault="64DFBC8F" w:rsidP="04F8163E">
      <w:pPr>
        <w:jc w:val="both"/>
        <w:rPr>
          <w:rFonts w:ascii="Calibri" w:eastAsia="Calibri" w:hAnsi="Calibri" w:cs="Calibri"/>
        </w:rPr>
      </w:pPr>
      <w:r w:rsidRPr="04F8163E">
        <w:rPr>
          <w:rFonts w:ascii="Calibri" w:eastAsia="Calibri" w:hAnsi="Calibri" w:cs="Calibri"/>
        </w:rPr>
        <w:t>After completing data preprocessing and exploratory data analysis, we proceeded to train and evaluate our time series forecasting model on the stock market data. The model architecture employed a 3-layer encoder with 4 attention heads and a model dimension of 16, along with a fully connected network of 128 dimensions, without attention dropout but 30% dropout on other linear layers. The time series data was segmented into patches of 24-time steps with a stride of 2</w:t>
      </w:r>
    </w:p>
    <w:p w14:paraId="5D322646" w14:textId="70F7ADA2" w:rsidR="6212F2CA" w:rsidRDefault="01E8EA15" w:rsidP="3E398DC7">
      <w:pPr>
        <w:pStyle w:val="Heading3"/>
        <w:numPr>
          <w:ilvl w:val="2"/>
          <w:numId w:val="0"/>
        </w:numPr>
      </w:pPr>
      <w:bookmarkStart w:id="102" w:name="_Toc165318617"/>
      <w:r>
        <w:t xml:space="preserve">Model </w:t>
      </w:r>
      <w:r w:rsidR="0018D2CD">
        <w:t>Evaluation</w:t>
      </w:r>
      <w:bookmarkEnd w:id="102"/>
    </w:p>
    <w:p w14:paraId="517338F1" w14:textId="389FCFED" w:rsidR="01DCE930" w:rsidRDefault="01DCE930" w:rsidP="04F8163E">
      <w:pPr>
        <w:jc w:val="both"/>
        <w:rPr>
          <w:rFonts w:ascii="Calibri" w:eastAsia="Calibri" w:hAnsi="Calibri" w:cs="Calibri"/>
        </w:rPr>
      </w:pPr>
      <w:r w:rsidRPr="04F8163E">
        <w:rPr>
          <w:rFonts w:ascii="Calibri" w:eastAsia="Calibri" w:hAnsi="Calibri" w:cs="Calibri"/>
        </w:rPr>
        <w:t xml:space="preserve">For forecasting, the model utilized a historical data window of </w:t>
      </w:r>
      <w:r w:rsidR="772EED45" w:rsidRPr="04F8163E">
        <w:rPr>
          <w:rFonts w:ascii="Calibri" w:eastAsia="Calibri" w:hAnsi="Calibri" w:cs="Calibri"/>
        </w:rPr>
        <w:t>300-time</w:t>
      </w:r>
      <w:r w:rsidRPr="04F8163E">
        <w:rPr>
          <w:rFonts w:ascii="Calibri" w:eastAsia="Calibri" w:hAnsi="Calibri" w:cs="Calibri"/>
        </w:rPr>
        <w:t xml:space="preserve"> steps to predict </w:t>
      </w:r>
      <w:r w:rsidR="17099EB3" w:rsidRPr="04F8163E">
        <w:rPr>
          <w:rFonts w:ascii="Calibri" w:eastAsia="Calibri" w:hAnsi="Calibri" w:cs="Calibri"/>
        </w:rPr>
        <w:t>30</w:t>
      </w:r>
      <w:r w:rsidRPr="04F8163E">
        <w:rPr>
          <w:rFonts w:ascii="Calibri" w:eastAsia="Calibri" w:hAnsi="Calibri" w:cs="Calibri"/>
        </w:rPr>
        <w:t xml:space="preserve"> future steps ahead. The dataset was split into 10% for validation and 20% for testing </w:t>
      </w:r>
      <w:r w:rsidR="1A592041" w:rsidRPr="04F8163E">
        <w:rPr>
          <w:rFonts w:ascii="Calibri" w:eastAsia="Calibri" w:hAnsi="Calibri" w:cs="Calibri"/>
        </w:rPr>
        <w:t>purposes.</w:t>
      </w:r>
    </w:p>
    <w:p w14:paraId="3DE54606" w14:textId="1802973F" w:rsidR="01DCE930" w:rsidRDefault="01DCE930" w:rsidP="04F8163E">
      <w:pPr>
        <w:jc w:val="both"/>
        <w:rPr>
          <w:rFonts w:ascii="Calibri" w:eastAsia="Calibri" w:hAnsi="Calibri" w:cs="Calibri"/>
        </w:rPr>
      </w:pPr>
      <w:r w:rsidRPr="04F8163E">
        <w:rPr>
          <w:rFonts w:ascii="Calibri" w:eastAsia="Calibri" w:hAnsi="Calibri" w:cs="Calibri"/>
        </w:rPr>
        <w:t xml:space="preserve">During the training process, we monitored losses on both the validation and training </w:t>
      </w:r>
      <w:r w:rsidR="5C3FF252" w:rsidRPr="04F8163E">
        <w:rPr>
          <w:rFonts w:ascii="Calibri" w:eastAsia="Calibri" w:hAnsi="Calibri" w:cs="Calibri"/>
        </w:rPr>
        <w:t>sets.</w:t>
      </w:r>
      <w:r w:rsidRPr="04F8163E">
        <w:rPr>
          <w:rFonts w:ascii="Calibri" w:eastAsia="Calibri" w:hAnsi="Calibri" w:cs="Calibri"/>
        </w:rPr>
        <w:t xml:space="preserve"> The losses converged reasonably well, with the final validation losses of 0.013886 for mean squared error (MSE) and 0.069274 for mean </w:t>
      </w:r>
      <w:r w:rsidRPr="04F8163E">
        <w:rPr>
          <w:rFonts w:ascii="Calibri" w:eastAsia="Calibri" w:hAnsi="Calibri" w:cs="Calibri"/>
        </w:rPr>
        <w:lastRenderedPageBreak/>
        <w:t xml:space="preserve">absolute error (MAE). On the held-out test set, comprising 20% of the data, the model achieved an MSE of 0.101004 and an MAE of </w:t>
      </w:r>
      <w:r w:rsidR="17B8A8DF" w:rsidRPr="04F8163E">
        <w:rPr>
          <w:rFonts w:ascii="Calibri" w:eastAsia="Calibri" w:hAnsi="Calibri" w:cs="Calibri"/>
        </w:rPr>
        <w:t>0.160934.</w:t>
      </w:r>
    </w:p>
    <w:p w14:paraId="788CF063" w14:textId="505FE1BE" w:rsidR="01DCE930" w:rsidRDefault="01DCE930" w:rsidP="04F8163E">
      <w:pPr>
        <w:jc w:val="both"/>
        <w:rPr>
          <w:rFonts w:ascii="Calibri" w:eastAsia="Calibri" w:hAnsi="Calibri" w:cs="Calibri"/>
        </w:rPr>
      </w:pPr>
      <w:r w:rsidRPr="04F8163E">
        <w:rPr>
          <w:rFonts w:ascii="Calibri" w:eastAsia="Calibri" w:hAnsi="Calibri" w:cs="Calibri"/>
        </w:rPr>
        <w:t>To analyze the model's predictive performance qualitatively, we visualized samples of the actual and predicted time series for various stock market indicators like open price, close price, trading volume, daily high, and daily low. The model effectively captured the overall trends and patterns, though there were some deviations in magnitude for specific local peaks and troughs.</w:t>
      </w:r>
    </w:p>
    <w:p w14:paraId="49330565" w14:textId="370B7A15" w:rsidR="04F8163E" w:rsidRPr="006C7E05" w:rsidRDefault="01DCE930" w:rsidP="006C7E05">
      <w:pPr>
        <w:jc w:val="both"/>
        <w:rPr>
          <w:rFonts w:ascii="Calibri" w:eastAsia="Calibri" w:hAnsi="Calibri" w:cs="Calibri"/>
        </w:rPr>
      </w:pPr>
      <w:r w:rsidRPr="04F8163E">
        <w:rPr>
          <w:rFonts w:ascii="Calibri" w:eastAsia="Calibri" w:hAnsi="Calibri" w:cs="Calibri"/>
        </w:rPr>
        <w:t>In summary, the quantitative evaluation metrics on the test set demonstrated reasonable forecasting accuracy, with scope for further tuning. The qualitative analysis provided insights into the model's strengths in trend forecasting and potential areas for improvement in precise value prediction during volatile periods. With this evaluation, we gained confidence in deploying the model for generating stock market forecasts to aid decision-making processes.</w:t>
      </w:r>
    </w:p>
    <w:p w14:paraId="4DA175FF" w14:textId="49384CC4" w:rsidR="00595709" w:rsidRPr="00543CAE" w:rsidRDefault="01E8EA15" w:rsidP="6212F2CA">
      <w:pPr>
        <w:pStyle w:val="Heading3"/>
        <w:numPr>
          <w:ilvl w:val="0"/>
          <w:numId w:val="0"/>
        </w:numPr>
      </w:pPr>
      <w:bookmarkStart w:id="103" w:name="_Toc165318618"/>
      <w:r>
        <w:t xml:space="preserve">Model </w:t>
      </w:r>
      <w:r w:rsidR="0018D2CD">
        <w:t>Validation</w:t>
      </w:r>
      <w:bookmarkEnd w:id="103"/>
    </w:p>
    <w:p w14:paraId="3C04F618" w14:textId="4995D270" w:rsidR="2DD54B7F" w:rsidRDefault="2DD54B7F" w:rsidP="1FAB5B6C">
      <w:pPr>
        <w:jc w:val="both"/>
      </w:pPr>
      <w:r>
        <w:t xml:space="preserve">The investigation of model inference after 30 epochs </w:t>
      </w:r>
      <w:r w:rsidR="18299C0D">
        <w:t>is</w:t>
      </w:r>
      <w:r>
        <w:t xml:space="preserve"> depicted in Figure </w:t>
      </w:r>
      <w:r w:rsidR="42AC31D5">
        <w:t>8</w:t>
      </w:r>
      <w:r>
        <w:t xml:space="preserve"> through 1</w:t>
      </w:r>
      <w:r w:rsidR="18F738FB">
        <w:t>2</w:t>
      </w:r>
      <w:r>
        <w:t>. Each feature i</w:t>
      </w:r>
      <w:r w:rsidR="22B66F94">
        <w:t xml:space="preserve">s shown </w:t>
      </w:r>
      <w:r w:rsidR="74708DE1">
        <w:t>separately</w:t>
      </w:r>
      <w:r w:rsidR="22B66F94">
        <w:t xml:space="preserve"> in each figure</w:t>
      </w:r>
      <w:r w:rsidR="0049019A">
        <w:t xml:space="preserve">. </w:t>
      </w:r>
      <w:r w:rsidR="291D1D9D">
        <w:t xml:space="preserve">The most important observation is </w:t>
      </w:r>
      <w:r w:rsidR="34078624">
        <w:t>that</w:t>
      </w:r>
      <w:r w:rsidR="291D1D9D">
        <w:t xml:space="preserve"> the number of </w:t>
      </w:r>
      <w:r w:rsidR="2D1972E9">
        <w:t>forecasting</w:t>
      </w:r>
      <w:r w:rsidR="291D1D9D">
        <w:t xml:space="preserve"> horizon, </w:t>
      </w:r>
      <w:r w:rsidR="37D4E298">
        <w:t>referred</w:t>
      </w:r>
      <w:r w:rsidR="291D1D9D">
        <w:t xml:space="preserve"> to the past and </w:t>
      </w:r>
      <w:r w:rsidR="0049019A">
        <w:t>future,</w:t>
      </w:r>
      <w:r w:rsidR="291D1D9D">
        <w:t xml:space="preserve"> </w:t>
      </w:r>
      <w:r w:rsidR="0049019A">
        <w:t>plays</w:t>
      </w:r>
      <w:r w:rsidR="291D1D9D">
        <w:t xml:space="preserve"> an important role in the outcome of the prediction. It is very challenging to select a robust value</w:t>
      </w:r>
      <w:r w:rsidR="6ED3C2C4">
        <w:t xml:space="preserve"> for each of them. However, as shown in the figures, the trend is captured by the model </w:t>
      </w:r>
      <w:r w:rsidR="0049019A">
        <w:t>appropriately,</w:t>
      </w:r>
      <w:r w:rsidR="6ED3C2C4">
        <w:t xml:space="preserve"> although the values are not </w:t>
      </w:r>
      <w:r w:rsidR="51087885">
        <w:t>accurate.</w:t>
      </w:r>
    </w:p>
    <w:p w14:paraId="6A6D5497" w14:textId="71A55EA9" w:rsidR="2488696C" w:rsidRDefault="2488696C" w:rsidP="3E398DC7">
      <w:pPr>
        <w:jc w:val="center"/>
      </w:pPr>
      <w:r>
        <w:rPr>
          <w:noProof/>
          <w:color w:val="2B579A"/>
          <w:shd w:val="clear" w:color="auto" w:fill="E6E6E6"/>
        </w:rPr>
        <w:drawing>
          <wp:inline distT="0" distB="0" distL="0" distR="0" wp14:anchorId="7E045B89" wp14:editId="2286DDE8">
            <wp:extent cx="3829050" cy="1914525"/>
            <wp:effectExtent l="0" t="0" r="0" b="0"/>
            <wp:docPr id="666549850" name="Picture 666549850" title="Inserting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6549850"/>
                    <pic:cNvPicPr/>
                  </pic:nvPicPr>
                  <pic:blipFill>
                    <a:blip r:embed="rId35">
                      <a:extLst>
                        <a:ext uri="{28A0092B-C50C-407E-A947-70E740481C1C}">
                          <a14:useLocalDpi xmlns:a14="http://schemas.microsoft.com/office/drawing/2010/main" val="0"/>
                        </a:ext>
                      </a:extLst>
                    </a:blip>
                    <a:stretch>
                      <a:fillRect/>
                    </a:stretch>
                  </pic:blipFill>
                  <pic:spPr>
                    <a:xfrm>
                      <a:off x="0" y="0"/>
                      <a:ext cx="3829050" cy="1914525"/>
                    </a:xfrm>
                    <a:prstGeom prst="rect">
                      <a:avLst/>
                    </a:prstGeom>
                  </pic:spPr>
                </pic:pic>
              </a:graphicData>
            </a:graphic>
          </wp:inline>
        </w:drawing>
      </w:r>
    </w:p>
    <w:p w14:paraId="2DEEEA89" w14:textId="354DD198" w:rsidR="2488696C" w:rsidRDefault="2488696C" w:rsidP="3E398DC7">
      <w:pPr>
        <w:jc w:val="center"/>
      </w:pPr>
      <w:r>
        <w:rPr>
          <w:noProof/>
          <w:color w:val="2B579A"/>
          <w:shd w:val="clear" w:color="auto" w:fill="E6E6E6"/>
        </w:rPr>
        <w:drawing>
          <wp:inline distT="0" distB="0" distL="0" distR="0" wp14:anchorId="4B4B8948" wp14:editId="615C828B">
            <wp:extent cx="3829050" cy="1914525"/>
            <wp:effectExtent l="0" t="0" r="0" b="0"/>
            <wp:docPr id="93054262" name="Picture 93054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054262"/>
                    <pic:cNvPicPr/>
                  </pic:nvPicPr>
                  <pic:blipFill>
                    <a:blip r:embed="rId36">
                      <a:extLst>
                        <a:ext uri="{28A0092B-C50C-407E-A947-70E740481C1C}">
                          <a14:useLocalDpi xmlns:a14="http://schemas.microsoft.com/office/drawing/2010/main" val="0"/>
                        </a:ext>
                      </a:extLst>
                    </a:blip>
                    <a:stretch>
                      <a:fillRect/>
                    </a:stretch>
                  </pic:blipFill>
                  <pic:spPr>
                    <a:xfrm>
                      <a:off x="0" y="0"/>
                      <a:ext cx="3829050" cy="1914525"/>
                    </a:xfrm>
                    <a:prstGeom prst="rect">
                      <a:avLst/>
                    </a:prstGeom>
                  </pic:spPr>
                </pic:pic>
              </a:graphicData>
            </a:graphic>
          </wp:inline>
        </w:drawing>
      </w:r>
    </w:p>
    <w:p w14:paraId="147F6C99" w14:textId="2066D229" w:rsidR="2488696C" w:rsidRDefault="2488696C" w:rsidP="3E398DC7">
      <w:pPr>
        <w:jc w:val="center"/>
      </w:pPr>
      <w:r>
        <w:rPr>
          <w:noProof/>
          <w:color w:val="2B579A"/>
          <w:shd w:val="clear" w:color="auto" w:fill="E6E6E6"/>
        </w:rPr>
        <w:lastRenderedPageBreak/>
        <w:drawing>
          <wp:inline distT="0" distB="0" distL="0" distR="0" wp14:anchorId="26C32C0B" wp14:editId="12312B1E">
            <wp:extent cx="4000500" cy="2000250"/>
            <wp:effectExtent l="0" t="0" r="0" b="0"/>
            <wp:docPr id="141794604" name="Picture 141794604" title="Inserting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794604"/>
                    <pic:cNvPicPr/>
                  </pic:nvPicPr>
                  <pic:blipFill>
                    <a:blip r:embed="rId37">
                      <a:extLst>
                        <a:ext uri="{28A0092B-C50C-407E-A947-70E740481C1C}">
                          <a14:useLocalDpi xmlns:a14="http://schemas.microsoft.com/office/drawing/2010/main" val="0"/>
                        </a:ext>
                      </a:extLst>
                    </a:blip>
                    <a:stretch>
                      <a:fillRect/>
                    </a:stretch>
                  </pic:blipFill>
                  <pic:spPr>
                    <a:xfrm>
                      <a:off x="0" y="0"/>
                      <a:ext cx="4000500" cy="2000250"/>
                    </a:xfrm>
                    <a:prstGeom prst="rect">
                      <a:avLst/>
                    </a:prstGeom>
                  </pic:spPr>
                </pic:pic>
              </a:graphicData>
            </a:graphic>
          </wp:inline>
        </w:drawing>
      </w:r>
    </w:p>
    <w:p w14:paraId="11BDBA93" w14:textId="5D58BDCB" w:rsidR="2488696C" w:rsidRDefault="2488696C" w:rsidP="3E398DC7">
      <w:pPr>
        <w:jc w:val="center"/>
      </w:pPr>
      <w:r>
        <w:rPr>
          <w:noProof/>
          <w:color w:val="2B579A"/>
          <w:shd w:val="clear" w:color="auto" w:fill="E6E6E6"/>
        </w:rPr>
        <w:drawing>
          <wp:inline distT="0" distB="0" distL="0" distR="0" wp14:anchorId="3CF1310A" wp14:editId="735FCA95">
            <wp:extent cx="4000500" cy="2000250"/>
            <wp:effectExtent l="0" t="0" r="0" b="0"/>
            <wp:docPr id="572537829" name="Picture 5725378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2537829"/>
                    <pic:cNvPicPr/>
                  </pic:nvPicPr>
                  <pic:blipFill>
                    <a:blip r:embed="rId38">
                      <a:extLst>
                        <a:ext uri="{28A0092B-C50C-407E-A947-70E740481C1C}">
                          <a14:useLocalDpi xmlns:a14="http://schemas.microsoft.com/office/drawing/2010/main" val="0"/>
                        </a:ext>
                      </a:extLst>
                    </a:blip>
                    <a:stretch>
                      <a:fillRect/>
                    </a:stretch>
                  </pic:blipFill>
                  <pic:spPr>
                    <a:xfrm>
                      <a:off x="0" y="0"/>
                      <a:ext cx="4000500" cy="2000250"/>
                    </a:xfrm>
                    <a:prstGeom prst="rect">
                      <a:avLst/>
                    </a:prstGeom>
                  </pic:spPr>
                </pic:pic>
              </a:graphicData>
            </a:graphic>
          </wp:inline>
        </w:drawing>
      </w:r>
    </w:p>
    <w:p w14:paraId="04EA6B42" w14:textId="49BAE0D4" w:rsidR="2488696C" w:rsidRDefault="2488696C" w:rsidP="74BA3A32">
      <w:pPr>
        <w:jc w:val="center"/>
      </w:pPr>
      <w:r>
        <w:rPr>
          <w:noProof/>
          <w:color w:val="2B579A"/>
          <w:shd w:val="clear" w:color="auto" w:fill="E6E6E6"/>
        </w:rPr>
        <w:drawing>
          <wp:inline distT="0" distB="0" distL="0" distR="0" wp14:anchorId="3EA23B64" wp14:editId="6C264EB2">
            <wp:extent cx="4057650" cy="2028825"/>
            <wp:effectExtent l="0" t="0" r="0" b="0"/>
            <wp:docPr id="678908655" name="Picture 6789086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8908655"/>
                    <pic:cNvPicPr/>
                  </pic:nvPicPr>
                  <pic:blipFill>
                    <a:blip r:embed="rId39">
                      <a:extLst>
                        <a:ext uri="{28A0092B-C50C-407E-A947-70E740481C1C}">
                          <a14:useLocalDpi xmlns:a14="http://schemas.microsoft.com/office/drawing/2010/main" val="0"/>
                        </a:ext>
                      </a:extLst>
                    </a:blip>
                    <a:stretch>
                      <a:fillRect/>
                    </a:stretch>
                  </pic:blipFill>
                  <pic:spPr>
                    <a:xfrm>
                      <a:off x="0" y="0"/>
                      <a:ext cx="4057650" cy="2028825"/>
                    </a:xfrm>
                    <a:prstGeom prst="rect">
                      <a:avLst/>
                    </a:prstGeom>
                  </pic:spPr>
                </pic:pic>
              </a:graphicData>
            </a:graphic>
          </wp:inline>
        </w:drawing>
      </w:r>
    </w:p>
    <w:p w14:paraId="75EB2599" w14:textId="4F830C6C" w:rsidR="00543CAE" w:rsidRDefault="5BE68BF1" w:rsidP="00E67A8A">
      <w:pPr>
        <w:pStyle w:val="Caption"/>
        <w:jc w:val="center"/>
      </w:pPr>
      <w:bookmarkStart w:id="104" w:name="_Toc165330022"/>
      <w:r>
        <w:t xml:space="preserve">Figure </w:t>
      </w:r>
      <w:r w:rsidR="00EC1B2A">
        <w:rPr>
          <w:color w:val="2B579A"/>
          <w:shd w:val="clear" w:color="auto" w:fill="E6E6E6"/>
        </w:rPr>
        <w:fldChar w:fldCharType="begin"/>
      </w:r>
      <w:r w:rsidR="00EC1B2A">
        <w:instrText>SEQ Figure \* ARABIC</w:instrText>
      </w:r>
      <w:r w:rsidR="00EC1B2A">
        <w:rPr>
          <w:color w:val="2B579A"/>
          <w:shd w:val="clear" w:color="auto" w:fill="E6E6E6"/>
        </w:rPr>
        <w:fldChar w:fldCharType="separate"/>
      </w:r>
      <w:r w:rsidR="00EC1B2A">
        <w:rPr>
          <w:noProof/>
          <w:color w:val="2B579A"/>
          <w:shd w:val="clear" w:color="auto" w:fill="E6E6E6"/>
        </w:rPr>
        <w:t>10</w:t>
      </w:r>
      <w:r w:rsidR="00EC1B2A">
        <w:rPr>
          <w:color w:val="2B579A"/>
          <w:shd w:val="clear" w:color="auto" w:fill="E6E6E6"/>
        </w:rPr>
        <w:fldChar w:fldCharType="end"/>
      </w:r>
      <w:r w:rsidR="00EC1B2A">
        <w:t>:</w:t>
      </w:r>
      <w:r>
        <w:t xml:space="preserve"> </w:t>
      </w:r>
      <w:r w:rsidRPr="04F8163E">
        <w:t xml:space="preserve">Results of the model prediction after </w:t>
      </w:r>
      <w:r w:rsidR="21447502" w:rsidRPr="04F8163E">
        <w:t>50</w:t>
      </w:r>
      <w:r w:rsidRPr="04F8163E">
        <w:t xml:space="preserve"> epochs</w:t>
      </w:r>
      <w:bookmarkEnd w:id="104"/>
    </w:p>
    <w:p w14:paraId="1FFC8DF0" w14:textId="2A990277" w:rsidR="00543CAE" w:rsidRDefault="5BE68BF1" w:rsidP="4CACB01B">
      <w:pPr>
        <w:spacing w:before="200" w:after="300" w:line="240" w:lineRule="auto"/>
        <w:jc w:val="center"/>
      </w:pPr>
      <w:r>
        <w:lastRenderedPageBreak/>
        <w:br/>
      </w:r>
      <w:r w:rsidR="1DD2EC3C">
        <w:rPr>
          <w:noProof/>
          <w:color w:val="2B579A"/>
          <w:shd w:val="clear" w:color="auto" w:fill="E6E6E6"/>
        </w:rPr>
        <w:drawing>
          <wp:inline distT="0" distB="0" distL="0" distR="0" wp14:anchorId="61BDFD95" wp14:editId="3654C156">
            <wp:extent cx="5683540" cy="1892397"/>
            <wp:effectExtent l="0" t="0" r="0" b="0"/>
            <wp:docPr id="1493186647" name="Picture 14931866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extLst>
                        <a:ext uri="{28A0092B-C50C-407E-A947-70E740481C1C}">
                          <a14:useLocalDpi xmlns:a14="http://schemas.microsoft.com/office/drawing/2010/main" val="0"/>
                        </a:ext>
                      </a:extLst>
                    </a:blip>
                    <a:stretch>
                      <a:fillRect/>
                    </a:stretch>
                  </pic:blipFill>
                  <pic:spPr>
                    <a:xfrm>
                      <a:off x="0" y="0"/>
                      <a:ext cx="5683540" cy="1892397"/>
                    </a:xfrm>
                    <a:prstGeom prst="rect">
                      <a:avLst/>
                    </a:prstGeom>
                  </pic:spPr>
                </pic:pic>
              </a:graphicData>
            </a:graphic>
          </wp:inline>
        </w:drawing>
      </w:r>
    </w:p>
    <w:p w14:paraId="470DAAA0" w14:textId="4410D60B" w:rsidR="65CDC0CB" w:rsidRDefault="65CDC0CB" w:rsidP="4F50919B">
      <w:pPr>
        <w:spacing w:before="200" w:after="300" w:line="240" w:lineRule="auto"/>
        <w:jc w:val="center"/>
      </w:pPr>
    </w:p>
    <w:p w14:paraId="3B0EE868" w14:textId="71D517E1" w:rsidR="0F01B16B" w:rsidRDefault="04EC0E56" w:rsidP="4F50919B">
      <w:pPr>
        <w:spacing w:before="200" w:after="300" w:line="240" w:lineRule="auto"/>
        <w:jc w:val="center"/>
      </w:pPr>
      <w:r>
        <w:rPr>
          <w:noProof/>
          <w:color w:val="2B579A"/>
          <w:shd w:val="clear" w:color="auto" w:fill="E6E6E6"/>
        </w:rPr>
        <w:drawing>
          <wp:inline distT="0" distB="0" distL="0" distR="0" wp14:anchorId="7E95C7FD" wp14:editId="6D689DF2">
            <wp:extent cx="5607338" cy="1873346"/>
            <wp:effectExtent l="0" t="0" r="0" b="0"/>
            <wp:docPr id="1131266911" name="Picture 11312669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extLst>
                        <a:ext uri="{28A0092B-C50C-407E-A947-70E740481C1C}">
                          <a14:useLocalDpi xmlns:a14="http://schemas.microsoft.com/office/drawing/2010/main" val="0"/>
                        </a:ext>
                      </a:extLst>
                    </a:blip>
                    <a:stretch>
                      <a:fillRect/>
                    </a:stretch>
                  </pic:blipFill>
                  <pic:spPr>
                    <a:xfrm>
                      <a:off x="0" y="0"/>
                      <a:ext cx="5607338" cy="1873346"/>
                    </a:xfrm>
                    <a:prstGeom prst="rect">
                      <a:avLst/>
                    </a:prstGeom>
                  </pic:spPr>
                </pic:pic>
              </a:graphicData>
            </a:graphic>
          </wp:inline>
        </w:drawing>
      </w:r>
    </w:p>
    <w:p w14:paraId="7A0FFE09" w14:textId="3669CDC5" w:rsidR="12EEF0D5" w:rsidRDefault="12EEF0D5" w:rsidP="65CDC0CB">
      <w:pPr>
        <w:pStyle w:val="Caption"/>
        <w:jc w:val="center"/>
        <w:rPr>
          <w:rFonts w:ascii="Calibri" w:eastAsia="Calibri" w:hAnsi="Calibri" w:cs="Calibri"/>
        </w:rPr>
      </w:pPr>
      <w:bookmarkStart w:id="105" w:name="_Toc165330023"/>
      <w:r>
        <w:t xml:space="preserve">Figure </w:t>
      </w:r>
      <w:r w:rsidR="00EC1B2A">
        <w:rPr>
          <w:color w:val="2B579A"/>
          <w:shd w:val="clear" w:color="auto" w:fill="E6E6E6"/>
        </w:rPr>
        <w:fldChar w:fldCharType="begin"/>
      </w:r>
      <w:r w:rsidR="00EC1B2A">
        <w:instrText>SEQ Figure \* ARABIC</w:instrText>
      </w:r>
      <w:r w:rsidR="00EC1B2A">
        <w:rPr>
          <w:color w:val="2B579A"/>
          <w:shd w:val="clear" w:color="auto" w:fill="E6E6E6"/>
        </w:rPr>
        <w:fldChar w:fldCharType="separate"/>
      </w:r>
      <w:r w:rsidR="00EC1B2A">
        <w:rPr>
          <w:noProof/>
          <w:color w:val="2B579A"/>
          <w:shd w:val="clear" w:color="auto" w:fill="E6E6E6"/>
        </w:rPr>
        <w:t>11</w:t>
      </w:r>
      <w:r w:rsidR="00EC1B2A">
        <w:rPr>
          <w:color w:val="2B579A"/>
          <w:shd w:val="clear" w:color="auto" w:fill="E6E6E6"/>
        </w:rPr>
        <w:fldChar w:fldCharType="end"/>
      </w:r>
      <w:r w:rsidR="00EC1B2A">
        <w:t>:</w:t>
      </w:r>
      <w:r>
        <w:t xml:space="preserve"> </w:t>
      </w:r>
      <w:r w:rsidRPr="65CDC0CB">
        <w:rPr>
          <w:rFonts w:ascii="Calibri" w:eastAsia="Calibri" w:hAnsi="Calibri" w:cs="Calibri"/>
        </w:rPr>
        <w:t xml:space="preserve">Results </w:t>
      </w:r>
      <w:r w:rsidR="1A11A5BD" w:rsidRPr="135F0433">
        <w:rPr>
          <w:rFonts w:ascii="Calibri" w:eastAsia="Calibri" w:hAnsi="Calibri" w:cs="Calibri"/>
        </w:rPr>
        <w:t>and loss graphs</w:t>
      </w:r>
      <w:r w:rsidRPr="135F0433">
        <w:rPr>
          <w:rFonts w:ascii="Calibri" w:eastAsia="Calibri" w:hAnsi="Calibri" w:cs="Calibri"/>
        </w:rPr>
        <w:t xml:space="preserve"> </w:t>
      </w:r>
      <w:r w:rsidRPr="65CDC0CB">
        <w:rPr>
          <w:rFonts w:ascii="Calibri" w:eastAsia="Calibri" w:hAnsi="Calibri" w:cs="Calibri"/>
        </w:rPr>
        <w:t xml:space="preserve">of the </w:t>
      </w:r>
      <w:r w:rsidR="131427B4" w:rsidRPr="65CDC0CB">
        <w:rPr>
          <w:rFonts w:ascii="Calibri" w:eastAsia="Calibri" w:hAnsi="Calibri" w:cs="Calibri"/>
        </w:rPr>
        <w:t>MSE and MAE</w:t>
      </w:r>
      <w:r w:rsidRPr="65CDC0CB">
        <w:rPr>
          <w:rFonts w:ascii="Calibri" w:eastAsia="Calibri" w:hAnsi="Calibri" w:cs="Calibri"/>
        </w:rPr>
        <w:t xml:space="preserve"> </w:t>
      </w:r>
      <w:r w:rsidR="7D27854F" w:rsidRPr="65CDC0CB">
        <w:rPr>
          <w:rFonts w:ascii="Calibri" w:eastAsia="Calibri" w:hAnsi="Calibri" w:cs="Calibri"/>
        </w:rPr>
        <w:t>calculations</w:t>
      </w:r>
      <w:r w:rsidRPr="65CDC0CB">
        <w:rPr>
          <w:rFonts w:ascii="Calibri" w:eastAsia="Calibri" w:hAnsi="Calibri" w:cs="Calibri"/>
        </w:rPr>
        <w:t xml:space="preserve"> after </w:t>
      </w:r>
      <w:r w:rsidR="7F390639" w:rsidRPr="4F50919B">
        <w:rPr>
          <w:rFonts w:ascii="Calibri" w:eastAsia="Calibri" w:hAnsi="Calibri" w:cs="Calibri"/>
        </w:rPr>
        <w:t>5</w:t>
      </w:r>
      <w:r w:rsidR="60955085" w:rsidRPr="4F50919B">
        <w:rPr>
          <w:rFonts w:ascii="Calibri" w:eastAsia="Calibri" w:hAnsi="Calibri" w:cs="Calibri"/>
        </w:rPr>
        <w:t>0</w:t>
      </w:r>
      <w:r w:rsidRPr="65CDC0CB">
        <w:rPr>
          <w:rFonts w:ascii="Calibri" w:eastAsia="Calibri" w:hAnsi="Calibri" w:cs="Calibri"/>
        </w:rPr>
        <w:t xml:space="preserve"> epochs</w:t>
      </w:r>
      <w:bookmarkEnd w:id="105"/>
    </w:p>
    <w:p w14:paraId="2D4D52AD" w14:textId="12728C9D" w:rsidR="65CDC0CB" w:rsidRDefault="6DFE523B" w:rsidP="4F50919B">
      <w:pPr>
        <w:jc w:val="both"/>
      </w:pPr>
      <w:r>
        <w:t>Stock market forecasting is a complex endeavor, and our project aimed to develop a multivariate time series forecasting model tailored to capture the intricate patterns within stock data. The training and validation graphs provide a comprehensive overview of the model's performance across 50 training epochs. During the validation phase, we observed a Mean Squared Error (MSE) of approximately 0.013886 and a Mean Absolute Error (MAE) of around 0.069274. These metrics suggest that the model exhibited proficiency in identifying the underlying dynamics of the stock market variables utilized for validation, potentially indicating a robust predictive capability within the confines of the validation dataset.</w:t>
      </w:r>
    </w:p>
    <w:p w14:paraId="289FDCF8" w14:textId="71215FB2" w:rsidR="65CDC0CB" w:rsidRDefault="6DFE523B" w:rsidP="4F50919B">
      <w:pPr>
        <w:jc w:val="both"/>
      </w:pPr>
      <w:r>
        <w:t>However, the test set evaluation revealed a divergence in model performance when applied to out-of-sample data. The test set exhibited higher error values, with an MSE of 0.101004 and an MAE of 0.160934. This notable increase in error suggests that the model's performance deteriorated when encountered with previously unseen data. Several factors could contribute to this phenomenon, including overfitting to the validation set, a shift in market conditions not represented in the training data, or the inherent unpredictability and noise associated with financial time series data.</w:t>
      </w:r>
    </w:p>
    <w:p w14:paraId="419E239D" w14:textId="06C3C581" w:rsidR="65CDC0CB" w:rsidRDefault="6DFE523B" w:rsidP="65CDC0CB">
      <w:r>
        <w:t xml:space="preserve"> These findings underscore the intricate nature of stock data forecasting and the importance of rigorous model evaluation. It is crucial to assess a model's generalization capability through comprehensive testing on out-of-sample data, as this can reveal potential limitations and areas for improvement. Additionally, the discrepancy between validation and test set performance highlights the need for continuous model monitoring and adaptation to account for evolving market dynamics.</w:t>
      </w:r>
    </w:p>
    <w:p w14:paraId="7269EE16" w14:textId="3D686765" w:rsidR="00CA454F" w:rsidRPr="00CA454F" w:rsidRDefault="00CA6D56" w:rsidP="3E7F0787">
      <w:pPr>
        <w:pStyle w:val="Heading1"/>
      </w:pPr>
      <w:bookmarkStart w:id="106" w:name="_Toc165318619"/>
      <w:commentRangeStart w:id="107"/>
      <w:r>
        <w:lastRenderedPageBreak/>
        <w:t>Findings</w:t>
      </w:r>
      <w:commentRangeEnd w:id="107"/>
      <w:r w:rsidR="0074197A">
        <w:rPr>
          <w:rStyle w:val="CommentReference"/>
        </w:rPr>
        <w:commentReference w:id="107"/>
      </w:r>
      <w:bookmarkEnd w:id="106"/>
    </w:p>
    <w:p w14:paraId="3236829C" w14:textId="3B09A15F" w:rsidR="0D35DFB2" w:rsidRDefault="0D35DFB2" w:rsidP="6132664F">
      <w:pPr>
        <w:spacing w:after="0"/>
        <w:jc w:val="both"/>
        <w:rPr>
          <w:rFonts w:ascii="Calibri" w:eastAsia="Calibri" w:hAnsi="Calibri" w:cs="Calibri"/>
        </w:rPr>
      </w:pPr>
      <w:r w:rsidRPr="6132664F">
        <w:rPr>
          <w:rFonts w:ascii="Calibri" w:eastAsia="Calibri" w:hAnsi="Calibri" w:cs="Calibri"/>
        </w:rPr>
        <w:t xml:space="preserve">We have successfully implemented a </w:t>
      </w:r>
      <w:proofErr w:type="spellStart"/>
      <w:r w:rsidRPr="6132664F">
        <w:rPr>
          <w:rFonts w:ascii="Calibri" w:eastAsia="Calibri" w:hAnsi="Calibri" w:cs="Calibri"/>
        </w:rPr>
        <w:t>PatchTST</w:t>
      </w:r>
      <w:proofErr w:type="spellEnd"/>
      <w:r w:rsidRPr="6132664F">
        <w:rPr>
          <w:rFonts w:ascii="Calibri" w:eastAsia="Calibri" w:hAnsi="Calibri" w:cs="Calibri"/>
        </w:rPr>
        <w:t xml:space="preserve"> framework using a model architecture with 3-layer encoders, 4 attention heads, and appropriate dimensions for the model and fully connected networks. Systematic hyperparameter tuning played a critical role in optimizing the model's performance. Hyperparameter exploration included the number of layers, attention heads, model dimensions, and the dimensions of the feed-forward network.</w:t>
      </w:r>
    </w:p>
    <w:p w14:paraId="11752345" w14:textId="6D6CBD39" w:rsidR="6132664F" w:rsidRDefault="6132664F" w:rsidP="6132664F">
      <w:pPr>
        <w:spacing w:after="0"/>
        <w:jc w:val="both"/>
        <w:rPr>
          <w:rFonts w:ascii="Calibri" w:eastAsia="Calibri" w:hAnsi="Calibri" w:cs="Calibri"/>
        </w:rPr>
      </w:pPr>
    </w:p>
    <w:p w14:paraId="2800CD78" w14:textId="78182333" w:rsidR="6E5DF899" w:rsidRDefault="6E5DF899" w:rsidP="0018FCCE">
      <w:pPr>
        <w:jc w:val="both"/>
      </w:pPr>
      <w:r>
        <w:t xml:space="preserve">The analysis of the healthcare dataset using the </w:t>
      </w:r>
      <w:proofErr w:type="spellStart"/>
      <w:r>
        <w:t>PatchTST</w:t>
      </w:r>
      <w:proofErr w:type="spellEnd"/>
      <w:r>
        <w:t xml:space="preserve"> model architecture has yielded insightful results, reflective of the model’s ability to learn and predict health-related outcomes. Through the training over 50 epochs, the loss metrics have shown a promising downward trend for both training and validation, suggesting the model's good fit. Validation MSE and MAE stand at 0.362872 and 0.382686, respectively, indicating a solid grasp of the dataset's patterns.</w:t>
      </w:r>
    </w:p>
    <w:p w14:paraId="3B204555" w14:textId="0B995397" w:rsidR="6E5DF899" w:rsidRDefault="6E5DF899" w:rsidP="776BD0CC">
      <w:r>
        <w:t>However, when assessing the model against the unseen test set, the errors increased, with the MSE rising to 1.439492 and the MAE to 0.765352. This highlights a potential overfitting to the validation set or a difference in the distribution between the training/validation and the test sets. It also underscores the complexities of predictive modeling in the healthcare field, where numerous variables can affect outcomes.</w:t>
      </w:r>
    </w:p>
    <w:p w14:paraId="1911B0CD" w14:textId="26E219BE" w:rsidR="6E5DF899" w:rsidRDefault="6E5DF899" w:rsidP="0018FCCE">
      <w:r>
        <w:t>The length of the forecasting horizon was also a critical factor in the model's performance. Finding the optimal balance between past information used for predictions and the future horizon remains a challenge, particularly for health-related data, which is subject to rapid and often unpredictable changes.</w:t>
      </w:r>
    </w:p>
    <w:p w14:paraId="3E052082" w14:textId="0A68FF2D" w:rsidR="6E5DF899" w:rsidRDefault="6E5DF899" w:rsidP="3C7DAD97">
      <w:pPr>
        <w:spacing w:after="0"/>
        <w:jc w:val="both"/>
      </w:pPr>
      <w:r w:rsidRPr="3C7DAD97">
        <w:rPr>
          <w:rFonts w:ascii="Calibri" w:eastAsia="Calibri" w:hAnsi="Calibri" w:cs="Calibri"/>
        </w:rPr>
        <w:t>Despite the model effectively identifying general trends, it experienced difficulties in pinpointing specific peaks and troughs, a common challenge in time-series forecasting. This emphasizes the need for ongoing model refinement and testing to ensure that it can adapt to new patterns and maintain accuracy over time. The findings from this analysis stress the importance of continuous model evaluation and enhancement to achieve the highest predictive accuracy in healthcare applications.</w:t>
      </w:r>
    </w:p>
    <w:p w14:paraId="35BE0AC2" w14:textId="1A5DBD38" w:rsidR="26F45C6E" w:rsidRDefault="26F45C6E" w:rsidP="26F45C6E">
      <w:pPr>
        <w:spacing w:after="0"/>
        <w:jc w:val="both"/>
        <w:rPr>
          <w:rFonts w:ascii="Calibri" w:eastAsia="Calibri" w:hAnsi="Calibri" w:cs="Calibri"/>
        </w:rPr>
      </w:pPr>
    </w:p>
    <w:p w14:paraId="7665AE0F" w14:textId="41274C63" w:rsidR="0D35DFB2" w:rsidRDefault="0D35DFB2" w:rsidP="6132664F">
      <w:pPr>
        <w:spacing w:after="0"/>
        <w:jc w:val="both"/>
        <w:rPr>
          <w:rFonts w:ascii="Calibri" w:eastAsia="Calibri" w:hAnsi="Calibri" w:cs="Calibri"/>
        </w:rPr>
      </w:pPr>
      <w:r w:rsidRPr="6132664F">
        <w:rPr>
          <w:rFonts w:ascii="Calibri" w:eastAsia="Calibri" w:hAnsi="Calibri" w:cs="Calibri"/>
        </w:rPr>
        <w:t xml:space="preserve">The model training was conducted over 50 epochs, with close monitoring of losses on both training and validation datasets. The losses converged well, with the final validation losses indicating a good fit of the model on the validation set. </w:t>
      </w:r>
      <w:r w:rsidRPr="64CE7E56">
        <w:rPr>
          <w:rFonts w:ascii="Calibri" w:eastAsia="Calibri" w:hAnsi="Calibri" w:cs="Calibri"/>
        </w:rPr>
        <w:t xml:space="preserve">The </w:t>
      </w:r>
      <w:r w:rsidRPr="6132664F">
        <w:rPr>
          <w:rFonts w:ascii="Calibri" w:eastAsia="Calibri" w:hAnsi="Calibri" w:cs="Calibri"/>
        </w:rPr>
        <w:t>MSE and MAE</w:t>
      </w:r>
      <w:r w:rsidR="4E925931" w:rsidRPr="64CE7E56">
        <w:rPr>
          <w:rFonts w:ascii="Calibri" w:eastAsia="Calibri" w:hAnsi="Calibri" w:cs="Calibri"/>
        </w:rPr>
        <w:t xml:space="preserve"> (as shown in Figure 11</w:t>
      </w:r>
      <w:r w:rsidRPr="6132664F">
        <w:rPr>
          <w:rFonts w:ascii="Calibri" w:eastAsia="Calibri" w:hAnsi="Calibri" w:cs="Calibri"/>
        </w:rPr>
        <w:t>) were 0.013886 and 0.069274, respectively, after 50 epochs.</w:t>
      </w:r>
    </w:p>
    <w:p w14:paraId="7F557F20" w14:textId="0FB36977" w:rsidR="529B0ED0" w:rsidRDefault="529B0ED0" w:rsidP="529B0ED0">
      <w:pPr>
        <w:spacing w:after="0"/>
        <w:jc w:val="both"/>
        <w:rPr>
          <w:rFonts w:ascii="Calibri" w:eastAsia="Calibri" w:hAnsi="Calibri" w:cs="Calibri"/>
        </w:rPr>
      </w:pPr>
    </w:p>
    <w:p w14:paraId="27E19432" w14:textId="70D0CBA6" w:rsidR="0D35DFB2" w:rsidRDefault="0D35DFB2" w:rsidP="6132664F">
      <w:pPr>
        <w:spacing w:after="0"/>
        <w:jc w:val="both"/>
        <w:rPr>
          <w:rFonts w:ascii="Calibri" w:eastAsia="Calibri" w:hAnsi="Calibri" w:cs="Calibri"/>
        </w:rPr>
      </w:pPr>
      <w:r w:rsidRPr="6132664F">
        <w:rPr>
          <w:rFonts w:ascii="Calibri" w:eastAsia="Calibri" w:hAnsi="Calibri" w:cs="Calibri"/>
        </w:rPr>
        <w:t>The length of the forecasting horizon was identified as a significant factor in the model’s predictive performance. The choice of how far back to look (past horizon) and how far ahead to predict (future horizon) greatly influenced the accuracy of the model's predictions.</w:t>
      </w:r>
    </w:p>
    <w:p w14:paraId="60FBA0F3" w14:textId="36A9B6C4" w:rsidR="6132664F" w:rsidRDefault="6132664F" w:rsidP="6132664F">
      <w:pPr>
        <w:spacing w:after="0"/>
        <w:jc w:val="both"/>
        <w:rPr>
          <w:rFonts w:ascii="Calibri" w:eastAsia="Calibri" w:hAnsi="Calibri" w:cs="Calibri"/>
        </w:rPr>
      </w:pPr>
    </w:p>
    <w:p w14:paraId="5D6754B5" w14:textId="3345BB77" w:rsidR="0D35DFB2" w:rsidRDefault="0D35DFB2" w:rsidP="6132664F">
      <w:pPr>
        <w:spacing w:after="0"/>
        <w:jc w:val="both"/>
        <w:rPr>
          <w:rFonts w:ascii="Calibri" w:eastAsia="Calibri" w:hAnsi="Calibri" w:cs="Calibri"/>
        </w:rPr>
      </w:pPr>
      <w:r w:rsidRPr="6132664F">
        <w:rPr>
          <w:rFonts w:ascii="Calibri" w:eastAsia="Calibri" w:hAnsi="Calibri" w:cs="Calibri"/>
        </w:rPr>
        <w:t>A notable divergence in performance was observed on the held-out test set, with higher error values (MSE of 0.101004 and MAE of 0.160934). This could suggest overfitting to the validation set, shifts in market conditions not represented in the training data, or the unpredictable nature of financial time series data.</w:t>
      </w:r>
    </w:p>
    <w:p w14:paraId="5765A2F7" w14:textId="62946DBF" w:rsidR="6132664F" w:rsidRDefault="6132664F" w:rsidP="6132664F">
      <w:pPr>
        <w:spacing w:after="0"/>
        <w:jc w:val="both"/>
        <w:rPr>
          <w:rFonts w:ascii="Calibri" w:eastAsia="Calibri" w:hAnsi="Calibri" w:cs="Calibri"/>
        </w:rPr>
      </w:pPr>
    </w:p>
    <w:p w14:paraId="57EE65E8" w14:textId="6E69B04C" w:rsidR="0D35DFB2" w:rsidRDefault="0D35DFB2" w:rsidP="6132664F">
      <w:pPr>
        <w:spacing w:after="0"/>
        <w:jc w:val="both"/>
        <w:rPr>
          <w:rFonts w:ascii="Calibri" w:eastAsia="Calibri" w:hAnsi="Calibri" w:cs="Calibri"/>
        </w:rPr>
      </w:pPr>
      <w:r w:rsidRPr="6132664F">
        <w:rPr>
          <w:rFonts w:ascii="Calibri" w:eastAsia="Calibri" w:hAnsi="Calibri" w:cs="Calibri"/>
        </w:rPr>
        <w:t>Qualitative analysis through visualizations showed that the model effectively captured overall trends and patterns in stock market indicators. However, the model faced challenges in accurately predicting specific local peaks and troughs, indicating potential areas for improvement in precise value prediction, especially during volatile market periods. The study highlights the necessity of continuous model monitoring and adaptation, especially considering the evolving nature of market dynamics that may affect the predictive performance.</w:t>
      </w:r>
    </w:p>
    <w:p w14:paraId="1D6113F6" w14:textId="3695CE82" w:rsidR="6132664F" w:rsidRDefault="6132664F" w:rsidP="6132664F">
      <w:pPr>
        <w:spacing w:after="0"/>
        <w:jc w:val="both"/>
        <w:rPr>
          <w:rFonts w:ascii="Calibri" w:eastAsia="Calibri" w:hAnsi="Calibri" w:cs="Calibri"/>
        </w:rPr>
      </w:pPr>
    </w:p>
    <w:p w14:paraId="474590E0" w14:textId="222F3CA0" w:rsidR="0D35DFB2" w:rsidRDefault="0D35DFB2" w:rsidP="6132664F">
      <w:pPr>
        <w:spacing w:after="0"/>
        <w:jc w:val="both"/>
        <w:rPr>
          <w:rFonts w:ascii="Calibri" w:eastAsia="Calibri" w:hAnsi="Calibri" w:cs="Calibri"/>
        </w:rPr>
      </w:pPr>
      <w:r w:rsidRPr="6132664F">
        <w:rPr>
          <w:rFonts w:ascii="Calibri" w:eastAsia="Calibri" w:hAnsi="Calibri" w:cs="Calibri"/>
        </w:rPr>
        <w:lastRenderedPageBreak/>
        <w:t xml:space="preserve">The number of past and future time steps used for forecasting were critical to the model’s output. The challenge </w:t>
      </w:r>
      <w:r w:rsidR="35D4C646" w:rsidRPr="529B0ED0">
        <w:rPr>
          <w:rFonts w:ascii="Calibri" w:eastAsia="Calibri" w:hAnsi="Calibri" w:cs="Calibri"/>
        </w:rPr>
        <w:t>lay</w:t>
      </w:r>
      <w:r w:rsidRPr="6132664F">
        <w:rPr>
          <w:rFonts w:ascii="Calibri" w:eastAsia="Calibri" w:hAnsi="Calibri" w:cs="Calibri"/>
        </w:rPr>
        <w:t xml:space="preserve"> in selecting robust values for these parameters to achieve accurate predictions. The findings stress the importance of evaluating the model's ability to generalize beyond the training data. Comprehensive testing of</w:t>
      </w:r>
      <w:r w:rsidR="55077EC6" w:rsidRPr="64CE7E56">
        <w:rPr>
          <w:rFonts w:ascii="Calibri" w:eastAsia="Calibri" w:hAnsi="Calibri" w:cs="Calibri"/>
        </w:rPr>
        <w:t xml:space="preserve"> </w:t>
      </w:r>
      <w:r w:rsidRPr="6132664F">
        <w:rPr>
          <w:rFonts w:ascii="Calibri" w:eastAsia="Calibri" w:hAnsi="Calibri" w:cs="Calibri"/>
        </w:rPr>
        <w:t xml:space="preserve">sample data is crucial to </w:t>
      </w:r>
      <w:r w:rsidR="6AA0C8B9" w:rsidRPr="64CE7E56">
        <w:rPr>
          <w:rFonts w:ascii="Calibri" w:eastAsia="Calibri" w:hAnsi="Calibri" w:cs="Calibri"/>
        </w:rPr>
        <w:t>find</w:t>
      </w:r>
      <w:r w:rsidRPr="6132664F">
        <w:rPr>
          <w:rFonts w:ascii="Calibri" w:eastAsia="Calibri" w:hAnsi="Calibri" w:cs="Calibri"/>
        </w:rPr>
        <w:t xml:space="preserve"> potential limitations and further model refinements.</w:t>
      </w:r>
    </w:p>
    <w:p w14:paraId="4D4948D9" w14:textId="5C121296" w:rsidR="2CBC450F" w:rsidRDefault="2CBC450F" w:rsidP="2CBC450F">
      <w:pPr>
        <w:spacing w:after="0"/>
        <w:jc w:val="both"/>
        <w:rPr>
          <w:rFonts w:ascii="Calibri" w:eastAsia="Calibri" w:hAnsi="Calibri" w:cs="Calibri"/>
        </w:rPr>
      </w:pPr>
    </w:p>
    <w:p w14:paraId="3AE9C0B1" w14:textId="3A597439" w:rsidR="00785EDA" w:rsidRDefault="000757AD" w:rsidP="00785EDA">
      <w:pPr>
        <w:pStyle w:val="Heading1"/>
      </w:pPr>
      <w:bookmarkStart w:id="108" w:name="_Toc165318620"/>
      <w:r>
        <w:t>Summary</w:t>
      </w:r>
      <w:bookmarkEnd w:id="108"/>
    </w:p>
    <w:p w14:paraId="22DE720D" w14:textId="2D15602D" w:rsidR="00DB04C3" w:rsidRDefault="00980267" w:rsidP="00193376">
      <w:pPr>
        <w:jc w:val="both"/>
      </w:pPr>
      <w:r>
        <w:t xml:space="preserve">This </w:t>
      </w:r>
      <w:r w:rsidR="6146D9B2">
        <w:t>project</w:t>
      </w:r>
      <w:r>
        <w:t>, titled</w:t>
      </w:r>
      <w:r w:rsidR="6146D9B2">
        <w:t xml:space="preserve"> </w:t>
      </w:r>
      <w:r>
        <w:t>“</w:t>
      </w:r>
      <w:r w:rsidR="6146D9B2">
        <w:t>Multivariate</w:t>
      </w:r>
      <w:r w:rsidR="1D87E231">
        <w:t xml:space="preserve"> Timeseries Forecasting with Generative AI</w:t>
      </w:r>
      <w:r>
        <w:t>”</w:t>
      </w:r>
      <w:r w:rsidR="7BC027F7">
        <w:t xml:space="preserve"> </w:t>
      </w:r>
      <w:r w:rsidR="00D10ED3">
        <w:t xml:space="preserve">focused on </w:t>
      </w:r>
      <w:r w:rsidR="1D87E231">
        <w:t>advanc</w:t>
      </w:r>
      <w:r w:rsidR="00D10ED3">
        <w:t>ing</w:t>
      </w:r>
      <w:r w:rsidR="1D87E231">
        <w:t xml:space="preserve"> forecasting capabilities </w:t>
      </w:r>
      <w:r w:rsidR="00D10ED3">
        <w:t xml:space="preserve">through the application of </w:t>
      </w:r>
      <w:r w:rsidR="1D87E231">
        <w:t>Transformer neural network architectures across various domains. Th</w:t>
      </w:r>
      <w:r w:rsidR="00BF5A0F">
        <w:t xml:space="preserve">ese </w:t>
      </w:r>
      <w:r w:rsidR="1D87E231">
        <w:t>model</w:t>
      </w:r>
      <w:r w:rsidR="00BF5A0F">
        <w:t>s</w:t>
      </w:r>
      <w:r w:rsidR="1D87E231">
        <w:t xml:space="preserve"> utilized the self-attention mechanisms </w:t>
      </w:r>
      <w:r w:rsidR="00437E33">
        <w:t xml:space="preserve">inherent in </w:t>
      </w:r>
      <w:r w:rsidR="1D87E231">
        <w:t>Transformers to effectively model complex dependencies and temporal sequences in multivariate time series data.</w:t>
      </w:r>
    </w:p>
    <w:p w14:paraId="284109E3" w14:textId="7CD69838" w:rsidR="30D87B94" w:rsidRDefault="00437E33" w:rsidP="00193376">
      <w:pPr>
        <w:jc w:val="both"/>
      </w:pPr>
      <w:r>
        <w:t xml:space="preserve">The primary objective was </w:t>
      </w:r>
      <w:r w:rsidR="055BEB7D">
        <w:t>to develop and evaluate a multivariate time series forecasting model using</w:t>
      </w:r>
      <w:r w:rsidR="3C641D94">
        <w:t xml:space="preserve"> </w:t>
      </w:r>
      <w:r w:rsidR="055BEB7D">
        <w:t>different datasets</w:t>
      </w:r>
      <w:r w:rsidR="005D07DC">
        <w:t>, including</w:t>
      </w:r>
      <w:r w:rsidR="055BEB7D">
        <w:t xml:space="preserve"> an influenza virus dataset and a stock market dataset with technical indicators. The influenza virus dataset contained variables such as age, virus weightage, total occupancy, and other </w:t>
      </w:r>
      <w:r w:rsidR="009B0700">
        <w:t xml:space="preserve">healthcare-related </w:t>
      </w:r>
      <w:r w:rsidR="055BEB7D">
        <w:t xml:space="preserve">factors. The stock market dataset </w:t>
      </w:r>
      <w:r w:rsidR="00D8563B">
        <w:t xml:space="preserve">was composed of </w:t>
      </w:r>
      <w:r w:rsidR="055BEB7D">
        <w:t>features like open, close, high, low, volume, and 55 technical indicators.</w:t>
      </w:r>
    </w:p>
    <w:p w14:paraId="08B4DB76" w14:textId="7098FAB6" w:rsidR="00890BDE" w:rsidRDefault="00D8563B" w:rsidP="00254D2C">
      <w:pPr>
        <w:jc w:val="both"/>
      </w:pPr>
      <w:r>
        <w:t xml:space="preserve">In the </w:t>
      </w:r>
      <w:r w:rsidR="00F55A56">
        <w:t xml:space="preserve">analysis </w:t>
      </w:r>
      <w:r>
        <w:t xml:space="preserve">of </w:t>
      </w:r>
      <w:r w:rsidR="055BEB7D">
        <w:t xml:space="preserve">the influenza virus dataset, the model achieved </w:t>
      </w:r>
      <w:r w:rsidR="00F55A56">
        <w:t xml:space="preserve">demonstrated </w:t>
      </w:r>
      <w:r w:rsidR="00D73F37">
        <w:t xml:space="preserve">effective </w:t>
      </w:r>
      <w:r w:rsidR="055BEB7D">
        <w:t xml:space="preserve">forecasting </w:t>
      </w:r>
      <w:r w:rsidR="00F55A56">
        <w:t xml:space="preserve">capabilities </w:t>
      </w:r>
      <w:r w:rsidR="055BEB7D">
        <w:t xml:space="preserve">for the 6 target variables. The </w:t>
      </w:r>
      <w:r w:rsidR="00D73F37">
        <w:t xml:space="preserve">convergence of the </w:t>
      </w:r>
      <w:r w:rsidR="055BEB7D">
        <w:t xml:space="preserve">training and validation loss curves </w:t>
      </w:r>
      <w:r w:rsidR="00D73F37">
        <w:t xml:space="preserve">suggested a </w:t>
      </w:r>
      <w:r w:rsidR="00B143A9">
        <w:t>robust model fit</w:t>
      </w:r>
      <w:r w:rsidR="055BEB7D">
        <w:t xml:space="preserve">. The final validation </w:t>
      </w:r>
      <w:r w:rsidR="00B143A9">
        <w:t xml:space="preserve">metrics, </w:t>
      </w:r>
      <w:r w:rsidR="055BEB7D">
        <w:t xml:space="preserve">mean squared error (MSE) </w:t>
      </w:r>
      <w:r w:rsidR="00B143A9">
        <w:t xml:space="preserve">of 0.362872 and </w:t>
      </w:r>
      <w:r w:rsidR="055BEB7D">
        <w:t xml:space="preserve">mean absolute error (MAE) </w:t>
      </w:r>
      <w:r w:rsidR="002B4DD7">
        <w:t xml:space="preserve">of </w:t>
      </w:r>
      <w:r w:rsidR="055BEB7D">
        <w:t xml:space="preserve">0.382886, </w:t>
      </w:r>
      <w:r w:rsidR="002B4DD7">
        <w:t xml:space="preserve">indicated </w:t>
      </w:r>
      <w:r w:rsidR="055BEB7D">
        <w:t>accurate predictions.</w:t>
      </w:r>
      <w:r w:rsidR="540A9E89">
        <w:t xml:space="preserve"> </w:t>
      </w:r>
      <w:r w:rsidR="004E0A50">
        <w:t xml:space="preserve">Due to </w:t>
      </w:r>
      <w:r w:rsidR="00FC5811">
        <w:t>the volatile</w:t>
      </w:r>
      <w:r w:rsidR="004E0A50">
        <w:t xml:space="preserve"> nature of stock data</w:t>
      </w:r>
      <w:r w:rsidR="005216DE">
        <w:t xml:space="preserve">, the model trained on the stock market dataset showed potential for determining short-period forecasting and </w:t>
      </w:r>
      <w:r w:rsidR="004E0A50">
        <w:t xml:space="preserve">possible </w:t>
      </w:r>
      <w:r w:rsidR="36A6515D">
        <w:t>future</w:t>
      </w:r>
      <w:r w:rsidR="004E0A50">
        <w:t xml:space="preserve"> </w:t>
      </w:r>
      <w:r w:rsidR="00254D2C">
        <w:t>trends</w:t>
      </w:r>
      <w:r w:rsidR="00AB632C">
        <w:t>. Comparative qualitative analysis between the performance of these two domains</w:t>
      </w:r>
      <w:r w:rsidR="00FC5811">
        <w:t xml:space="preserve"> revealed that the forecasting performance was more effective for healthcare data</w:t>
      </w:r>
      <w:r w:rsidR="00B84791">
        <w:t>set rather than for the stock marke</w:t>
      </w:r>
      <w:r w:rsidR="00254D2C">
        <w:t>t</w:t>
      </w:r>
      <w:r w:rsidR="00B84791">
        <w:t xml:space="preserve"> data. The</w:t>
      </w:r>
      <w:r w:rsidR="00254D2C">
        <w:t xml:space="preserve"> difference is</w:t>
      </w:r>
      <w:r w:rsidR="540A9E89">
        <w:t xml:space="preserve"> likely due to the inherent complexity and volatility of stock market data.</w:t>
      </w:r>
    </w:p>
    <w:p w14:paraId="0CF8E7C7" w14:textId="286DD6E5" w:rsidR="540A9E89" w:rsidRDefault="540A9E89" w:rsidP="00254D2C">
      <w:pPr>
        <w:jc w:val="both"/>
      </w:pPr>
      <w:r>
        <w:t xml:space="preserve">The findings suggest that the proposed multivariate time series forecasting approach is well-suited for </w:t>
      </w:r>
      <w:r w:rsidR="00466DDB">
        <w:t>applications in</w:t>
      </w:r>
      <w:r w:rsidR="00B45D78">
        <w:t xml:space="preserve"> which </w:t>
      </w:r>
      <w:r w:rsidR="00295384">
        <w:t>volatility</w:t>
      </w:r>
      <w:r w:rsidR="00B45D78">
        <w:t xml:space="preserve"> and unexpected values </w:t>
      </w:r>
      <w:r w:rsidR="00D64197">
        <w:t>occur infrequently</w:t>
      </w:r>
      <w:r w:rsidR="00E23455">
        <w:t xml:space="preserve">. </w:t>
      </w:r>
      <w:r w:rsidR="00F2491F">
        <w:t>For instance</w:t>
      </w:r>
      <w:r w:rsidR="00E23455">
        <w:t>, in healthcare</w:t>
      </w:r>
      <w:r w:rsidR="00F2491F">
        <w:t xml:space="preserve"> settings</w:t>
      </w:r>
      <w:r w:rsidR="00E23455">
        <w:t>,</w:t>
      </w:r>
      <w:r>
        <w:t xml:space="preserve"> accurate predictions of variables like occupancy and virus weightage are crucial for resource planning and disease </w:t>
      </w:r>
      <w:r w:rsidR="4CD63D11">
        <w:t>management. For</w:t>
      </w:r>
      <w:r>
        <w:t xml:space="preserve"> stock data forecasting, the model can be reliable for short-term trading strategies but may require further enhancements or the incorporation of additional relevant features to improve long-term forecasting accuracy.</w:t>
      </w:r>
    </w:p>
    <w:p w14:paraId="72CF9FDF" w14:textId="14CC7EF5" w:rsidR="00785EDA" w:rsidRDefault="00A42B88" w:rsidP="3E7F0787">
      <w:pPr>
        <w:pStyle w:val="Heading1"/>
        <w:rPr>
          <w:noProof/>
        </w:rPr>
      </w:pPr>
      <w:bookmarkStart w:id="109" w:name="_Toc165318621"/>
      <w:r w:rsidRPr="715E53AA">
        <w:rPr>
          <w:noProof/>
        </w:rPr>
        <w:t>Future Work</w:t>
      </w:r>
      <w:bookmarkEnd w:id="109"/>
    </w:p>
    <w:p w14:paraId="794AF4E0" w14:textId="3E40C52F" w:rsidR="54A83C3A" w:rsidRDefault="00855C19" w:rsidP="715E53AA">
      <w:pPr>
        <w:jc w:val="both"/>
      </w:pPr>
      <w:r>
        <w:t xml:space="preserve">There is a potential in developing </w:t>
      </w:r>
      <w:r w:rsidR="54A83C3A">
        <w:t xml:space="preserve">hybrid models that combine traditional time series forecasting methods with machine learning </w:t>
      </w:r>
      <w:r>
        <w:t xml:space="preserve">algorithms. This approach aims to </w:t>
      </w:r>
      <w:r w:rsidR="54A83C3A">
        <w:t xml:space="preserve">leverage the strengths of both </w:t>
      </w:r>
      <w:r w:rsidR="00B56644">
        <w:t>methods</w:t>
      </w:r>
      <w:r w:rsidR="003E50EA">
        <w:t xml:space="preserve">. Additionally, </w:t>
      </w:r>
      <w:r w:rsidR="54A83C3A">
        <w:t xml:space="preserve">extensive hyperparameter tuning and optimization </w:t>
      </w:r>
      <w:r w:rsidR="003E50EA">
        <w:t xml:space="preserve">pipeline </w:t>
      </w:r>
      <w:r w:rsidR="004176AB">
        <w:t xml:space="preserve">should be developed </w:t>
      </w:r>
      <w:r w:rsidR="54A83C3A">
        <w:t>to find the optimal model configuration, potentially leading to improved forecasting accuracy.</w:t>
      </w:r>
    </w:p>
    <w:p w14:paraId="0224237F" w14:textId="7723C67D" w:rsidR="00713BC8" w:rsidRDefault="00B56644" w:rsidP="00B40558">
      <w:pPr>
        <w:jc w:val="both"/>
      </w:pPr>
      <w:r>
        <w:t xml:space="preserve">Engaging </w:t>
      </w:r>
      <w:r w:rsidR="2E1EC199">
        <w:t xml:space="preserve">domain experts (e.g., healthcare professionals or financial analysts) </w:t>
      </w:r>
      <w:r w:rsidR="00695520">
        <w:t>in the modeling process is recommended</w:t>
      </w:r>
      <w:r w:rsidR="008652D5">
        <w:t>.</w:t>
      </w:r>
      <w:r w:rsidR="00695520">
        <w:t xml:space="preserve"> </w:t>
      </w:r>
      <w:r w:rsidR="008652D5">
        <w:t xml:space="preserve">Their </w:t>
      </w:r>
      <w:r w:rsidR="2E1EC199">
        <w:t xml:space="preserve">domain-specific knowledge and </w:t>
      </w:r>
      <w:r w:rsidR="00B40558">
        <w:t>constraints</w:t>
      </w:r>
      <w:r w:rsidR="2E1EC199">
        <w:t xml:space="preserve"> </w:t>
      </w:r>
      <w:r w:rsidR="00143091">
        <w:t xml:space="preserve">could be invaluable in enhancing </w:t>
      </w:r>
      <w:r w:rsidR="2E1EC199">
        <w:t>interpretab</w:t>
      </w:r>
      <w:r w:rsidR="00143091">
        <w:t>ility</w:t>
      </w:r>
      <w:r w:rsidR="2E1EC199">
        <w:t xml:space="preserve"> and </w:t>
      </w:r>
      <w:r w:rsidR="00713BC8">
        <w:t>reliability of the forecasting models</w:t>
      </w:r>
      <w:r w:rsidR="2E1EC199">
        <w:t>.</w:t>
      </w:r>
    </w:p>
    <w:p w14:paraId="3F726952" w14:textId="590D30E6" w:rsidR="00713BC8" w:rsidRDefault="00713BC8" w:rsidP="00713BC8">
      <w:pPr>
        <w:jc w:val="both"/>
      </w:pPr>
      <w:r>
        <w:t xml:space="preserve">Investigating the inclusion of additional data types, such as news </w:t>
      </w:r>
      <w:r w:rsidR="0024785D">
        <w:t xml:space="preserve">content, into </w:t>
      </w:r>
      <w:r>
        <w:t xml:space="preserve">the </w:t>
      </w:r>
      <w:r w:rsidR="0024785D">
        <w:t xml:space="preserve">forecasting model could </w:t>
      </w:r>
      <w:r w:rsidR="00B40558">
        <w:t>also be</w:t>
      </w:r>
      <w:r w:rsidR="0024785D">
        <w:t xml:space="preserve"> beneficial. This aim</w:t>
      </w:r>
      <w:r w:rsidR="00B40558">
        <w:t>s</w:t>
      </w:r>
      <w:r w:rsidR="0024785D">
        <w:t xml:space="preserve"> </w:t>
      </w:r>
      <w:r w:rsidR="00B40558">
        <w:t>to</w:t>
      </w:r>
      <w:r w:rsidR="0024785D">
        <w:t xml:space="preserve"> incorporate other </w:t>
      </w:r>
      <w:r>
        <w:t xml:space="preserve">influential attributes </w:t>
      </w:r>
      <w:r w:rsidR="00B40558">
        <w:t>that could reveal uncaptured trends in the forecasting pipeline</w:t>
      </w:r>
      <w:r>
        <w:t>.</w:t>
      </w:r>
    </w:p>
    <w:p w14:paraId="77564F3E" w14:textId="4BC4B364" w:rsidR="000A3B62" w:rsidRDefault="003F3521" w:rsidP="00CC70BC">
      <w:pPr>
        <w:jc w:val="both"/>
      </w:pPr>
      <w:r>
        <w:t xml:space="preserve">Additionally, </w:t>
      </w:r>
      <w:r w:rsidR="00CB1744">
        <w:t xml:space="preserve">implementing </w:t>
      </w:r>
      <w:r w:rsidR="000A3B62">
        <w:t xml:space="preserve">feature engineering techniques, such as feature interactions or dimensionality reduction </w:t>
      </w:r>
      <w:r w:rsidR="00193376">
        <w:t>methods before</w:t>
      </w:r>
      <w:r w:rsidR="00CB1744">
        <w:t xml:space="preserve"> the forecasting pipeline </w:t>
      </w:r>
      <w:r w:rsidR="00193376">
        <w:t xml:space="preserve">will be critical in </w:t>
      </w:r>
      <w:r w:rsidR="000A3B62">
        <w:t>captur</w:t>
      </w:r>
      <w:r w:rsidR="00193376">
        <w:t>ing</w:t>
      </w:r>
      <w:r w:rsidR="000A3B62">
        <w:t xml:space="preserve"> complex patterns </w:t>
      </w:r>
      <w:r w:rsidR="00193376">
        <w:t>within</w:t>
      </w:r>
      <w:r w:rsidR="000A3B62">
        <w:t xml:space="preserve"> the data.</w:t>
      </w:r>
    </w:p>
    <w:p w14:paraId="55FD1468" w14:textId="3C5B9535" w:rsidR="715E53AA" w:rsidRDefault="715E53AA" w:rsidP="715E53AA">
      <w:pPr>
        <w:jc w:val="both"/>
      </w:pPr>
    </w:p>
    <w:p w14:paraId="35DB0594" w14:textId="3F07C151" w:rsidR="715E53AA" w:rsidRDefault="715E53AA" w:rsidP="715E53AA">
      <w:pPr>
        <w:jc w:val="both"/>
      </w:pPr>
    </w:p>
    <w:p w14:paraId="213ABA2E" w14:textId="7C66CBD4" w:rsidR="715E53AA" w:rsidRDefault="715E53AA" w:rsidP="715E53AA">
      <w:pPr>
        <w:jc w:val="both"/>
      </w:pPr>
    </w:p>
    <w:p w14:paraId="489F3AE0" w14:textId="051895D9" w:rsidR="00DB04C3" w:rsidRDefault="00DB04C3" w:rsidP="00DB04C3"/>
    <w:p w14:paraId="0E3083E3" w14:textId="5D1649D0" w:rsidR="003A5710" w:rsidRDefault="003A5710" w:rsidP="00DB04C3"/>
    <w:p w14:paraId="3B1A8AC7" w14:textId="77777777" w:rsidR="00434B77" w:rsidRPr="00DB04C3" w:rsidRDefault="00434B77" w:rsidP="00DB04C3"/>
    <w:p w14:paraId="181FD5AF" w14:textId="77777777" w:rsidR="00434B77" w:rsidRDefault="00434B77" w:rsidP="00A42B88">
      <w:pPr>
        <w:pStyle w:val="ChapterTitle"/>
        <w:sectPr w:rsidR="00434B77" w:rsidSect="00B43C89">
          <w:type w:val="oddPage"/>
          <w:pgSz w:w="12240" w:h="15840" w:code="1"/>
          <w:pgMar w:top="720" w:right="1080" w:bottom="720" w:left="1080" w:header="706" w:footer="706" w:gutter="0"/>
          <w:cols w:space="851"/>
          <w:docGrid w:linePitch="360"/>
        </w:sectPr>
      </w:pPr>
    </w:p>
    <w:p w14:paraId="31645627" w14:textId="29EDB1EC" w:rsidR="000757AD" w:rsidRPr="00A42B88" w:rsidRDefault="00A42B88" w:rsidP="00A42B88">
      <w:pPr>
        <w:pStyle w:val="ChapterTitle"/>
      </w:pPr>
      <w:r w:rsidRPr="00A42B88">
        <w:lastRenderedPageBreak/>
        <w:t>Appendi</w:t>
      </w:r>
      <w:r>
        <w:t>x</w:t>
      </w:r>
    </w:p>
    <w:p w14:paraId="7A6D3581" w14:textId="5A997533" w:rsidR="00A600CA" w:rsidRDefault="00C402B9" w:rsidP="004B478A">
      <w:pPr>
        <w:pStyle w:val="SectionHeading"/>
      </w:pPr>
      <w:bookmarkStart w:id="110" w:name="_Toc165318622"/>
      <w:r>
        <w:t>Appendix A: Glossary</w:t>
      </w:r>
      <w:bookmarkEnd w:id="110"/>
    </w:p>
    <w:tbl>
      <w:tblPr>
        <w:tblStyle w:val="ListTable6Colorful-Accent6"/>
        <w:tblW w:w="0" w:type="auto"/>
        <w:tblLook w:val="04A0" w:firstRow="1" w:lastRow="0" w:firstColumn="1" w:lastColumn="0" w:noHBand="0" w:noVBand="1"/>
      </w:tblPr>
      <w:tblGrid>
        <w:gridCol w:w="2155"/>
        <w:gridCol w:w="7915"/>
      </w:tblGrid>
      <w:tr w:rsidR="004B478A" w14:paraId="29FB3E03" w14:textId="77777777" w:rsidTr="2D8BC78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5" w:type="dxa"/>
          </w:tcPr>
          <w:p w14:paraId="4F5CABDF" w14:textId="1D34F298" w:rsidR="004B478A" w:rsidRDefault="004B478A" w:rsidP="00C402B9">
            <w:r>
              <w:t>Term</w:t>
            </w:r>
          </w:p>
        </w:tc>
        <w:tc>
          <w:tcPr>
            <w:tcW w:w="7915" w:type="dxa"/>
          </w:tcPr>
          <w:p w14:paraId="313A7084" w14:textId="2EB7BD1C" w:rsidR="004B478A" w:rsidRDefault="004B478A" w:rsidP="00C402B9">
            <w:pPr>
              <w:cnfStyle w:val="100000000000" w:firstRow="1" w:lastRow="0" w:firstColumn="0" w:lastColumn="0" w:oddVBand="0" w:evenVBand="0" w:oddHBand="0" w:evenHBand="0" w:firstRowFirstColumn="0" w:firstRowLastColumn="0" w:lastRowFirstColumn="0" w:lastRowLastColumn="0"/>
            </w:pPr>
            <w:r>
              <w:t>Definition</w:t>
            </w:r>
          </w:p>
        </w:tc>
      </w:tr>
      <w:tr w:rsidR="60860B43" w14:paraId="6DA5DC23" w14:textId="77777777" w:rsidTr="2D8BC78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55" w:type="dxa"/>
          </w:tcPr>
          <w:p w14:paraId="3FF099BB" w14:textId="1BD49D4D" w:rsidR="16B4437C" w:rsidRDefault="16B4437C" w:rsidP="60860B43">
            <w:r>
              <w:t>AI (Artificial Intelligence)</w:t>
            </w:r>
          </w:p>
        </w:tc>
        <w:tc>
          <w:tcPr>
            <w:tcW w:w="7915" w:type="dxa"/>
          </w:tcPr>
          <w:p w14:paraId="4B277567" w14:textId="6C09D0FB" w:rsidR="71423A08" w:rsidRDefault="71423A08" w:rsidP="60860B43">
            <w:pPr>
              <w:cnfStyle w:val="000000100000" w:firstRow="0" w:lastRow="0" w:firstColumn="0" w:lastColumn="0" w:oddVBand="0" w:evenVBand="0" w:oddHBand="1" w:evenHBand="0" w:firstRowFirstColumn="0" w:firstRowLastColumn="0" w:lastRowFirstColumn="0" w:lastRowLastColumn="0"/>
            </w:pPr>
            <w:r>
              <w:t>Machines mimicking human thinking, including learning and problem-solving.</w:t>
            </w:r>
          </w:p>
        </w:tc>
      </w:tr>
      <w:tr w:rsidR="60860B43" w14:paraId="107FEF94" w14:textId="77777777" w:rsidTr="2D8BC78F">
        <w:trPr>
          <w:trHeight w:val="300"/>
        </w:trPr>
        <w:tc>
          <w:tcPr>
            <w:cnfStyle w:val="001000000000" w:firstRow="0" w:lastRow="0" w:firstColumn="1" w:lastColumn="0" w:oddVBand="0" w:evenVBand="0" w:oddHBand="0" w:evenHBand="0" w:firstRowFirstColumn="0" w:firstRowLastColumn="0" w:lastRowFirstColumn="0" w:lastRowLastColumn="0"/>
            <w:tcW w:w="2155" w:type="dxa"/>
          </w:tcPr>
          <w:p w14:paraId="122860E7" w14:textId="09AA512D" w:rsidR="2B9D085F" w:rsidRDefault="2B9D085F" w:rsidP="60860B43">
            <w:r>
              <w:t>AIOps (Artificial Intelligence for IT Operations)</w:t>
            </w:r>
          </w:p>
        </w:tc>
        <w:tc>
          <w:tcPr>
            <w:tcW w:w="7915" w:type="dxa"/>
          </w:tcPr>
          <w:p w14:paraId="1C8B10AF" w14:textId="24D23587" w:rsidR="0C7C2BD8" w:rsidRDefault="0C7C2BD8" w:rsidP="60860B43">
            <w:pPr>
              <w:cnfStyle w:val="000000000000" w:firstRow="0" w:lastRow="0" w:firstColumn="0" w:lastColumn="0" w:oddVBand="0" w:evenVBand="0" w:oddHBand="0" w:evenHBand="0" w:firstRowFirstColumn="0" w:firstRowLastColumn="0" w:lastRowFirstColumn="0" w:lastRowLastColumn="0"/>
            </w:pPr>
            <w:r>
              <w:t>AI and machine learning applied to automate and improve IT operations.</w:t>
            </w:r>
          </w:p>
        </w:tc>
      </w:tr>
      <w:tr w:rsidR="004B478A" w14:paraId="4CE3CC4B" w14:textId="77777777" w:rsidTr="2D8BC7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5" w:type="dxa"/>
          </w:tcPr>
          <w:p w14:paraId="556CA903" w14:textId="6A8631E0" w:rsidR="004B478A" w:rsidRDefault="469C1062" w:rsidP="00C402B9">
            <w:r>
              <w:t>Internet of Things (IoT)</w:t>
            </w:r>
          </w:p>
        </w:tc>
        <w:tc>
          <w:tcPr>
            <w:tcW w:w="7915" w:type="dxa"/>
          </w:tcPr>
          <w:p w14:paraId="1C627121" w14:textId="787676B6" w:rsidR="004B478A" w:rsidRDefault="5CC47B68" w:rsidP="00C402B9">
            <w:pPr>
              <w:cnfStyle w:val="000000100000" w:firstRow="0" w:lastRow="0" w:firstColumn="0" w:lastColumn="0" w:oddVBand="0" w:evenVBand="0" w:oddHBand="1" w:evenHBand="0" w:firstRowFirstColumn="0" w:firstRowLastColumn="0" w:lastRowFirstColumn="0" w:lastRowLastColumn="0"/>
            </w:pPr>
            <w:r>
              <w:t>A statistical model for analyzing and forecasting time series, ideal for single-variable data.</w:t>
            </w:r>
          </w:p>
        </w:tc>
      </w:tr>
      <w:tr w:rsidR="60860B43" w14:paraId="27D2CA2C" w14:textId="77777777" w:rsidTr="2D8BC78F">
        <w:trPr>
          <w:trHeight w:val="300"/>
        </w:trPr>
        <w:tc>
          <w:tcPr>
            <w:cnfStyle w:val="001000000000" w:firstRow="0" w:lastRow="0" w:firstColumn="1" w:lastColumn="0" w:oddVBand="0" w:evenVBand="0" w:oddHBand="0" w:evenHBand="0" w:firstRowFirstColumn="0" w:firstRowLastColumn="0" w:lastRowFirstColumn="0" w:lastRowLastColumn="0"/>
            <w:tcW w:w="2155" w:type="dxa"/>
          </w:tcPr>
          <w:p w14:paraId="2C5C0B02" w14:textId="15D72049" w:rsidR="53733315" w:rsidRDefault="53733315" w:rsidP="60860B43">
            <w:r>
              <w:t>CNN (Convolutional Neural Network)</w:t>
            </w:r>
          </w:p>
        </w:tc>
        <w:tc>
          <w:tcPr>
            <w:tcW w:w="7915" w:type="dxa"/>
          </w:tcPr>
          <w:p w14:paraId="4D9F15A9" w14:textId="0C27830C" w:rsidR="5A62C29A" w:rsidRDefault="1EBAACDA" w:rsidP="60860B43">
            <w:pPr>
              <w:cnfStyle w:val="000000000000" w:firstRow="0" w:lastRow="0" w:firstColumn="0" w:lastColumn="0" w:oddVBand="0" w:evenVBand="0" w:oddHBand="0" w:evenHBand="0" w:firstRowFirstColumn="0" w:firstRowLastColumn="0" w:lastRowFirstColumn="0" w:lastRowLastColumn="0"/>
            </w:pPr>
            <w:r>
              <w:t xml:space="preserve">Deep neural networks </w:t>
            </w:r>
            <w:bookmarkStart w:id="111" w:name="_Int_C72MkBGH"/>
            <w:r w:rsidR="1137A7E1">
              <w:t>are best</w:t>
            </w:r>
            <w:bookmarkEnd w:id="111"/>
            <w:r>
              <w:t xml:space="preserve"> for image analysis, recognized for pattern recognition.</w:t>
            </w:r>
          </w:p>
        </w:tc>
      </w:tr>
      <w:tr w:rsidR="60860B43" w14:paraId="287E32C9" w14:textId="77777777" w:rsidTr="2D8BC78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55" w:type="dxa"/>
          </w:tcPr>
          <w:p w14:paraId="3678B3A8" w14:textId="5D18A501" w:rsidR="2B9D085F" w:rsidRDefault="2B9D085F" w:rsidP="60860B43">
            <w:r>
              <w:t>ECG (Electrocardiogram)</w:t>
            </w:r>
          </w:p>
        </w:tc>
        <w:tc>
          <w:tcPr>
            <w:tcW w:w="7915" w:type="dxa"/>
          </w:tcPr>
          <w:p w14:paraId="0745CF9F" w14:textId="7B79F75B" w:rsidR="3D24249F" w:rsidRDefault="3D24249F" w:rsidP="60860B43">
            <w:pPr>
              <w:cnfStyle w:val="000000100000" w:firstRow="0" w:lastRow="0" w:firstColumn="0" w:lastColumn="0" w:oddVBand="0" w:evenVBand="0" w:oddHBand="1" w:evenHBand="0" w:firstRowFirstColumn="0" w:firstRowLastColumn="0" w:lastRowFirstColumn="0" w:lastRowLastColumn="0"/>
            </w:pPr>
            <w:r>
              <w:t>A test to check the heart's electrical activity and health, useful for detecting cardiac issues.</w:t>
            </w:r>
          </w:p>
        </w:tc>
      </w:tr>
      <w:tr w:rsidR="2D8BC78F" w14:paraId="2E25845B" w14:textId="77777777" w:rsidTr="2D8BC78F">
        <w:trPr>
          <w:trHeight w:val="300"/>
        </w:trPr>
        <w:tc>
          <w:tcPr>
            <w:cnfStyle w:val="001000000000" w:firstRow="0" w:lastRow="0" w:firstColumn="1" w:lastColumn="0" w:oddVBand="0" w:evenVBand="0" w:oddHBand="0" w:evenHBand="0" w:firstRowFirstColumn="0" w:firstRowLastColumn="0" w:lastRowFirstColumn="0" w:lastRowLastColumn="0"/>
            <w:tcW w:w="2155" w:type="dxa"/>
          </w:tcPr>
          <w:p w14:paraId="703A8686" w14:textId="4A580B53" w:rsidR="19779B11" w:rsidRDefault="19779B11" w:rsidP="2D8BC78F">
            <w:r>
              <w:t>Fin GAN</w:t>
            </w:r>
          </w:p>
        </w:tc>
        <w:tc>
          <w:tcPr>
            <w:tcW w:w="7915" w:type="dxa"/>
          </w:tcPr>
          <w:p w14:paraId="72249279" w14:textId="48879BB3" w:rsidR="19779B11" w:rsidRDefault="19779B11" w:rsidP="2D8BC78F">
            <w:pPr>
              <w:cnfStyle w:val="000000000000" w:firstRow="0" w:lastRow="0" w:firstColumn="0" w:lastColumn="0" w:oddVBand="0" w:evenVBand="0" w:oddHBand="0" w:evenHBand="0" w:firstRowFirstColumn="0" w:firstRowLastColumn="0" w:lastRowFirstColumn="0" w:lastRowLastColumn="0"/>
            </w:pPr>
            <w:r>
              <w:t>A pipeline focuses on probabilistic forecasting and introduces a novel economics-driven loss function, repositioning GANs for classification tasks and enabling comprehensive conditional probability distributions for price returns.</w:t>
            </w:r>
          </w:p>
        </w:tc>
      </w:tr>
      <w:tr w:rsidR="60860B43" w14:paraId="7BE8B7D5" w14:textId="77777777" w:rsidTr="2D8BC78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55" w:type="dxa"/>
          </w:tcPr>
          <w:p w14:paraId="519FCB43" w14:textId="6973501E" w:rsidR="53733315" w:rsidRDefault="53733315" w:rsidP="60860B43">
            <w:r>
              <w:t>GAN (Generative Adversarial Network)</w:t>
            </w:r>
          </w:p>
        </w:tc>
        <w:tc>
          <w:tcPr>
            <w:tcW w:w="7915" w:type="dxa"/>
          </w:tcPr>
          <w:p w14:paraId="69A61C33" w14:textId="623438D5" w:rsidR="7A50CCEF" w:rsidRDefault="7A50CCEF" w:rsidP="60860B43">
            <w:pPr>
              <w:cnfStyle w:val="000000100000" w:firstRow="0" w:lastRow="0" w:firstColumn="0" w:lastColumn="0" w:oddVBand="0" w:evenVBand="0" w:oddHBand="1" w:evenHBand="0" w:firstRowFirstColumn="0" w:firstRowLastColumn="0" w:lastRowFirstColumn="0" w:lastRowLastColumn="0"/>
            </w:pPr>
            <w:r>
              <w:t>A machine learning setup where two neural networks compete, commonly used in unsupervised learning.</w:t>
            </w:r>
          </w:p>
        </w:tc>
      </w:tr>
      <w:tr w:rsidR="60860B43" w14:paraId="18568A51" w14:textId="77777777" w:rsidTr="2D8BC78F">
        <w:trPr>
          <w:trHeight w:val="300"/>
        </w:trPr>
        <w:tc>
          <w:tcPr>
            <w:cnfStyle w:val="001000000000" w:firstRow="0" w:lastRow="0" w:firstColumn="1" w:lastColumn="0" w:oddVBand="0" w:evenVBand="0" w:oddHBand="0" w:evenHBand="0" w:firstRowFirstColumn="0" w:firstRowLastColumn="0" w:lastRowFirstColumn="0" w:lastRowLastColumn="0"/>
            <w:tcW w:w="2155" w:type="dxa"/>
          </w:tcPr>
          <w:p w14:paraId="38B278F4" w14:textId="5D6EC938" w:rsidR="53733315" w:rsidRDefault="53733315" w:rsidP="60860B43">
            <w:r>
              <w:t>GDP (Gross Domestic Product)</w:t>
            </w:r>
          </w:p>
        </w:tc>
        <w:tc>
          <w:tcPr>
            <w:tcW w:w="7915" w:type="dxa"/>
          </w:tcPr>
          <w:p w14:paraId="0B72DBE7" w14:textId="4149B5D9" w:rsidR="5C9528F7" w:rsidRDefault="44A9265D" w:rsidP="60860B43">
            <w:pPr>
              <w:cnfStyle w:val="000000000000" w:firstRow="0" w:lastRow="0" w:firstColumn="0" w:lastColumn="0" w:oddVBand="0" w:evenVBand="0" w:oddHBand="0" w:evenHBand="0" w:firstRowFirstColumn="0" w:firstRowLastColumn="0" w:lastRowFirstColumn="0" w:lastRowLastColumn="0"/>
            </w:pPr>
            <w:r>
              <w:t xml:space="preserve">The total value of goods and services produced in a </w:t>
            </w:r>
            <w:bookmarkStart w:id="112" w:name="_Int_2yYwA8yy"/>
            <w:r w:rsidR="6F45A381">
              <w:t>country</w:t>
            </w:r>
            <w:bookmarkEnd w:id="112"/>
            <w:r>
              <w:t xml:space="preserve"> </w:t>
            </w:r>
            <w:bookmarkStart w:id="113" w:name="_Int_wBEixyZS"/>
            <w:r w:rsidR="0C7D12C1">
              <w:t>indicates</w:t>
            </w:r>
            <w:bookmarkEnd w:id="113"/>
            <w:r>
              <w:t xml:space="preserve"> economic health.</w:t>
            </w:r>
          </w:p>
        </w:tc>
      </w:tr>
      <w:tr w:rsidR="60860B43" w14:paraId="31ACC04C" w14:textId="77777777" w:rsidTr="2D8BC7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5" w:type="dxa"/>
          </w:tcPr>
          <w:p w14:paraId="1C217D69" w14:textId="7E00707A" w:rsidR="20470885" w:rsidRDefault="20470885">
            <w:r>
              <w:t>Generative AI</w:t>
            </w:r>
          </w:p>
        </w:tc>
        <w:tc>
          <w:tcPr>
            <w:tcW w:w="7915" w:type="dxa"/>
          </w:tcPr>
          <w:p w14:paraId="1C662C4A" w14:textId="28818E90" w:rsidR="632D18D9" w:rsidRDefault="632D18D9">
            <w:pPr>
              <w:cnfStyle w:val="000000100000" w:firstRow="0" w:lastRow="0" w:firstColumn="0" w:lastColumn="0" w:oddVBand="0" w:evenVBand="0" w:oddHBand="1" w:evenHBand="0" w:firstRowFirstColumn="0" w:firstRowLastColumn="0" w:lastRowFirstColumn="0" w:lastRowLastColumn="0"/>
            </w:pPr>
            <w:r>
              <w:t>AI that creates new data and results, not just categorizing existing information.</w:t>
            </w:r>
          </w:p>
        </w:tc>
      </w:tr>
      <w:tr w:rsidR="003B3D92" w14:paraId="7AB3EF49" w14:textId="77777777" w:rsidTr="2D8BC78F">
        <w:tc>
          <w:tcPr>
            <w:cnfStyle w:val="001000000000" w:firstRow="0" w:lastRow="0" w:firstColumn="1" w:lastColumn="0" w:oddVBand="0" w:evenVBand="0" w:oddHBand="0" w:evenHBand="0" w:firstRowFirstColumn="0" w:firstRowLastColumn="0" w:lastRowFirstColumn="0" w:lastRowLastColumn="0"/>
            <w:tcW w:w="2155" w:type="dxa"/>
          </w:tcPr>
          <w:p w14:paraId="5A21345C" w14:textId="7E00707A" w:rsidR="004B478A" w:rsidRDefault="469C1062" w:rsidP="00C402B9">
            <w:r>
              <w:t>Generative AI</w:t>
            </w:r>
          </w:p>
        </w:tc>
        <w:tc>
          <w:tcPr>
            <w:tcW w:w="7915" w:type="dxa"/>
          </w:tcPr>
          <w:p w14:paraId="449CC2A3" w14:textId="69A8B49D" w:rsidR="004B478A" w:rsidRDefault="587EC29D" w:rsidP="00C402B9">
            <w:pPr>
              <w:cnfStyle w:val="000000000000" w:firstRow="0" w:lastRow="0" w:firstColumn="0" w:lastColumn="0" w:oddVBand="0" w:evenVBand="0" w:oddHBand="0" w:evenHBand="0" w:firstRowFirstColumn="0" w:firstRowLastColumn="0" w:lastRowFirstColumn="0" w:lastRowLastColumn="0"/>
            </w:pPr>
            <w:r>
              <w:t>A network of devices connected via sensors and software, sharing data over the internet.</w:t>
            </w:r>
          </w:p>
        </w:tc>
      </w:tr>
      <w:tr w:rsidR="2D8BC78F" w14:paraId="27924FCE" w14:textId="77777777" w:rsidTr="2D8BC78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55" w:type="dxa"/>
          </w:tcPr>
          <w:p w14:paraId="29CB19A9" w14:textId="2326F5BE" w:rsidR="54E03546" w:rsidRDefault="54E03546" w:rsidP="2D8BC78F">
            <w:r>
              <w:t>Index GAN</w:t>
            </w:r>
          </w:p>
        </w:tc>
        <w:tc>
          <w:tcPr>
            <w:tcW w:w="7915" w:type="dxa"/>
          </w:tcPr>
          <w:p w14:paraId="5770977A" w14:textId="48E10666" w:rsidR="54E03546" w:rsidRDefault="54E03546" w:rsidP="2D8BC78F">
            <w:pPr>
              <w:cnfStyle w:val="000000100000" w:firstRow="0" w:lastRow="0" w:firstColumn="0" w:lastColumn="0" w:oddVBand="0" w:evenVBand="0" w:oddHBand="1" w:evenHBand="0" w:firstRowFirstColumn="0" w:firstRowLastColumn="0" w:lastRowFirstColumn="0" w:lastRowLastColumn="0"/>
            </w:pPr>
            <w:r>
              <w:t xml:space="preserve">The platform for integrating financial domain knowledge, news context, and a multi-step attentive seq2seq learning network, which operates within a Wasserstein GAN framework, uniquely incorporates market sentiment and news analysis, reflecting the stock market's inherent characteristics and demonstrating enhanced predictive performance in real-world indices. </w:t>
            </w:r>
          </w:p>
        </w:tc>
      </w:tr>
      <w:tr w:rsidR="60860B43" w14:paraId="0F44EBA3" w14:textId="77777777" w:rsidTr="2D8BC78F">
        <w:trPr>
          <w:trHeight w:val="300"/>
        </w:trPr>
        <w:tc>
          <w:tcPr>
            <w:cnfStyle w:val="001000000000" w:firstRow="0" w:lastRow="0" w:firstColumn="1" w:lastColumn="0" w:oddVBand="0" w:evenVBand="0" w:oddHBand="0" w:evenHBand="0" w:firstRowFirstColumn="0" w:firstRowLastColumn="0" w:lastRowFirstColumn="0" w:lastRowLastColumn="0"/>
            <w:tcW w:w="2155" w:type="dxa"/>
          </w:tcPr>
          <w:p w14:paraId="672808D9" w14:textId="2892AC5E" w:rsidR="53733315" w:rsidRDefault="53733315" w:rsidP="60860B43">
            <w:r>
              <w:t>LSTM (Long Short-Term Memory)</w:t>
            </w:r>
          </w:p>
        </w:tc>
        <w:tc>
          <w:tcPr>
            <w:tcW w:w="7915" w:type="dxa"/>
          </w:tcPr>
          <w:p w14:paraId="63D01F03" w14:textId="53E499AC" w:rsidR="44CFE41D" w:rsidRDefault="44CFE41D" w:rsidP="60860B43">
            <w:pPr>
              <w:cnfStyle w:val="000000000000" w:firstRow="0" w:lastRow="0" w:firstColumn="0" w:lastColumn="0" w:oddVBand="0" w:evenVBand="0" w:oddHBand="0" w:evenHBand="0" w:firstRowFirstColumn="0" w:firstRowLastColumn="0" w:lastRowFirstColumn="0" w:lastRowLastColumn="0"/>
            </w:pPr>
            <w:r>
              <w:t>A type of RNN effective in learning from long-term data, crucial for time series analysis.</w:t>
            </w:r>
          </w:p>
        </w:tc>
      </w:tr>
      <w:tr w:rsidR="60860B43" w14:paraId="796735CE" w14:textId="77777777" w:rsidTr="2D8BC78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55" w:type="dxa"/>
          </w:tcPr>
          <w:p w14:paraId="4A3D79D6" w14:textId="1D7D7111" w:rsidR="53733315" w:rsidRDefault="53733315" w:rsidP="60860B43">
            <w:r>
              <w:t>MLP (Multi-Layer Perceptron)</w:t>
            </w:r>
          </w:p>
        </w:tc>
        <w:tc>
          <w:tcPr>
            <w:tcW w:w="7915" w:type="dxa"/>
          </w:tcPr>
          <w:p w14:paraId="74685B2C" w14:textId="411A5E56" w:rsidR="6AA59B27" w:rsidRDefault="6AA59B27" w:rsidP="60860B43">
            <w:pPr>
              <w:cnfStyle w:val="000000100000" w:firstRow="0" w:lastRow="0" w:firstColumn="0" w:lastColumn="0" w:oddVBand="0" w:evenVBand="0" w:oddHBand="1" w:evenHBand="0" w:firstRowFirstColumn="0" w:firstRowLastColumn="0" w:lastRowFirstColumn="0" w:lastRowLastColumn="0"/>
            </w:pPr>
            <w:r>
              <w:t>A neural network with multiple layers, using backpropagation for training.</w:t>
            </w:r>
          </w:p>
        </w:tc>
      </w:tr>
      <w:tr w:rsidR="60860B43" w14:paraId="21A3BCA9" w14:textId="77777777" w:rsidTr="2D8BC78F">
        <w:trPr>
          <w:trHeight w:val="300"/>
        </w:trPr>
        <w:tc>
          <w:tcPr>
            <w:cnfStyle w:val="001000000000" w:firstRow="0" w:lastRow="0" w:firstColumn="1" w:lastColumn="0" w:oddVBand="0" w:evenVBand="0" w:oddHBand="0" w:evenHBand="0" w:firstRowFirstColumn="0" w:firstRowLastColumn="0" w:lastRowFirstColumn="0" w:lastRowLastColumn="0"/>
            <w:tcW w:w="2155" w:type="dxa"/>
          </w:tcPr>
          <w:p w14:paraId="42537DE6" w14:textId="13724CA1" w:rsidR="2B9D085F" w:rsidRDefault="2B9D085F" w:rsidP="60860B43">
            <w:r>
              <w:t>MTS (Multivariate Time Series)</w:t>
            </w:r>
          </w:p>
        </w:tc>
        <w:tc>
          <w:tcPr>
            <w:tcW w:w="7915" w:type="dxa"/>
          </w:tcPr>
          <w:p w14:paraId="11785737" w14:textId="46B3FE97" w:rsidR="2EB0A8D7" w:rsidRDefault="2EB0A8D7" w:rsidP="60860B43">
            <w:pPr>
              <w:cnfStyle w:val="000000000000" w:firstRow="0" w:lastRow="0" w:firstColumn="0" w:lastColumn="0" w:oddVBand="0" w:evenVBand="0" w:oddHBand="0" w:evenHBand="0" w:firstRowFirstColumn="0" w:firstRowLastColumn="0" w:lastRowFirstColumn="0" w:lastRowLastColumn="0"/>
            </w:pPr>
            <w:r>
              <w:t>Data sequences over time involving several related variables, used in complex forecasting.</w:t>
            </w:r>
          </w:p>
        </w:tc>
      </w:tr>
      <w:tr w:rsidR="60860B43" w14:paraId="41B69E6C" w14:textId="77777777" w:rsidTr="2D8BC7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5" w:type="dxa"/>
          </w:tcPr>
          <w:p w14:paraId="48F6F9FD" w14:textId="3CE8DE65" w:rsidR="7FAA2622" w:rsidRDefault="7FAA2622">
            <w:r>
              <w:t>Predictive Modeling</w:t>
            </w:r>
          </w:p>
        </w:tc>
        <w:tc>
          <w:tcPr>
            <w:tcW w:w="7915" w:type="dxa"/>
          </w:tcPr>
          <w:p w14:paraId="06A447C3" w14:textId="3F805C3C" w:rsidR="6009D5EC" w:rsidRDefault="6009D5EC" w:rsidP="60860B43">
            <w:pPr>
              <w:spacing w:line="259" w:lineRule="auto"/>
              <w:cnfStyle w:val="000000100000" w:firstRow="0" w:lastRow="0" w:firstColumn="0" w:lastColumn="0" w:oddVBand="0" w:evenVBand="0" w:oddHBand="1" w:evenHBand="0" w:firstRowFirstColumn="0" w:firstRowLastColumn="0" w:lastRowFirstColumn="0" w:lastRowLastColumn="0"/>
            </w:pPr>
            <w:r>
              <w:t>Using statistical and machine learning methods to forecast future events based on past data.</w:t>
            </w:r>
          </w:p>
        </w:tc>
      </w:tr>
      <w:tr w:rsidR="60860B43" w14:paraId="58F0F889" w14:textId="77777777" w:rsidTr="2D8BC78F">
        <w:tc>
          <w:tcPr>
            <w:cnfStyle w:val="001000000000" w:firstRow="0" w:lastRow="0" w:firstColumn="1" w:lastColumn="0" w:oddVBand="0" w:evenVBand="0" w:oddHBand="0" w:evenHBand="0" w:firstRowFirstColumn="0" w:firstRowLastColumn="0" w:lastRowFirstColumn="0" w:lastRowLastColumn="0"/>
            <w:tcW w:w="2155" w:type="dxa"/>
          </w:tcPr>
          <w:p w14:paraId="261FAFF6" w14:textId="2F6D4279" w:rsidR="53733315" w:rsidRDefault="53733315">
            <w:r>
              <w:t>RNN (Recurrent Neural Network)</w:t>
            </w:r>
          </w:p>
        </w:tc>
        <w:tc>
          <w:tcPr>
            <w:tcW w:w="7915" w:type="dxa"/>
          </w:tcPr>
          <w:p w14:paraId="57B3470B" w14:textId="49121489" w:rsidR="4A13E6EB" w:rsidRDefault="4A13E6EB" w:rsidP="60860B43">
            <w:pPr>
              <w:spacing w:line="259" w:lineRule="auto"/>
              <w:cnfStyle w:val="000000000000" w:firstRow="0" w:lastRow="0" w:firstColumn="0" w:lastColumn="0" w:oddVBand="0" w:evenVBand="0" w:oddHBand="0" w:evenHBand="0" w:firstRowFirstColumn="0" w:firstRowLastColumn="0" w:lastRowFirstColumn="0" w:lastRowLastColumn="0"/>
            </w:pPr>
            <w:r>
              <w:t>A neural network where data flows through time-sequenced nodes, ideal for language and speech tasks.</w:t>
            </w:r>
          </w:p>
        </w:tc>
      </w:tr>
      <w:tr w:rsidR="003B3D92" w14:paraId="31788F32" w14:textId="77777777" w:rsidTr="2D8BC7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5" w:type="dxa"/>
          </w:tcPr>
          <w:p w14:paraId="1FA811EA" w14:textId="3CE8DE65" w:rsidR="004B478A" w:rsidRDefault="4A41BC6D" w:rsidP="00C402B9">
            <w:r>
              <w:t>Predictive Modeling</w:t>
            </w:r>
          </w:p>
        </w:tc>
        <w:tc>
          <w:tcPr>
            <w:tcW w:w="7915" w:type="dxa"/>
          </w:tcPr>
          <w:p w14:paraId="7F6B2B01" w14:textId="413D5559" w:rsidR="004B478A" w:rsidRDefault="3F5C4885" w:rsidP="00C402B9">
            <w:pPr>
              <w:cnfStyle w:val="000000100000" w:firstRow="0" w:lastRow="0" w:firstColumn="0" w:lastColumn="0" w:oddVBand="0" w:evenVBand="0" w:oddHBand="1" w:evenHBand="0" w:firstRowFirstColumn="0" w:firstRowLastColumn="0" w:lastRowFirstColumn="0" w:lastRowLastColumn="0"/>
            </w:pPr>
            <w:r>
              <w:t>Analyzing ordered data points to spot trends and predict future values.</w:t>
            </w:r>
          </w:p>
        </w:tc>
      </w:tr>
      <w:tr w:rsidR="60860B43" w14:paraId="5DE2FA29" w14:textId="77777777" w:rsidTr="2D8BC78F">
        <w:trPr>
          <w:trHeight w:val="300"/>
        </w:trPr>
        <w:tc>
          <w:tcPr>
            <w:cnfStyle w:val="001000000000" w:firstRow="0" w:lastRow="0" w:firstColumn="1" w:lastColumn="0" w:oddVBand="0" w:evenVBand="0" w:oddHBand="0" w:evenHBand="0" w:firstRowFirstColumn="0" w:firstRowLastColumn="0" w:lastRowFirstColumn="0" w:lastRowLastColumn="0"/>
            <w:tcW w:w="2155" w:type="dxa"/>
          </w:tcPr>
          <w:p w14:paraId="4A66C7CA" w14:textId="22EB8BEB" w:rsidR="53733315" w:rsidRDefault="53733315" w:rsidP="60860B43">
            <w:r>
              <w:t>VAE (Variational Autoencoders)</w:t>
            </w:r>
          </w:p>
        </w:tc>
        <w:tc>
          <w:tcPr>
            <w:tcW w:w="7915" w:type="dxa"/>
          </w:tcPr>
          <w:p w14:paraId="6BFC9446" w14:textId="169BA26C" w:rsidR="2AF7B5C4" w:rsidRDefault="627590BD" w:rsidP="60860B43">
            <w:pPr>
              <w:cnfStyle w:val="000000000000" w:firstRow="0" w:lastRow="0" w:firstColumn="0" w:lastColumn="0" w:oddVBand="0" w:evenVBand="0" w:oddHBand="0" w:evenHBand="0" w:firstRowFirstColumn="0" w:firstRowLastColumn="0" w:lastRowFirstColumn="0" w:lastRowLastColumn="0"/>
            </w:pPr>
            <w:bookmarkStart w:id="114" w:name="_Int_TQd7My3K"/>
            <w:r>
              <w:t>Autoencoders</w:t>
            </w:r>
            <w:bookmarkEnd w:id="114"/>
            <w:r w:rsidR="3E575146">
              <w:t xml:space="preserve"> handle data in a probabilistic way, often in </w:t>
            </w:r>
            <w:r w:rsidR="55CDE9C4">
              <w:t>image</w:t>
            </w:r>
            <w:r w:rsidR="3E575146">
              <w:t xml:space="preserve"> processing.</w:t>
            </w:r>
          </w:p>
        </w:tc>
      </w:tr>
    </w:tbl>
    <w:p w14:paraId="0ADEF7DC" w14:textId="7B6015E4" w:rsidR="00A600CA" w:rsidRDefault="00F37A7D" w:rsidP="00F37A7D">
      <w:pPr>
        <w:pStyle w:val="Caption"/>
      </w:pPr>
      <w:bookmarkStart w:id="115" w:name="_Toc135641683"/>
      <w:bookmarkStart w:id="116" w:name="_Toc165330024"/>
      <w:r>
        <w:t xml:space="preserve">Table </w:t>
      </w:r>
      <w:r w:rsidRPr="7F3E8C6A">
        <w:rPr>
          <w:color w:val="2B579A"/>
        </w:rPr>
        <w:fldChar w:fldCharType="begin"/>
      </w:r>
      <w:r>
        <w:instrText>SEQ Table \* ARABIC</w:instrText>
      </w:r>
      <w:r w:rsidRPr="7F3E8C6A">
        <w:rPr>
          <w:color w:val="2B579A"/>
        </w:rPr>
        <w:fldChar w:fldCharType="separate"/>
      </w:r>
      <w:r w:rsidRPr="7F3E8C6A">
        <w:rPr>
          <w:color w:val="2B579A"/>
        </w:rPr>
        <w:fldChar w:fldCharType="end"/>
      </w:r>
      <w:r>
        <w:t>: Glossary Table</w:t>
      </w:r>
      <w:bookmarkEnd w:id="115"/>
      <w:bookmarkEnd w:id="116"/>
    </w:p>
    <w:p w14:paraId="15B9A146" w14:textId="1B5D5186" w:rsidR="00A42B88" w:rsidRDefault="00A12EDF" w:rsidP="00F85F38">
      <w:pPr>
        <w:pStyle w:val="SectionHeading"/>
      </w:pPr>
      <w:bookmarkStart w:id="117" w:name="_Toc165318623"/>
      <w:r>
        <w:lastRenderedPageBreak/>
        <w:t xml:space="preserve">Appendix </w:t>
      </w:r>
      <w:r w:rsidR="00A600CA">
        <w:t>B</w:t>
      </w:r>
      <w:r>
        <w:t xml:space="preserve">: </w:t>
      </w:r>
      <w:r w:rsidR="00E85557">
        <w:t>GitHub Repository</w:t>
      </w:r>
      <w:bookmarkEnd w:id="117"/>
    </w:p>
    <w:p w14:paraId="636EC67E" w14:textId="2BDEC477" w:rsidR="00E85557" w:rsidRDefault="008D0122" w:rsidP="00573ACD">
      <w:pPr>
        <w:pStyle w:val="SectionSubheading"/>
      </w:pPr>
      <w:bookmarkStart w:id="118" w:name="_Toc165318624"/>
      <w:r>
        <w:t>Overview</w:t>
      </w:r>
      <w:bookmarkEnd w:id="118"/>
    </w:p>
    <w:p w14:paraId="6C48F2D0" w14:textId="5865D0C9" w:rsidR="132235E3" w:rsidRDefault="132235E3" w:rsidP="2E87CB91">
      <w:pPr>
        <w:jc w:val="both"/>
      </w:pPr>
      <w:r>
        <w:t>There is a need to predict future values to pursue critical, cost-effective paths in business operations or in providing safety impacting tools for government agencies. Multivariate time series forecasting faces the challenge of analyzing complex and interrelated data. However, limited datasets create obstacles in this process. Every traditional model from the basic regression to LSTM-RNN has limitations such as needing epoch volumes of data or only identifying linear relationships. There is a need for a system that can find subtle relationships in data and make accurate forecasts from multiple factors over time. The solution is the usage of a transformer algorithm to process smaller volumes of data. A transformer uses multi-headed attention parallel processing with weighted positional encoding to yield more accurate predictive values.</w:t>
      </w:r>
    </w:p>
    <w:p w14:paraId="46A3389D" w14:textId="77777777" w:rsidR="008D0122" w:rsidRPr="00573ACD" w:rsidRDefault="008D0122" w:rsidP="00573ACD">
      <w:pPr>
        <w:pStyle w:val="SectionSubheading"/>
      </w:pPr>
      <w:bookmarkStart w:id="119" w:name="_Toc165318625"/>
      <w:r w:rsidRPr="00573ACD">
        <w:t>GitHub Repository Link</w:t>
      </w:r>
      <w:bookmarkEnd w:id="119"/>
    </w:p>
    <w:bookmarkStart w:id="120" w:name="_Toc165318626"/>
    <w:p w14:paraId="0ACCBEE1" w14:textId="10D50EE9" w:rsidR="003E09BE" w:rsidRPr="00777020" w:rsidRDefault="003E09BE" w:rsidP="003E09BE">
      <w:r>
        <w:fldChar w:fldCharType="begin"/>
      </w:r>
      <w:r>
        <w:instrText>HYPERLINK "https://github.com/jash-gmu/Multivariate-Timeseries-Forecasting-with-PatchTST.git"</w:instrText>
      </w:r>
      <w:r>
        <w:fldChar w:fldCharType="separate"/>
      </w:r>
      <w:r w:rsidRPr="003E09BE">
        <w:rPr>
          <w:rStyle w:val="Hyperlink"/>
        </w:rPr>
        <w:t>https://github.com/jash-gmu/Multivariate-Timeseries-Forecasting-with</w:t>
      </w:r>
      <w:r w:rsidRPr="003E09BE">
        <w:rPr>
          <w:rStyle w:val="Hyperlink"/>
        </w:rPr>
        <w:t>-</w:t>
      </w:r>
      <w:r w:rsidRPr="003E09BE">
        <w:rPr>
          <w:rStyle w:val="Hyperlink"/>
        </w:rPr>
        <w:t>PatchTST.git</w:t>
      </w:r>
      <w:r>
        <w:fldChar w:fldCharType="end"/>
      </w:r>
    </w:p>
    <w:p w14:paraId="25375284" w14:textId="7A6D1609" w:rsidR="00C34AEE" w:rsidRPr="00573ACD" w:rsidRDefault="00D24253" w:rsidP="00573ACD">
      <w:pPr>
        <w:pStyle w:val="SectionSubheading"/>
      </w:pPr>
      <w:r w:rsidRPr="00573ACD">
        <w:t>GitHub Repository Contents</w:t>
      </w:r>
      <w:bookmarkEnd w:id="120"/>
    </w:p>
    <w:p w14:paraId="2545D855" w14:textId="24B0A0FD" w:rsidR="00014A9A" w:rsidRDefault="35557324">
      <w:r>
        <w:t>The repository will include the source code, dataset, and instructions on how to use it.</w:t>
      </w:r>
    </w:p>
    <w:p w14:paraId="40A011AE" w14:textId="6C9B356D" w:rsidR="00E85557" w:rsidRPr="004C7897" w:rsidRDefault="00E85557" w:rsidP="00F85F38">
      <w:pPr>
        <w:pStyle w:val="SectionHeading"/>
      </w:pPr>
      <w:bookmarkStart w:id="121" w:name="_Toc165318627"/>
      <w:r>
        <w:t xml:space="preserve">Appendix </w:t>
      </w:r>
      <w:r w:rsidR="00D6361E">
        <w:t>C</w:t>
      </w:r>
      <w:r>
        <w:t xml:space="preserve">: </w:t>
      </w:r>
      <w:r w:rsidR="004C7897">
        <w:t>Risks</w:t>
      </w:r>
      <w:bookmarkEnd w:id="121"/>
    </w:p>
    <w:p w14:paraId="6EAF4992" w14:textId="35F71FE0" w:rsidR="001B3140" w:rsidRDefault="00FF4650" w:rsidP="2D8BC78F">
      <w:pPr>
        <w:pStyle w:val="SectionSubheading"/>
      </w:pPr>
      <w:bookmarkStart w:id="122" w:name="_Toc165318628"/>
      <w:r>
        <w:t>Sprint 1 Risks</w:t>
      </w:r>
      <w:bookmarkEnd w:id="122"/>
    </w:p>
    <w:tbl>
      <w:tblPr>
        <w:tblStyle w:val="ListTable6Colorful-Accent6"/>
        <w:tblW w:w="0" w:type="auto"/>
        <w:tblLook w:val="04A0" w:firstRow="1" w:lastRow="0" w:firstColumn="1" w:lastColumn="0" w:noHBand="0" w:noVBand="1"/>
      </w:tblPr>
      <w:tblGrid>
        <w:gridCol w:w="2014"/>
        <w:gridCol w:w="2014"/>
        <w:gridCol w:w="2014"/>
        <w:gridCol w:w="2014"/>
        <w:gridCol w:w="2014"/>
      </w:tblGrid>
      <w:tr w:rsidR="00267621" w14:paraId="0BF9EE5C" w14:textId="77777777" w:rsidTr="62A8C4D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4" w:type="dxa"/>
          </w:tcPr>
          <w:p w14:paraId="56EB5C9F" w14:textId="7812AA07" w:rsidR="00267621" w:rsidRDefault="00D939B4" w:rsidP="00E85557">
            <w:r>
              <w:t>Risk</w:t>
            </w:r>
          </w:p>
        </w:tc>
        <w:tc>
          <w:tcPr>
            <w:tcW w:w="2014" w:type="dxa"/>
          </w:tcPr>
          <w:p w14:paraId="1E4D175B" w14:textId="0A863434" w:rsidR="00267621" w:rsidRDefault="00D939B4" w:rsidP="00E85557">
            <w:pPr>
              <w:cnfStyle w:val="100000000000" w:firstRow="1" w:lastRow="0" w:firstColumn="0" w:lastColumn="0" w:oddVBand="0" w:evenVBand="0" w:oddHBand="0" w:evenHBand="0" w:firstRowFirstColumn="0" w:firstRowLastColumn="0" w:lastRowFirstColumn="0" w:lastRowLastColumn="0"/>
            </w:pPr>
            <w:r>
              <w:t>Description</w:t>
            </w:r>
          </w:p>
        </w:tc>
        <w:tc>
          <w:tcPr>
            <w:tcW w:w="2014" w:type="dxa"/>
          </w:tcPr>
          <w:p w14:paraId="0E85BE80" w14:textId="0285A070" w:rsidR="00267621" w:rsidRDefault="00D939B4" w:rsidP="00E85557">
            <w:pPr>
              <w:cnfStyle w:val="100000000000" w:firstRow="1" w:lastRow="0" w:firstColumn="0" w:lastColumn="0" w:oddVBand="0" w:evenVBand="0" w:oddHBand="0" w:evenHBand="0" w:firstRowFirstColumn="0" w:firstRowLastColumn="0" w:lastRowFirstColumn="0" w:lastRowLastColumn="0"/>
            </w:pPr>
            <w:r>
              <w:t>Probability</w:t>
            </w:r>
          </w:p>
        </w:tc>
        <w:tc>
          <w:tcPr>
            <w:tcW w:w="2014" w:type="dxa"/>
          </w:tcPr>
          <w:p w14:paraId="3BE9F012" w14:textId="3930A202" w:rsidR="00267621" w:rsidRDefault="00D939B4" w:rsidP="00E85557">
            <w:pPr>
              <w:cnfStyle w:val="100000000000" w:firstRow="1" w:lastRow="0" w:firstColumn="0" w:lastColumn="0" w:oddVBand="0" w:evenVBand="0" w:oddHBand="0" w:evenHBand="0" w:firstRowFirstColumn="0" w:firstRowLastColumn="0" w:lastRowFirstColumn="0" w:lastRowLastColumn="0"/>
            </w:pPr>
            <w:r>
              <w:t>Impact</w:t>
            </w:r>
          </w:p>
        </w:tc>
        <w:tc>
          <w:tcPr>
            <w:tcW w:w="2014" w:type="dxa"/>
          </w:tcPr>
          <w:p w14:paraId="18ABA587" w14:textId="51774212" w:rsidR="00267621" w:rsidRDefault="003851C8" w:rsidP="00E85557">
            <w:pPr>
              <w:cnfStyle w:val="100000000000" w:firstRow="1" w:lastRow="0" w:firstColumn="0" w:lastColumn="0" w:oddVBand="0" w:evenVBand="0" w:oddHBand="0" w:evenHBand="0" w:firstRowFirstColumn="0" w:firstRowLastColumn="0" w:lastRowFirstColumn="0" w:lastRowLastColumn="0"/>
            </w:pPr>
            <w:r>
              <w:t>Mitigation</w:t>
            </w:r>
          </w:p>
        </w:tc>
      </w:tr>
      <w:tr w:rsidR="00267621" w14:paraId="2AFB8AD1" w14:textId="77777777" w:rsidTr="62A8C4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4" w:type="dxa"/>
          </w:tcPr>
          <w:p w14:paraId="0E39E963" w14:textId="79392853" w:rsidR="00267621" w:rsidRDefault="18260198" w:rsidP="00E85557">
            <w:r>
              <w:t>Algorithm Bias</w:t>
            </w:r>
          </w:p>
        </w:tc>
        <w:tc>
          <w:tcPr>
            <w:tcW w:w="2014" w:type="dxa"/>
          </w:tcPr>
          <w:p w14:paraId="5EBB23A6" w14:textId="36E1A32A" w:rsidR="00267621" w:rsidRDefault="214270AF" w:rsidP="00E85557">
            <w:pPr>
              <w:cnfStyle w:val="000000100000" w:firstRow="0" w:lastRow="0" w:firstColumn="0" w:lastColumn="0" w:oddVBand="0" w:evenVBand="0" w:oddHBand="1" w:evenHBand="0" w:firstRowFirstColumn="0" w:firstRowLastColumn="0" w:lastRowFirstColumn="0" w:lastRowLastColumn="0"/>
            </w:pPr>
            <w:r>
              <w:t>Imbalanced</w:t>
            </w:r>
            <w:r w:rsidR="18260198">
              <w:t xml:space="preserve"> Weights</w:t>
            </w:r>
          </w:p>
        </w:tc>
        <w:tc>
          <w:tcPr>
            <w:tcW w:w="2014" w:type="dxa"/>
          </w:tcPr>
          <w:p w14:paraId="4C538958" w14:textId="1A42DA39" w:rsidR="00267621" w:rsidRDefault="033450BC" w:rsidP="00E85557">
            <w:pPr>
              <w:cnfStyle w:val="000000100000" w:firstRow="0" w:lastRow="0" w:firstColumn="0" w:lastColumn="0" w:oddVBand="0" w:evenVBand="0" w:oddHBand="1" w:evenHBand="0" w:firstRowFirstColumn="0" w:firstRowLastColumn="0" w:lastRowFirstColumn="0" w:lastRowLastColumn="0"/>
            </w:pPr>
            <w:r>
              <w:t>Medium</w:t>
            </w:r>
          </w:p>
        </w:tc>
        <w:tc>
          <w:tcPr>
            <w:tcW w:w="2014" w:type="dxa"/>
          </w:tcPr>
          <w:p w14:paraId="3BC8E057" w14:textId="53B3CFA8" w:rsidR="00267621" w:rsidRDefault="6B662B1D" w:rsidP="00E85557">
            <w:pPr>
              <w:cnfStyle w:val="000000100000" w:firstRow="0" w:lastRow="0" w:firstColumn="0" w:lastColumn="0" w:oddVBand="0" w:evenVBand="0" w:oddHBand="1" w:evenHBand="0" w:firstRowFirstColumn="0" w:firstRowLastColumn="0" w:lastRowFirstColumn="0" w:lastRowLastColumn="0"/>
            </w:pPr>
            <w:r>
              <w:t>High</w:t>
            </w:r>
          </w:p>
        </w:tc>
        <w:tc>
          <w:tcPr>
            <w:tcW w:w="2014" w:type="dxa"/>
          </w:tcPr>
          <w:p w14:paraId="24534E9C" w14:textId="597D6836" w:rsidR="00267621" w:rsidRDefault="5B761EE8" w:rsidP="00E85557">
            <w:pPr>
              <w:cnfStyle w:val="000000100000" w:firstRow="0" w:lastRow="0" w:firstColumn="0" w:lastColumn="0" w:oddVBand="0" w:evenVBand="0" w:oddHBand="1" w:evenHBand="0" w:firstRowFirstColumn="0" w:firstRowLastColumn="0" w:lastRowFirstColumn="0" w:lastRowLastColumn="0"/>
            </w:pPr>
            <w:r>
              <w:t>Hyper-parameter Tuning</w:t>
            </w:r>
          </w:p>
        </w:tc>
      </w:tr>
      <w:tr w:rsidR="00267621" w14:paraId="7949EDBE" w14:textId="77777777" w:rsidTr="62A8C4D3">
        <w:tc>
          <w:tcPr>
            <w:cnfStyle w:val="001000000000" w:firstRow="0" w:lastRow="0" w:firstColumn="1" w:lastColumn="0" w:oddVBand="0" w:evenVBand="0" w:oddHBand="0" w:evenHBand="0" w:firstRowFirstColumn="0" w:firstRowLastColumn="0" w:lastRowFirstColumn="0" w:lastRowLastColumn="0"/>
            <w:tcW w:w="2014" w:type="dxa"/>
          </w:tcPr>
          <w:p w14:paraId="644A88E3" w14:textId="206245C8" w:rsidR="00267621" w:rsidRDefault="18260198" w:rsidP="00E85557">
            <w:r>
              <w:t>Ethics</w:t>
            </w:r>
          </w:p>
        </w:tc>
        <w:tc>
          <w:tcPr>
            <w:tcW w:w="2014" w:type="dxa"/>
          </w:tcPr>
          <w:p w14:paraId="1A724662" w14:textId="1F78BAA9" w:rsidR="00267621" w:rsidRDefault="18260198" w:rsidP="00E85557">
            <w:pPr>
              <w:cnfStyle w:val="000000000000" w:firstRow="0" w:lastRow="0" w:firstColumn="0" w:lastColumn="0" w:oddVBand="0" w:evenVBand="0" w:oddHBand="0" w:evenHBand="0" w:firstRowFirstColumn="0" w:firstRowLastColumn="0" w:lastRowFirstColumn="0" w:lastRowLastColumn="0"/>
            </w:pPr>
            <w:r>
              <w:t>Decision Amb</w:t>
            </w:r>
            <w:r w:rsidR="41A8FB62">
              <w:t>iguity</w:t>
            </w:r>
          </w:p>
        </w:tc>
        <w:tc>
          <w:tcPr>
            <w:tcW w:w="2014" w:type="dxa"/>
          </w:tcPr>
          <w:p w14:paraId="2D02CFE1" w14:textId="662AEEC3" w:rsidR="00267621" w:rsidRDefault="61B83EEA" w:rsidP="00E85557">
            <w:pPr>
              <w:cnfStyle w:val="000000000000" w:firstRow="0" w:lastRow="0" w:firstColumn="0" w:lastColumn="0" w:oddVBand="0" w:evenVBand="0" w:oddHBand="0" w:evenHBand="0" w:firstRowFirstColumn="0" w:firstRowLastColumn="0" w:lastRowFirstColumn="0" w:lastRowLastColumn="0"/>
            </w:pPr>
            <w:r>
              <w:t>Medium</w:t>
            </w:r>
          </w:p>
        </w:tc>
        <w:tc>
          <w:tcPr>
            <w:tcW w:w="2014" w:type="dxa"/>
          </w:tcPr>
          <w:p w14:paraId="5FEDC001" w14:textId="166D761F" w:rsidR="00267621" w:rsidRDefault="0C25F3B6" w:rsidP="00E85557">
            <w:pPr>
              <w:cnfStyle w:val="000000000000" w:firstRow="0" w:lastRow="0" w:firstColumn="0" w:lastColumn="0" w:oddVBand="0" w:evenVBand="0" w:oddHBand="0" w:evenHBand="0" w:firstRowFirstColumn="0" w:firstRowLastColumn="0" w:lastRowFirstColumn="0" w:lastRowLastColumn="0"/>
            </w:pPr>
            <w:r>
              <w:t>High</w:t>
            </w:r>
          </w:p>
        </w:tc>
        <w:tc>
          <w:tcPr>
            <w:tcW w:w="2014" w:type="dxa"/>
          </w:tcPr>
          <w:p w14:paraId="3EEBDB54" w14:textId="67D73A35" w:rsidR="00267621" w:rsidRDefault="7E2F7DCD" w:rsidP="00E85557">
            <w:pPr>
              <w:cnfStyle w:val="000000000000" w:firstRow="0" w:lastRow="0" w:firstColumn="0" w:lastColumn="0" w:oddVBand="0" w:evenVBand="0" w:oddHBand="0" w:evenHBand="0" w:firstRowFirstColumn="0" w:firstRowLastColumn="0" w:lastRowFirstColumn="0" w:lastRowLastColumn="0"/>
            </w:pPr>
            <w:r>
              <w:t>Policy</w:t>
            </w:r>
          </w:p>
        </w:tc>
      </w:tr>
      <w:tr w:rsidR="00267621" w14:paraId="1F0C611C" w14:textId="77777777" w:rsidTr="62A8C4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4" w:type="dxa"/>
          </w:tcPr>
          <w:p w14:paraId="4451BAD9" w14:textId="4A12451C" w:rsidR="00267621" w:rsidRDefault="18260198" w:rsidP="00E85557">
            <w:r>
              <w:t>Inaccuracy</w:t>
            </w:r>
          </w:p>
        </w:tc>
        <w:tc>
          <w:tcPr>
            <w:tcW w:w="2014" w:type="dxa"/>
          </w:tcPr>
          <w:p w14:paraId="0E79F253" w14:textId="08962CE9" w:rsidR="00267621" w:rsidRDefault="1F1631B9" w:rsidP="00E85557">
            <w:pPr>
              <w:cnfStyle w:val="000000100000" w:firstRow="0" w:lastRow="0" w:firstColumn="0" w:lastColumn="0" w:oddVBand="0" w:evenVBand="0" w:oddHBand="1" w:evenHBand="0" w:firstRowFirstColumn="0" w:firstRowLastColumn="0" w:lastRowFirstColumn="0" w:lastRowLastColumn="0"/>
            </w:pPr>
            <w:r>
              <w:t xml:space="preserve">No crystal </w:t>
            </w:r>
            <w:r w:rsidR="3796F46E">
              <w:t>balls</w:t>
            </w:r>
          </w:p>
        </w:tc>
        <w:tc>
          <w:tcPr>
            <w:tcW w:w="2014" w:type="dxa"/>
          </w:tcPr>
          <w:p w14:paraId="7752054F" w14:textId="36D18593" w:rsidR="00267621" w:rsidRDefault="4690884C" w:rsidP="00E85557">
            <w:pPr>
              <w:cnfStyle w:val="000000100000" w:firstRow="0" w:lastRow="0" w:firstColumn="0" w:lastColumn="0" w:oddVBand="0" w:evenVBand="0" w:oddHBand="1" w:evenHBand="0" w:firstRowFirstColumn="0" w:firstRowLastColumn="0" w:lastRowFirstColumn="0" w:lastRowLastColumn="0"/>
            </w:pPr>
            <w:r>
              <w:t>Medium</w:t>
            </w:r>
          </w:p>
        </w:tc>
        <w:tc>
          <w:tcPr>
            <w:tcW w:w="2014" w:type="dxa"/>
          </w:tcPr>
          <w:p w14:paraId="20A29984" w14:textId="49C1301D" w:rsidR="00267621" w:rsidRDefault="5340C527" w:rsidP="00E85557">
            <w:pPr>
              <w:cnfStyle w:val="000000100000" w:firstRow="0" w:lastRow="0" w:firstColumn="0" w:lastColumn="0" w:oddVBand="0" w:evenVBand="0" w:oddHBand="1" w:evenHBand="0" w:firstRowFirstColumn="0" w:firstRowLastColumn="0" w:lastRowFirstColumn="0" w:lastRowLastColumn="0"/>
            </w:pPr>
            <w:r>
              <w:t>Medium</w:t>
            </w:r>
          </w:p>
        </w:tc>
        <w:tc>
          <w:tcPr>
            <w:tcW w:w="2014" w:type="dxa"/>
          </w:tcPr>
          <w:p w14:paraId="18E8337F" w14:textId="06AAD425" w:rsidR="00267621" w:rsidRDefault="6A1FF210" w:rsidP="00267621">
            <w:pPr>
              <w:keepNext/>
              <w:cnfStyle w:val="000000100000" w:firstRow="0" w:lastRow="0" w:firstColumn="0" w:lastColumn="0" w:oddVBand="0" w:evenVBand="0" w:oddHBand="1" w:evenHBand="0" w:firstRowFirstColumn="0" w:firstRowLastColumn="0" w:lastRowFirstColumn="0" w:lastRowLastColumn="0"/>
            </w:pPr>
            <w:r>
              <w:t>Ensemble Training</w:t>
            </w:r>
          </w:p>
        </w:tc>
      </w:tr>
    </w:tbl>
    <w:p w14:paraId="3C88A7B9" w14:textId="3034D76C" w:rsidR="001B3140" w:rsidRDefault="00267621" w:rsidP="00267621">
      <w:pPr>
        <w:pStyle w:val="Caption"/>
      </w:pPr>
      <w:bookmarkStart w:id="123" w:name="_Toc135641684"/>
      <w:bookmarkStart w:id="124" w:name="_Toc165330025"/>
      <w:r>
        <w:t xml:space="preserve">Table </w:t>
      </w:r>
      <w:r>
        <w:rPr>
          <w:color w:val="2B579A"/>
          <w:shd w:val="clear" w:color="auto" w:fill="E6E6E6"/>
        </w:rPr>
        <w:fldChar w:fldCharType="begin"/>
      </w:r>
      <w:r>
        <w:instrText>SEQ Table \* ARABIC</w:instrText>
      </w:r>
      <w:r>
        <w:rPr>
          <w:color w:val="2B579A"/>
          <w:shd w:val="clear" w:color="auto" w:fill="E6E6E6"/>
        </w:rPr>
        <w:fldChar w:fldCharType="separate"/>
      </w:r>
      <w:r>
        <w:rPr>
          <w:color w:val="2B579A"/>
          <w:shd w:val="clear" w:color="auto" w:fill="E6E6E6"/>
        </w:rPr>
        <w:fldChar w:fldCharType="end"/>
      </w:r>
      <w:r w:rsidR="003851C8">
        <w:t>: Sprint 1 Risks</w:t>
      </w:r>
      <w:bookmarkEnd w:id="123"/>
      <w:bookmarkEnd w:id="124"/>
    </w:p>
    <w:p w14:paraId="055C4A91" w14:textId="78A130EF" w:rsidR="771487E4" w:rsidRDefault="771487E4" w:rsidP="2D8BC78F">
      <w:pPr>
        <w:jc w:val="both"/>
      </w:pPr>
      <w:r>
        <w:t>In machine learning and data science, algorithm bias, ethics, and inaccuracy are pivotal considerations. Algorithm bias, characterized by a medium probability and risk, underscores the need for meticulous hyperparameter tuning to counteract biases inherent in model predictions. Meanwhile, ethical concerns, with a medium probability but high risk, necessitate the establishment of robust policies to guide responsible AI deployment and mitigate the potential for discriminatory outcomes. Inaccuracy, presenting a moderate probability and risk, highlights the intrinsic uncertainties in machine learning models, prompting the adoption of ensemble training techniques to bolster predictive reliability. Addressing these challenges requires a multifaceted approach that integrates technical rigor with ethical frameworks and policy development, ensuring the integrity, fairness, and transparency of machine learning applications in diverse domains.</w:t>
      </w:r>
    </w:p>
    <w:p w14:paraId="459BE6DD" w14:textId="7DBC29BB" w:rsidR="5B68C04C" w:rsidRDefault="47A15A61" w:rsidP="5B68C04C">
      <w:pPr>
        <w:jc w:val="both"/>
      </w:pPr>
      <w:r>
        <w:t xml:space="preserve">The risk persists when we are working with </w:t>
      </w:r>
      <w:r w:rsidR="400EAD6D">
        <w:t xml:space="preserve">a </w:t>
      </w:r>
      <w:r>
        <w:t xml:space="preserve">dataset, and we </w:t>
      </w:r>
      <w:r w:rsidR="03B7D05B">
        <w:t>often</w:t>
      </w:r>
      <w:r>
        <w:t xml:space="preserve"> see dataset related risks that are specific to the dataset we chose.</w:t>
      </w:r>
      <w:r w:rsidR="4A383926">
        <w:t xml:space="preserve"> The below table explains the risks and planned mitigations indicating how much they might impact the project and what is the probability.</w:t>
      </w:r>
    </w:p>
    <w:p w14:paraId="77A306D1" w14:textId="53E0FAE6" w:rsidR="00FF4650" w:rsidRPr="00B71117" w:rsidRDefault="00FF4650" w:rsidP="00B71117">
      <w:pPr>
        <w:pStyle w:val="SectionSubheading"/>
      </w:pPr>
      <w:bookmarkStart w:id="125" w:name="_Toc165318629"/>
      <w:r>
        <w:t>Sprint 2 Risks</w:t>
      </w:r>
      <w:bookmarkEnd w:id="125"/>
    </w:p>
    <w:tbl>
      <w:tblPr>
        <w:tblStyle w:val="ListTable6Colorful-Accent6"/>
        <w:tblW w:w="0" w:type="auto"/>
        <w:tblBorders>
          <w:top w:val="single" w:sz="6" w:space="0" w:color="auto"/>
          <w:left w:val="single" w:sz="6" w:space="0" w:color="auto"/>
          <w:bottom w:val="single" w:sz="6" w:space="0" w:color="auto"/>
          <w:right w:val="single" w:sz="6" w:space="0" w:color="auto"/>
        </w:tblBorders>
        <w:tblLayout w:type="fixed"/>
        <w:tblLook w:val="04A0" w:firstRow="1" w:lastRow="0" w:firstColumn="1" w:lastColumn="0" w:noHBand="0" w:noVBand="1"/>
      </w:tblPr>
      <w:tblGrid>
        <w:gridCol w:w="2010"/>
        <w:gridCol w:w="2010"/>
        <w:gridCol w:w="2010"/>
        <w:gridCol w:w="2010"/>
        <w:gridCol w:w="2010"/>
      </w:tblGrid>
      <w:tr w:rsidR="70BDD8CC" w14:paraId="62EE1BD9" w14:textId="77777777" w:rsidTr="62A8C4D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10" w:type="dxa"/>
            <w:tcBorders>
              <w:bottom w:val="single" w:sz="6" w:space="0" w:color="3A3A3A" w:themeColor="accent6"/>
            </w:tcBorders>
            <w:tcMar>
              <w:left w:w="105" w:type="dxa"/>
              <w:right w:w="105" w:type="dxa"/>
            </w:tcMar>
          </w:tcPr>
          <w:p w14:paraId="4B20CB2B" w14:textId="5E6341D6" w:rsidR="70BDD8CC" w:rsidRDefault="357F43D5" w:rsidP="62A8C4D3">
            <w:pPr>
              <w:spacing w:line="259" w:lineRule="auto"/>
              <w:rPr>
                <w:rFonts w:ascii="Calibri" w:eastAsia="Calibri" w:hAnsi="Calibri" w:cs="Calibri"/>
              </w:rPr>
            </w:pPr>
            <w:r w:rsidRPr="62A8C4D3">
              <w:rPr>
                <w:rFonts w:ascii="Calibri" w:eastAsia="Calibri" w:hAnsi="Calibri" w:cs="Calibri"/>
              </w:rPr>
              <w:t>Risk</w:t>
            </w:r>
          </w:p>
        </w:tc>
        <w:tc>
          <w:tcPr>
            <w:tcW w:w="2010" w:type="dxa"/>
            <w:tcBorders>
              <w:bottom w:val="single" w:sz="6" w:space="0" w:color="3A3A3A" w:themeColor="accent6"/>
            </w:tcBorders>
            <w:tcMar>
              <w:left w:w="105" w:type="dxa"/>
              <w:right w:w="105" w:type="dxa"/>
            </w:tcMar>
          </w:tcPr>
          <w:p w14:paraId="39F060B1" w14:textId="0FF8B5DA" w:rsidR="70BDD8CC" w:rsidRDefault="357F43D5" w:rsidP="62A8C4D3">
            <w:pPr>
              <w:spacing w:line="259" w:lineRule="auto"/>
              <w:cnfStyle w:val="100000000000" w:firstRow="1" w:lastRow="0" w:firstColumn="0" w:lastColumn="0" w:oddVBand="0" w:evenVBand="0" w:oddHBand="0" w:evenHBand="0" w:firstRowFirstColumn="0" w:firstRowLastColumn="0" w:lastRowFirstColumn="0" w:lastRowLastColumn="0"/>
              <w:rPr>
                <w:rFonts w:ascii="Calibri" w:eastAsia="Calibri" w:hAnsi="Calibri" w:cs="Calibri"/>
                <w:b w:val="0"/>
                <w:bCs w:val="0"/>
              </w:rPr>
            </w:pPr>
            <w:r w:rsidRPr="62A8C4D3">
              <w:rPr>
                <w:rFonts w:ascii="Calibri" w:eastAsia="Calibri" w:hAnsi="Calibri" w:cs="Calibri"/>
                <w:b w:val="0"/>
                <w:bCs w:val="0"/>
              </w:rPr>
              <w:t>Description</w:t>
            </w:r>
          </w:p>
        </w:tc>
        <w:tc>
          <w:tcPr>
            <w:tcW w:w="2010" w:type="dxa"/>
            <w:tcBorders>
              <w:bottom w:val="single" w:sz="6" w:space="0" w:color="3A3A3A" w:themeColor="accent6"/>
            </w:tcBorders>
            <w:tcMar>
              <w:left w:w="105" w:type="dxa"/>
              <w:right w:w="105" w:type="dxa"/>
            </w:tcMar>
          </w:tcPr>
          <w:p w14:paraId="53C802F3" w14:textId="4A341862" w:rsidR="70BDD8CC" w:rsidRDefault="357F43D5" w:rsidP="62A8C4D3">
            <w:pPr>
              <w:spacing w:line="259" w:lineRule="auto"/>
              <w:cnfStyle w:val="100000000000" w:firstRow="1" w:lastRow="0" w:firstColumn="0" w:lastColumn="0" w:oddVBand="0" w:evenVBand="0" w:oddHBand="0" w:evenHBand="0" w:firstRowFirstColumn="0" w:firstRowLastColumn="0" w:lastRowFirstColumn="0" w:lastRowLastColumn="0"/>
              <w:rPr>
                <w:rFonts w:ascii="Calibri" w:eastAsia="Calibri" w:hAnsi="Calibri" w:cs="Calibri"/>
                <w:b w:val="0"/>
                <w:bCs w:val="0"/>
              </w:rPr>
            </w:pPr>
            <w:r w:rsidRPr="62A8C4D3">
              <w:rPr>
                <w:rFonts w:ascii="Calibri" w:eastAsia="Calibri" w:hAnsi="Calibri" w:cs="Calibri"/>
                <w:b w:val="0"/>
                <w:bCs w:val="0"/>
              </w:rPr>
              <w:t>Probability</w:t>
            </w:r>
          </w:p>
        </w:tc>
        <w:tc>
          <w:tcPr>
            <w:tcW w:w="2010" w:type="dxa"/>
            <w:tcBorders>
              <w:bottom w:val="single" w:sz="6" w:space="0" w:color="3A3A3A" w:themeColor="accent6"/>
            </w:tcBorders>
            <w:tcMar>
              <w:left w:w="105" w:type="dxa"/>
              <w:right w:w="105" w:type="dxa"/>
            </w:tcMar>
          </w:tcPr>
          <w:p w14:paraId="517BD8A7" w14:textId="7131BA07" w:rsidR="70BDD8CC" w:rsidRDefault="357F43D5" w:rsidP="62A8C4D3">
            <w:pPr>
              <w:spacing w:line="259" w:lineRule="auto"/>
              <w:cnfStyle w:val="100000000000" w:firstRow="1" w:lastRow="0" w:firstColumn="0" w:lastColumn="0" w:oddVBand="0" w:evenVBand="0" w:oddHBand="0" w:evenHBand="0" w:firstRowFirstColumn="0" w:firstRowLastColumn="0" w:lastRowFirstColumn="0" w:lastRowLastColumn="0"/>
              <w:rPr>
                <w:rFonts w:ascii="Calibri" w:eastAsia="Calibri" w:hAnsi="Calibri" w:cs="Calibri"/>
                <w:b w:val="0"/>
                <w:bCs w:val="0"/>
              </w:rPr>
            </w:pPr>
            <w:r w:rsidRPr="62A8C4D3">
              <w:rPr>
                <w:rFonts w:ascii="Calibri" w:eastAsia="Calibri" w:hAnsi="Calibri" w:cs="Calibri"/>
                <w:b w:val="0"/>
                <w:bCs w:val="0"/>
              </w:rPr>
              <w:t>Impact</w:t>
            </w:r>
          </w:p>
        </w:tc>
        <w:tc>
          <w:tcPr>
            <w:tcW w:w="2010" w:type="dxa"/>
            <w:tcBorders>
              <w:bottom w:val="single" w:sz="6" w:space="0" w:color="3A3A3A" w:themeColor="accent6"/>
            </w:tcBorders>
            <w:tcMar>
              <w:left w:w="105" w:type="dxa"/>
              <w:right w:w="105" w:type="dxa"/>
            </w:tcMar>
          </w:tcPr>
          <w:p w14:paraId="51D83205" w14:textId="6110245F" w:rsidR="70BDD8CC" w:rsidRDefault="357F43D5" w:rsidP="62A8C4D3">
            <w:pPr>
              <w:spacing w:line="259" w:lineRule="auto"/>
              <w:cnfStyle w:val="100000000000" w:firstRow="1" w:lastRow="0" w:firstColumn="0" w:lastColumn="0" w:oddVBand="0" w:evenVBand="0" w:oddHBand="0" w:evenHBand="0" w:firstRowFirstColumn="0" w:firstRowLastColumn="0" w:lastRowFirstColumn="0" w:lastRowLastColumn="0"/>
              <w:rPr>
                <w:rFonts w:ascii="Calibri" w:eastAsia="Calibri" w:hAnsi="Calibri" w:cs="Calibri"/>
                <w:b w:val="0"/>
                <w:bCs w:val="0"/>
              </w:rPr>
            </w:pPr>
            <w:r w:rsidRPr="62A8C4D3">
              <w:rPr>
                <w:rFonts w:ascii="Calibri" w:eastAsia="Calibri" w:hAnsi="Calibri" w:cs="Calibri"/>
                <w:b w:val="0"/>
                <w:bCs w:val="0"/>
              </w:rPr>
              <w:t>Mitigation</w:t>
            </w:r>
          </w:p>
        </w:tc>
      </w:tr>
      <w:tr w:rsidR="70BDD8CC" w14:paraId="15330C80" w14:textId="77777777" w:rsidTr="62A8C4D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10" w:type="dxa"/>
            <w:tcMar>
              <w:left w:w="105" w:type="dxa"/>
              <w:right w:w="105" w:type="dxa"/>
            </w:tcMar>
          </w:tcPr>
          <w:p w14:paraId="500FB565" w14:textId="5D6578EA" w:rsidR="70BDD8CC" w:rsidRDefault="357F43D5" w:rsidP="62A8C4D3">
            <w:pPr>
              <w:spacing w:line="259" w:lineRule="auto"/>
              <w:rPr>
                <w:rFonts w:ascii="Calibri" w:eastAsia="Calibri" w:hAnsi="Calibri" w:cs="Calibri"/>
              </w:rPr>
            </w:pPr>
            <w:r w:rsidRPr="62A8C4D3">
              <w:rPr>
                <w:rFonts w:ascii="Calibri" w:eastAsia="Calibri" w:hAnsi="Calibri" w:cs="Calibri"/>
              </w:rPr>
              <w:t>Algorithm Bias</w:t>
            </w:r>
          </w:p>
        </w:tc>
        <w:tc>
          <w:tcPr>
            <w:tcW w:w="2010" w:type="dxa"/>
            <w:tcMar>
              <w:left w:w="105" w:type="dxa"/>
              <w:right w:w="105" w:type="dxa"/>
            </w:tcMar>
          </w:tcPr>
          <w:p w14:paraId="7AFF05FB" w14:textId="066E0A70" w:rsidR="70BDD8CC" w:rsidRDefault="357F43D5" w:rsidP="62A8C4D3">
            <w:pPr>
              <w:spacing w:line="259" w:lineRule="auto"/>
              <w:cnfStyle w:val="000000100000" w:firstRow="0" w:lastRow="0" w:firstColumn="0" w:lastColumn="0" w:oddVBand="0" w:evenVBand="0" w:oddHBand="1" w:evenHBand="0" w:firstRowFirstColumn="0" w:firstRowLastColumn="0" w:lastRowFirstColumn="0" w:lastRowLastColumn="0"/>
              <w:rPr>
                <w:rFonts w:ascii="Calibri" w:eastAsia="Calibri" w:hAnsi="Calibri" w:cs="Calibri"/>
              </w:rPr>
            </w:pPr>
            <w:r w:rsidRPr="62A8C4D3">
              <w:rPr>
                <w:rFonts w:ascii="Calibri" w:eastAsia="Calibri" w:hAnsi="Calibri" w:cs="Calibri"/>
              </w:rPr>
              <w:t>Imbalanced Weights</w:t>
            </w:r>
          </w:p>
        </w:tc>
        <w:tc>
          <w:tcPr>
            <w:tcW w:w="2010" w:type="dxa"/>
            <w:tcMar>
              <w:left w:w="105" w:type="dxa"/>
              <w:right w:w="105" w:type="dxa"/>
            </w:tcMar>
          </w:tcPr>
          <w:p w14:paraId="0BA4AF62" w14:textId="4ABC861B" w:rsidR="70BDD8CC" w:rsidRDefault="357F43D5" w:rsidP="62A8C4D3">
            <w:pPr>
              <w:spacing w:line="259" w:lineRule="auto"/>
              <w:cnfStyle w:val="000000100000" w:firstRow="0" w:lastRow="0" w:firstColumn="0" w:lastColumn="0" w:oddVBand="0" w:evenVBand="0" w:oddHBand="1" w:evenHBand="0" w:firstRowFirstColumn="0" w:firstRowLastColumn="0" w:lastRowFirstColumn="0" w:lastRowLastColumn="0"/>
              <w:rPr>
                <w:rFonts w:ascii="Calibri" w:eastAsia="Calibri" w:hAnsi="Calibri" w:cs="Calibri"/>
              </w:rPr>
            </w:pPr>
            <w:r w:rsidRPr="62A8C4D3">
              <w:rPr>
                <w:rFonts w:ascii="Calibri" w:eastAsia="Calibri" w:hAnsi="Calibri" w:cs="Calibri"/>
              </w:rPr>
              <w:t>Medium</w:t>
            </w:r>
          </w:p>
        </w:tc>
        <w:tc>
          <w:tcPr>
            <w:tcW w:w="2010" w:type="dxa"/>
            <w:tcMar>
              <w:left w:w="105" w:type="dxa"/>
              <w:right w:w="105" w:type="dxa"/>
            </w:tcMar>
          </w:tcPr>
          <w:p w14:paraId="0EF14888" w14:textId="644CCFCE" w:rsidR="70BDD8CC" w:rsidRDefault="357F43D5" w:rsidP="62A8C4D3">
            <w:pPr>
              <w:spacing w:line="259" w:lineRule="auto"/>
              <w:cnfStyle w:val="000000100000" w:firstRow="0" w:lastRow="0" w:firstColumn="0" w:lastColumn="0" w:oddVBand="0" w:evenVBand="0" w:oddHBand="1" w:evenHBand="0" w:firstRowFirstColumn="0" w:firstRowLastColumn="0" w:lastRowFirstColumn="0" w:lastRowLastColumn="0"/>
              <w:rPr>
                <w:rFonts w:ascii="Calibri" w:eastAsia="Calibri" w:hAnsi="Calibri" w:cs="Calibri"/>
              </w:rPr>
            </w:pPr>
            <w:r w:rsidRPr="62A8C4D3">
              <w:rPr>
                <w:rFonts w:ascii="Calibri" w:eastAsia="Calibri" w:hAnsi="Calibri" w:cs="Calibri"/>
              </w:rPr>
              <w:t>High</w:t>
            </w:r>
          </w:p>
        </w:tc>
        <w:tc>
          <w:tcPr>
            <w:tcW w:w="2010" w:type="dxa"/>
            <w:tcMar>
              <w:left w:w="105" w:type="dxa"/>
              <w:right w:w="105" w:type="dxa"/>
            </w:tcMar>
          </w:tcPr>
          <w:p w14:paraId="643271FA" w14:textId="6FDB2638" w:rsidR="70BDD8CC" w:rsidRDefault="357F43D5" w:rsidP="62A8C4D3">
            <w:pPr>
              <w:spacing w:line="259" w:lineRule="auto"/>
              <w:cnfStyle w:val="000000100000" w:firstRow="0" w:lastRow="0" w:firstColumn="0" w:lastColumn="0" w:oddVBand="0" w:evenVBand="0" w:oddHBand="1" w:evenHBand="0" w:firstRowFirstColumn="0" w:firstRowLastColumn="0" w:lastRowFirstColumn="0" w:lastRowLastColumn="0"/>
              <w:rPr>
                <w:rFonts w:ascii="Calibri" w:eastAsia="Calibri" w:hAnsi="Calibri" w:cs="Calibri"/>
              </w:rPr>
            </w:pPr>
            <w:r w:rsidRPr="62A8C4D3">
              <w:rPr>
                <w:rFonts w:ascii="Calibri" w:eastAsia="Calibri" w:hAnsi="Calibri" w:cs="Calibri"/>
              </w:rPr>
              <w:t>Hyper-parameter Tuning</w:t>
            </w:r>
          </w:p>
        </w:tc>
      </w:tr>
      <w:tr w:rsidR="70BDD8CC" w14:paraId="02228ED7" w14:textId="77777777" w:rsidTr="62A8C4D3">
        <w:trPr>
          <w:trHeight w:val="300"/>
        </w:trPr>
        <w:tc>
          <w:tcPr>
            <w:cnfStyle w:val="001000000000" w:firstRow="0" w:lastRow="0" w:firstColumn="1" w:lastColumn="0" w:oddVBand="0" w:evenVBand="0" w:oddHBand="0" w:evenHBand="0" w:firstRowFirstColumn="0" w:firstRowLastColumn="0" w:lastRowFirstColumn="0" w:lastRowLastColumn="0"/>
            <w:tcW w:w="2010" w:type="dxa"/>
            <w:tcMar>
              <w:left w:w="105" w:type="dxa"/>
              <w:right w:w="105" w:type="dxa"/>
            </w:tcMar>
          </w:tcPr>
          <w:p w14:paraId="29572C4B" w14:textId="7B846BD9" w:rsidR="70BDD8CC" w:rsidRDefault="5D9E9581" w:rsidP="62A8C4D3">
            <w:pPr>
              <w:spacing w:line="259" w:lineRule="auto"/>
              <w:rPr>
                <w:rFonts w:ascii="Calibri" w:eastAsia="Calibri" w:hAnsi="Calibri" w:cs="Calibri"/>
              </w:rPr>
            </w:pPr>
            <w:r w:rsidRPr="62A8C4D3">
              <w:rPr>
                <w:rFonts w:ascii="Calibri" w:eastAsia="Calibri" w:hAnsi="Calibri" w:cs="Calibri"/>
              </w:rPr>
              <w:lastRenderedPageBreak/>
              <w:t>False data</w:t>
            </w:r>
          </w:p>
        </w:tc>
        <w:tc>
          <w:tcPr>
            <w:tcW w:w="2010" w:type="dxa"/>
            <w:tcMar>
              <w:left w:w="105" w:type="dxa"/>
              <w:right w:w="105" w:type="dxa"/>
            </w:tcMar>
          </w:tcPr>
          <w:p w14:paraId="118C0120" w14:textId="45160771" w:rsidR="70BDD8CC" w:rsidRDefault="5D9E9581" w:rsidP="62A8C4D3">
            <w:pPr>
              <w:spacing w:line="259" w:lineRule="auto"/>
              <w:cnfStyle w:val="000000000000" w:firstRow="0" w:lastRow="0" w:firstColumn="0" w:lastColumn="0" w:oddVBand="0" w:evenVBand="0" w:oddHBand="0" w:evenHBand="0" w:firstRowFirstColumn="0" w:firstRowLastColumn="0" w:lastRowFirstColumn="0" w:lastRowLastColumn="0"/>
              <w:rPr>
                <w:rFonts w:ascii="Calibri" w:eastAsia="Calibri" w:hAnsi="Calibri" w:cs="Calibri"/>
              </w:rPr>
            </w:pPr>
            <w:r w:rsidRPr="62A8C4D3">
              <w:rPr>
                <w:rFonts w:ascii="Calibri" w:eastAsia="Calibri" w:hAnsi="Calibri" w:cs="Calibri"/>
              </w:rPr>
              <w:t>Manipulated</w:t>
            </w:r>
          </w:p>
          <w:p w14:paraId="34B9FF6D" w14:textId="2D34952F" w:rsidR="70BDD8CC" w:rsidRDefault="5D9E9581" w:rsidP="62A8C4D3">
            <w:pPr>
              <w:spacing w:line="259" w:lineRule="auto"/>
              <w:cnfStyle w:val="000000000000" w:firstRow="0" w:lastRow="0" w:firstColumn="0" w:lastColumn="0" w:oddVBand="0" w:evenVBand="0" w:oddHBand="0" w:evenHBand="0" w:firstRowFirstColumn="0" w:firstRowLastColumn="0" w:lastRowFirstColumn="0" w:lastRowLastColumn="0"/>
              <w:rPr>
                <w:rFonts w:ascii="Calibri" w:eastAsia="Calibri" w:hAnsi="Calibri" w:cs="Calibri"/>
              </w:rPr>
            </w:pPr>
            <w:r w:rsidRPr="62A8C4D3">
              <w:rPr>
                <w:rFonts w:ascii="Calibri" w:eastAsia="Calibri" w:hAnsi="Calibri" w:cs="Calibri"/>
              </w:rPr>
              <w:t>data</w:t>
            </w:r>
          </w:p>
        </w:tc>
        <w:tc>
          <w:tcPr>
            <w:tcW w:w="2010" w:type="dxa"/>
            <w:tcMar>
              <w:left w:w="105" w:type="dxa"/>
              <w:right w:w="105" w:type="dxa"/>
            </w:tcMar>
          </w:tcPr>
          <w:p w14:paraId="40124450" w14:textId="77B8B6B0" w:rsidR="70BDD8CC" w:rsidRDefault="357F43D5" w:rsidP="62A8C4D3">
            <w:pPr>
              <w:spacing w:line="259" w:lineRule="auto"/>
              <w:cnfStyle w:val="000000000000" w:firstRow="0" w:lastRow="0" w:firstColumn="0" w:lastColumn="0" w:oddVBand="0" w:evenVBand="0" w:oddHBand="0" w:evenHBand="0" w:firstRowFirstColumn="0" w:firstRowLastColumn="0" w:lastRowFirstColumn="0" w:lastRowLastColumn="0"/>
              <w:rPr>
                <w:rFonts w:ascii="Calibri" w:eastAsia="Calibri" w:hAnsi="Calibri" w:cs="Calibri"/>
              </w:rPr>
            </w:pPr>
            <w:r w:rsidRPr="62A8C4D3">
              <w:rPr>
                <w:rFonts w:ascii="Calibri" w:eastAsia="Calibri" w:hAnsi="Calibri" w:cs="Calibri"/>
              </w:rPr>
              <w:t>Medium</w:t>
            </w:r>
          </w:p>
        </w:tc>
        <w:tc>
          <w:tcPr>
            <w:tcW w:w="2010" w:type="dxa"/>
            <w:tcMar>
              <w:left w:w="105" w:type="dxa"/>
              <w:right w:w="105" w:type="dxa"/>
            </w:tcMar>
          </w:tcPr>
          <w:p w14:paraId="5D6F9F93" w14:textId="00A0652B" w:rsidR="70BDD8CC" w:rsidRDefault="4382D582" w:rsidP="62A8C4D3">
            <w:pPr>
              <w:spacing w:line="259" w:lineRule="auto"/>
              <w:cnfStyle w:val="000000000000" w:firstRow="0" w:lastRow="0" w:firstColumn="0" w:lastColumn="0" w:oddVBand="0" w:evenVBand="0" w:oddHBand="0" w:evenHBand="0" w:firstRowFirstColumn="0" w:firstRowLastColumn="0" w:lastRowFirstColumn="0" w:lastRowLastColumn="0"/>
              <w:rPr>
                <w:rFonts w:ascii="Calibri" w:eastAsia="Calibri" w:hAnsi="Calibri" w:cs="Calibri"/>
              </w:rPr>
            </w:pPr>
            <w:r w:rsidRPr="62A8C4D3">
              <w:rPr>
                <w:rFonts w:ascii="Calibri" w:eastAsia="Calibri" w:hAnsi="Calibri" w:cs="Calibri"/>
              </w:rPr>
              <w:t>High</w:t>
            </w:r>
          </w:p>
        </w:tc>
        <w:tc>
          <w:tcPr>
            <w:tcW w:w="2010" w:type="dxa"/>
            <w:tcMar>
              <w:left w:w="105" w:type="dxa"/>
              <w:right w:w="105" w:type="dxa"/>
            </w:tcMar>
          </w:tcPr>
          <w:p w14:paraId="5AB742D5" w14:textId="5A373392" w:rsidR="70BDD8CC" w:rsidRDefault="4382D582" w:rsidP="62A8C4D3">
            <w:pPr>
              <w:keepNext/>
              <w:spacing w:line="259" w:lineRule="auto"/>
              <w:cnfStyle w:val="000000000000" w:firstRow="0" w:lastRow="0" w:firstColumn="0" w:lastColumn="0" w:oddVBand="0" w:evenVBand="0" w:oddHBand="0" w:evenHBand="0" w:firstRowFirstColumn="0" w:firstRowLastColumn="0" w:lastRowFirstColumn="0" w:lastRowLastColumn="0"/>
              <w:rPr>
                <w:rFonts w:ascii="Calibri" w:eastAsia="Calibri" w:hAnsi="Calibri" w:cs="Calibri"/>
              </w:rPr>
            </w:pPr>
            <w:r w:rsidRPr="62A8C4D3">
              <w:rPr>
                <w:rFonts w:ascii="Calibri" w:eastAsia="Calibri" w:hAnsi="Calibri" w:cs="Calibri"/>
              </w:rPr>
              <w:t>Policies</w:t>
            </w:r>
          </w:p>
        </w:tc>
      </w:tr>
      <w:tr w:rsidR="70BDD8CC" w14:paraId="18194DCF" w14:textId="77777777" w:rsidTr="62A8C4D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10" w:type="dxa"/>
            <w:tcMar>
              <w:left w:w="105" w:type="dxa"/>
              <w:right w:w="105" w:type="dxa"/>
            </w:tcMar>
          </w:tcPr>
          <w:p w14:paraId="2BCFDEE7" w14:textId="4F12DCD1" w:rsidR="70BDD8CC" w:rsidRDefault="357F43D5" w:rsidP="62A8C4D3">
            <w:pPr>
              <w:spacing w:line="259" w:lineRule="auto"/>
              <w:rPr>
                <w:rFonts w:ascii="Calibri" w:eastAsia="Calibri" w:hAnsi="Calibri" w:cs="Calibri"/>
              </w:rPr>
            </w:pPr>
            <w:r w:rsidRPr="62A8C4D3">
              <w:rPr>
                <w:rFonts w:ascii="Calibri" w:eastAsia="Calibri" w:hAnsi="Calibri" w:cs="Calibri"/>
              </w:rPr>
              <w:t>Overfitting</w:t>
            </w:r>
          </w:p>
        </w:tc>
        <w:tc>
          <w:tcPr>
            <w:tcW w:w="2010" w:type="dxa"/>
            <w:tcMar>
              <w:left w:w="105" w:type="dxa"/>
              <w:right w:w="105" w:type="dxa"/>
            </w:tcMar>
          </w:tcPr>
          <w:p w14:paraId="3232C32B" w14:textId="58918E3D" w:rsidR="70BDD8CC" w:rsidRDefault="357F43D5" w:rsidP="62A8C4D3">
            <w:pPr>
              <w:spacing w:line="259" w:lineRule="auto"/>
              <w:cnfStyle w:val="000000100000" w:firstRow="0" w:lastRow="0" w:firstColumn="0" w:lastColumn="0" w:oddVBand="0" w:evenVBand="0" w:oddHBand="1" w:evenHBand="0" w:firstRowFirstColumn="0" w:firstRowLastColumn="0" w:lastRowFirstColumn="0" w:lastRowLastColumn="0"/>
              <w:rPr>
                <w:rFonts w:ascii="Calibri" w:eastAsia="Calibri" w:hAnsi="Calibri" w:cs="Calibri"/>
              </w:rPr>
            </w:pPr>
            <w:r w:rsidRPr="62A8C4D3">
              <w:rPr>
                <w:rFonts w:ascii="Calibri" w:eastAsia="Calibri" w:hAnsi="Calibri" w:cs="Calibri"/>
              </w:rPr>
              <w:t>No diverse</w:t>
            </w:r>
          </w:p>
          <w:p w14:paraId="0F9B0F46" w14:textId="0C6A7D97" w:rsidR="70BDD8CC" w:rsidRDefault="357F43D5" w:rsidP="62A8C4D3">
            <w:pPr>
              <w:spacing w:line="259" w:lineRule="auto"/>
              <w:cnfStyle w:val="000000100000" w:firstRow="0" w:lastRow="0" w:firstColumn="0" w:lastColumn="0" w:oddVBand="0" w:evenVBand="0" w:oddHBand="1" w:evenHBand="0" w:firstRowFirstColumn="0" w:firstRowLastColumn="0" w:lastRowFirstColumn="0" w:lastRowLastColumn="0"/>
              <w:rPr>
                <w:rFonts w:ascii="Calibri" w:eastAsia="Calibri" w:hAnsi="Calibri" w:cs="Calibri"/>
              </w:rPr>
            </w:pPr>
            <w:r w:rsidRPr="62A8C4D3">
              <w:rPr>
                <w:rFonts w:ascii="Calibri" w:eastAsia="Calibri" w:hAnsi="Calibri" w:cs="Calibri"/>
              </w:rPr>
              <w:t>performance</w:t>
            </w:r>
          </w:p>
        </w:tc>
        <w:tc>
          <w:tcPr>
            <w:tcW w:w="2010" w:type="dxa"/>
            <w:tcMar>
              <w:left w:w="105" w:type="dxa"/>
              <w:right w:w="105" w:type="dxa"/>
            </w:tcMar>
          </w:tcPr>
          <w:p w14:paraId="015E9DFC" w14:textId="77574D15" w:rsidR="70BDD8CC" w:rsidRDefault="357F43D5" w:rsidP="62A8C4D3">
            <w:pPr>
              <w:spacing w:line="259" w:lineRule="auto"/>
              <w:cnfStyle w:val="000000100000" w:firstRow="0" w:lastRow="0" w:firstColumn="0" w:lastColumn="0" w:oddVBand="0" w:evenVBand="0" w:oddHBand="1" w:evenHBand="0" w:firstRowFirstColumn="0" w:firstRowLastColumn="0" w:lastRowFirstColumn="0" w:lastRowLastColumn="0"/>
              <w:rPr>
                <w:rFonts w:ascii="Calibri" w:eastAsia="Calibri" w:hAnsi="Calibri" w:cs="Calibri"/>
              </w:rPr>
            </w:pPr>
            <w:r w:rsidRPr="62A8C4D3">
              <w:rPr>
                <w:rFonts w:ascii="Calibri" w:eastAsia="Calibri" w:hAnsi="Calibri" w:cs="Calibri"/>
              </w:rPr>
              <w:t>Medium</w:t>
            </w:r>
          </w:p>
        </w:tc>
        <w:tc>
          <w:tcPr>
            <w:tcW w:w="2010" w:type="dxa"/>
            <w:tcMar>
              <w:left w:w="105" w:type="dxa"/>
              <w:right w:w="105" w:type="dxa"/>
            </w:tcMar>
          </w:tcPr>
          <w:p w14:paraId="21F1DC4B" w14:textId="0C2A050B" w:rsidR="70BDD8CC" w:rsidRDefault="357F43D5" w:rsidP="62A8C4D3">
            <w:pPr>
              <w:spacing w:line="259" w:lineRule="auto"/>
              <w:cnfStyle w:val="000000100000" w:firstRow="0" w:lastRow="0" w:firstColumn="0" w:lastColumn="0" w:oddVBand="0" w:evenVBand="0" w:oddHBand="1" w:evenHBand="0" w:firstRowFirstColumn="0" w:firstRowLastColumn="0" w:lastRowFirstColumn="0" w:lastRowLastColumn="0"/>
              <w:rPr>
                <w:rFonts w:ascii="Calibri" w:eastAsia="Calibri" w:hAnsi="Calibri" w:cs="Calibri"/>
              </w:rPr>
            </w:pPr>
            <w:r w:rsidRPr="62A8C4D3">
              <w:rPr>
                <w:rFonts w:ascii="Calibri" w:eastAsia="Calibri" w:hAnsi="Calibri" w:cs="Calibri"/>
              </w:rPr>
              <w:t>High</w:t>
            </w:r>
          </w:p>
        </w:tc>
        <w:tc>
          <w:tcPr>
            <w:tcW w:w="2010" w:type="dxa"/>
            <w:tcMar>
              <w:left w:w="105" w:type="dxa"/>
              <w:right w:w="105" w:type="dxa"/>
            </w:tcMar>
          </w:tcPr>
          <w:p w14:paraId="0C817FF0" w14:textId="7CD04831" w:rsidR="70BDD8CC" w:rsidRDefault="357F43D5" w:rsidP="62A8C4D3">
            <w:pPr>
              <w:spacing w:line="259" w:lineRule="auto"/>
              <w:cnfStyle w:val="000000100000" w:firstRow="0" w:lastRow="0" w:firstColumn="0" w:lastColumn="0" w:oddVBand="0" w:evenVBand="0" w:oddHBand="1" w:evenHBand="0" w:firstRowFirstColumn="0" w:firstRowLastColumn="0" w:lastRowFirstColumn="0" w:lastRowLastColumn="0"/>
              <w:rPr>
                <w:rFonts w:ascii="Calibri" w:eastAsia="Calibri" w:hAnsi="Calibri" w:cs="Calibri"/>
              </w:rPr>
            </w:pPr>
            <w:r w:rsidRPr="62A8C4D3">
              <w:rPr>
                <w:rFonts w:ascii="Calibri" w:eastAsia="Calibri" w:hAnsi="Calibri" w:cs="Calibri"/>
              </w:rPr>
              <w:t>Normalization</w:t>
            </w:r>
          </w:p>
        </w:tc>
      </w:tr>
      <w:tr w:rsidR="70BDD8CC" w14:paraId="41F0E79D" w14:textId="77777777" w:rsidTr="62A8C4D3">
        <w:trPr>
          <w:trHeight w:val="300"/>
        </w:trPr>
        <w:tc>
          <w:tcPr>
            <w:cnfStyle w:val="001000000000" w:firstRow="0" w:lastRow="0" w:firstColumn="1" w:lastColumn="0" w:oddVBand="0" w:evenVBand="0" w:oddHBand="0" w:evenHBand="0" w:firstRowFirstColumn="0" w:firstRowLastColumn="0" w:lastRowFirstColumn="0" w:lastRowLastColumn="0"/>
            <w:tcW w:w="2010" w:type="dxa"/>
            <w:tcMar>
              <w:left w:w="105" w:type="dxa"/>
              <w:right w:w="105" w:type="dxa"/>
            </w:tcMar>
          </w:tcPr>
          <w:p w14:paraId="22188411" w14:textId="0E2522E0" w:rsidR="70BDD8CC" w:rsidRDefault="6663F5F8" w:rsidP="62A8C4D3">
            <w:pPr>
              <w:spacing w:line="259" w:lineRule="auto"/>
              <w:rPr>
                <w:rFonts w:ascii="Calibri" w:eastAsia="Calibri" w:hAnsi="Calibri" w:cs="Calibri"/>
              </w:rPr>
            </w:pPr>
            <w:r w:rsidRPr="62A8C4D3">
              <w:rPr>
                <w:rFonts w:ascii="Calibri" w:eastAsia="Calibri" w:hAnsi="Calibri" w:cs="Calibri"/>
                <w:color w:val="111618"/>
              </w:rPr>
              <w:t>Volatility and Noise</w:t>
            </w:r>
          </w:p>
        </w:tc>
        <w:tc>
          <w:tcPr>
            <w:tcW w:w="2010" w:type="dxa"/>
            <w:tcMar>
              <w:left w:w="105" w:type="dxa"/>
              <w:right w:w="105" w:type="dxa"/>
            </w:tcMar>
          </w:tcPr>
          <w:p w14:paraId="2638F42F" w14:textId="6490C3D6" w:rsidR="70BDD8CC" w:rsidRDefault="161F68B8" w:rsidP="62A8C4D3">
            <w:pPr>
              <w:spacing w:line="259" w:lineRule="auto"/>
              <w:cnfStyle w:val="000000000000" w:firstRow="0" w:lastRow="0" w:firstColumn="0" w:lastColumn="0" w:oddVBand="0" w:evenVBand="0" w:oddHBand="0" w:evenHBand="0" w:firstRowFirstColumn="0" w:firstRowLastColumn="0" w:lastRowFirstColumn="0" w:lastRowLastColumn="0"/>
              <w:rPr>
                <w:rFonts w:ascii="Calibri" w:eastAsia="Calibri" w:hAnsi="Calibri" w:cs="Calibri"/>
              </w:rPr>
            </w:pPr>
            <w:r w:rsidRPr="62A8C4D3">
              <w:rPr>
                <w:rFonts w:ascii="Calibri" w:eastAsia="Calibri" w:hAnsi="Calibri" w:cs="Calibri"/>
              </w:rPr>
              <w:t>Stock Markets are</w:t>
            </w:r>
          </w:p>
          <w:p w14:paraId="225D241C" w14:textId="30EED0EB" w:rsidR="70BDD8CC" w:rsidRDefault="161F68B8" w:rsidP="62A8C4D3">
            <w:pPr>
              <w:spacing w:line="259" w:lineRule="auto"/>
              <w:cnfStyle w:val="000000000000" w:firstRow="0" w:lastRow="0" w:firstColumn="0" w:lastColumn="0" w:oddVBand="0" w:evenVBand="0" w:oddHBand="0" w:evenHBand="0" w:firstRowFirstColumn="0" w:firstRowLastColumn="0" w:lastRowFirstColumn="0" w:lastRowLastColumn="0"/>
              <w:rPr>
                <w:rFonts w:ascii="Calibri" w:eastAsia="Calibri" w:hAnsi="Calibri" w:cs="Calibri"/>
              </w:rPr>
            </w:pPr>
            <w:r w:rsidRPr="62A8C4D3">
              <w:rPr>
                <w:rFonts w:ascii="Calibri" w:eastAsia="Calibri" w:hAnsi="Calibri" w:cs="Calibri"/>
              </w:rPr>
              <w:t>Volatile &amp; noisy</w:t>
            </w:r>
          </w:p>
        </w:tc>
        <w:tc>
          <w:tcPr>
            <w:tcW w:w="2010" w:type="dxa"/>
            <w:tcMar>
              <w:left w:w="105" w:type="dxa"/>
              <w:right w:w="105" w:type="dxa"/>
            </w:tcMar>
          </w:tcPr>
          <w:p w14:paraId="4F3A6559" w14:textId="598612EA" w:rsidR="70BDD8CC" w:rsidRDefault="161F68B8" w:rsidP="62A8C4D3">
            <w:pPr>
              <w:spacing w:line="259" w:lineRule="auto"/>
              <w:cnfStyle w:val="000000000000" w:firstRow="0" w:lastRow="0" w:firstColumn="0" w:lastColumn="0" w:oddVBand="0" w:evenVBand="0" w:oddHBand="0" w:evenHBand="0" w:firstRowFirstColumn="0" w:firstRowLastColumn="0" w:lastRowFirstColumn="0" w:lastRowLastColumn="0"/>
              <w:rPr>
                <w:rFonts w:ascii="Calibri" w:eastAsia="Calibri" w:hAnsi="Calibri" w:cs="Calibri"/>
              </w:rPr>
            </w:pPr>
            <w:r w:rsidRPr="62A8C4D3">
              <w:rPr>
                <w:rFonts w:ascii="Calibri" w:eastAsia="Calibri" w:hAnsi="Calibri" w:cs="Calibri"/>
              </w:rPr>
              <w:t>High</w:t>
            </w:r>
          </w:p>
        </w:tc>
        <w:tc>
          <w:tcPr>
            <w:tcW w:w="2010" w:type="dxa"/>
            <w:tcMar>
              <w:left w:w="105" w:type="dxa"/>
              <w:right w:w="105" w:type="dxa"/>
            </w:tcMar>
          </w:tcPr>
          <w:p w14:paraId="4C1839C7" w14:textId="73713361" w:rsidR="70BDD8CC" w:rsidRDefault="161F68B8" w:rsidP="62A8C4D3">
            <w:pPr>
              <w:spacing w:line="259" w:lineRule="auto"/>
              <w:cnfStyle w:val="000000000000" w:firstRow="0" w:lastRow="0" w:firstColumn="0" w:lastColumn="0" w:oddVBand="0" w:evenVBand="0" w:oddHBand="0" w:evenHBand="0" w:firstRowFirstColumn="0" w:firstRowLastColumn="0" w:lastRowFirstColumn="0" w:lastRowLastColumn="0"/>
              <w:rPr>
                <w:rFonts w:ascii="Calibri" w:eastAsia="Calibri" w:hAnsi="Calibri" w:cs="Calibri"/>
              </w:rPr>
            </w:pPr>
            <w:r w:rsidRPr="62A8C4D3">
              <w:rPr>
                <w:rFonts w:ascii="Calibri" w:eastAsia="Calibri" w:hAnsi="Calibri" w:cs="Calibri"/>
              </w:rPr>
              <w:t>Medium</w:t>
            </w:r>
          </w:p>
        </w:tc>
        <w:tc>
          <w:tcPr>
            <w:tcW w:w="2010" w:type="dxa"/>
            <w:tcMar>
              <w:left w:w="105" w:type="dxa"/>
              <w:right w:w="105" w:type="dxa"/>
            </w:tcMar>
          </w:tcPr>
          <w:p w14:paraId="0231F90A" w14:textId="41B0574F" w:rsidR="70BDD8CC" w:rsidRDefault="161F68B8" w:rsidP="62A8C4D3">
            <w:pPr>
              <w:spacing w:line="259" w:lineRule="auto"/>
              <w:cnfStyle w:val="000000000000" w:firstRow="0" w:lastRow="0" w:firstColumn="0" w:lastColumn="0" w:oddVBand="0" w:evenVBand="0" w:oddHBand="0" w:evenHBand="0" w:firstRowFirstColumn="0" w:firstRowLastColumn="0" w:lastRowFirstColumn="0" w:lastRowLastColumn="0"/>
              <w:rPr>
                <w:rFonts w:ascii="Calibri" w:eastAsia="Calibri" w:hAnsi="Calibri" w:cs="Calibri"/>
              </w:rPr>
            </w:pPr>
            <w:r w:rsidRPr="62A8C4D3">
              <w:rPr>
                <w:rFonts w:ascii="Calibri" w:eastAsia="Calibri" w:hAnsi="Calibri" w:cs="Calibri"/>
              </w:rPr>
              <w:t>Smoothing Techniques</w:t>
            </w:r>
          </w:p>
        </w:tc>
      </w:tr>
      <w:tr w:rsidR="70BDD8CC" w14:paraId="627A64C0" w14:textId="77777777" w:rsidTr="62A8C4D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10" w:type="dxa"/>
            <w:tcMar>
              <w:left w:w="105" w:type="dxa"/>
              <w:right w:w="105" w:type="dxa"/>
            </w:tcMar>
          </w:tcPr>
          <w:p w14:paraId="77664DC8" w14:textId="1F13F513" w:rsidR="70BDD8CC" w:rsidRDefault="161F68B8" w:rsidP="62A8C4D3">
            <w:pPr>
              <w:spacing w:line="259" w:lineRule="auto"/>
              <w:rPr>
                <w:rFonts w:ascii="Calibri" w:eastAsia="Calibri" w:hAnsi="Calibri" w:cs="Calibri"/>
              </w:rPr>
            </w:pPr>
            <w:r w:rsidRPr="62A8C4D3">
              <w:rPr>
                <w:rFonts w:ascii="Calibri" w:eastAsia="Calibri" w:hAnsi="Calibri" w:cs="Calibri"/>
              </w:rPr>
              <w:t>Gradient</w:t>
            </w:r>
          </w:p>
          <w:p w14:paraId="3C6ECC01" w14:textId="3424740A" w:rsidR="70BDD8CC" w:rsidRDefault="161F68B8" w:rsidP="62A8C4D3">
            <w:pPr>
              <w:spacing w:line="259" w:lineRule="auto"/>
              <w:rPr>
                <w:rFonts w:ascii="Calibri" w:eastAsia="Calibri" w:hAnsi="Calibri" w:cs="Calibri"/>
              </w:rPr>
            </w:pPr>
            <w:r w:rsidRPr="62A8C4D3">
              <w:rPr>
                <w:rFonts w:ascii="Calibri" w:eastAsia="Calibri" w:hAnsi="Calibri" w:cs="Calibri"/>
              </w:rPr>
              <w:t>explosion</w:t>
            </w:r>
          </w:p>
        </w:tc>
        <w:tc>
          <w:tcPr>
            <w:tcW w:w="2010" w:type="dxa"/>
            <w:tcMar>
              <w:left w:w="105" w:type="dxa"/>
              <w:right w:w="105" w:type="dxa"/>
            </w:tcMar>
          </w:tcPr>
          <w:p w14:paraId="7022E744" w14:textId="74BA36E5" w:rsidR="70BDD8CC" w:rsidRDefault="161F68B8" w:rsidP="62A8C4D3">
            <w:pPr>
              <w:spacing w:line="259" w:lineRule="auto"/>
              <w:cnfStyle w:val="000000100000" w:firstRow="0" w:lastRow="0" w:firstColumn="0" w:lastColumn="0" w:oddVBand="0" w:evenVBand="0" w:oddHBand="1" w:evenHBand="0" w:firstRowFirstColumn="0" w:firstRowLastColumn="0" w:lastRowFirstColumn="0" w:lastRowLastColumn="0"/>
              <w:rPr>
                <w:rFonts w:ascii="Calibri" w:eastAsia="Calibri" w:hAnsi="Calibri" w:cs="Calibri"/>
              </w:rPr>
            </w:pPr>
            <w:r w:rsidRPr="62A8C4D3">
              <w:rPr>
                <w:rFonts w:ascii="Calibri" w:eastAsia="Calibri" w:hAnsi="Calibri" w:cs="Calibri"/>
              </w:rPr>
              <w:t>Model can’t</w:t>
            </w:r>
          </w:p>
          <w:p w14:paraId="39DE3743" w14:textId="00AD2F71" w:rsidR="70BDD8CC" w:rsidRDefault="161F68B8" w:rsidP="62A8C4D3">
            <w:pPr>
              <w:spacing w:line="259" w:lineRule="auto"/>
              <w:cnfStyle w:val="000000100000" w:firstRow="0" w:lastRow="0" w:firstColumn="0" w:lastColumn="0" w:oddVBand="0" w:evenVBand="0" w:oddHBand="1" w:evenHBand="0" w:firstRowFirstColumn="0" w:firstRowLastColumn="0" w:lastRowFirstColumn="0" w:lastRowLastColumn="0"/>
              <w:rPr>
                <w:rFonts w:ascii="Calibri" w:eastAsia="Calibri" w:hAnsi="Calibri" w:cs="Calibri"/>
              </w:rPr>
            </w:pPr>
            <w:r w:rsidRPr="62A8C4D3">
              <w:rPr>
                <w:rFonts w:ascii="Calibri" w:eastAsia="Calibri" w:hAnsi="Calibri" w:cs="Calibri"/>
              </w:rPr>
              <w:t>learn</w:t>
            </w:r>
          </w:p>
        </w:tc>
        <w:tc>
          <w:tcPr>
            <w:tcW w:w="2010" w:type="dxa"/>
            <w:tcMar>
              <w:left w:w="105" w:type="dxa"/>
              <w:right w:w="105" w:type="dxa"/>
            </w:tcMar>
          </w:tcPr>
          <w:p w14:paraId="61ED8116" w14:textId="058C077F" w:rsidR="70BDD8CC" w:rsidRDefault="161F68B8" w:rsidP="62A8C4D3">
            <w:pPr>
              <w:spacing w:line="259" w:lineRule="auto"/>
              <w:cnfStyle w:val="000000100000" w:firstRow="0" w:lastRow="0" w:firstColumn="0" w:lastColumn="0" w:oddVBand="0" w:evenVBand="0" w:oddHBand="1" w:evenHBand="0" w:firstRowFirstColumn="0" w:firstRowLastColumn="0" w:lastRowFirstColumn="0" w:lastRowLastColumn="0"/>
              <w:rPr>
                <w:rFonts w:ascii="Calibri" w:eastAsia="Calibri" w:hAnsi="Calibri" w:cs="Calibri"/>
              </w:rPr>
            </w:pPr>
            <w:r w:rsidRPr="62A8C4D3">
              <w:rPr>
                <w:rFonts w:ascii="Calibri" w:eastAsia="Calibri" w:hAnsi="Calibri" w:cs="Calibri"/>
              </w:rPr>
              <w:t>Medium</w:t>
            </w:r>
          </w:p>
        </w:tc>
        <w:tc>
          <w:tcPr>
            <w:tcW w:w="2010" w:type="dxa"/>
            <w:tcMar>
              <w:left w:w="105" w:type="dxa"/>
              <w:right w:w="105" w:type="dxa"/>
            </w:tcMar>
          </w:tcPr>
          <w:p w14:paraId="4602072D" w14:textId="1CC70C9D" w:rsidR="70BDD8CC" w:rsidRDefault="161F68B8" w:rsidP="62A8C4D3">
            <w:pPr>
              <w:spacing w:line="259" w:lineRule="auto"/>
              <w:cnfStyle w:val="000000100000" w:firstRow="0" w:lastRow="0" w:firstColumn="0" w:lastColumn="0" w:oddVBand="0" w:evenVBand="0" w:oddHBand="1" w:evenHBand="0" w:firstRowFirstColumn="0" w:firstRowLastColumn="0" w:lastRowFirstColumn="0" w:lastRowLastColumn="0"/>
              <w:rPr>
                <w:rFonts w:ascii="Calibri" w:eastAsia="Calibri" w:hAnsi="Calibri" w:cs="Calibri"/>
              </w:rPr>
            </w:pPr>
            <w:r w:rsidRPr="62A8C4D3">
              <w:rPr>
                <w:rFonts w:ascii="Calibri" w:eastAsia="Calibri" w:hAnsi="Calibri" w:cs="Calibri"/>
              </w:rPr>
              <w:t>Medium</w:t>
            </w:r>
          </w:p>
        </w:tc>
        <w:tc>
          <w:tcPr>
            <w:tcW w:w="2010" w:type="dxa"/>
            <w:tcMar>
              <w:left w:w="105" w:type="dxa"/>
              <w:right w:w="105" w:type="dxa"/>
            </w:tcMar>
          </w:tcPr>
          <w:p w14:paraId="4FDCFBCA" w14:textId="7E87A808" w:rsidR="70BDD8CC" w:rsidRDefault="161F68B8" w:rsidP="62A8C4D3">
            <w:pPr>
              <w:spacing w:line="259" w:lineRule="auto"/>
              <w:cnfStyle w:val="000000100000" w:firstRow="0" w:lastRow="0" w:firstColumn="0" w:lastColumn="0" w:oddVBand="0" w:evenVBand="0" w:oddHBand="1" w:evenHBand="0" w:firstRowFirstColumn="0" w:firstRowLastColumn="0" w:lastRowFirstColumn="0" w:lastRowLastColumn="0"/>
              <w:rPr>
                <w:rFonts w:ascii="Calibri" w:eastAsia="Calibri" w:hAnsi="Calibri" w:cs="Calibri"/>
              </w:rPr>
            </w:pPr>
            <w:r w:rsidRPr="62A8C4D3">
              <w:rPr>
                <w:rFonts w:ascii="Calibri" w:eastAsia="Calibri" w:hAnsi="Calibri" w:cs="Calibri"/>
              </w:rPr>
              <w:t>Normalization</w:t>
            </w:r>
          </w:p>
        </w:tc>
      </w:tr>
    </w:tbl>
    <w:p w14:paraId="28B497DA" w14:textId="76390CFE" w:rsidR="00EC1B2A" w:rsidRDefault="00EC1B2A" w:rsidP="00EC1B2A">
      <w:pPr>
        <w:pStyle w:val="Caption"/>
      </w:pPr>
      <w:bookmarkStart w:id="126" w:name="_Toc165330026"/>
      <w:r>
        <w:t xml:space="preserve">Table </w:t>
      </w:r>
      <w:r>
        <w:rPr>
          <w:color w:val="2B579A"/>
          <w:shd w:val="clear" w:color="auto" w:fill="E6E6E6"/>
        </w:rPr>
        <w:fldChar w:fldCharType="begin"/>
      </w:r>
      <w:r>
        <w:instrText>SEQ Table \* ARABIC</w:instrText>
      </w:r>
      <w:r>
        <w:rPr>
          <w:color w:val="2B579A"/>
          <w:shd w:val="clear" w:color="auto" w:fill="E6E6E6"/>
        </w:rPr>
        <w:fldChar w:fldCharType="separate"/>
      </w:r>
      <w:r>
        <w:rPr>
          <w:color w:val="2B579A"/>
          <w:shd w:val="clear" w:color="auto" w:fill="E6E6E6"/>
        </w:rPr>
        <w:fldChar w:fldCharType="end"/>
      </w:r>
      <w:r>
        <w:t>: Sprint 2 Risks</w:t>
      </w:r>
      <w:bookmarkEnd w:id="126"/>
    </w:p>
    <w:p w14:paraId="4BEE7885" w14:textId="61CBA291" w:rsidR="00813417" w:rsidRPr="00813417" w:rsidRDefault="00813417" w:rsidP="70BDD8CC"/>
    <w:p w14:paraId="05B7FCBA" w14:textId="5ADCA0BD" w:rsidR="2D8BC78F" w:rsidRDefault="2D8BC78F" w:rsidP="2D8BC78F"/>
    <w:p w14:paraId="206A18DF" w14:textId="00360603" w:rsidR="2D8BC78F" w:rsidRDefault="2D8BC78F" w:rsidP="2D8BC78F"/>
    <w:p w14:paraId="1A71F676" w14:textId="6562345C" w:rsidR="00B270E9" w:rsidRDefault="00FF4650" w:rsidP="2E87CB91">
      <w:pPr>
        <w:pStyle w:val="SectionSubheading"/>
      </w:pPr>
      <w:bookmarkStart w:id="127" w:name="_Toc165318630"/>
      <w:r w:rsidRPr="00B71117">
        <w:t>Sprint 3 Risks</w:t>
      </w:r>
      <w:bookmarkEnd w:id="127"/>
    </w:p>
    <w:tbl>
      <w:tblPr>
        <w:tblStyle w:val="ListTable6Colorful-Accent6"/>
        <w:tblW w:w="0" w:type="auto"/>
        <w:tblLook w:val="04A0" w:firstRow="1" w:lastRow="0" w:firstColumn="1" w:lastColumn="0" w:noHBand="0" w:noVBand="1"/>
      </w:tblPr>
      <w:tblGrid>
        <w:gridCol w:w="2014"/>
        <w:gridCol w:w="2014"/>
        <w:gridCol w:w="2014"/>
        <w:gridCol w:w="2014"/>
        <w:gridCol w:w="2014"/>
      </w:tblGrid>
      <w:tr w:rsidR="004D6C1B" w14:paraId="754C0AF5" w14:textId="77777777" w:rsidTr="005826B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4" w:type="dxa"/>
          </w:tcPr>
          <w:p w14:paraId="3B7910E9" w14:textId="77777777" w:rsidR="004D6C1B" w:rsidRDefault="004D6C1B" w:rsidP="009F3383">
            <w:r>
              <w:t>Risk</w:t>
            </w:r>
          </w:p>
        </w:tc>
        <w:tc>
          <w:tcPr>
            <w:tcW w:w="2014" w:type="dxa"/>
          </w:tcPr>
          <w:p w14:paraId="2E8A9F0D" w14:textId="77777777" w:rsidR="004D6C1B" w:rsidRDefault="004D6C1B" w:rsidP="009F3383">
            <w:pPr>
              <w:cnfStyle w:val="100000000000" w:firstRow="1" w:lastRow="0" w:firstColumn="0" w:lastColumn="0" w:oddVBand="0" w:evenVBand="0" w:oddHBand="0" w:evenHBand="0" w:firstRowFirstColumn="0" w:firstRowLastColumn="0" w:lastRowFirstColumn="0" w:lastRowLastColumn="0"/>
            </w:pPr>
            <w:r>
              <w:t>Description</w:t>
            </w:r>
          </w:p>
        </w:tc>
        <w:tc>
          <w:tcPr>
            <w:tcW w:w="2014" w:type="dxa"/>
          </w:tcPr>
          <w:p w14:paraId="1704787D" w14:textId="77777777" w:rsidR="004D6C1B" w:rsidRDefault="004D6C1B" w:rsidP="009F3383">
            <w:pPr>
              <w:cnfStyle w:val="100000000000" w:firstRow="1" w:lastRow="0" w:firstColumn="0" w:lastColumn="0" w:oddVBand="0" w:evenVBand="0" w:oddHBand="0" w:evenHBand="0" w:firstRowFirstColumn="0" w:firstRowLastColumn="0" w:lastRowFirstColumn="0" w:lastRowLastColumn="0"/>
            </w:pPr>
            <w:r>
              <w:t>Probability</w:t>
            </w:r>
          </w:p>
        </w:tc>
        <w:tc>
          <w:tcPr>
            <w:tcW w:w="2014" w:type="dxa"/>
          </w:tcPr>
          <w:p w14:paraId="218F00D2" w14:textId="77777777" w:rsidR="004D6C1B" w:rsidRDefault="004D6C1B" w:rsidP="009F3383">
            <w:pPr>
              <w:cnfStyle w:val="100000000000" w:firstRow="1" w:lastRow="0" w:firstColumn="0" w:lastColumn="0" w:oddVBand="0" w:evenVBand="0" w:oddHBand="0" w:evenHBand="0" w:firstRowFirstColumn="0" w:firstRowLastColumn="0" w:lastRowFirstColumn="0" w:lastRowLastColumn="0"/>
            </w:pPr>
            <w:r>
              <w:t>Impact</w:t>
            </w:r>
          </w:p>
        </w:tc>
        <w:tc>
          <w:tcPr>
            <w:tcW w:w="2014" w:type="dxa"/>
          </w:tcPr>
          <w:p w14:paraId="061F2E9E" w14:textId="77777777" w:rsidR="004D6C1B" w:rsidRDefault="004D6C1B" w:rsidP="009F3383">
            <w:pPr>
              <w:cnfStyle w:val="100000000000" w:firstRow="1" w:lastRow="0" w:firstColumn="0" w:lastColumn="0" w:oddVBand="0" w:evenVBand="0" w:oddHBand="0" w:evenHBand="0" w:firstRowFirstColumn="0" w:firstRowLastColumn="0" w:lastRowFirstColumn="0" w:lastRowLastColumn="0"/>
            </w:pPr>
            <w:r>
              <w:t>Mitigation</w:t>
            </w:r>
          </w:p>
        </w:tc>
      </w:tr>
      <w:tr w:rsidR="004D6C1B" w14:paraId="092EB116" w14:textId="77777777" w:rsidTr="435A57A8">
        <w:trPr>
          <w:cnfStyle w:val="000000100000" w:firstRow="0" w:lastRow="0" w:firstColumn="0" w:lastColumn="0" w:oddVBand="0" w:evenVBand="0" w:oddHBand="1" w:evenHBand="0" w:firstRowFirstColumn="0" w:firstRowLastColumn="0" w:lastRowFirstColumn="0" w:lastRowLastColumn="0"/>
          <w:trHeight w:val="481"/>
        </w:trPr>
        <w:tc>
          <w:tcPr>
            <w:cnfStyle w:val="001000000000" w:firstRow="0" w:lastRow="0" w:firstColumn="1" w:lastColumn="0" w:oddVBand="0" w:evenVBand="0" w:oddHBand="0" w:evenHBand="0" w:firstRowFirstColumn="0" w:firstRowLastColumn="0" w:lastRowFirstColumn="0" w:lastRowLastColumn="0"/>
            <w:tcW w:w="2014" w:type="dxa"/>
          </w:tcPr>
          <w:p w14:paraId="014D559D" w14:textId="57E924FF" w:rsidR="004D6C1B" w:rsidRDefault="592E343C" w:rsidP="009F3383">
            <w:pPr>
              <w:rPr>
                <w:rFonts w:ascii="Calibri" w:eastAsia="Calibri" w:hAnsi="Calibri" w:cs="Calibri"/>
              </w:rPr>
            </w:pPr>
            <w:r w:rsidRPr="7172AEA9">
              <w:rPr>
                <w:rFonts w:ascii="Calibri" w:eastAsia="Calibri" w:hAnsi="Calibri" w:cs="Calibri"/>
                <w:b w:val="0"/>
                <w:bCs w:val="0"/>
                <w:color w:val="111618"/>
              </w:rPr>
              <w:t>Data Bias</w:t>
            </w:r>
          </w:p>
        </w:tc>
        <w:tc>
          <w:tcPr>
            <w:tcW w:w="2014" w:type="dxa"/>
          </w:tcPr>
          <w:p w14:paraId="0EDA1E36" w14:textId="3C1C7488" w:rsidR="004D6C1B" w:rsidRDefault="592E343C" w:rsidP="009F3383">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rPr>
            </w:pPr>
            <w:r w:rsidRPr="435A57A8">
              <w:rPr>
                <w:rFonts w:ascii="Calibri" w:eastAsia="Calibri" w:hAnsi="Calibri" w:cs="Calibri"/>
                <w:color w:val="111618"/>
              </w:rPr>
              <w:t>Unfair outcomes</w:t>
            </w:r>
          </w:p>
        </w:tc>
        <w:tc>
          <w:tcPr>
            <w:tcW w:w="2014" w:type="dxa"/>
          </w:tcPr>
          <w:p w14:paraId="60C5BD9B" w14:textId="20CF751A" w:rsidR="004D6C1B" w:rsidRDefault="592E343C" w:rsidP="009F3383">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rPr>
            </w:pPr>
            <w:r w:rsidRPr="435A57A8">
              <w:rPr>
                <w:rFonts w:ascii="Calibri" w:eastAsia="Calibri" w:hAnsi="Calibri" w:cs="Calibri"/>
                <w:color w:val="111618"/>
              </w:rPr>
              <w:t>Medium</w:t>
            </w:r>
          </w:p>
        </w:tc>
        <w:tc>
          <w:tcPr>
            <w:tcW w:w="2014" w:type="dxa"/>
          </w:tcPr>
          <w:p w14:paraId="1D07CD4C" w14:textId="6EDA2EFC" w:rsidR="004D6C1B" w:rsidRDefault="592E343C" w:rsidP="009F3383">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rPr>
            </w:pPr>
            <w:r w:rsidRPr="435A57A8">
              <w:rPr>
                <w:rFonts w:ascii="Calibri" w:eastAsia="Calibri" w:hAnsi="Calibri" w:cs="Calibri"/>
                <w:color w:val="111618"/>
              </w:rPr>
              <w:t>Medium</w:t>
            </w:r>
          </w:p>
        </w:tc>
        <w:tc>
          <w:tcPr>
            <w:tcW w:w="2014" w:type="dxa"/>
          </w:tcPr>
          <w:p w14:paraId="4F5BA0A5" w14:textId="783A1D7B" w:rsidR="004D6C1B" w:rsidRDefault="592E343C" w:rsidP="009F3383">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111618"/>
              </w:rPr>
            </w:pPr>
            <w:r w:rsidRPr="435A57A8">
              <w:rPr>
                <w:rFonts w:ascii="Calibri" w:eastAsia="Calibri" w:hAnsi="Calibri" w:cs="Calibri"/>
                <w:color w:val="111618"/>
              </w:rPr>
              <w:t xml:space="preserve">Pre-processing </w:t>
            </w:r>
            <w:r w:rsidRPr="634EBFD7">
              <w:rPr>
                <w:rFonts w:ascii="Calibri" w:eastAsia="Calibri" w:hAnsi="Calibri" w:cs="Calibri"/>
                <w:color w:val="111618"/>
              </w:rPr>
              <w:t>method</w:t>
            </w:r>
          </w:p>
        </w:tc>
      </w:tr>
      <w:tr w:rsidR="004D6C1B" w14:paraId="7B721137" w14:textId="77777777" w:rsidTr="005826B3">
        <w:tc>
          <w:tcPr>
            <w:cnfStyle w:val="001000000000" w:firstRow="0" w:lastRow="0" w:firstColumn="1" w:lastColumn="0" w:oddVBand="0" w:evenVBand="0" w:oddHBand="0" w:evenHBand="0" w:firstRowFirstColumn="0" w:firstRowLastColumn="0" w:lastRowFirstColumn="0" w:lastRowLastColumn="0"/>
            <w:tcW w:w="2014" w:type="dxa"/>
          </w:tcPr>
          <w:p w14:paraId="5F4C55FB" w14:textId="437627A1" w:rsidR="004D6C1B" w:rsidRDefault="592E343C" w:rsidP="009F3383">
            <w:pPr>
              <w:rPr>
                <w:rFonts w:ascii="Calibri" w:eastAsia="Calibri" w:hAnsi="Calibri" w:cs="Calibri"/>
              </w:rPr>
            </w:pPr>
            <w:r w:rsidRPr="1615452F">
              <w:rPr>
                <w:rFonts w:ascii="Calibri" w:eastAsia="Calibri" w:hAnsi="Calibri" w:cs="Calibri"/>
                <w:b w:val="0"/>
                <w:color w:val="111618"/>
              </w:rPr>
              <w:t>Gradient explosion</w:t>
            </w:r>
          </w:p>
        </w:tc>
        <w:tc>
          <w:tcPr>
            <w:tcW w:w="2014" w:type="dxa"/>
          </w:tcPr>
          <w:p w14:paraId="0E8B78D8" w14:textId="77B24781" w:rsidR="004D6C1B" w:rsidRDefault="592E343C" w:rsidP="009F3383">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rPr>
            </w:pPr>
            <w:r w:rsidRPr="1615452F">
              <w:rPr>
                <w:rFonts w:ascii="Calibri" w:eastAsia="Calibri" w:hAnsi="Calibri" w:cs="Calibri"/>
                <w:color w:val="111618"/>
              </w:rPr>
              <w:t>Unsuitable training process</w:t>
            </w:r>
          </w:p>
        </w:tc>
        <w:tc>
          <w:tcPr>
            <w:tcW w:w="2014" w:type="dxa"/>
          </w:tcPr>
          <w:p w14:paraId="17A7B736" w14:textId="1F6E29CE" w:rsidR="004D6C1B" w:rsidRDefault="592E343C" w:rsidP="009F3383">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rPr>
            </w:pPr>
            <w:r w:rsidRPr="1615452F">
              <w:rPr>
                <w:rFonts w:ascii="Calibri" w:eastAsia="Calibri" w:hAnsi="Calibri" w:cs="Calibri"/>
                <w:color w:val="111618"/>
              </w:rPr>
              <w:t>High</w:t>
            </w:r>
          </w:p>
        </w:tc>
        <w:tc>
          <w:tcPr>
            <w:tcW w:w="2014" w:type="dxa"/>
          </w:tcPr>
          <w:p w14:paraId="182C43B3" w14:textId="2DA33558" w:rsidR="004D6C1B" w:rsidRDefault="592E343C" w:rsidP="009F3383">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rPr>
            </w:pPr>
            <w:r w:rsidRPr="1615452F">
              <w:rPr>
                <w:rFonts w:ascii="Calibri" w:eastAsia="Calibri" w:hAnsi="Calibri" w:cs="Calibri"/>
                <w:color w:val="111618"/>
              </w:rPr>
              <w:t>High</w:t>
            </w:r>
          </w:p>
        </w:tc>
        <w:tc>
          <w:tcPr>
            <w:tcW w:w="2014" w:type="dxa"/>
          </w:tcPr>
          <w:p w14:paraId="223B1010" w14:textId="5CD7330C" w:rsidR="004D6C1B" w:rsidRDefault="592E343C" w:rsidP="1615452F">
            <w:pPr>
              <w:cnfStyle w:val="000000000000" w:firstRow="0" w:lastRow="0" w:firstColumn="0" w:lastColumn="0" w:oddVBand="0" w:evenVBand="0" w:oddHBand="0" w:evenHBand="0" w:firstRowFirstColumn="0" w:firstRowLastColumn="0" w:lastRowFirstColumn="0" w:lastRowLastColumn="0"/>
            </w:pPr>
            <w:r w:rsidRPr="1615452F">
              <w:t xml:space="preserve">Normalization, </w:t>
            </w:r>
          </w:p>
          <w:p w14:paraId="752DDC87" w14:textId="2AE40D65" w:rsidR="004D6C1B" w:rsidRDefault="592E343C" w:rsidP="009F3383">
            <w:pPr>
              <w:cnfStyle w:val="000000000000" w:firstRow="0" w:lastRow="0" w:firstColumn="0" w:lastColumn="0" w:oddVBand="0" w:evenVBand="0" w:oddHBand="0" w:evenHBand="0" w:firstRowFirstColumn="0" w:firstRowLastColumn="0" w:lastRowFirstColumn="0" w:lastRowLastColumn="0"/>
            </w:pPr>
            <w:r w:rsidRPr="1615452F">
              <w:t>Gradient clipping</w:t>
            </w:r>
          </w:p>
        </w:tc>
      </w:tr>
      <w:tr w:rsidR="004D6C1B" w14:paraId="06C97A44" w14:textId="77777777" w:rsidTr="005826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4" w:type="dxa"/>
          </w:tcPr>
          <w:p w14:paraId="620B53A7" w14:textId="7C721AE8" w:rsidR="004D6C1B" w:rsidRDefault="592E343C" w:rsidP="009F3383">
            <w:r>
              <w:rPr>
                <w:b w:val="0"/>
                <w:bCs w:val="0"/>
              </w:rPr>
              <w:t>Volatility &amp; noise</w:t>
            </w:r>
          </w:p>
        </w:tc>
        <w:tc>
          <w:tcPr>
            <w:tcW w:w="2014" w:type="dxa"/>
          </w:tcPr>
          <w:p w14:paraId="6795246D" w14:textId="0EC7B7C5" w:rsidR="004D6C1B" w:rsidRDefault="592E343C" w:rsidP="009F3383">
            <w:pPr>
              <w:cnfStyle w:val="000000100000" w:firstRow="0" w:lastRow="0" w:firstColumn="0" w:lastColumn="0" w:oddVBand="0" w:evenVBand="0" w:oddHBand="1" w:evenHBand="0" w:firstRowFirstColumn="0" w:firstRowLastColumn="0" w:lastRowFirstColumn="0" w:lastRowLastColumn="0"/>
            </w:pPr>
            <w:r>
              <w:t>Volatile &amp; noisy data</w:t>
            </w:r>
          </w:p>
        </w:tc>
        <w:tc>
          <w:tcPr>
            <w:tcW w:w="2014" w:type="dxa"/>
          </w:tcPr>
          <w:p w14:paraId="5FA365FA" w14:textId="300CB6AF" w:rsidR="004D6C1B" w:rsidRDefault="592E343C" w:rsidP="009F3383">
            <w:pPr>
              <w:cnfStyle w:val="000000100000" w:firstRow="0" w:lastRow="0" w:firstColumn="0" w:lastColumn="0" w:oddVBand="0" w:evenVBand="0" w:oddHBand="1" w:evenHBand="0" w:firstRowFirstColumn="0" w:firstRowLastColumn="0" w:lastRowFirstColumn="0" w:lastRowLastColumn="0"/>
            </w:pPr>
            <w:r>
              <w:t>High</w:t>
            </w:r>
          </w:p>
        </w:tc>
        <w:tc>
          <w:tcPr>
            <w:tcW w:w="2014" w:type="dxa"/>
          </w:tcPr>
          <w:p w14:paraId="1A8C15BE" w14:textId="7C8A0E5C" w:rsidR="004D6C1B" w:rsidRDefault="592E343C" w:rsidP="009F3383">
            <w:pPr>
              <w:cnfStyle w:val="000000100000" w:firstRow="0" w:lastRow="0" w:firstColumn="0" w:lastColumn="0" w:oddVBand="0" w:evenVBand="0" w:oddHBand="1" w:evenHBand="0" w:firstRowFirstColumn="0" w:firstRowLastColumn="0" w:lastRowFirstColumn="0" w:lastRowLastColumn="0"/>
            </w:pPr>
            <w:r>
              <w:t>High</w:t>
            </w:r>
          </w:p>
        </w:tc>
        <w:tc>
          <w:tcPr>
            <w:tcW w:w="2014" w:type="dxa"/>
          </w:tcPr>
          <w:p w14:paraId="0B2ADF69" w14:textId="2FE23D45" w:rsidR="004D6C1B" w:rsidRDefault="592E343C" w:rsidP="009F3383">
            <w:pPr>
              <w:cnfStyle w:val="000000100000" w:firstRow="0" w:lastRow="0" w:firstColumn="0" w:lastColumn="0" w:oddVBand="0" w:evenVBand="0" w:oddHBand="1" w:evenHBand="0" w:firstRowFirstColumn="0" w:firstRowLastColumn="0" w:lastRowFirstColumn="0" w:lastRowLastColumn="0"/>
            </w:pPr>
            <w:r>
              <w:t>Smoothing Techniques</w:t>
            </w:r>
          </w:p>
        </w:tc>
      </w:tr>
      <w:tr w:rsidR="004D6C1B" w14:paraId="3F12B39F" w14:textId="77777777" w:rsidTr="005826B3">
        <w:tc>
          <w:tcPr>
            <w:cnfStyle w:val="001000000000" w:firstRow="0" w:lastRow="0" w:firstColumn="1" w:lastColumn="0" w:oddVBand="0" w:evenVBand="0" w:oddHBand="0" w:evenHBand="0" w:firstRowFirstColumn="0" w:firstRowLastColumn="0" w:lastRowFirstColumn="0" w:lastRowLastColumn="0"/>
            <w:tcW w:w="2014" w:type="dxa"/>
          </w:tcPr>
          <w:p w14:paraId="7A64423D" w14:textId="77777777" w:rsidR="004D6C1B" w:rsidRDefault="004D6C1B" w:rsidP="009F3383"/>
        </w:tc>
        <w:tc>
          <w:tcPr>
            <w:tcW w:w="2014" w:type="dxa"/>
          </w:tcPr>
          <w:p w14:paraId="734E1F8F" w14:textId="77777777" w:rsidR="004D6C1B" w:rsidRDefault="004D6C1B" w:rsidP="009F3383">
            <w:pPr>
              <w:cnfStyle w:val="000000000000" w:firstRow="0" w:lastRow="0" w:firstColumn="0" w:lastColumn="0" w:oddVBand="0" w:evenVBand="0" w:oddHBand="0" w:evenHBand="0" w:firstRowFirstColumn="0" w:firstRowLastColumn="0" w:lastRowFirstColumn="0" w:lastRowLastColumn="0"/>
            </w:pPr>
          </w:p>
        </w:tc>
        <w:tc>
          <w:tcPr>
            <w:tcW w:w="2014" w:type="dxa"/>
          </w:tcPr>
          <w:p w14:paraId="171DA577" w14:textId="77777777" w:rsidR="004D6C1B" w:rsidRDefault="004D6C1B" w:rsidP="009F3383">
            <w:pPr>
              <w:cnfStyle w:val="000000000000" w:firstRow="0" w:lastRow="0" w:firstColumn="0" w:lastColumn="0" w:oddVBand="0" w:evenVBand="0" w:oddHBand="0" w:evenHBand="0" w:firstRowFirstColumn="0" w:firstRowLastColumn="0" w:lastRowFirstColumn="0" w:lastRowLastColumn="0"/>
            </w:pPr>
          </w:p>
        </w:tc>
        <w:tc>
          <w:tcPr>
            <w:tcW w:w="2014" w:type="dxa"/>
          </w:tcPr>
          <w:p w14:paraId="67618B16" w14:textId="77777777" w:rsidR="004D6C1B" w:rsidRDefault="004D6C1B" w:rsidP="009F3383">
            <w:pPr>
              <w:cnfStyle w:val="000000000000" w:firstRow="0" w:lastRow="0" w:firstColumn="0" w:lastColumn="0" w:oddVBand="0" w:evenVBand="0" w:oddHBand="0" w:evenHBand="0" w:firstRowFirstColumn="0" w:firstRowLastColumn="0" w:lastRowFirstColumn="0" w:lastRowLastColumn="0"/>
            </w:pPr>
          </w:p>
        </w:tc>
        <w:tc>
          <w:tcPr>
            <w:tcW w:w="2014" w:type="dxa"/>
          </w:tcPr>
          <w:p w14:paraId="2421C86D" w14:textId="77777777" w:rsidR="004D6C1B" w:rsidRDefault="004D6C1B" w:rsidP="009F3383">
            <w:pPr>
              <w:cnfStyle w:val="000000000000" w:firstRow="0" w:lastRow="0" w:firstColumn="0" w:lastColumn="0" w:oddVBand="0" w:evenVBand="0" w:oddHBand="0" w:evenHBand="0" w:firstRowFirstColumn="0" w:firstRowLastColumn="0" w:lastRowFirstColumn="0" w:lastRowLastColumn="0"/>
            </w:pPr>
          </w:p>
        </w:tc>
      </w:tr>
      <w:tr w:rsidR="004D6C1B" w14:paraId="0029284D" w14:textId="77777777" w:rsidTr="005826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4" w:type="dxa"/>
          </w:tcPr>
          <w:p w14:paraId="4B81B32D" w14:textId="6B54A9AB" w:rsidR="004D6C1B" w:rsidRDefault="592E343C" w:rsidP="009F3383">
            <w:pPr>
              <w:rPr>
                <w:b w:val="0"/>
              </w:rPr>
            </w:pPr>
            <w:r>
              <w:rPr>
                <w:b w:val="0"/>
              </w:rPr>
              <w:t>Overfitting</w:t>
            </w:r>
          </w:p>
        </w:tc>
        <w:tc>
          <w:tcPr>
            <w:tcW w:w="2014" w:type="dxa"/>
          </w:tcPr>
          <w:p w14:paraId="49C3AC13" w14:textId="5888305C" w:rsidR="004D6C1B" w:rsidRDefault="592E343C" w:rsidP="009F3383">
            <w:pPr>
              <w:cnfStyle w:val="000000100000" w:firstRow="0" w:lastRow="0" w:firstColumn="0" w:lastColumn="0" w:oddVBand="0" w:evenVBand="0" w:oddHBand="1" w:evenHBand="0" w:firstRowFirstColumn="0" w:firstRowLastColumn="0" w:lastRowFirstColumn="0" w:lastRowLastColumn="0"/>
            </w:pPr>
            <w:r>
              <w:t>No diverse performance</w:t>
            </w:r>
          </w:p>
        </w:tc>
        <w:tc>
          <w:tcPr>
            <w:tcW w:w="2014" w:type="dxa"/>
          </w:tcPr>
          <w:p w14:paraId="72AD2FDD" w14:textId="478D6406" w:rsidR="004D6C1B" w:rsidRDefault="592E343C" w:rsidP="009F3383">
            <w:pPr>
              <w:cnfStyle w:val="000000100000" w:firstRow="0" w:lastRow="0" w:firstColumn="0" w:lastColumn="0" w:oddVBand="0" w:evenVBand="0" w:oddHBand="1" w:evenHBand="0" w:firstRowFirstColumn="0" w:firstRowLastColumn="0" w:lastRowFirstColumn="0" w:lastRowLastColumn="0"/>
            </w:pPr>
            <w:r>
              <w:t>Medium</w:t>
            </w:r>
          </w:p>
        </w:tc>
        <w:tc>
          <w:tcPr>
            <w:tcW w:w="2014" w:type="dxa"/>
          </w:tcPr>
          <w:p w14:paraId="79121EC1" w14:textId="7F9DDC44" w:rsidR="004D6C1B" w:rsidRDefault="592E343C" w:rsidP="009F3383">
            <w:pPr>
              <w:cnfStyle w:val="000000100000" w:firstRow="0" w:lastRow="0" w:firstColumn="0" w:lastColumn="0" w:oddVBand="0" w:evenVBand="0" w:oddHBand="1" w:evenHBand="0" w:firstRowFirstColumn="0" w:firstRowLastColumn="0" w:lastRowFirstColumn="0" w:lastRowLastColumn="0"/>
            </w:pPr>
            <w:r>
              <w:t>High</w:t>
            </w:r>
          </w:p>
        </w:tc>
        <w:tc>
          <w:tcPr>
            <w:tcW w:w="2014" w:type="dxa"/>
          </w:tcPr>
          <w:p w14:paraId="4732BA7D" w14:textId="2F177140" w:rsidR="004D6C1B" w:rsidRDefault="592E343C" w:rsidP="004D6C1B">
            <w:pPr>
              <w:keepNext/>
              <w:cnfStyle w:val="000000100000" w:firstRow="0" w:lastRow="0" w:firstColumn="0" w:lastColumn="0" w:oddVBand="0" w:evenVBand="0" w:oddHBand="1" w:evenHBand="0" w:firstRowFirstColumn="0" w:firstRowLastColumn="0" w:lastRowFirstColumn="0" w:lastRowLastColumn="0"/>
            </w:pPr>
            <w:r>
              <w:t>Regularization</w:t>
            </w:r>
          </w:p>
        </w:tc>
      </w:tr>
    </w:tbl>
    <w:p w14:paraId="17394BBB" w14:textId="05B46669" w:rsidR="00B270E9" w:rsidRDefault="004D6C1B" w:rsidP="004D6C1B">
      <w:pPr>
        <w:pStyle w:val="Caption"/>
      </w:pPr>
      <w:bookmarkStart w:id="128" w:name="_Toc135641686"/>
      <w:bookmarkStart w:id="129" w:name="_Toc165330027"/>
      <w:r>
        <w:t xml:space="preserve">Table </w:t>
      </w:r>
      <w:r>
        <w:rPr>
          <w:color w:val="2B579A"/>
          <w:shd w:val="clear" w:color="auto" w:fill="E6E6E6"/>
        </w:rPr>
        <w:fldChar w:fldCharType="begin"/>
      </w:r>
      <w:r>
        <w:instrText>SEQ Table \* ARABIC</w:instrText>
      </w:r>
      <w:r>
        <w:rPr>
          <w:color w:val="2B579A"/>
          <w:shd w:val="clear" w:color="auto" w:fill="E6E6E6"/>
        </w:rPr>
        <w:fldChar w:fldCharType="separate"/>
      </w:r>
      <w:r>
        <w:rPr>
          <w:color w:val="2B579A"/>
          <w:shd w:val="clear" w:color="auto" w:fill="E6E6E6"/>
        </w:rPr>
        <w:fldChar w:fldCharType="end"/>
      </w:r>
      <w:r>
        <w:t>: Sprint 3 Risks</w:t>
      </w:r>
      <w:bookmarkEnd w:id="128"/>
      <w:bookmarkEnd w:id="129"/>
    </w:p>
    <w:p w14:paraId="64B4790C" w14:textId="2E9E466B" w:rsidR="1BB20B79" w:rsidRDefault="7D3C548C" w:rsidP="1BB20B79">
      <w:r>
        <w:t xml:space="preserve">The table is a concise overview of potential issues in machine learning models along with their likelihood, consequences, and countermeasures. Data Bias could lead to unfair results, but with a moderate chance and seriousness, can be reduced by using pre-processing methods. Gradient Explosion poses an elevated risk and can significantly affect model performance; it is preventable through </w:t>
      </w:r>
      <w:r w:rsidR="002D26F5">
        <w:t>techniques,</w:t>
      </w:r>
      <w:r>
        <w:t xml:space="preserve"> such as normalization and gradient clipping. Volatility and Noise refer to unpredictable data fluctuations and messy data, which are quite likely to occur and have a medium level impact but can be tackled using smoothing techniques to create a more stable model. Lastly, Overfitting happens when a model learns the training data too well and lacks generalization, with medium likelihood and high impact, which is often prevented by regularization to maintain model simplicity and improve its generality.</w:t>
      </w:r>
    </w:p>
    <w:p w14:paraId="1E38F10E" w14:textId="03EB4BF5" w:rsidR="08D61325" w:rsidRDefault="08D61325" w:rsidP="08D61325"/>
    <w:p w14:paraId="361327F7" w14:textId="070F8D73" w:rsidR="00FF4650" w:rsidRPr="00B71117" w:rsidRDefault="00FF4650" w:rsidP="00B71117">
      <w:pPr>
        <w:pStyle w:val="SectionSubheading"/>
      </w:pPr>
      <w:bookmarkStart w:id="130" w:name="_Toc165318631"/>
      <w:r w:rsidRPr="00B71117">
        <w:t>Sprint 4 Risks</w:t>
      </w:r>
      <w:bookmarkEnd w:id="130"/>
    </w:p>
    <w:p w14:paraId="61258432" w14:textId="361E0AF7" w:rsidR="00B270E9" w:rsidRDefault="00B270E9" w:rsidP="00B270E9"/>
    <w:tbl>
      <w:tblPr>
        <w:tblStyle w:val="ListTable6Colorful-Accent6"/>
        <w:tblW w:w="0" w:type="auto"/>
        <w:tblLook w:val="04A0" w:firstRow="1" w:lastRow="0" w:firstColumn="1" w:lastColumn="0" w:noHBand="0" w:noVBand="1"/>
      </w:tblPr>
      <w:tblGrid>
        <w:gridCol w:w="2014"/>
        <w:gridCol w:w="2014"/>
        <w:gridCol w:w="2014"/>
        <w:gridCol w:w="2014"/>
        <w:gridCol w:w="2014"/>
      </w:tblGrid>
      <w:tr w:rsidR="004D6C1B" w14:paraId="2766F629" w14:textId="77777777" w:rsidTr="715E53A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4" w:type="dxa"/>
          </w:tcPr>
          <w:p w14:paraId="2586039B" w14:textId="77777777" w:rsidR="004D6C1B" w:rsidRDefault="004D6C1B" w:rsidP="009F3383">
            <w:r>
              <w:t>Risk</w:t>
            </w:r>
          </w:p>
        </w:tc>
        <w:tc>
          <w:tcPr>
            <w:tcW w:w="2014" w:type="dxa"/>
          </w:tcPr>
          <w:p w14:paraId="21450E3A" w14:textId="77777777" w:rsidR="004D6C1B" w:rsidRDefault="004D6C1B" w:rsidP="009F3383">
            <w:pPr>
              <w:cnfStyle w:val="100000000000" w:firstRow="1" w:lastRow="0" w:firstColumn="0" w:lastColumn="0" w:oddVBand="0" w:evenVBand="0" w:oddHBand="0" w:evenHBand="0" w:firstRowFirstColumn="0" w:firstRowLastColumn="0" w:lastRowFirstColumn="0" w:lastRowLastColumn="0"/>
            </w:pPr>
            <w:r>
              <w:t>Description</w:t>
            </w:r>
          </w:p>
        </w:tc>
        <w:tc>
          <w:tcPr>
            <w:tcW w:w="2014" w:type="dxa"/>
          </w:tcPr>
          <w:p w14:paraId="713F9465" w14:textId="77777777" w:rsidR="004D6C1B" w:rsidRDefault="004D6C1B" w:rsidP="009F3383">
            <w:pPr>
              <w:cnfStyle w:val="100000000000" w:firstRow="1" w:lastRow="0" w:firstColumn="0" w:lastColumn="0" w:oddVBand="0" w:evenVBand="0" w:oddHBand="0" w:evenHBand="0" w:firstRowFirstColumn="0" w:firstRowLastColumn="0" w:lastRowFirstColumn="0" w:lastRowLastColumn="0"/>
            </w:pPr>
            <w:r>
              <w:t>Probability</w:t>
            </w:r>
          </w:p>
        </w:tc>
        <w:tc>
          <w:tcPr>
            <w:tcW w:w="2014" w:type="dxa"/>
          </w:tcPr>
          <w:p w14:paraId="2F2CD1EA" w14:textId="77777777" w:rsidR="004D6C1B" w:rsidRDefault="004D6C1B" w:rsidP="009F3383">
            <w:pPr>
              <w:cnfStyle w:val="100000000000" w:firstRow="1" w:lastRow="0" w:firstColumn="0" w:lastColumn="0" w:oddVBand="0" w:evenVBand="0" w:oddHBand="0" w:evenHBand="0" w:firstRowFirstColumn="0" w:firstRowLastColumn="0" w:lastRowFirstColumn="0" w:lastRowLastColumn="0"/>
            </w:pPr>
            <w:r>
              <w:t>Impact</w:t>
            </w:r>
          </w:p>
        </w:tc>
        <w:tc>
          <w:tcPr>
            <w:tcW w:w="2014" w:type="dxa"/>
          </w:tcPr>
          <w:p w14:paraId="657DD526" w14:textId="77777777" w:rsidR="004D6C1B" w:rsidRDefault="004D6C1B" w:rsidP="009F3383">
            <w:pPr>
              <w:cnfStyle w:val="100000000000" w:firstRow="1" w:lastRow="0" w:firstColumn="0" w:lastColumn="0" w:oddVBand="0" w:evenVBand="0" w:oddHBand="0" w:evenHBand="0" w:firstRowFirstColumn="0" w:firstRowLastColumn="0" w:lastRowFirstColumn="0" w:lastRowLastColumn="0"/>
            </w:pPr>
            <w:r>
              <w:t>Mitigation</w:t>
            </w:r>
          </w:p>
        </w:tc>
      </w:tr>
      <w:tr w:rsidR="004D6C1B" w14:paraId="223047B8" w14:textId="77777777" w:rsidTr="715E53A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14" w:type="dxa"/>
          </w:tcPr>
          <w:p w14:paraId="5F6955C8" w14:textId="5FDEE793" w:rsidR="004D6C1B" w:rsidRDefault="71BA4173" w:rsidP="009F3383">
            <w:pPr>
              <w:rPr>
                <w:b w:val="0"/>
                <w:bCs w:val="0"/>
              </w:rPr>
            </w:pPr>
            <w:r>
              <w:rPr>
                <w:b w:val="0"/>
                <w:bCs w:val="0"/>
              </w:rPr>
              <w:t xml:space="preserve">Hopper cluster </w:t>
            </w:r>
          </w:p>
          <w:p w14:paraId="33FE5731" w14:textId="1E3CB77F" w:rsidR="004D6C1B" w:rsidRDefault="71BA4173" w:rsidP="65CDC0CB">
            <w:pPr>
              <w:rPr>
                <w:b w:val="0"/>
                <w:bCs w:val="0"/>
              </w:rPr>
            </w:pPr>
            <w:r>
              <w:rPr>
                <w:b w:val="0"/>
                <w:bCs w:val="0"/>
              </w:rPr>
              <w:t>availability</w:t>
            </w:r>
          </w:p>
        </w:tc>
        <w:tc>
          <w:tcPr>
            <w:tcW w:w="2014" w:type="dxa"/>
          </w:tcPr>
          <w:p w14:paraId="3F63B38A" w14:textId="341DD193" w:rsidR="004D6C1B" w:rsidRDefault="71BA4173" w:rsidP="009F3383">
            <w:pPr>
              <w:cnfStyle w:val="000000100000" w:firstRow="0" w:lastRow="0" w:firstColumn="0" w:lastColumn="0" w:oddVBand="0" w:evenVBand="0" w:oddHBand="1" w:evenHBand="0" w:firstRowFirstColumn="0" w:firstRowLastColumn="0" w:lastRowFirstColumn="0" w:lastRowLastColumn="0"/>
            </w:pPr>
            <w:r>
              <w:t>HPC wait time</w:t>
            </w:r>
          </w:p>
        </w:tc>
        <w:tc>
          <w:tcPr>
            <w:tcW w:w="2014" w:type="dxa"/>
          </w:tcPr>
          <w:p w14:paraId="6EEB8C92" w14:textId="7947398E" w:rsidR="004D6C1B" w:rsidRDefault="71BA4173" w:rsidP="65CDC0CB">
            <w:pPr>
              <w:spacing w:line="259" w:lineRule="auto"/>
              <w:cnfStyle w:val="000000100000" w:firstRow="0" w:lastRow="0" w:firstColumn="0" w:lastColumn="0" w:oddVBand="0" w:evenVBand="0" w:oddHBand="1" w:evenHBand="0" w:firstRowFirstColumn="0" w:firstRowLastColumn="0" w:lastRowFirstColumn="0" w:lastRowLastColumn="0"/>
            </w:pPr>
            <w:r>
              <w:t>Medium</w:t>
            </w:r>
          </w:p>
        </w:tc>
        <w:tc>
          <w:tcPr>
            <w:tcW w:w="2014" w:type="dxa"/>
          </w:tcPr>
          <w:p w14:paraId="5D7CBC44" w14:textId="1A7A475E" w:rsidR="004D6C1B" w:rsidRDefault="71BA4173" w:rsidP="009F3383">
            <w:pPr>
              <w:cnfStyle w:val="000000100000" w:firstRow="0" w:lastRow="0" w:firstColumn="0" w:lastColumn="0" w:oddVBand="0" w:evenVBand="0" w:oddHBand="1" w:evenHBand="0" w:firstRowFirstColumn="0" w:firstRowLastColumn="0" w:lastRowFirstColumn="0" w:lastRowLastColumn="0"/>
            </w:pPr>
            <w:r>
              <w:t>High</w:t>
            </w:r>
          </w:p>
        </w:tc>
        <w:tc>
          <w:tcPr>
            <w:tcW w:w="2014" w:type="dxa"/>
          </w:tcPr>
          <w:p w14:paraId="154F6708" w14:textId="1179CAE7" w:rsidR="004D6C1B" w:rsidRDefault="71BA4173" w:rsidP="009F3383">
            <w:pPr>
              <w:cnfStyle w:val="000000100000" w:firstRow="0" w:lastRow="0" w:firstColumn="0" w:lastColumn="0" w:oddVBand="0" w:evenVBand="0" w:oddHBand="1" w:evenHBand="0" w:firstRowFirstColumn="0" w:firstRowLastColumn="0" w:lastRowFirstColumn="0" w:lastRowLastColumn="0"/>
            </w:pPr>
            <w:r>
              <w:t>Request early</w:t>
            </w:r>
          </w:p>
        </w:tc>
      </w:tr>
      <w:tr w:rsidR="004D6C1B" w14:paraId="1F1FC6E5" w14:textId="77777777" w:rsidTr="715E53AA">
        <w:tc>
          <w:tcPr>
            <w:cnfStyle w:val="001000000000" w:firstRow="0" w:lastRow="0" w:firstColumn="1" w:lastColumn="0" w:oddVBand="0" w:evenVBand="0" w:oddHBand="0" w:evenHBand="0" w:firstRowFirstColumn="0" w:firstRowLastColumn="0" w:lastRowFirstColumn="0" w:lastRowLastColumn="0"/>
            <w:tcW w:w="2014" w:type="dxa"/>
          </w:tcPr>
          <w:p w14:paraId="313C1EF5" w14:textId="77777777" w:rsidR="004D6C1B" w:rsidRDefault="004D6C1B" w:rsidP="009F3383"/>
        </w:tc>
        <w:tc>
          <w:tcPr>
            <w:tcW w:w="2014" w:type="dxa"/>
          </w:tcPr>
          <w:p w14:paraId="6A7C70EC" w14:textId="77777777" w:rsidR="004D6C1B" w:rsidRDefault="004D6C1B" w:rsidP="009F3383">
            <w:pPr>
              <w:cnfStyle w:val="000000000000" w:firstRow="0" w:lastRow="0" w:firstColumn="0" w:lastColumn="0" w:oddVBand="0" w:evenVBand="0" w:oddHBand="0" w:evenHBand="0" w:firstRowFirstColumn="0" w:firstRowLastColumn="0" w:lastRowFirstColumn="0" w:lastRowLastColumn="0"/>
            </w:pPr>
          </w:p>
        </w:tc>
        <w:tc>
          <w:tcPr>
            <w:tcW w:w="2014" w:type="dxa"/>
          </w:tcPr>
          <w:p w14:paraId="4304F85C" w14:textId="77777777" w:rsidR="004D6C1B" w:rsidRDefault="004D6C1B" w:rsidP="009F3383">
            <w:pPr>
              <w:cnfStyle w:val="000000000000" w:firstRow="0" w:lastRow="0" w:firstColumn="0" w:lastColumn="0" w:oddVBand="0" w:evenVBand="0" w:oddHBand="0" w:evenHBand="0" w:firstRowFirstColumn="0" w:firstRowLastColumn="0" w:lastRowFirstColumn="0" w:lastRowLastColumn="0"/>
            </w:pPr>
          </w:p>
        </w:tc>
        <w:tc>
          <w:tcPr>
            <w:tcW w:w="2014" w:type="dxa"/>
          </w:tcPr>
          <w:p w14:paraId="30B8A71B" w14:textId="77777777" w:rsidR="004D6C1B" w:rsidRDefault="004D6C1B" w:rsidP="009F3383">
            <w:pPr>
              <w:cnfStyle w:val="000000000000" w:firstRow="0" w:lastRow="0" w:firstColumn="0" w:lastColumn="0" w:oddVBand="0" w:evenVBand="0" w:oddHBand="0" w:evenHBand="0" w:firstRowFirstColumn="0" w:firstRowLastColumn="0" w:lastRowFirstColumn="0" w:lastRowLastColumn="0"/>
            </w:pPr>
          </w:p>
        </w:tc>
        <w:tc>
          <w:tcPr>
            <w:tcW w:w="2014" w:type="dxa"/>
          </w:tcPr>
          <w:p w14:paraId="36EF8DCD" w14:textId="77777777" w:rsidR="004D6C1B" w:rsidRDefault="004D6C1B" w:rsidP="009F3383">
            <w:pPr>
              <w:cnfStyle w:val="000000000000" w:firstRow="0" w:lastRow="0" w:firstColumn="0" w:lastColumn="0" w:oddVBand="0" w:evenVBand="0" w:oddHBand="0" w:evenHBand="0" w:firstRowFirstColumn="0" w:firstRowLastColumn="0" w:lastRowFirstColumn="0" w:lastRowLastColumn="0"/>
            </w:pPr>
          </w:p>
        </w:tc>
      </w:tr>
      <w:tr w:rsidR="004D6C1B" w14:paraId="0DE699F3" w14:textId="77777777" w:rsidTr="715E53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4" w:type="dxa"/>
          </w:tcPr>
          <w:p w14:paraId="43FDE710" w14:textId="437627A1" w:rsidR="65CDC0CB" w:rsidRDefault="65CDC0CB" w:rsidP="65CDC0CB">
            <w:pPr>
              <w:rPr>
                <w:rFonts w:ascii="Calibri" w:eastAsia="Calibri" w:hAnsi="Calibri" w:cs="Calibri"/>
              </w:rPr>
            </w:pPr>
            <w:r w:rsidRPr="65CDC0CB">
              <w:rPr>
                <w:rFonts w:ascii="Calibri" w:eastAsia="Calibri" w:hAnsi="Calibri" w:cs="Calibri"/>
                <w:b w:val="0"/>
                <w:bCs w:val="0"/>
                <w:color w:val="111618"/>
              </w:rPr>
              <w:lastRenderedPageBreak/>
              <w:t>Gradient explosion</w:t>
            </w:r>
          </w:p>
        </w:tc>
        <w:tc>
          <w:tcPr>
            <w:tcW w:w="2014" w:type="dxa"/>
          </w:tcPr>
          <w:p w14:paraId="3C924E55" w14:textId="77B24781" w:rsidR="65CDC0CB" w:rsidRDefault="65CDC0CB" w:rsidP="65CDC0CB">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rPr>
            </w:pPr>
            <w:r w:rsidRPr="65CDC0CB">
              <w:rPr>
                <w:rFonts w:ascii="Calibri" w:eastAsia="Calibri" w:hAnsi="Calibri" w:cs="Calibri"/>
                <w:color w:val="111618"/>
              </w:rPr>
              <w:t>Unsuitable training process</w:t>
            </w:r>
          </w:p>
        </w:tc>
        <w:tc>
          <w:tcPr>
            <w:tcW w:w="2014" w:type="dxa"/>
          </w:tcPr>
          <w:p w14:paraId="57A2BE61" w14:textId="1F6E29CE" w:rsidR="65CDC0CB" w:rsidRDefault="65CDC0CB" w:rsidP="65CDC0CB">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rPr>
            </w:pPr>
            <w:r w:rsidRPr="65CDC0CB">
              <w:rPr>
                <w:rFonts w:ascii="Calibri" w:eastAsia="Calibri" w:hAnsi="Calibri" w:cs="Calibri"/>
                <w:color w:val="111618"/>
              </w:rPr>
              <w:t>High</w:t>
            </w:r>
          </w:p>
        </w:tc>
        <w:tc>
          <w:tcPr>
            <w:tcW w:w="2014" w:type="dxa"/>
          </w:tcPr>
          <w:p w14:paraId="3E30230E" w14:textId="2DA33558" w:rsidR="65CDC0CB" w:rsidRDefault="65CDC0CB" w:rsidP="65CDC0CB">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rPr>
            </w:pPr>
            <w:r w:rsidRPr="65CDC0CB">
              <w:rPr>
                <w:rFonts w:ascii="Calibri" w:eastAsia="Calibri" w:hAnsi="Calibri" w:cs="Calibri"/>
                <w:color w:val="111618"/>
              </w:rPr>
              <w:t>High</w:t>
            </w:r>
          </w:p>
        </w:tc>
        <w:tc>
          <w:tcPr>
            <w:tcW w:w="2014" w:type="dxa"/>
          </w:tcPr>
          <w:p w14:paraId="7E8A2649" w14:textId="5CD7330C" w:rsidR="65CDC0CB" w:rsidRDefault="65CDC0CB">
            <w:pPr>
              <w:cnfStyle w:val="000000100000" w:firstRow="0" w:lastRow="0" w:firstColumn="0" w:lastColumn="0" w:oddVBand="0" w:evenVBand="0" w:oddHBand="1" w:evenHBand="0" w:firstRowFirstColumn="0" w:firstRowLastColumn="0" w:lastRowFirstColumn="0" w:lastRowLastColumn="0"/>
            </w:pPr>
            <w:r>
              <w:t xml:space="preserve">Normalization, </w:t>
            </w:r>
          </w:p>
          <w:p w14:paraId="1B673D07" w14:textId="2AE40D65" w:rsidR="65CDC0CB" w:rsidRDefault="65CDC0CB">
            <w:pPr>
              <w:cnfStyle w:val="000000100000" w:firstRow="0" w:lastRow="0" w:firstColumn="0" w:lastColumn="0" w:oddVBand="0" w:evenVBand="0" w:oddHBand="1" w:evenHBand="0" w:firstRowFirstColumn="0" w:firstRowLastColumn="0" w:lastRowFirstColumn="0" w:lastRowLastColumn="0"/>
            </w:pPr>
            <w:r>
              <w:t>Gradient clipping</w:t>
            </w:r>
          </w:p>
        </w:tc>
      </w:tr>
      <w:tr w:rsidR="004D6C1B" w14:paraId="0EB5567E" w14:textId="77777777" w:rsidTr="715E53AA">
        <w:tc>
          <w:tcPr>
            <w:cnfStyle w:val="001000000000" w:firstRow="0" w:lastRow="0" w:firstColumn="1" w:lastColumn="0" w:oddVBand="0" w:evenVBand="0" w:oddHBand="0" w:evenHBand="0" w:firstRowFirstColumn="0" w:firstRowLastColumn="0" w:lastRowFirstColumn="0" w:lastRowLastColumn="0"/>
            <w:tcW w:w="2014" w:type="dxa"/>
          </w:tcPr>
          <w:p w14:paraId="55FCAD9F" w14:textId="7C721AE8" w:rsidR="65CDC0CB" w:rsidRDefault="65CDC0CB">
            <w:r>
              <w:rPr>
                <w:b w:val="0"/>
                <w:bCs w:val="0"/>
              </w:rPr>
              <w:t>Volatility &amp; noise</w:t>
            </w:r>
          </w:p>
        </w:tc>
        <w:tc>
          <w:tcPr>
            <w:tcW w:w="2014" w:type="dxa"/>
          </w:tcPr>
          <w:p w14:paraId="30E85403" w14:textId="0EC7B7C5" w:rsidR="65CDC0CB" w:rsidRDefault="65CDC0CB">
            <w:pPr>
              <w:cnfStyle w:val="000000000000" w:firstRow="0" w:lastRow="0" w:firstColumn="0" w:lastColumn="0" w:oddVBand="0" w:evenVBand="0" w:oddHBand="0" w:evenHBand="0" w:firstRowFirstColumn="0" w:firstRowLastColumn="0" w:lastRowFirstColumn="0" w:lastRowLastColumn="0"/>
            </w:pPr>
            <w:r>
              <w:t>Volatile &amp; noisy data</w:t>
            </w:r>
          </w:p>
        </w:tc>
        <w:tc>
          <w:tcPr>
            <w:tcW w:w="2014" w:type="dxa"/>
          </w:tcPr>
          <w:p w14:paraId="141262DE" w14:textId="300CB6AF" w:rsidR="65CDC0CB" w:rsidRDefault="65CDC0CB">
            <w:pPr>
              <w:cnfStyle w:val="000000000000" w:firstRow="0" w:lastRow="0" w:firstColumn="0" w:lastColumn="0" w:oddVBand="0" w:evenVBand="0" w:oddHBand="0" w:evenHBand="0" w:firstRowFirstColumn="0" w:firstRowLastColumn="0" w:lastRowFirstColumn="0" w:lastRowLastColumn="0"/>
            </w:pPr>
            <w:r>
              <w:t>High</w:t>
            </w:r>
          </w:p>
        </w:tc>
        <w:tc>
          <w:tcPr>
            <w:tcW w:w="2014" w:type="dxa"/>
          </w:tcPr>
          <w:p w14:paraId="1CC73932" w14:textId="7C8A0E5C" w:rsidR="65CDC0CB" w:rsidRDefault="65CDC0CB">
            <w:pPr>
              <w:cnfStyle w:val="000000000000" w:firstRow="0" w:lastRow="0" w:firstColumn="0" w:lastColumn="0" w:oddVBand="0" w:evenVBand="0" w:oddHBand="0" w:evenHBand="0" w:firstRowFirstColumn="0" w:firstRowLastColumn="0" w:lastRowFirstColumn="0" w:lastRowLastColumn="0"/>
            </w:pPr>
            <w:r>
              <w:t>High</w:t>
            </w:r>
          </w:p>
        </w:tc>
        <w:tc>
          <w:tcPr>
            <w:tcW w:w="2014" w:type="dxa"/>
          </w:tcPr>
          <w:p w14:paraId="261C58FC" w14:textId="2FE23D45" w:rsidR="65CDC0CB" w:rsidRDefault="65CDC0CB">
            <w:pPr>
              <w:cnfStyle w:val="000000000000" w:firstRow="0" w:lastRow="0" w:firstColumn="0" w:lastColumn="0" w:oddVBand="0" w:evenVBand="0" w:oddHBand="0" w:evenHBand="0" w:firstRowFirstColumn="0" w:firstRowLastColumn="0" w:lastRowFirstColumn="0" w:lastRowLastColumn="0"/>
            </w:pPr>
            <w:r>
              <w:t>Smoothing Techniques</w:t>
            </w:r>
          </w:p>
        </w:tc>
      </w:tr>
      <w:tr w:rsidR="004D6C1B" w14:paraId="16C3E4CE" w14:textId="77777777" w:rsidTr="715E53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4" w:type="dxa"/>
          </w:tcPr>
          <w:p w14:paraId="61F06F57" w14:textId="77777777" w:rsidR="65CDC0CB" w:rsidRDefault="65CDC0CB"/>
        </w:tc>
        <w:tc>
          <w:tcPr>
            <w:tcW w:w="2014" w:type="dxa"/>
          </w:tcPr>
          <w:p w14:paraId="0DFC7CCE" w14:textId="77777777" w:rsidR="65CDC0CB" w:rsidRDefault="65CDC0CB">
            <w:pPr>
              <w:cnfStyle w:val="000000100000" w:firstRow="0" w:lastRow="0" w:firstColumn="0" w:lastColumn="0" w:oddVBand="0" w:evenVBand="0" w:oddHBand="1" w:evenHBand="0" w:firstRowFirstColumn="0" w:firstRowLastColumn="0" w:lastRowFirstColumn="0" w:lastRowLastColumn="0"/>
            </w:pPr>
          </w:p>
        </w:tc>
        <w:tc>
          <w:tcPr>
            <w:tcW w:w="2014" w:type="dxa"/>
          </w:tcPr>
          <w:p w14:paraId="3FB07943" w14:textId="77777777" w:rsidR="65CDC0CB" w:rsidRDefault="65CDC0CB">
            <w:pPr>
              <w:cnfStyle w:val="000000100000" w:firstRow="0" w:lastRow="0" w:firstColumn="0" w:lastColumn="0" w:oddVBand="0" w:evenVBand="0" w:oddHBand="1" w:evenHBand="0" w:firstRowFirstColumn="0" w:firstRowLastColumn="0" w:lastRowFirstColumn="0" w:lastRowLastColumn="0"/>
            </w:pPr>
          </w:p>
        </w:tc>
        <w:tc>
          <w:tcPr>
            <w:tcW w:w="2014" w:type="dxa"/>
          </w:tcPr>
          <w:p w14:paraId="4890B83A" w14:textId="77777777" w:rsidR="65CDC0CB" w:rsidRDefault="65CDC0CB">
            <w:pPr>
              <w:cnfStyle w:val="000000100000" w:firstRow="0" w:lastRow="0" w:firstColumn="0" w:lastColumn="0" w:oddVBand="0" w:evenVBand="0" w:oddHBand="1" w:evenHBand="0" w:firstRowFirstColumn="0" w:firstRowLastColumn="0" w:lastRowFirstColumn="0" w:lastRowLastColumn="0"/>
            </w:pPr>
          </w:p>
        </w:tc>
        <w:tc>
          <w:tcPr>
            <w:tcW w:w="2014" w:type="dxa"/>
          </w:tcPr>
          <w:p w14:paraId="7C8A71C5" w14:textId="77777777" w:rsidR="65CDC0CB" w:rsidRDefault="65CDC0CB">
            <w:pPr>
              <w:cnfStyle w:val="000000100000" w:firstRow="0" w:lastRow="0" w:firstColumn="0" w:lastColumn="0" w:oddVBand="0" w:evenVBand="0" w:oddHBand="1" w:evenHBand="0" w:firstRowFirstColumn="0" w:firstRowLastColumn="0" w:lastRowFirstColumn="0" w:lastRowLastColumn="0"/>
            </w:pPr>
          </w:p>
        </w:tc>
      </w:tr>
      <w:tr w:rsidR="65CDC0CB" w14:paraId="7498CDB7" w14:textId="77777777" w:rsidTr="715E53AA">
        <w:trPr>
          <w:trHeight w:val="300"/>
        </w:trPr>
        <w:tc>
          <w:tcPr>
            <w:cnfStyle w:val="001000000000" w:firstRow="0" w:lastRow="0" w:firstColumn="1" w:lastColumn="0" w:oddVBand="0" w:evenVBand="0" w:oddHBand="0" w:evenHBand="0" w:firstRowFirstColumn="0" w:firstRowLastColumn="0" w:lastRowFirstColumn="0" w:lastRowLastColumn="0"/>
            <w:tcW w:w="2014" w:type="dxa"/>
          </w:tcPr>
          <w:p w14:paraId="2D17EF7C" w14:textId="6B54A9AB" w:rsidR="65CDC0CB" w:rsidRDefault="65CDC0CB">
            <w:pPr>
              <w:rPr>
                <w:b w:val="0"/>
                <w:bCs w:val="0"/>
              </w:rPr>
            </w:pPr>
            <w:r>
              <w:rPr>
                <w:b w:val="0"/>
                <w:bCs w:val="0"/>
              </w:rPr>
              <w:t>Overfitting</w:t>
            </w:r>
          </w:p>
        </w:tc>
        <w:tc>
          <w:tcPr>
            <w:tcW w:w="2014" w:type="dxa"/>
          </w:tcPr>
          <w:p w14:paraId="600AD983" w14:textId="5888305C" w:rsidR="65CDC0CB" w:rsidRDefault="65CDC0CB">
            <w:pPr>
              <w:cnfStyle w:val="000000000000" w:firstRow="0" w:lastRow="0" w:firstColumn="0" w:lastColumn="0" w:oddVBand="0" w:evenVBand="0" w:oddHBand="0" w:evenHBand="0" w:firstRowFirstColumn="0" w:firstRowLastColumn="0" w:lastRowFirstColumn="0" w:lastRowLastColumn="0"/>
            </w:pPr>
            <w:r>
              <w:t>No diverse performance</w:t>
            </w:r>
          </w:p>
        </w:tc>
        <w:tc>
          <w:tcPr>
            <w:tcW w:w="2014" w:type="dxa"/>
          </w:tcPr>
          <w:p w14:paraId="34D4D0E7" w14:textId="478D6406" w:rsidR="65CDC0CB" w:rsidRDefault="65CDC0CB">
            <w:pPr>
              <w:cnfStyle w:val="000000000000" w:firstRow="0" w:lastRow="0" w:firstColumn="0" w:lastColumn="0" w:oddVBand="0" w:evenVBand="0" w:oddHBand="0" w:evenHBand="0" w:firstRowFirstColumn="0" w:firstRowLastColumn="0" w:lastRowFirstColumn="0" w:lastRowLastColumn="0"/>
            </w:pPr>
            <w:r>
              <w:t>Medium</w:t>
            </w:r>
          </w:p>
        </w:tc>
        <w:tc>
          <w:tcPr>
            <w:tcW w:w="2014" w:type="dxa"/>
          </w:tcPr>
          <w:p w14:paraId="03238B50" w14:textId="7F9DDC44" w:rsidR="65CDC0CB" w:rsidRDefault="65CDC0CB">
            <w:pPr>
              <w:cnfStyle w:val="000000000000" w:firstRow="0" w:lastRow="0" w:firstColumn="0" w:lastColumn="0" w:oddVBand="0" w:evenVBand="0" w:oddHBand="0" w:evenHBand="0" w:firstRowFirstColumn="0" w:firstRowLastColumn="0" w:lastRowFirstColumn="0" w:lastRowLastColumn="0"/>
            </w:pPr>
            <w:r>
              <w:t>High</w:t>
            </w:r>
          </w:p>
        </w:tc>
        <w:tc>
          <w:tcPr>
            <w:tcW w:w="2014" w:type="dxa"/>
          </w:tcPr>
          <w:p w14:paraId="6CFEE83C" w14:textId="2F177140" w:rsidR="65CDC0CB" w:rsidRDefault="65CDC0CB" w:rsidP="65CDC0CB">
            <w:pPr>
              <w:keepNext/>
              <w:cnfStyle w:val="000000000000" w:firstRow="0" w:lastRow="0" w:firstColumn="0" w:lastColumn="0" w:oddVBand="0" w:evenVBand="0" w:oddHBand="0" w:evenHBand="0" w:firstRowFirstColumn="0" w:firstRowLastColumn="0" w:lastRowFirstColumn="0" w:lastRowLastColumn="0"/>
            </w:pPr>
            <w:r>
              <w:t>Regularization</w:t>
            </w:r>
          </w:p>
        </w:tc>
      </w:tr>
    </w:tbl>
    <w:p w14:paraId="7AB2325D" w14:textId="74C9809D" w:rsidR="00FF4650" w:rsidRDefault="71075249" w:rsidP="004D6C1B">
      <w:pPr>
        <w:pStyle w:val="Caption"/>
      </w:pPr>
      <w:bookmarkStart w:id="131" w:name="_Toc135641687"/>
      <w:bookmarkStart w:id="132" w:name="_Toc165330028"/>
      <w:r>
        <w:t xml:space="preserve">Table </w:t>
      </w:r>
      <w:r w:rsidR="004D6C1B">
        <w:rPr>
          <w:color w:val="2B579A"/>
          <w:shd w:val="clear" w:color="auto" w:fill="E6E6E6"/>
        </w:rPr>
        <w:fldChar w:fldCharType="begin"/>
      </w:r>
      <w:r w:rsidR="004D6C1B">
        <w:instrText>SEQ Table \* ARABIC</w:instrText>
      </w:r>
      <w:r w:rsidR="004D6C1B">
        <w:rPr>
          <w:color w:val="2B579A"/>
          <w:shd w:val="clear" w:color="auto" w:fill="E6E6E6"/>
        </w:rPr>
        <w:fldChar w:fldCharType="separate"/>
      </w:r>
      <w:r w:rsidR="004D6C1B">
        <w:rPr>
          <w:color w:val="2B579A"/>
          <w:shd w:val="clear" w:color="auto" w:fill="E6E6E6"/>
        </w:rPr>
        <w:fldChar w:fldCharType="end"/>
      </w:r>
      <w:r>
        <w:t>: Sprint 4 Risks</w:t>
      </w:r>
      <w:bookmarkEnd w:id="131"/>
      <w:bookmarkEnd w:id="132"/>
    </w:p>
    <w:p w14:paraId="30CCE34A" w14:textId="04AB3D06" w:rsidR="39FAED34" w:rsidRDefault="39FAED34" w:rsidP="65CDC0CB">
      <w:r>
        <w:t xml:space="preserve">As we worked on the project </w:t>
      </w:r>
      <w:r w:rsidR="790AA2C8">
        <w:t>we faced a few big challenges. First, we needed to use Hopper clusters for our work, but sometimes we had to wait too long to get access. We solved this by asking for these resources early, so we didn't have to wait and slow down our work.</w:t>
      </w:r>
    </w:p>
    <w:p w14:paraId="038F670B" w14:textId="59DE6CC9" w:rsidR="790AA2C8" w:rsidRDefault="790AA2C8" w:rsidP="65CDC0CB">
      <w:r>
        <w:t>Another big issue was gradient explosion. This can make it very hard to train our models correctly. To fix this, we used two methods: normalization and gradient clipping. These methods helped us keep everything under control and train our models the right way.</w:t>
      </w:r>
    </w:p>
    <w:p w14:paraId="5C7EF223" w14:textId="531996AB" w:rsidR="790AA2C8" w:rsidRDefault="790AA2C8" w:rsidP="65CDC0CB">
      <w:r>
        <w:t>We also had to deal with data that was very noisy and unpredictable. This makes it hard for our models to learn properly. To improve this, we used smoothing techniques, which made the data cleaner and easier for the models to understand. This happens when a model is too focused on the training data and does not perform well on new data. We prevented this by using regularization techniques, which helped make our model strong and able to work well with new data.</w:t>
      </w:r>
    </w:p>
    <w:p w14:paraId="09C41634" w14:textId="7B427936" w:rsidR="65CDC0CB" w:rsidRDefault="65CDC0CB" w:rsidP="65CDC0CB"/>
    <w:p w14:paraId="5EAF190F" w14:textId="70C1F4BE" w:rsidR="00B270E9" w:rsidRDefault="1D7D1B7D" w:rsidP="00B270E9">
      <w:r>
        <w:t xml:space="preserve"> </w:t>
      </w:r>
      <w:r w:rsidR="6C82A0FB">
        <w:t>Sprint 5 Risks</w:t>
      </w:r>
    </w:p>
    <w:tbl>
      <w:tblPr>
        <w:tblStyle w:val="ListTable6Colorful-Accent6"/>
        <w:tblW w:w="0" w:type="auto"/>
        <w:tblLook w:val="04A0" w:firstRow="1" w:lastRow="0" w:firstColumn="1" w:lastColumn="0" w:noHBand="0" w:noVBand="1"/>
      </w:tblPr>
      <w:tblGrid>
        <w:gridCol w:w="2014"/>
        <w:gridCol w:w="2014"/>
        <w:gridCol w:w="2014"/>
        <w:gridCol w:w="2014"/>
        <w:gridCol w:w="2014"/>
      </w:tblGrid>
      <w:tr w:rsidR="00B822EF" w14:paraId="626084FC" w14:textId="77777777" w:rsidTr="715E53A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4" w:type="dxa"/>
          </w:tcPr>
          <w:p w14:paraId="43D77382" w14:textId="77777777" w:rsidR="00B822EF" w:rsidRDefault="00B822EF" w:rsidP="009F3383">
            <w:r>
              <w:t>Risk</w:t>
            </w:r>
          </w:p>
        </w:tc>
        <w:tc>
          <w:tcPr>
            <w:tcW w:w="2014" w:type="dxa"/>
          </w:tcPr>
          <w:p w14:paraId="3B7713D3" w14:textId="77777777" w:rsidR="00B822EF" w:rsidRDefault="00B822EF" w:rsidP="009F3383">
            <w:pPr>
              <w:cnfStyle w:val="100000000000" w:firstRow="1" w:lastRow="0" w:firstColumn="0" w:lastColumn="0" w:oddVBand="0" w:evenVBand="0" w:oddHBand="0" w:evenHBand="0" w:firstRowFirstColumn="0" w:firstRowLastColumn="0" w:lastRowFirstColumn="0" w:lastRowLastColumn="0"/>
            </w:pPr>
            <w:r>
              <w:t>Description</w:t>
            </w:r>
          </w:p>
        </w:tc>
        <w:tc>
          <w:tcPr>
            <w:tcW w:w="2014" w:type="dxa"/>
          </w:tcPr>
          <w:p w14:paraId="62405812" w14:textId="77777777" w:rsidR="00B822EF" w:rsidRDefault="00B822EF" w:rsidP="009F3383">
            <w:pPr>
              <w:cnfStyle w:val="100000000000" w:firstRow="1" w:lastRow="0" w:firstColumn="0" w:lastColumn="0" w:oddVBand="0" w:evenVBand="0" w:oddHBand="0" w:evenHBand="0" w:firstRowFirstColumn="0" w:firstRowLastColumn="0" w:lastRowFirstColumn="0" w:lastRowLastColumn="0"/>
            </w:pPr>
            <w:r>
              <w:t>Probability</w:t>
            </w:r>
          </w:p>
        </w:tc>
        <w:tc>
          <w:tcPr>
            <w:tcW w:w="2014" w:type="dxa"/>
          </w:tcPr>
          <w:p w14:paraId="597FA33F" w14:textId="77777777" w:rsidR="00B822EF" w:rsidRDefault="00B822EF" w:rsidP="009F3383">
            <w:pPr>
              <w:cnfStyle w:val="100000000000" w:firstRow="1" w:lastRow="0" w:firstColumn="0" w:lastColumn="0" w:oddVBand="0" w:evenVBand="0" w:oddHBand="0" w:evenHBand="0" w:firstRowFirstColumn="0" w:firstRowLastColumn="0" w:lastRowFirstColumn="0" w:lastRowLastColumn="0"/>
            </w:pPr>
            <w:r>
              <w:t>Impact</w:t>
            </w:r>
          </w:p>
        </w:tc>
        <w:tc>
          <w:tcPr>
            <w:tcW w:w="2014" w:type="dxa"/>
          </w:tcPr>
          <w:p w14:paraId="10A699A2" w14:textId="77777777" w:rsidR="00B822EF" w:rsidRDefault="00B822EF" w:rsidP="009F3383">
            <w:pPr>
              <w:cnfStyle w:val="100000000000" w:firstRow="1" w:lastRow="0" w:firstColumn="0" w:lastColumn="0" w:oddVBand="0" w:evenVBand="0" w:oddHBand="0" w:evenHBand="0" w:firstRowFirstColumn="0" w:firstRowLastColumn="0" w:lastRowFirstColumn="0" w:lastRowLastColumn="0"/>
            </w:pPr>
            <w:r>
              <w:t>Mitigation</w:t>
            </w:r>
          </w:p>
        </w:tc>
      </w:tr>
      <w:tr w:rsidR="00B822EF" w14:paraId="25B965CA" w14:textId="77777777" w:rsidTr="715E53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14" w:type="dxa"/>
          </w:tcPr>
          <w:p w14:paraId="551F76CD" w14:textId="7EC0E1FE" w:rsidR="715E53AA" w:rsidRDefault="715E53AA" w:rsidP="715E53AA">
            <w:pPr>
              <w:rPr>
                <w:b w:val="0"/>
                <w:bCs w:val="0"/>
              </w:rPr>
            </w:pPr>
            <w:r>
              <w:rPr>
                <w:b w:val="0"/>
                <w:bCs w:val="0"/>
              </w:rPr>
              <w:t>Hopper cluster availability</w:t>
            </w:r>
          </w:p>
        </w:tc>
        <w:tc>
          <w:tcPr>
            <w:tcW w:w="2014" w:type="dxa"/>
          </w:tcPr>
          <w:p w14:paraId="5A997BA1" w14:textId="341DD193" w:rsidR="715E53AA" w:rsidRDefault="715E53AA">
            <w:pPr>
              <w:cnfStyle w:val="000000100000" w:firstRow="0" w:lastRow="0" w:firstColumn="0" w:lastColumn="0" w:oddVBand="0" w:evenVBand="0" w:oddHBand="1" w:evenHBand="0" w:firstRowFirstColumn="0" w:firstRowLastColumn="0" w:lastRowFirstColumn="0" w:lastRowLastColumn="0"/>
            </w:pPr>
            <w:r>
              <w:t>HPC wait time</w:t>
            </w:r>
          </w:p>
        </w:tc>
        <w:tc>
          <w:tcPr>
            <w:tcW w:w="2014" w:type="dxa"/>
          </w:tcPr>
          <w:p w14:paraId="62A01DDA" w14:textId="7947398E" w:rsidR="715E53AA" w:rsidRDefault="715E53AA" w:rsidP="715E53AA">
            <w:pPr>
              <w:spacing w:line="259" w:lineRule="auto"/>
              <w:cnfStyle w:val="000000100000" w:firstRow="0" w:lastRow="0" w:firstColumn="0" w:lastColumn="0" w:oddVBand="0" w:evenVBand="0" w:oddHBand="1" w:evenHBand="0" w:firstRowFirstColumn="0" w:firstRowLastColumn="0" w:lastRowFirstColumn="0" w:lastRowLastColumn="0"/>
            </w:pPr>
            <w:r>
              <w:t>Medium</w:t>
            </w:r>
          </w:p>
        </w:tc>
        <w:tc>
          <w:tcPr>
            <w:tcW w:w="2014" w:type="dxa"/>
          </w:tcPr>
          <w:p w14:paraId="67D77943" w14:textId="1A7A475E" w:rsidR="715E53AA" w:rsidRDefault="715E53AA">
            <w:pPr>
              <w:cnfStyle w:val="000000100000" w:firstRow="0" w:lastRow="0" w:firstColumn="0" w:lastColumn="0" w:oddVBand="0" w:evenVBand="0" w:oddHBand="1" w:evenHBand="0" w:firstRowFirstColumn="0" w:firstRowLastColumn="0" w:lastRowFirstColumn="0" w:lastRowLastColumn="0"/>
            </w:pPr>
            <w:r>
              <w:t>High</w:t>
            </w:r>
          </w:p>
        </w:tc>
        <w:tc>
          <w:tcPr>
            <w:tcW w:w="2014" w:type="dxa"/>
          </w:tcPr>
          <w:p w14:paraId="756F0675" w14:textId="1179CAE7" w:rsidR="715E53AA" w:rsidRDefault="715E53AA">
            <w:pPr>
              <w:cnfStyle w:val="000000100000" w:firstRow="0" w:lastRow="0" w:firstColumn="0" w:lastColumn="0" w:oddVBand="0" w:evenVBand="0" w:oddHBand="1" w:evenHBand="0" w:firstRowFirstColumn="0" w:firstRowLastColumn="0" w:lastRowFirstColumn="0" w:lastRowLastColumn="0"/>
            </w:pPr>
            <w:r>
              <w:t>Request early</w:t>
            </w:r>
          </w:p>
        </w:tc>
      </w:tr>
      <w:tr w:rsidR="00B822EF" w14:paraId="45C3EE40" w14:textId="77777777" w:rsidTr="715E53AA">
        <w:tc>
          <w:tcPr>
            <w:cnfStyle w:val="001000000000" w:firstRow="0" w:lastRow="0" w:firstColumn="1" w:lastColumn="0" w:oddVBand="0" w:evenVBand="0" w:oddHBand="0" w:evenHBand="0" w:firstRowFirstColumn="0" w:firstRowLastColumn="0" w:lastRowFirstColumn="0" w:lastRowLastColumn="0"/>
            <w:tcW w:w="2014" w:type="dxa"/>
          </w:tcPr>
          <w:p w14:paraId="5482AE34" w14:textId="77777777" w:rsidR="00B822EF" w:rsidRDefault="00B822EF" w:rsidP="009F3383"/>
        </w:tc>
        <w:tc>
          <w:tcPr>
            <w:tcW w:w="2014" w:type="dxa"/>
          </w:tcPr>
          <w:p w14:paraId="3461E718" w14:textId="77777777" w:rsidR="00B822EF" w:rsidRDefault="00B822EF" w:rsidP="009F3383">
            <w:pPr>
              <w:cnfStyle w:val="000000000000" w:firstRow="0" w:lastRow="0" w:firstColumn="0" w:lastColumn="0" w:oddVBand="0" w:evenVBand="0" w:oddHBand="0" w:evenHBand="0" w:firstRowFirstColumn="0" w:firstRowLastColumn="0" w:lastRowFirstColumn="0" w:lastRowLastColumn="0"/>
            </w:pPr>
          </w:p>
        </w:tc>
        <w:tc>
          <w:tcPr>
            <w:tcW w:w="2014" w:type="dxa"/>
          </w:tcPr>
          <w:p w14:paraId="2AEB5445" w14:textId="77777777" w:rsidR="00B822EF" w:rsidRDefault="00B822EF" w:rsidP="009F3383">
            <w:pPr>
              <w:cnfStyle w:val="000000000000" w:firstRow="0" w:lastRow="0" w:firstColumn="0" w:lastColumn="0" w:oddVBand="0" w:evenVBand="0" w:oddHBand="0" w:evenHBand="0" w:firstRowFirstColumn="0" w:firstRowLastColumn="0" w:lastRowFirstColumn="0" w:lastRowLastColumn="0"/>
            </w:pPr>
          </w:p>
        </w:tc>
        <w:tc>
          <w:tcPr>
            <w:tcW w:w="2014" w:type="dxa"/>
          </w:tcPr>
          <w:p w14:paraId="210C98A9" w14:textId="77777777" w:rsidR="00B822EF" w:rsidRDefault="00B822EF" w:rsidP="009F3383">
            <w:pPr>
              <w:cnfStyle w:val="000000000000" w:firstRow="0" w:lastRow="0" w:firstColumn="0" w:lastColumn="0" w:oddVBand="0" w:evenVBand="0" w:oddHBand="0" w:evenHBand="0" w:firstRowFirstColumn="0" w:firstRowLastColumn="0" w:lastRowFirstColumn="0" w:lastRowLastColumn="0"/>
            </w:pPr>
          </w:p>
        </w:tc>
        <w:tc>
          <w:tcPr>
            <w:tcW w:w="2014" w:type="dxa"/>
          </w:tcPr>
          <w:p w14:paraId="7B494AB5" w14:textId="77777777" w:rsidR="00B822EF" w:rsidRDefault="00B822EF" w:rsidP="009F3383">
            <w:pPr>
              <w:cnfStyle w:val="000000000000" w:firstRow="0" w:lastRow="0" w:firstColumn="0" w:lastColumn="0" w:oddVBand="0" w:evenVBand="0" w:oddHBand="0" w:evenHBand="0" w:firstRowFirstColumn="0" w:firstRowLastColumn="0" w:lastRowFirstColumn="0" w:lastRowLastColumn="0"/>
            </w:pPr>
          </w:p>
        </w:tc>
      </w:tr>
    </w:tbl>
    <w:p w14:paraId="6883E4B1" w14:textId="6E63999E" w:rsidR="0C082396" w:rsidRDefault="0C082396"/>
    <w:p w14:paraId="0DA2E1C6" w14:textId="48497DC5" w:rsidR="0C082396" w:rsidRDefault="0C082396"/>
    <w:p w14:paraId="57EC673D" w14:textId="71580942" w:rsidR="003A5710" w:rsidRDefault="00B822EF" w:rsidP="00B822EF">
      <w:pPr>
        <w:pStyle w:val="Caption"/>
      </w:pPr>
      <w:bookmarkStart w:id="133" w:name="_Toc135641688"/>
      <w:bookmarkStart w:id="134" w:name="_Toc165330029"/>
      <w:r>
        <w:t xml:space="preserve">Table </w:t>
      </w:r>
      <w:r>
        <w:rPr>
          <w:color w:val="2B579A"/>
          <w:shd w:val="clear" w:color="auto" w:fill="E6E6E6"/>
        </w:rPr>
        <w:fldChar w:fldCharType="begin"/>
      </w:r>
      <w:r>
        <w:instrText>SEQ Table \* ARABIC</w:instrText>
      </w:r>
      <w:r>
        <w:rPr>
          <w:color w:val="2B579A"/>
          <w:shd w:val="clear" w:color="auto" w:fill="E6E6E6"/>
        </w:rPr>
        <w:fldChar w:fldCharType="separate"/>
      </w:r>
      <w:r>
        <w:rPr>
          <w:color w:val="2B579A"/>
          <w:shd w:val="clear" w:color="auto" w:fill="E6E6E6"/>
        </w:rPr>
        <w:fldChar w:fldCharType="end"/>
      </w:r>
      <w:r>
        <w:t>: Sprint 5 Risks</w:t>
      </w:r>
      <w:bookmarkEnd w:id="133"/>
      <w:bookmarkEnd w:id="134"/>
    </w:p>
    <w:p w14:paraId="5E48A314" w14:textId="533C819F" w:rsidR="00A600CA" w:rsidRDefault="00A600CA">
      <w:r>
        <w:br w:type="page"/>
      </w:r>
    </w:p>
    <w:p w14:paraId="16C5A042" w14:textId="711FA8EB" w:rsidR="004C7897" w:rsidRPr="00F85F38" w:rsidRDefault="004C7897" w:rsidP="00F85F38">
      <w:pPr>
        <w:pStyle w:val="SectionHeading"/>
      </w:pPr>
      <w:bookmarkStart w:id="135" w:name="_Toc165318632"/>
      <w:r w:rsidRPr="00F85F38">
        <w:lastRenderedPageBreak/>
        <w:t xml:space="preserve">Appendix </w:t>
      </w:r>
      <w:r w:rsidR="00D6361E">
        <w:t>D</w:t>
      </w:r>
      <w:r w:rsidRPr="00F85F38">
        <w:t xml:space="preserve">: </w:t>
      </w:r>
      <w:r w:rsidR="00344493" w:rsidRPr="00F85F38">
        <w:t>Agile Development</w:t>
      </w:r>
      <w:bookmarkEnd w:id="135"/>
    </w:p>
    <w:p w14:paraId="06D50BBA" w14:textId="3B55B698" w:rsidR="00A24A93" w:rsidRDefault="002D7BB0" w:rsidP="00A24A93">
      <w:pPr>
        <w:pStyle w:val="SectionSubheading"/>
      </w:pPr>
      <w:bookmarkStart w:id="136" w:name="_Toc165318633"/>
      <w:commentRangeStart w:id="137"/>
      <w:commentRangeStart w:id="138"/>
      <w:commentRangeStart w:id="139"/>
      <w:commentRangeStart w:id="140"/>
      <w:r>
        <w:t>Scrum Methodology</w:t>
      </w:r>
      <w:commentRangeEnd w:id="137"/>
      <w:r>
        <w:rPr>
          <w:rStyle w:val="CommentReference"/>
        </w:rPr>
        <w:commentReference w:id="137"/>
      </w:r>
      <w:commentRangeEnd w:id="138"/>
      <w:r>
        <w:rPr>
          <w:rStyle w:val="CommentReference"/>
        </w:rPr>
        <w:commentReference w:id="138"/>
      </w:r>
      <w:commentRangeEnd w:id="139"/>
      <w:r w:rsidR="0074197A">
        <w:rPr>
          <w:rStyle w:val="CommentReference"/>
          <w:rFonts w:asciiTheme="minorHAnsi" w:hAnsiTheme="minorHAnsi"/>
          <w:color w:val="000000" w:themeColor="text1"/>
        </w:rPr>
        <w:commentReference w:id="139"/>
      </w:r>
      <w:commentRangeEnd w:id="140"/>
      <w:r w:rsidR="00A24A93">
        <w:rPr>
          <w:rStyle w:val="CommentReference"/>
          <w:rFonts w:asciiTheme="minorHAnsi" w:hAnsiTheme="minorHAnsi"/>
          <w:color w:val="000000" w:themeColor="text1"/>
        </w:rPr>
        <w:commentReference w:id="140"/>
      </w:r>
      <w:bookmarkEnd w:id="136"/>
    </w:p>
    <w:tbl>
      <w:tblPr>
        <w:tblStyle w:val="TableGrid"/>
        <w:tblW w:w="0" w:type="auto"/>
        <w:tblLook w:val="04A0" w:firstRow="1" w:lastRow="0" w:firstColumn="1" w:lastColumn="0" w:noHBand="0" w:noVBand="1"/>
      </w:tblPr>
      <w:tblGrid>
        <w:gridCol w:w="1678"/>
        <w:gridCol w:w="1678"/>
        <w:gridCol w:w="1678"/>
        <w:gridCol w:w="1678"/>
        <w:gridCol w:w="1679"/>
        <w:gridCol w:w="1679"/>
      </w:tblGrid>
      <w:tr w:rsidR="00A24A93" w14:paraId="176B713F" w14:textId="77777777" w:rsidTr="00A24A93">
        <w:tc>
          <w:tcPr>
            <w:tcW w:w="1678" w:type="dxa"/>
          </w:tcPr>
          <w:p w14:paraId="11C52E24" w14:textId="219D1C47" w:rsidR="00A24A93" w:rsidRDefault="00A24A93" w:rsidP="00A24A93">
            <w:pPr>
              <w:keepNext/>
            </w:pPr>
            <w:r w:rsidRPr="00483A92">
              <w:t>Close Date</w:t>
            </w:r>
          </w:p>
        </w:tc>
        <w:tc>
          <w:tcPr>
            <w:tcW w:w="1678" w:type="dxa"/>
          </w:tcPr>
          <w:p w14:paraId="5487E2C9" w14:textId="23528CC9" w:rsidR="00A24A93" w:rsidRDefault="00A24A93" w:rsidP="00A24A93">
            <w:pPr>
              <w:keepNext/>
            </w:pPr>
            <w:r w:rsidRPr="00483A92">
              <w:t>Feb 6</w:t>
            </w:r>
          </w:p>
        </w:tc>
        <w:tc>
          <w:tcPr>
            <w:tcW w:w="1678" w:type="dxa"/>
          </w:tcPr>
          <w:p w14:paraId="7C140C56" w14:textId="30EFCF51" w:rsidR="00A24A93" w:rsidRDefault="00A24A93" w:rsidP="00A24A93">
            <w:pPr>
              <w:keepNext/>
            </w:pPr>
            <w:r w:rsidRPr="00483A92">
              <w:t>Feb 27</w:t>
            </w:r>
          </w:p>
        </w:tc>
        <w:tc>
          <w:tcPr>
            <w:tcW w:w="1678" w:type="dxa"/>
          </w:tcPr>
          <w:p w14:paraId="282A3ED9" w14:textId="7AF11729" w:rsidR="00A24A93" w:rsidRDefault="00A24A93" w:rsidP="00A24A93">
            <w:pPr>
              <w:keepNext/>
            </w:pPr>
            <w:r w:rsidRPr="00483A92">
              <w:t>Mar 19</w:t>
            </w:r>
          </w:p>
        </w:tc>
        <w:tc>
          <w:tcPr>
            <w:tcW w:w="1679" w:type="dxa"/>
          </w:tcPr>
          <w:p w14:paraId="77B9CB31" w14:textId="0E127DB4" w:rsidR="00A24A93" w:rsidRDefault="00A24A93" w:rsidP="00A24A93">
            <w:pPr>
              <w:keepNext/>
            </w:pPr>
            <w:r w:rsidRPr="00483A92">
              <w:t>Apr 9</w:t>
            </w:r>
          </w:p>
        </w:tc>
        <w:tc>
          <w:tcPr>
            <w:tcW w:w="1679" w:type="dxa"/>
          </w:tcPr>
          <w:p w14:paraId="2DB51821" w14:textId="766D14F7" w:rsidR="00A24A93" w:rsidRDefault="00A24A93" w:rsidP="00A24A93">
            <w:pPr>
              <w:keepNext/>
            </w:pPr>
            <w:r w:rsidRPr="00483A92">
              <w:t>Apr 30</w:t>
            </w:r>
          </w:p>
        </w:tc>
      </w:tr>
      <w:tr w:rsidR="00A24A93" w14:paraId="1A40E4DF" w14:textId="77777777" w:rsidTr="00A24A93">
        <w:tc>
          <w:tcPr>
            <w:tcW w:w="1678" w:type="dxa"/>
          </w:tcPr>
          <w:p w14:paraId="0FE44DC3" w14:textId="77777777" w:rsidR="00A24A93" w:rsidRDefault="00A24A93" w:rsidP="00A24A93">
            <w:pPr>
              <w:keepNext/>
            </w:pPr>
          </w:p>
        </w:tc>
        <w:tc>
          <w:tcPr>
            <w:tcW w:w="1678" w:type="dxa"/>
          </w:tcPr>
          <w:p w14:paraId="4487FD71" w14:textId="51CA38DF" w:rsidR="00A24A93" w:rsidRDefault="00A24A93" w:rsidP="00A24A93">
            <w:pPr>
              <w:keepNext/>
            </w:pPr>
            <w:r w:rsidRPr="00483A92">
              <w:t>Sprint 1</w:t>
            </w:r>
          </w:p>
        </w:tc>
        <w:tc>
          <w:tcPr>
            <w:tcW w:w="1678" w:type="dxa"/>
          </w:tcPr>
          <w:p w14:paraId="3012BC75" w14:textId="55F4A7A4" w:rsidR="00A24A93" w:rsidRDefault="00A24A93" w:rsidP="00A24A93">
            <w:pPr>
              <w:keepNext/>
            </w:pPr>
            <w:r w:rsidRPr="00483A92">
              <w:t>Sprint 2</w:t>
            </w:r>
          </w:p>
        </w:tc>
        <w:tc>
          <w:tcPr>
            <w:tcW w:w="1678" w:type="dxa"/>
          </w:tcPr>
          <w:p w14:paraId="59D49744" w14:textId="25D0163F" w:rsidR="00A24A93" w:rsidRDefault="00A24A93" w:rsidP="00A24A93">
            <w:pPr>
              <w:keepNext/>
            </w:pPr>
            <w:r w:rsidRPr="00483A92">
              <w:t>Sprint 3</w:t>
            </w:r>
          </w:p>
        </w:tc>
        <w:tc>
          <w:tcPr>
            <w:tcW w:w="1679" w:type="dxa"/>
          </w:tcPr>
          <w:p w14:paraId="4BBBDF79" w14:textId="3AF2364B" w:rsidR="00A24A93" w:rsidRDefault="00A24A93" w:rsidP="00A24A93">
            <w:pPr>
              <w:keepNext/>
            </w:pPr>
            <w:r w:rsidRPr="00483A92">
              <w:t>Sprint 4</w:t>
            </w:r>
          </w:p>
        </w:tc>
        <w:tc>
          <w:tcPr>
            <w:tcW w:w="1679" w:type="dxa"/>
          </w:tcPr>
          <w:p w14:paraId="017901A6" w14:textId="7919B90E" w:rsidR="00A24A93" w:rsidRDefault="00A24A93" w:rsidP="00A24A93">
            <w:pPr>
              <w:keepNext/>
            </w:pPr>
            <w:r w:rsidRPr="00483A92">
              <w:t>Sprint 5</w:t>
            </w:r>
          </w:p>
        </w:tc>
      </w:tr>
      <w:tr w:rsidR="00A24A93" w14:paraId="3EDBB13C" w14:textId="77777777" w:rsidTr="00A24A93">
        <w:tc>
          <w:tcPr>
            <w:tcW w:w="1678" w:type="dxa"/>
          </w:tcPr>
          <w:p w14:paraId="4698EEE4" w14:textId="6ADD37CF" w:rsidR="00A24A93" w:rsidRDefault="00A24A93" w:rsidP="00A24A93">
            <w:pPr>
              <w:keepNext/>
            </w:pPr>
            <w:r w:rsidRPr="00483A92">
              <w:t>Week</w:t>
            </w:r>
          </w:p>
        </w:tc>
        <w:tc>
          <w:tcPr>
            <w:tcW w:w="1678" w:type="dxa"/>
          </w:tcPr>
          <w:p w14:paraId="741188CA" w14:textId="665D0D78" w:rsidR="00A24A93" w:rsidRDefault="00A24A93" w:rsidP="00A24A93">
            <w:pPr>
              <w:keepNext/>
            </w:pPr>
            <w:r w:rsidRPr="00483A92">
              <w:t xml:space="preserve">1 </w:t>
            </w:r>
            <w:r>
              <w:t>–</w:t>
            </w:r>
            <w:r w:rsidRPr="00483A92">
              <w:t xml:space="preserve"> 3</w:t>
            </w:r>
          </w:p>
        </w:tc>
        <w:tc>
          <w:tcPr>
            <w:tcW w:w="1678" w:type="dxa"/>
          </w:tcPr>
          <w:p w14:paraId="5FB99B60" w14:textId="41186FB9" w:rsidR="00A24A93" w:rsidRDefault="00A24A93" w:rsidP="00A24A93">
            <w:pPr>
              <w:keepNext/>
            </w:pPr>
            <w:r w:rsidRPr="00483A92">
              <w:t>4 - 6</w:t>
            </w:r>
          </w:p>
        </w:tc>
        <w:tc>
          <w:tcPr>
            <w:tcW w:w="1678" w:type="dxa"/>
          </w:tcPr>
          <w:p w14:paraId="6E8AA496" w14:textId="6182DFFA" w:rsidR="00A24A93" w:rsidRDefault="00A24A93" w:rsidP="00A24A93">
            <w:pPr>
              <w:keepNext/>
            </w:pPr>
            <w:r w:rsidRPr="00483A92">
              <w:t>7 – 9</w:t>
            </w:r>
          </w:p>
        </w:tc>
        <w:tc>
          <w:tcPr>
            <w:tcW w:w="1679" w:type="dxa"/>
          </w:tcPr>
          <w:p w14:paraId="57D91237" w14:textId="74D75681" w:rsidR="00A24A93" w:rsidRDefault="00A24A93" w:rsidP="00A24A93">
            <w:pPr>
              <w:keepNext/>
            </w:pPr>
            <w:r w:rsidRPr="00483A92">
              <w:t>10 – 12</w:t>
            </w:r>
          </w:p>
        </w:tc>
        <w:tc>
          <w:tcPr>
            <w:tcW w:w="1679" w:type="dxa"/>
          </w:tcPr>
          <w:p w14:paraId="3D9CAE68" w14:textId="041E8728" w:rsidR="00A24A93" w:rsidRDefault="00A24A93" w:rsidP="00A24A93">
            <w:pPr>
              <w:keepNext/>
            </w:pPr>
            <w:r w:rsidRPr="00483A92">
              <w:t>13 - 15</w:t>
            </w:r>
          </w:p>
        </w:tc>
      </w:tr>
    </w:tbl>
    <w:p w14:paraId="252E2F78" w14:textId="59681D7D" w:rsidR="00B45FA6" w:rsidRDefault="00EC1B2A" w:rsidP="00B45FA6">
      <w:pPr>
        <w:pStyle w:val="Caption"/>
      </w:pPr>
      <w:bookmarkStart w:id="141" w:name="_Toc165330030"/>
      <w:r>
        <w:t>Table</w:t>
      </w:r>
      <w:r w:rsidR="00B45FA6">
        <w:t xml:space="preserve"> </w:t>
      </w:r>
      <w:r>
        <w:rPr>
          <w:color w:val="2B579A"/>
          <w:shd w:val="clear" w:color="auto" w:fill="E6E6E6"/>
        </w:rPr>
        <w:fldChar w:fldCharType="begin"/>
      </w:r>
      <w:r>
        <w:instrText>SEQ Table \* ARABIC</w:instrText>
      </w:r>
      <w:r>
        <w:rPr>
          <w:color w:val="2B579A"/>
          <w:shd w:val="clear" w:color="auto" w:fill="E6E6E6"/>
        </w:rPr>
        <w:fldChar w:fldCharType="separate"/>
      </w:r>
      <w:r>
        <w:rPr>
          <w:color w:val="2B579A"/>
          <w:shd w:val="clear" w:color="auto" w:fill="E6E6E6"/>
        </w:rPr>
        <w:fldChar w:fldCharType="end"/>
      </w:r>
      <w:r w:rsidR="00B45FA6">
        <w:t>: Sprint project dates</w:t>
      </w:r>
      <w:bookmarkEnd w:id="141"/>
    </w:p>
    <w:p w14:paraId="7B3EB5B9" w14:textId="7B5B3D61" w:rsidR="31132FAC" w:rsidRDefault="31132FAC" w:rsidP="2E87CB91">
      <w:pPr>
        <w:jc w:val="both"/>
      </w:pPr>
      <w:commentRangeStart w:id="142"/>
      <w:r>
        <w:t xml:space="preserve">Like the Agile process, learning it has been its own iteration. </w:t>
      </w:r>
      <w:r w:rsidR="364689D0">
        <w:t xml:space="preserve">At each step in the </w:t>
      </w:r>
      <w:commentRangeEnd w:id="142"/>
      <w:r w:rsidR="00737F12">
        <w:rPr>
          <w:rStyle w:val="CommentReference"/>
        </w:rPr>
        <w:commentReference w:id="142"/>
      </w:r>
      <w:r w:rsidR="364689D0">
        <w:t>process of learning, there is a review of what has been learned.</w:t>
      </w:r>
      <w:r w:rsidR="4B925334">
        <w:t xml:space="preserve">  Discoveries are made along the way, which may or may not confirm </w:t>
      </w:r>
      <w:r w:rsidR="449693B4">
        <w:t>previously</w:t>
      </w:r>
      <w:r w:rsidR="4B925334">
        <w:t xml:space="preserve"> held </w:t>
      </w:r>
      <w:r w:rsidR="79744F98">
        <w:t>conclusions. This is true for understanding the agile process, mac</w:t>
      </w:r>
      <w:r w:rsidR="7043298C">
        <w:t>hine learning as it relates to the project a</w:t>
      </w:r>
      <w:r w:rsidR="79744F98">
        <w:t>s</w:t>
      </w:r>
      <w:r w:rsidR="43462A77">
        <w:t xml:space="preserve"> well the dynamics of being a </w:t>
      </w:r>
      <w:r w:rsidR="79744F98">
        <w:t>team member</w:t>
      </w:r>
      <w:r w:rsidR="4C39EC4B">
        <w:t>.</w:t>
      </w:r>
      <w:r w:rsidR="79744F98">
        <w:t xml:space="preserve"> </w:t>
      </w:r>
    </w:p>
    <w:p w14:paraId="6F0EB931" w14:textId="5A0A6F65" w:rsidR="003A4BDD" w:rsidRDefault="003C3964" w:rsidP="003C3964">
      <w:pPr>
        <w:pStyle w:val="SectionSubheading"/>
      </w:pPr>
      <w:bookmarkStart w:id="143" w:name="_Toc165318634"/>
      <w:commentRangeStart w:id="144"/>
      <w:r>
        <w:t xml:space="preserve">Sprint 1 </w:t>
      </w:r>
      <w:commentRangeStart w:id="145"/>
      <w:r>
        <w:t>Analysis</w:t>
      </w:r>
      <w:commentRangeEnd w:id="144"/>
      <w:r>
        <w:rPr>
          <w:rStyle w:val="CommentReference"/>
        </w:rPr>
        <w:commentReference w:id="144"/>
      </w:r>
      <w:commentRangeEnd w:id="145"/>
      <w:r>
        <w:rPr>
          <w:rStyle w:val="CommentReference"/>
        </w:rPr>
        <w:commentReference w:id="145"/>
      </w:r>
      <w:bookmarkEnd w:id="143"/>
    </w:p>
    <w:p w14:paraId="728AED99" w14:textId="31E3F53C" w:rsidR="003C3964" w:rsidRDefault="67DB2E60" w:rsidP="2E87CB91">
      <w:pPr>
        <w:jc w:val="both"/>
      </w:pPr>
      <w:r>
        <w:t xml:space="preserve">Initial efforts of the team’s </w:t>
      </w:r>
      <w:r w:rsidR="0D0EBFBA">
        <w:t>assertions were</w:t>
      </w:r>
      <w:r>
        <w:t xml:space="preserve"> on a micro level, with a specific focus on reviewing the</w:t>
      </w:r>
      <w:r w:rsidR="2C2DC062">
        <w:t xml:space="preserve"> financial markets for both the stories along with the identification</w:t>
      </w:r>
      <w:r w:rsidR="54DEC904">
        <w:t xml:space="preserve"> of the problem, data set, and solutions.  While this is still a viable </w:t>
      </w:r>
      <w:r w:rsidR="74096035">
        <w:t xml:space="preserve">component of the project, it is not the story, nor the entirety of the problem or solution.  </w:t>
      </w:r>
      <w:r w:rsidR="1F621D47">
        <w:t>By the second interim, based on the client feedback, the team progressed forward</w:t>
      </w:r>
      <w:r w:rsidR="6E58F926">
        <w:t>. The team gained clarity in their overal</w:t>
      </w:r>
      <w:r w:rsidR="0B9FC895">
        <w:t>l view of the gen</w:t>
      </w:r>
      <w:r w:rsidR="1F621D47">
        <w:t xml:space="preserve">eral problem of </w:t>
      </w:r>
      <w:r w:rsidR="17660E2C">
        <w:t xml:space="preserve">prediction </w:t>
      </w:r>
      <w:r w:rsidR="52140A9B">
        <w:t xml:space="preserve">of values </w:t>
      </w:r>
      <w:r w:rsidR="17660E2C">
        <w:t>using GenAI</w:t>
      </w:r>
      <w:r w:rsidR="1DAD0340">
        <w:t xml:space="preserve"> for a times series with multiple variables.</w:t>
      </w:r>
      <w:r w:rsidR="6776BB79">
        <w:t xml:space="preserve"> Finding multiple possible solutions was more of a challenge</w:t>
      </w:r>
      <w:r w:rsidR="064EB8AC">
        <w:t>,</w:t>
      </w:r>
      <w:r w:rsidR="6776BB79">
        <w:t xml:space="preserve"> </w:t>
      </w:r>
      <w:r w:rsidR="2C084BD1">
        <w:t>and it</w:t>
      </w:r>
      <w:r w:rsidR="6776BB79">
        <w:t xml:space="preserve"> took all of Sprint 1 to accomplish this.</w:t>
      </w:r>
      <w:r w:rsidR="1DAD0340">
        <w:t xml:space="preserve"> </w:t>
      </w:r>
      <w:r w:rsidR="48E82FFB">
        <w:t xml:space="preserve">There were challenges with the burndown chart in </w:t>
      </w:r>
      <w:proofErr w:type="spellStart"/>
      <w:r w:rsidR="48E82FFB">
        <w:t>YouTrack</w:t>
      </w:r>
      <w:proofErr w:type="spellEnd"/>
      <w:r w:rsidR="48E82FFB">
        <w:t xml:space="preserve"> as the team added more </w:t>
      </w:r>
      <w:r w:rsidR="638A82C6">
        <w:t>task's</w:t>
      </w:r>
      <w:r w:rsidR="48E82FFB">
        <w:t xml:space="preserve"> part way through the Spri</w:t>
      </w:r>
      <w:r w:rsidR="0EBF57CB">
        <w:t xml:space="preserve">nt.  </w:t>
      </w:r>
      <w:r w:rsidR="3BBE75BA">
        <w:t>This was one of the lessons learned was to agree on all the tasks at the start of the sprint.  Other l</w:t>
      </w:r>
      <w:r w:rsidR="1DAD0340">
        <w:t xml:space="preserve">essons learned include </w:t>
      </w:r>
      <w:r w:rsidR="37126969">
        <w:t xml:space="preserve">coming to understand the teams’ </w:t>
      </w:r>
      <w:r w:rsidR="1DAD0340">
        <w:t>differ</w:t>
      </w:r>
      <w:r w:rsidR="4F738DA9">
        <w:t>ing</w:t>
      </w:r>
      <w:r w:rsidR="1DAD0340">
        <w:t xml:space="preserve"> communication styles </w:t>
      </w:r>
      <w:r w:rsidR="39D28BFB">
        <w:t xml:space="preserve">along with </w:t>
      </w:r>
      <w:r w:rsidR="0BA07920">
        <w:t xml:space="preserve">varying </w:t>
      </w:r>
      <w:r w:rsidR="39D28BFB">
        <w:t>time management</w:t>
      </w:r>
      <w:r w:rsidR="201A533B">
        <w:t xml:space="preserve"> skills</w:t>
      </w:r>
      <w:r w:rsidR="39D28BFB">
        <w:t xml:space="preserve">.  </w:t>
      </w:r>
      <w:r w:rsidR="11A0FFC1">
        <w:t>It might have been helpful to work with another team from the start to gain a better</w:t>
      </w:r>
      <w:r w:rsidR="3BFE0FA9">
        <w:t xml:space="preserve"> understanding sooner than later.  </w:t>
      </w:r>
    </w:p>
    <w:p w14:paraId="2201AC09" w14:textId="7DF0AB2D" w:rsidR="000757AD" w:rsidRDefault="03859137" w:rsidP="00B71117">
      <w:pPr>
        <w:pStyle w:val="SectionSubheading"/>
        <w:rPr>
          <w:noProof/>
        </w:rPr>
      </w:pPr>
      <w:bookmarkStart w:id="146" w:name="_Toc165318635"/>
      <w:commentRangeStart w:id="147"/>
      <w:r w:rsidRPr="374DA0E5">
        <w:rPr>
          <w:noProof/>
        </w:rPr>
        <w:t>Sprint 2 Analy</w:t>
      </w:r>
      <w:r w:rsidR="59B5D9D5" w:rsidRPr="374DA0E5">
        <w:rPr>
          <w:noProof/>
        </w:rPr>
        <w:t>s</w:t>
      </w:r>
      <w:r w:rsidRPr="374DA0E5">
        <w:rPr>
          <w:noProof/>
        </w:rPr>
        <w:t>is</w:t>
      </w:r>
      <w:commentRangeEnd w:id="147"/>
      <w:r>
        <w:rPr>
          <w:rStyle w:val="CommentReference"/>
        </w:rPr>
        <w:commentReference w:id="147"/>
      </w:r>
      <w:bookmarkEnd w:id="146"/>
    </w:p>
    <w:p w14:paraId="3005D2B8" w14:textId="45ABC019" w:rsidR="002E73D5" w:rsidRDefault="574D1471" w:rsidP="00AB51F0">
      <w:pPr>
        <w:jc w:val="both"/>
      </w:pPr>
      <w:r>
        <w:t xml:space="preserve">During Sprint 2, which lasted three weeks, our team focused only on the exploration, transformation, and cleaning of datasets essential to our model's performance. </w:t>
      </w:r>
      <w:r w:rsidR="146FBFC8">
        <w:t xml:space="preserve">There were still challenges with the problem statement which required more editing. </w:t>
      </w:r>
      <w:r>
        <w:t xml:space="preserve">The sprint's main goal was to completely refine our data, which is essential for maintaining the quality and effectiveness of our predictive models. </w:t>
      </w:r>
      <w:r w:rsidR="57769AA3">
        <w:t xml:space="preserve">The team was able to narrow down options for data set to use. </w:t>
      </w:r>
      <w:r>
        <w:t xml:space="preserve">Throughout the period, the team maintained a velocity of </w:t>
      </w:r>
      <w:r w:rsidR="49A02E69">
        <w:t>11.3 points</w:t>
      </w:r>
      <w:r>
        <w:t xml:space="preserve"> per member, indicating a high level of production and a focus on improving data quality. This sprint was essential in establishing the groundwork for our </w:t>
      </w:r>
      <w:r w:rsidR="7F241192">
        <w:t>project's success</w:t>
      </w:r>
      <w:r>
        <w:t>.</w:t>
      </w:r>
      <w:r w:rsidR="6E80E68A">
        <w:t xml:space="preserve"> The team took a better understanding of setting up tasks in </w:t>
      </w:r>
      <w:proofErr w:type="spellStart"/>
      <w:r w:rsidR="6E80E68A">
        <w:t>YouTrack</w:t>
      </w:r>
      <w:proofErr w:type="spellEnd"/>
      <w:r w:rsidR="1CD12CC5">
        <w:t xml:space="preserve">, </w:t>
      </w:r>
      <w:r w:rsidR="6E80E68A">
        <w:t xml:space="preserve">and the resulting burndown chart reflecting this.  </w:t>
      </w:r>
      <w:r w:rsidR="6EEA85CF">
        <w:t xml:space="preserve">The team communicated better as well. </w:t>
      </w:r>
    </w:p>
    <w:p w14:paraId="4FDA9912" w14:textId="14984117" w:rsidR="00C671FC" w:rsidRDefault="00296FC6" w:rsidP="00B71117">
      <w:pPr>
        <w:pStyle w:val="SectionSubheading"/>
        <w:rPr>
          <w:noProof/>
        </w:rPr>
      </w:pPr>
      <w:bookmarkStart w:id="148" w:name="_Toc165318636"/>
      <w:r>
        <w:rPr>
          <w:noProof/>
        </w:rPr>
        <w:t>Sprint 3 Analysis</w:t>
      </w:r>
      <w:bookmarkEnd w:id="148"/>
    </w:p>
    <w:p w14:paraId="3838BE03" w14:textId="78995866" w:rsidR="72B188A5" w:rsidRDefault="72B188A5" w:rsidP="00713376">
      <w:pPr>
        <w:jc w:val="both"/>
      </w:pPr>
      <w:r>
        <w:t xml:space="preserve">We </w:t>
      </w:r>
      <w:r w:rsidR="3CE42EB1">
        <w:t>have</w:t>
      </w:r>
      <w:r>
        <w:t xml:space="preserve"> done previous research on suitable algorithms to work with. After understanding the strengths and weaknesses of VAE-GAN models, we concluded that </w:t>
      </w:r>
      <w:r w:rsidR="53EA46ED">
        <w:t xml:space="preserve">it </w:t>
      </w:r>
      <w:r w:rsidR="25171880">
        <w:t xml:space="preserve">cannot support </w:t>
      </w:r>
      <w:r w:rsidR="0B8A4BDC">
        <w:t>us in</w:t>
      </w:r>
      <w:r w:rsidR="25171880">
        <w:t xml:space="preserve"> achieving our project goal effectively. We switched to work with transformer models</w:t>
      </w:r>
      <w:r w:rsidR="62752380">
        <w:t>.</w:t>
      </w:r>
      <w:r w:rsidR="04A14C19">
        <w:t xml:space="preserve"> We were able to implement the code and generate the output for loss </w:t>
      </w:r>
      <w:r w:rsidR="48DD33D7">
        <w:t>coefficient but could not evaluate it because T5 being a LLM model. We tried to work with</w:t>
      </w:r>
    </w:p>
    <w:p w14:paraId="18D1767F" w14:textId="3EE7C9F8" w:rsidR="29D54526" w:rsidRDefault="29D54526" w:rsidP="00713376">
      <w:pPr>
        <w:jc w:val="both"/>
      </w:pPr>
      <w:r>
        <w:t xml:space="preserve">Other models of transformers such as </w:t>
      </w:r>
      <w:proofErr w:type="spellStart"/>
      <w:r>
        <w:t>PatchTSmixer</w:t>
      </w:r>
      <w:proofErr w:type="spellEnd"/>
      <w:r>
        <w:t xml:space="preserve">, </w:t>
      </w:r>
      <w:proofErr w:type="spellStart"/>
      <w:r>
        <w:t>PatchTST</w:t>
      </w:r>
      <w:proofErr w:type="spellEnd"/>
      <w:r w:rsidR="3C881EF1">
        <w:t xml:space="preserve">, require data pipeline to train the model, and </w:t>
      </w:r>
      <w:r w:rsidR="58045807">
        <w:t>we're</w:t>
      </w:r>
      <w:r w:rsidR="3C881EF1">
        <w:t xml:space="preserve"> not able to train using JSON and CSV file. </w:t>
      </w:r>
      <w:r w:rsidR="36CA3111">
        <w:t>We will</w:t>
      </w:r>
      <w:r w:rsidR="3C881EF1">
        <w:t xml:space="preserve"> work on that</w:t>
      </w:r>
      <w:r w:rsidR="35313D7B">
        <w:t xml:space="preserve"> in the coming </w:t>
      </w:r>
      <w:r w:rsidR="18396A9B">
        <w:t>S</w:t>
      </w:r>
      <w:bookmarkStart w:id="149" w:name="_Int_hAGz2BCB"/>
      <w:r w:rsidR="35313D7B">
        <w:t>print</w:t>
      </w:r>
      <w:bookmarkEnd w:id="149"/>
      <w:r w:rsidR="35313D7B">
        <w:t>.</w:t>
      </w:r>
    </w:p>
    <w:p w14:paraId="62147E11" w14:textId="7FE90BC0" w:rsidR="00296FC6" w:rsidRPr="00B71117" w:rsidRDefault="6C2511DB" w:rsidP="00B71117">
      <w:pPr>
        <w:pStyle w:val="SectionSubheading"/>
      </w:pPr>
      <w:bookmarkStart w:id="150" w:name="_Toc165318637"/>
      <w:r>
        <w:t>Sprint 4 Analysis</w:t>
      </w:r>
      <w:bookmarkEnd w:id="150"/>
    </w:p>
    <w:p w14:paraId="300ABCD4" w14:textId="0943A9C2" w:rsidR="00296FC6" w:rsidRDefault="1D1D27E3" w:rsidP="005B1F8E">
      <w:pPr>
        <w:jc w:val="both"/>
      </w:pPr>
      <w:r>
        <w:lastRenderedPageBreak/>
        <w:t>In our recent work, we made significant progress by ensuring our model could accurately predict stock prices. We achieved this by employing various methods to organize and prepare the data, which helped our model make more precise predictions. To test its effectiveness, we used different datasets containing various types of stocks from NIFTY 100, allowing us to assess its performance across different market conditions. we recognized a gap in our understanding of transformers</w:t>
      </w:r>
      <w:r w:rsidR="7EEFAF60">
        <w:t>.</w:t>
      </w:r>
      <w:r>
        <w:t xml:space="preserve"> Therefore, we</w:t>
      </w:r>
      <w:r w:rsidR="04A0D8B4">
        <w:t xml:space="preserve"> we</w:t>
      </w:r>
      <w:r>
        <w:t>re committed to improving our communication and learning more about transformers to further enhance the accuracy and reliability of our model in future projects.</w:t>
      </w:r>
    </w:p>
    <w:p w14:paraId="325973AB" w14:textId="2706AC06" w:rsidR="00296FC6" w:rsidRDefault="00296FC6" w:rsidP="00B71117">
      <w:pPr>
        <w:pStyle w:val="SectionSubheading"/>
        <w:rPr>
          <w:noProof/>
        </w:rPr>
      </w:pPr>
      <w:bookmarkStart w:id="151" w:name="_Toc165318638"/>
      <w:r>
        <w:rPr>
          <w:noProof/>
        </w:rPr>
        <w:t>Sprint 5 Analysis</w:t>
      </w:r>
      <w:bookmarkEnd w:id="151"/>
    </w:p>
    <w:p w14:paraId="60DA8A4C" w14:textId="2706AC06" w:rsidR="008E0891" w:rsidRPr="008E0891" w:rsidRDefault="008E0891" w:rsidP="005B1F8E">
      <w:pPr>
        <w:jc w:val="both"/>
      </w:pPr>
      <w:r>
        <w:t>During Sprint 5, our team accomplished a significant milestone by finishing the project model and delving into the visualizations, assessments, and comprehensive findings of our work. This sprint's pace was notable at 11.3, indicating our rapid handling of complicated assignments and commitment to detailed analysis. The complete visualizations developed will be an effective tool for both internal review and external presentations, while our model's evaluations confirmed its reliability and accuracy. Collectively, these initiatives have generated useful insights that will guide future project development and optimization.</w:t>
      </w:r>
    </w:p>
    <w:p w14:paraId="398279A5" w14:textId="5C8B23F4" w:rsidR="001C0606" w:rsidRPr="001C0606" w:rsidRDefault="001C0606" w:rsidP="001C0606"/>
    <w:p w14:paraId="66554E25" w14:textId="77777777" w:rsidR="00296FC6" w:rsidRDefault="00296FC6" w:rsidP="003E3496">
      <w:pPr>
        <w:rPr>
          <w:noProof/>
        </w:rPr>
      </w:pPr>
    </w:p>
    <w:p w14:paraId="31CED225" w14:textId="77777777" w:rsidR="00207F7B" w:rsidRDefault="00207F7B" w:rsidP="003E3496">
      <w:pPr>
        <w:rPr>
          <w:noProof/>
        </w:rPr>
      </w:pPr>
    </w:p>
    <w:p w14:paraId="31ECE3FA" w14:textId="77777777" w:rsidR="003245A5" w:rsidRDefault="003245A5" w:rsidP="001C0606">
      <w:pPr>
        <w:rPr>
          <w:noProof/>
        </w:rPr>
      </w:pPr>
    </w:p>
    <w:p w14:paraId="63D79E9F" w14:textId="77777777" w:rsidR="008D379A" w:rsidRDefault="008D379A" w:rsidP="008D379A"/>
    <w:p w14:paraId="62E160E7" w14:textId="77777777" w:rsidR="008D379A" w:rsidRDefault="008D379A" w:rsidP="008D379A"/>
    <w:p w14:paraId="04E8A6BF" w14:textId="77777777" w:rsidR="001B7234" w:rsidRPr="001C0606" w:rsidRDefault="001B7234" w:rsidP="001C0606"/>
    <w:p w14:paraId="6525EF8A" w14:textId="77777777" w:rsidR="00AF63A8" w:rsidRDefault="00AF63A8" w:rsidP="008D379A">
      <w:pPr>
        <w:sectPr w:rsidR="00AF63A8" w:rsidSect="00B43C89">
          <w:type w:val="oddPage"/>
          <w:pgSz w:w="12240" w:h="15840" w:code="1"/>
          <w:pgMar w:top="720" w:right="1080" w:bottom="720" w:left="1080" w:header="706" w:footer="706" w:gutter="0"/>
          <w:cols w:space="851"/>
          <w:docGrid w:linePitch="360"/>
        </w:sectPr>
      </w:pPr>
    </w:p>
    <w:p w14:paraId="0E4A54BC" w14:textId="77777777" w:rsidR="008D379A" w:rsidRDefault="008D379A" w:rsidP="008D379A"/>
    <w:p w14:paraId="1F9F5976" w14:textId="4F356C53" w:rsidR="008D379A" w:rsidRPr="008D379A" w:rsidRDefault="008D379A" w:rsidP="008D379A">
      <w:pPr>
        <w:sectPr w:rsidR="008D379A" w:rsidRPr="008D379A" w:rsidSect="00B43C89">
          <w:pgSz w:w="12240" w:h="15840" w:code="1"/>
          <w:pgMar w:top="720" w:right="1080" w:bottom="720" w:left="1080" w:header="706" w:footer="706" w:gutter="0"/>
          <w:cols w:space="851"/>
          <w:docGrid w:linePitch="360"/>
        </w:sectPr>
      </w:pPr>
      <w:r>
        <w:rPr>
          <w:noProof/>
          <w:color w:val="2B579A"/>
          <w:shd w:val="clear" w:color="auto" w:fill="E6E6E6"/>
        </w:rPr>
        <mc:AlternateContent>
          <mc:Choice Requires="wps">
            <w:drawing>
              <wp:anchor distT="0" distB="0" distL="114300" distR="114300" simplePos="0" relativeHeight="251658253" behindDoc="1" locked="1" layoutInCell="1" allowOverlap="1" wp14:anchorId="4F898A56" wp14:editId="5A9EB6E4">
                <wp:simplePos x="0" y="0"/>
                <wp:positionH relativeFrom="margin">
                  <wp:align>center</wp:align>
                </wp:positionH>
                <wp:positionV relativeFrom="page">
                  <wp:posOffset>4577080</wp:posOffset>
                </wp:positionV>
                <wp:extent cx="5029200" cy="520700"/>
                <wp:effectExtent l="0" t="0" r="0" b="12065"/>
                <wp:wrapNone/>
                <wp:docPr id="2" name="Text Box 2" descr="Pull quote"/>
                <wp:cNvGraphicFramePr/>
                <a:graphic xmlns:a="http://schemas.openxmlformats.org/drawingml/2006/main">
                  <a:graphicData uri="http://schemas.microsoft.com/office/word/2010/wordprocessingShape">
                    <wps:wsp>
                      <wps:cNvSpPr txBox="1"/>
                      <wps:spPr>
                        <a:xfrm>
                          <a:off x="0" y="0"/>
                          <a:ext cx="5029200" cy="520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4A16891" w14:textId="77777777" w:rsidR="008D379A" w:rsidRPr="00331F30" w:rsidRDefault="008D379A" w:rsidP="008D379A">
                            <w:pPr>
                              <w:pStyle w:val="NoSpacing"/>
                              <w:pBdr>
                                <w:top w:val="thinThickSmallGap" w:sz="24" w:space="6" w:color="6A3B68" w:themeColor="accent5"/>
                                <w:bottom w:val="thickThinSmallGap" w:sz="24" w:space="6" w:color="6A3B68" w:themeColor="accent5"/>
                              </w:pBdr>
                              <w:jc w:val="center"/>
                              <w:rPr>
                                <w:rFonts w:ascii="Corbel" w:hAnsi="Corbel"/>
                                <w:b/>
                                <w:bCs/>
                                <w:sz w:val="32"/>
                                <w:szCs w:val="32"/>
                              </w:rPr>
                            </w:pPr>
                            <w:r>
                              <w:rPr>
                                <w:rFonts w:ascii="Corbel" w:hAnsi="Corbel"/>
                                <w:b/>
                                <w:bCs/>
                                <w:sz w:val="32"/>
                                <w:szCs w:val="32"/>
                              </w:rPr>
                              <w:t>This page intentionally left blan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4F898A56" id="Text Box 2" o:spid="_x0000_s1035" type="#_x0000_t202" alt="Pull quote" style="position:absolute;margin-left:0;margin-top:360.4pt;width:396pt;height:41pt;z-index:-251658227;visibility:visible;mso-wrap-style:square;mso-width-percent:0;mso-height-percent:0;mso-wrap-distance-left:9pt;mso-wrap-distance-top:0;mso-wrap-distance-right:9pt;mso-wrap-distance-bottom:0;mso-position-horizontal:center;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" filled="f" stroked="f" strokeweight=".5pt">
                <v:textbox style="mso-fit-shape-to-text:t" inset="0,0,0,0">
                  <w:txbxContent>
                    <w:p w14:paraId="54A16891" w14:textId="77777777" w:rsidR="008D379A" w:rsidRPr="00331F30" w:rsidRDefault="008D379A" w:rsidP="008D379A">
                      <w:pPr>
                        <w:pStyle w:val="NoSpacing"/>
                        <w:pBdr>
                          <w:top w:val="thinThickSmallGap" w:sz="24" w:space="6" w:color="6A3B68" w:themeColor="accent5"/>
                          <w:bottom w:val="thickThinSmallGap" w:sz="24" w:space="6" w:color="6A3B68" w:themeColor="accent5"/>
                        </w:pBdr>
                        <w:jc w:val="center"/>
                        <w:rPr>
                          <w:rFonts w:ascii="Corbel" w:hAnsi="Corbel"/>
                          <w:b/>
                          <w:bCs/>
                          <w:sz w:val="32"/>
                          <w:szCs w:val="32"/>
                        </w:rPr>
                      </w:pPr>
                      <w:r>
                        <w:rPr>
                          <w:rFonts w:ascii="Corbel" w:hAnsi="Corbel"/>
                          <w:b/>
                          <w:bCs/>
                          <w:sz w:val="32"/>
                          <w:szCs w:val="32"/>
                        </w:rPr>
                        <w:t xml:space="preserve">This page intentionally left </w:t>
                      </w:r>
                      <w:proofErr w:type="gramStart"/>
                      <w:r>
                        <w:rPr>
                          <w:rFonts w:ascii="Corbel" w:hAnsi="Corbel"/>
                          <w:b/>
                          <w:bCs/>
                          <w:sz w:val="32"/>
                          <w:szCs w:val="32"/>
                        </w:rPr>
                        <w:t>blank</w:t>
                      </w:r>
                      <w:proofErr w:type="gramEnd"/>
                    </w:p>
                  </w:txbxContent>
                </v:textbox>
                <w10:wrap anchorx="margin" anchory="page"/>
                <w10:anchorlock/>
              </v:shape>
            </w:pict>
          </mc:Fallback>
        </mc:AlternateContent>
      </w:r>
    </w:p>
    <w:p w14:paraId="4B6895C1" w14:textId="10211A9E" w:rsidR="000757AD" w:rsidRDefault="009C2E68" w:rsidP="009C2E68">
      <w:pPr>
        <w:pStyle w:val="ChapterTitle"/>
        <w:rPr>
          <w:noProof/>
        </w:rPr>
      </w:pPr>
      <w:r w:rsidRPr="70BDD8CC">
        <w:rPr>
          <w:noProof/>
        </w:rPr>
        <w:lastRenderedPageBreak/>
        <w:t>Reference</w:t>
      </w:r>
    </w:p>
    <w:p w14:paraId="409C4FBD" w14:textId="77777777" w:rsidR="004A6EF3" w:rsidRPr="004A6EF3" w:rsidRDefault="00EB5EEC" w:rsidP="004A6EF3">
      <w:pPr>
        <w:pStyle w:val="Bibliography"/>
        <w:rPr>
          <w:rFonts w:ascii="Calibri" w:hAnsi="Calibri" w:cs="Calibri"/>
        </w:rPr>
      </w:pPr>
      <w:r>
        <w:fldChar w:fldCharType="begin"/>
      </w:r>
      <w:r w:rsidR="004A6EF3">
        <w:instrText xml:space="preserve"> ADDIN ZOTERO_BIBL {"uncited":[],"omitted":[],"custom":[]} CSL_BIBLIOGRAPHY </w:instrText>
      </w:r>
      <w:r>
        <w:fldChar w:fldCharType="separate"/>
      </w:r>
      <w:r w:rsidR="004A6EF3" w:rsidRPr="004A6EF3">
        <w:rPr>
          <w:rFonts w:ascii="Calibri" w:hAnsi="Calibri" w:cs="Calibri"/>
        </w:rPr>
        <w:t>[1]</w:t>
      </w:r>
      <w:r w:rsidR="004A6EF3" w:rsidRPr="004A6EF3">
        <w:rPr>
          <w:rFonts w:ascii="Calibri" w:hAnsi="Calibri" w:cs="Calibri"/>
        </w:rPr>
        <w:tab/>
        <w:t>“A Time Series is Worth 64 Words: Long-term Forecasting with Transformers,” ar5iv. Accessed: May 02, 2024. [Online]. Available: https://ar5iv.labs.arxiv.org/html/2211.14730</w:t>
      </w:r>
    </w:p>
    <w:p w14:paraId="47ABD250" w14:textId="77777777" w:rsidR="004A6EF3" w:rsidRPr="004A6EF3" w:rsidRDefault="004A6EF3" w:rsidP="004A6EF3">
      <w:pPr>
        <w:pStyle w:val="Bibliography"/>
        <w:rPr>
          <w:rFonts w:ascii="Calibri" w:hAnsi="Calibri" w:cs="Calibri"/>
        </w:rPr>
      </w:pPr>
      <w:r w:rsidRPr="004A6EF3">
        <w:rPr>
          <w:rFonts w:ascii="Calibri" w:hAnsi="Calibri" w:cs="Calibri"/>
        </w:rPr>
        <w:t>[2]</w:t>
      </w:r>
      <w:r w:rsidRPr="004A6EF3">
        <w:rPr>
          <w:rFonts w:ascii="Calibri" w:hAnsi="Calibri" w:cs="Calibri"/>
        </w:rPr>
        <w:tab/>
        <w:t>“PatchTSMixer.” Accessed: May 01, 2024. [Online]. Available: https://huggingface.co/docs/transformers/en/model_doc/patchtsmixer</w:t>
      </w:r>
    </w:p>
    <w:p w14:paraId="25B019EF" w14:textId="77777777" w:rsidR="004A6EF3" w:rsidRPr="004A6EF3" w:rsidRDefault="004A6EF3" w:rsidP="004A6EF3">
      <w:pPr>
        <w:pStyle w:val="Bibliography"/>
        <w:rPr>
          <w:rFonts w:ascii="Calibri" w:hAnsi="Calibri" w:cs="Calibri"/>
        </w:rPr>
      </w:pPr>
      <w:r w:rsidRPr="004A6EF3">
        <w:rPr>
          <w:rFonts w:ascii="Calibri" w:hAnsi="Calibri" w:cs="Calibri"/>
        </w:rPr>
        <w:t>[3]</w:t>
      </w:r>
      <w:r w:rsidRPr="004A6EF3">
        <w:rPr>
          <w:rFonts w:ascii="Calibri" w:hAnsi="Calibri" w:cs="Calibri"/>
        </w:rPr>
        <w:tab/>
        <w:t>“Brief Overview Of Traditional Forecasting Methods,” FasterCapital. Accessed: Apr. 29, 2024. [Online]. Available: https://fastercapital.com/keyword/brief-overview-of-traditional-forecasting-methods.html</w:t>
      </w:r>
    </w:p>
    <w:p w14:paraId="6FDFBB9D" w14:textId="77777777" w:rsidR="004A6EF3" w:rsidRPr="004A6EF3" w:rsidRDefault="004A6EF3" w:rsidP="004A6EF3">
      <w:pPr>
        <w:pStyle w:val="Bibliography"/>
        <w:rPr>
          <w:rFonts w:ascii="Calibri" w:hAnsi="Calibri" w:cs="Calibri"/>
        </w:rPr>
      </w:pPr>
      <w:r w:rsidRPr="004A6EF3">
        <w:rPr>
          <w:rFonts w:ascii="Calibri" w:hAnsi="Calibri" w:cs="Calibri"/>
        </w:rPr>
        <w:t>[4]</w:t>
      </w:r>
      <w:r w:rsidRPr="004A6EF3">
        <w:rPr>
          <w:rFonts w:ascii="Calibri" w:hAnsi="Calibri" w:cs="Calibri"/>
        </w:rPr>
        <w:tab/>
        <w:t>A. Singh, “Multivariate Time Series Analysis With Python for Forecasting and Modeling (Updated 2024),” Analytics Vidhya. Accessed: Apr. 29, 2024. [Online]. Available: https://www.analyticsvidhya.com/blog/2018/09/multivariate-time-series-guide-forecasting-modeling-python-codes/</w:t>
      </w:r>
    </w:p>
    <w:p w14:paraId="752D7569" w14:textId="77777777" w:rsidR="004A6EF3" w:rsidRPr="004A6EF3" w:rsidRDefault="004A6EF3" w:rsidP="004A6EF3">
      <w:pPr>
        <w:pStyle w:val="Bibliography"/>
        <w:rPr>
          <w:rFonts w:ascii="Calibri" w:hAnsi="Calibri" w:cs="Calibri"/>
        </w:rPr>
      </w:pPr>
      <w:r w:rsidRPr="004A6EF3">
        <w:rPr>
          <w:rFonts w:ascii="Calibri" w:hAnsi="Calibri" w:cs="Calibri"/>
        </w:rPr>
        <w:t>[5]</w:t>
      </w:r>
      <w:r w:rsidRPr="004A6EF3">
        <w:rPr>
          <w:rFonts w:ascii="Calibri" w:hAnsi="Calibri" w:cs="Calibri"/>
        </w:rPr>
        <w:tab/>
        <w:t>J. Harper, “Pentagon testing generative AI in ‘global information dominance’ experiments,” DefenseScoop. Accessed: Apr. 29, 2024. [Online]. Available: https://defensescoop.com/2023/07/14/pentagon-testing-generative-ai-in-global-information-dominance-experiments/</w:t>
      </w:r>
    </w:p>
    <w:p w14:paraId="6BFE3541" w14:textId="77777777" w:rsidR="004A6EF3" w:rsidRPr="004A6EF3" w:rsidRDefault="004A6EF3" w:rsidP="004A6EF3">
      <w:pPr>
        <w:pStyle w:val="Bibliography"/>
        <w:rPr>
          <w:rFonts w:ascii="Calibri" w:hAnsi="Calibri" w:cs="Calibri"/>
        </w:rPr>
      </w:pPr>
      <w:r w:rsidRPr="004A6EF3">
        <w:rPr>
          <w:rFonts w:ascii="Calibri" w:hAnsi="Calibri" w:cs="Calibri"/>
        </w:rPr>
        <w:t>[6]</w:t>
      </w:r>
      <w:r w:rsidRPr="004A6EF3">
        <w:rPr>
          <w:rFonts w:ascii="Calibri" w:hAnsi="Calibri" w:cs="Calibri"/>
        </w:rPr>
        <w:tab/>
        <w:t xml:space="preserve">J. L. Coen, M. Cameron, J. Michalakes, E. G. Patton, P. J. Riggan, and K. M. Yedinak, “WRF-Fire: Coupled Weather–Wildland Fire Modeling with the Weather Research and Forecasting Model,” </w:t>
      </w:r>
      <w:r w:rsidRPr="004A6EF3">
        <w:rPr>
          <w:rFonts w:ascii="Calibri" w:hAnsi="Calibri" w:cs="Calibri"/>
          <w:i/>
          <w:iCs/>
        </w:rPr>
        <w:t>Journal of Applied Meteorology and Climatology</w:t>
      </w:r>
      <w:r w:rsidRPr="004A6EF3">
        <w:rPr>
          <w:rFonts w:ascii="Calibri" w:hAnsi="Calibri" w:cs="Calibri"/>
        </w:rPr>
        <w:t>, vol. 52, no. 1, pp. 16–38, 2013, doi: 10.1175/JAMC-D-12-023.1.</w:t>
      </w:r>
    </w:p>
    <w:p w14:paraId="124DDF0D" w14:textId="77777777" w:rsidR="004A6EF3" w:rsidRPr="004A6EF3" w:rsidRDefault="004A6EF3" w:rsidP="004A6EF3">
      <w:pPr>
        <w:pStyle w:val="Bibliography"/>
        <w:rPr>
          <w:rFonts w:ascii="Calibri" w:hAnsi="Calibri" w:cs="Calibri"/>
        </w:rPr>
      </w:pPr>
      <w:r w:rsidRPr="004A6EF3">
        <w:rPr>
          <w:rFonts w:ascii="Calibri" w:hAnsi="Calibri" w:cs="Calibri"/>
        </w:rPr>
        <w:t>[7]</w:t>
      </w:r>
      <w:r w:rsidRPr="004A6EF3">
        <w:rPr>
          <w:rFonts w:ascii="Calibri" w:hAnsi="Calibri" w:cs="Calibri"/>
        </w:rPr>
        <w:tab/>
        <w:t xml:space="preserve">D. Barker </w:t>
      </w:r>
      <w:r w:rsidRPr="004A6EF3">
        <w:rPr>
          <w:rFonts w:ascii="Calibri" w:hAnsi="Calibri" w:cs="Calibri"/>
          <w:i/>
          <w:iCs/>
        </w:rPr>
        <w:t>et al.</w:t>
      </w:r>
      <w:r w:rsidRPr="004A6EF3">
        <w:rPr>
          <w:rFonts w:ascii="Calibri" w:hAnsi="Calibri" w:cs="Calibri"/>
        </w:rPr>
        <w:t xml:space="preserve">, “The Weather Research and Forecasting Model’s Community Variational/Ensemble Data Assimilation System: WRFDA,” </w:t>
      </w:r>
      <w:r w:rsidRPr="004A6EF3">
        <w:rPr>
          <w:rFonts w:ascii="Calibri" w:hAnsi="Calibri" w:cs="Calibri"/>
          <w:i/>
          <w:iCs/>
        </w:rPr>
        <w:t>Bulletin of the American Meteorological Society</w:t>
      </w:r>
      <w:r w:rsidRPr="004A6EF3">
        <w:rPr>
          <w:rFonts w:ascii="Calibri" w:hAnsi="Calibri" w:cs="Calibri"/>
        </w:rPr>
        <w:t>, vol. 93, no. 6, pp. 831–843, Jun. 2012, doi: 10.1175/BAMS-D-11-00167.1.</w:t>
      </w:r>
    </w:p>
    <w:p w14:paraId="5072A082" w14:textId="77777777" w:rsidR="004A6EF3" w:rsidRPr="004A6EF3" w:rsidRDefault="004A6EF3" w:rsidP="004A6EF3">
      <w:pPr>
        <w:pStyle w:val="Bibliography"/>
        <w:rPr>
          <w:rFonts w:ascii="Calibri" w:hAnsi="Calibri" w:cs="Calibri"/>
        </w:rPr>
      </w:pPr>
      <w:r w:rsidRPr="004A6EF3">
        <w:rPr>
          <w:rFonts w:ascii="Calibri" w:hAnsi="Calibri" w:cs="Calibri"/>
        </w:rPr>
        <w:t>[8]</w:t>
      </w:r>
      <w:r w:rsidRPr="004A6EF3">
        <w:rPr>
          <w:rFonts w:ascii="Calibri" w:hAnsi="Calibri" w:cs="Calibri"/>
        </w:rPr>
        <w:tab/>
        <w:t xml:space="preserve">A. Panesar, “Case Studies,” in </w:t>
      </w:r>
      <w:r w:rsidRPr="004A6EF3">
        <w:rPr>
          <w:rFonts w:ascii="Calibri" w:hAnsi="Calibri" w:cs="Calibri"/>
          <w:i/>
          <w:iCs/>
        </w:rPr>
        <w:t>Machine Learning and AI for Healthcare</w:t>
      </w:r>
      <w:r w:rsidRPr="004A6EF3">
        <w:rPr>
          <w:rFonts w:ascii="Calibri" w:hAnsi="Calibri" w:cs="Calibri"/>
          <w:i/>
          <w:iCs/>
        </w:rPr>
        <w:tab/>
        <w:t>: Big Data for Improved Health Outcomes</w:t>
      </w:r>
      <w:r w:rsidRPr="004A6EF3">
        <w:rPr>
          <w:rFonts w:ascii="Calibri" w:hAnsi="Calibri" w:cs="Calibri"/>
        </w:rPr>
        <w:t>, A. Panesar, Ed., Berkeley, CA: Apress, 2021, pp. 293–349. doi: 10.1007/978-1-4842-6537-6_10.</w:t>
      </w:r>
    </w:p>
    <w:p w14:paraId="58846A33" w14:textId="77777777" w:rsidR="004A6EF3" w:rsidRPr="004A6EF3" w:rsidRDefault="004A6EF3" w:rsidP="004A6EF3">
      <w:pPr>
        <w:pStyle w:val="Bibliography"/>
        <w:rPr>
          <w:rFonts w:ascii="Calibri" w:hAnsi="Calibri" w:cs="Calibri"/>
        </w:rPr>
      </w:pPr>
      <w:r w:rsidRPr="004A6EF3">
        <w:rPr>
          <w:rFonts w:ascii="Calibri" w:hAnsi="Calibri" w:cs="Calibri"/>
        </w:rPr>
        <w:t>[9]</w:t>
      </w:r>
      <w:r w:rsidRPr="004A6EF3">
        <w:rPr>
          <w:rFonts w:ascii="Calibri" w:hAnsi="Calibri" w:cs="Calibri"/>
        </w:rPr>
        <w:tab/>
        <w:t>T. Yan, H. Zhang, T. Zhou, Y. Zhan, and Y. Xia, “ScoreGrad: Multivariate Probabilistic Time Series Forecasting with Continuous Energy-based Generative Models.” arXiv, Jun. 18, 2021. Accessed: Jan. 29, 2024. [Online]. Available: http://arxiv.org/abs/2106.10121</w:t>
      </w:r>
    </w:p>
    <w:p w14:paraId="6AEB1199" w14:textId="77777777" w:rsidR="004A6EF3" w:rsidRPr="004A6EF3" w:rsidRDefault="004A6EF3" w:rsidP="004A6EF3">
      <w:pPr>
        <w:pStyle w:val="Bibliography"/>
        <w:rPr>
          <w:rFonts w:ascii="Calibri" w:hAnsi="Calibri" w:cs="Calibri"/>
        </w:rPr>
      </w:pPr>
      <w:r w:rsidRPr="004A6EF3">
        <w:rPr>
          <w:rFonts w:ascii="Calibri" w:hAnsi="Calibri" w:cs="Calibri"/>
        </w:rPr>
        <w:t>[10]</w:t>
      </w:r>
      <w:r w:rsidRPr="004A6EF3">
        <w:rPr>
          <w:rFonts w:ascii="Calibri" w:hAnsi="Calibri" w:cs="Calibri"/>
        </w:rPr>
        <w:tab/>
        <w:t>“CDX-NET: Cross-Domain Multi-Feature Fusion Modeling Via Deep Neural Networks for Multivariate Time Series Forecasting in AIOps | IEEE Conference Publication | IEEE Xplore.” Accessed: Jan. 29, 2024. [Online]. Available: https://ieeexplore.ieee.org/document/9746242</w:t>
      </w:r>
    </w:p>
    <w:p w14:paraId="570F0A13" w14:textId="77777777" w:rsidR="004A6EF3" w:rsidRPr="004A6EF3" w:rsidRDefault="004A6EF3" w:rsidP="004A6EF3">
      <w:pPr>
        <w:pStyle w:val="Bibliography"/>
        <w:rPr>
          <w:rFonts w:ascii="Calibri" w:hAnsi="Calibri" w:cs="Calibri"/>
        </w:rPr>
      </w:pPr>
      <w:r w:rsidRPr="004A6EF3">
        <w:rPr>
          <w:rFonts w:ascii="Calibri" w:hAnsi="Calibri" w:cs="Calibri"/>
        </w:rPr>
        <w:t>[11]</w:t>
      </w:r>
      <w:r w:rsidRPr="004A6EF3">
        <w:rPr>
          <w:rFonts w:ascii="Calibri" w:hAnsi="Calibri" w:cs="Calibri"/>
        </w:rPr>
        <w:tab/>
        <w:t xml:space="preserve">J. Xie, Y. Cui, F. Huang, C. Liu, and K. Zheng, “MARINA: An MLP-Attention Model for Multivariate Time-Series Analysis,” in </w:t>
      </w:r>
      <w:r w:rsidRPr="004A6EF3">
        <w:rPr>
          <w:rFonts w:ascii="Calibri" w:hAnsi="Calibri" w:cs="Calibri"/>
          <w:i/>
          <w:iCs/>
        </w:rPr>
        <w:t>Proceedings of the 31st ACM International Conference on Information &amp; Knowledge Management</w:t>
      </w:r>
      <w:r w:rsidRPr="004A6EF3">
        <w:rPr>
          <w:rFonts w:ascii="Calibri" w:hAnsi="Calibri" w:cs="Calibri"/>
        </w:rPr>
        <w:t>, Atlanta GA USA: ACM, Oct. 2022, pp. 2230–2239. doi: 10.1145/3511808.3557386.</w:t>
      </w:r>
    </w:p>
    <w:p w14:paraId="77025F87" w14:textId="77777777" w:rsidR="004A6EF3" w:rsidRPr="004A6EF3" w:rsidRDefault="004A6EF3" w:rsidP="004A6EF3">
      <w:pPr>
        <w:pStyle w:val="Bibliography"/>
        <w:rPr>
          <w:rFonts w:ascii="Calibri" w:hAnsi="Calibri" w:cs="Calibri"/>
        </w:rPr>
      </w:pPr>
      <w:r w:rsidRPr="004A6EF3">
        <w:rPr>
          <w:rFonts w:ascii="Calibri" w:hAnsi="Calibri" w:cs="Calibri"/>
        </w:rPr>
        <w:t>[12]</w:t>
      </w:r>
      <w:r w:rsidRPr="004A6EF3">
        <w:rPr>
          <w:rFonts w:ascii="Calibri" w:hAnsi="Calibri" w:cs="Calibri"/>
        </w:rPr>
        <w:tab/>
        <w:t xml:space="preserve">J. Hao and F. Liu, “Improving long-term multivariate time series forecasting with a seasonal-trend decomposition-based 2-dimensional temporal convolution dense network,” </w:t>
      </w:r>
      <w:r w:rsidRPr="004A6EF3">
        <w:rPr>
          <w:rFonts w:ascii="Calibri" w:hAnsi="Calibri" w:cs="Calibri"/>
          <w:i/>
          <w:iCs/>
        </w:rPr>
        <w:t>Sci Rep</w:t>
      </w:r>
      <w:r w:rsidRPr="004A6EF3">
        <w:rPr>
          <w:rFonts w:ascii="Calibri" w:hAnsi="Calibri" w:cs="Calibri"/>
        </w:rPr>
        <w:t>, vol. 14, no. 1, Art. no. 1, Jan. 2024, doi: 10.1038/s41598-024-52240-y.</w:t>
      </w:r>
    </w:p>
    <w:p w14:paraId="3117BC13" w14:textId="77777777" w:rsidR="004A6EF3" w:rsidRPr="004A6EF3" w:rsidRDefault="004A6EF3" w:rsidP="004A6EF3">
      <w:pPr>
        <w:pStyle w:val="Bibliography"/>
        <w:rPr>
          <w:rFonts w:ascii="Calibri" w:hAnsi="Calibri" w:cs="Calibri"/>
        </w:rPr>
      </w:pPr>
      <w:r w:rsidRPr="004A6EF3">
        <w:rPr>
          <w:rFonts w:ascii="Calibri" w:hAnsi="Calibri" w:cs="Calibri"/>
        </w:rPr>
        <w:t>[13]</w:t>
      </w:r>
      <w:r w:rsidRPr="004A6EF3">
        <w:rPr>
          <w:rFonts w:ascii="Calibri" w:hAnsi="Calibri" w:cs="Calibri"/>
        </w:rPr>
        <w:tab/>
        <w:t xml:space="preserve">H. Liang, L. Song, J. Du, X. Li, and L. Guo, “Consistent Anomaly Detection and Localization of Multivariate Time Series via Cross-Correlation Graph-Based Encoder–Decoder GAN,” </w:t>
      </w:r>
      <w:r w:rsidRPr="004A6EF3">
        <w:rPr>
          <w:rFonts w:ascii="Calibri" w:hAnsi="Calibri" w:cs="Calibri"/>
          <w:i/>
          <w:iCs/>
        </w:rPr>
        <w:t>IEEE Transactions on Instrumentation and Measurement</w:t>
      </w:r>
      <w:r w:rsidRPr="004A6EF3">
        <w:rPr>
          <w:rFonts w:ascii="Calibri" w:hAnsi="Calibri" w:cs="Calibri"/>
        </w:rPr>
        <w:t>, vol. 71, pp. 1–10, 2022, doi: 10.1109/TIM.2021.3139696.</w:t>
      </w:r>
    </w:p>
    <w:p w14:paraId="7696EC75" w14:textId="77777777" w:rsidR="004A6EF3" w:rsidRPr="004A6EF3" w:rsidRDefault="004A6EF3" w:rsidP="004A6EF3">
      <w:pPr>
        <w:pStyle w:val="Bibliography"/>
        <w:rPr>
          <w:rFonts w:ascii="Calibri" w:hAnsi="Calibri" w:cs="Calibri"/>
        </w:rPr>
      </w:pPr>
      <w:r w:rsidRPr="004A6EF3">
        <w:rPr>
          <w:rFonts w:ascii="Calibri" w:hAnsi="Calibri" w:cs="Calibri"/>
        </w:rPr>
        <w:t>[14]</w:t>
      </w:r>
      <w:r w:rsidRPr="004A6EF3">
        <w:rPr>
          <w:rFonts w:ascii="Calibri" w:hAnsi="Calibri" w:cs="Calibri"/>
        </w:rPr>
        <w:tab/>
        <w:t xml:space="preserve">F. Kong, J. Li, B. Jiang, H. Wang, and H. Song, “Integrated Generative Model for Industrial Anomaly Detection via Bidirectional LSTM and Attention Mechanism,” </w:t>
      </w:r>
      <w:r w:rsidRPr="004A6EF3">
        <w:rPr>
          <w:rFonts w:ascii="Calibri" w:hAnsi="Calibri" w:cs="Calibri"/>
          <w:i/>
          <w:iCs/>
        </w:rPr>
        <w:t>IEEE Transactions on Industrial Informatics</w:t>
      </w:r>
      <w:r w:rsidRPr="004A6EF3">
        <w:rPr>
          <w:rFonts w:ascii="Calibri" w:hAnsi="Calibri" w:cs="Calibri"/>
        </w:rPr>
        <w:t>, vol. 19, no. 1, pp. 541–550, Jan. 2023, doi: 10.1109/TII.2021.3078192.</w:t>
      </w:r>
    </w:p>
    <w:p w14:paraId="16FA3041" w14:textId="77777777" w:rsidR="004A6EF3" w:rsidRPr="004A6EF3" w:rsidRDefault="004A6EF3" w:rsidP="004A6EF3">
      <w:pPr>
        <w:pStyle w:val="Bibliography"/>
        <w:rPr>
          <w:rFonts w:ascii="Calibri" w:hAnsi="Calibri" w:cs="Calibri"/>
        </w:rPr>
      </w:pPr>
      <w:r w:rsidRPr="004A6EF3">
        <w:rPr>
          <w:rFonts w:ascii="Calibri" w:hAnsi="Calibri" w:cs="Calibri"/>
        </w:rPr>
        <w:t>[15]</w:t>
      </w:r>
      <w:r w:rsidRPr="004A6EF3">
        <w:rPr>
          <w:rFonts w:ascii="Calibri" w:hAnsi="Calibri" w:cs="Calibri"/>
        </w:rPr>
        <w:tab/>
        <w:t xml:space="preserve">Y. Choi, H. Lim, H. Choi, and I.-J. Kim, “GAN-Based Anomaly Detection and Localization of Multivariate Time Series Data for Power Plant,” in </w:t>
      </w:r>
      <w:r w:rsidRPr="004A6EF3">
        <w:rPr>
          <w:rFonts w:ascii="Calibri" w:hAnsi="Calibri" w:cs="Calibri"/>
          <w:i/>
          <w:iCs/>
        </w:rPr>
        <w:t>2020 IEEE International Conference on Big Data and Smart Computing (BigComp)</w:t>
      </w:r>
      <w:r w:rsidRPr="004A6EF3">
        <w:rPr>
          <w:rFonts w:ascii="Calibri" w:hAnsi="Calibri" w:cs="Calibri"/>
        </w:rPr>
        <w:t>, Feb. 2020, pp. 71–74. doi: 10.1109/BigComp48618.2020.00-97.</w:t>
      </w:r>
    </w:p>
    <w:p w14:paraId="1719E8E2" w14:textId="77777777" w:rsidR="004A6EF3" w:rsidRPr="004A6EF3" w:rsidRDefault="004A6EF3" w:rsidP="004A6EF3">
      <w:pPr>
        <w:pStyle w:val="Bibliography"/>
        <w:rPr>
          <w:rFonts w:ascii="Calibri" w:hAnsi="Calibri" w:cs="Calibri"/>
        </w:rPr>
      </w:pPr>
      <w:r w:rsidRPr="004A6EF3">
        <w:rPr>
          <w:rFonts w:ascii="Calibri" w:hAnsi="Calibri" w:cs="Calibri"/>
        </w:rPr>
        <w:t>[16]</w:t>
      </w:r>
      <w:r w:rsidRPr="004A6EF3">
        <w:rPr>
          <w:rFonts w:ascii="Calibri" w:hAnsi="Calibri" w:cs="Calibri"/>
        </w:rPr>
        <w:tab/>
        <w:t>W. Li, W. Hu, T. Chen, N. Chen, and C. Feng, “StackVAE-G: An efficient and interpretable model for time series anomaly detection.” arXiv, Sep. 19, 2022. doi: 10.48550/arXiv.2105.08397.</w:t>
      </w:r>
    </w:p>
    <w:p w14:paraId="5807F394" w14:textId="77777777" w:rsidR="004A6EF3" w:rsidRPr="004A6EF3" w:rsidRDefault="004A6EF3" w:rsidP="004A6EF3">
      <w:pPr>
        <w:pStyle w:val="Bibliography"/>
        <w:rPr>
          <w:rFonts w:ascii="Calibri" w:hAnsi="Calibri" w:cs="Calibri"/>
        </w:rPr>
      </w:pPr>
      <w:r w:rsidRPr="004A6EF3">
        <w:rPr>
          <w:rFonts w:ascii="Calibri" w:hAnsi="Calibri" w:cs="Calibri"/>
        </w:rPr>
        <w:lastRenderedPageBreak/>
        <w:t>[17]</w:t>
      </w:r>
      <w:r w:rsidRPr="004A6EF3">
        <w:rPr>
          <w:rFonts w:ascii="Calibri" w:hAnsi="Calibri" w:cs="Calibri"/>
        </w:rPr>
        <w:tab/>
        <w:t>“Multiscale Wavelet Graph AutoEncoder for Multivariate Time-Series Anomaly Detection | IEEE Journals &amp; Magazine | IEEE Xplore.” Accessed: Jan. 29, 2024. [Online]. Available: https://ieeexplore.ieee.org/document/9954430</w:t>
      </w:r>
    </w:p>
    <w:p w14:paraId="44184790" w14:textId="77777777" w:rsidR="004A6EF3" w:rsidRPr="004A6EF3" w:rsidRDefault="004A6EF3" w:rsidP="004A6EF3">
      <w:pPr>
        <w:pStyle w:val="Bibliography"/>
        <w:rPr>
          <w:rFonts w:ascii="Calibri" w:hAnsi="Calibri" w:cs="Calibri"/>
        </w:rPr>
      </w:pPr>
      <w:r w:rsidRPr="004A6EF3">
        <w:rPr>
          <w:rFonts w:ascii="Calibri" w:hAnsi="Calibri" w:cs="Calibri"/>
        </w:rPr>
        <w:t>[18]</w:t>
      </w:r>
      <w:r w:rsidRPr="004A6EF3">
        <w:rPr>
          <w:rFonts w:ascii="Calibri" w:hAnsi="Calibri" w:cs="Calibri"/>
        </w:rPr>
        <w:tab/>
        <w:t xml:space="preserve">E. Brophy, M. De Vos, G. Boylan, and T. Ward, “Multivariate Generative Adversarial Networks and Their Loss Functions for Synthesis of Multichannel ECGs,” </w:t>
      </w:r>
      <w:r w:rsidRPr="004A6EF3">
        <w:rPr>
          <w:rFonts w:ascii="Calibri" w:hAnsi="Calibri" w:cs="Calibri"/>
          <w:i/>
          <w:iCs/>
        </w:rPr>
        <w:t>IEEE Access</w:t>
      </w:r>
      <w:r w:rsidRPr="004A6EF3">
        <w:rPr>
          <w:rFonts w:ascii="Calibri" w:hAnsi="Calibri" w:cs="Calibri"/>
        </w:rPr>
        <w:t>, vol. 9, pp. 158936–158945, 2021, doi: 10.1109/ACCESS.2021.3130421.</w:t>
      </w:r>
    </w:p>
    <w:p w14:paraId="727E2E22" w14:textId="77777777" w:rsidR="004A6EF3" w:rsidRPr="004A6EF3" w:rsidRDefault="004A6EF3" w:rsidP="004A6EF3">
      <w:pPr>
        <w:pStyle w:val="Bibliography"/>
        <w:rPr>
          <w:rFonts w:ascii="Calibri" w:hAnsi="Calibri" w:cs="Calibri"/>
        </w:rPr>
      </w:pPr>
      <w:r w:rsidRPr="004A6EF3">
        <w:rPr>
          <w:rFonts w:ascii="Calibri" w:hAnsi="Calibri" w:cs="Calibri"/>
        </w:rPr>
        <w:t>[19]</w:t>
      </w:r>
      <w:r w:rsidRPr="004A6EF3">
        <w:rPr>
          <w:rFonts w:ascii="Calibri" w:hAnsi="Calibri" w:cs="Calibri"/>
        </w:rPr>
        <w:tab/>
        <w:t xml:space="preserve">F. Viton, M. Elbattah, J.-L. Guérin, and G. Dequen, “Heatmaps for Visual Explainability of CNN-Based Predictions for Multivariate Time Series with Application to Healthcare,” in </w:t>
      </w:r>
      <w:r w:rsidRPr="004A6EF3">
        <w:rPr>
          <w:rFonts w:ascii="Calibri" w:hAnsi="Calibri" w:cs="Calibri"/>
          <w:i/>
          <w:iCs/>
        </w:rPr>
        <w:t>2020 IEEE International Conference on Healthcare Informatics (ICHI)</w:t>
      </w:r>
      <w:r w:rsidRPr="004A6EF3">
        <w:rPr>
          <w:rFonts w:ascii="Calibri" w:hAnsi="Calibri" w:cs="Calibri"/>
        </w:rPr>
        <w:t>, Nov. 2020, pp. 1–8. doi: 10.1109/ICHI48887.2020.9374393.</w:t>
      </w:r>
    </w:p>
    <w:p w14:paraId="6DBCD1D9" w14:textId="77777777" w:rsidR="004A6EF3" w:rsidRPr="004A6EF3" w:rsidRDefault="004A6EF3" w:rsidP="004A6EF3">
      <w:pPr>
        <w:pStyle w:val="Bibliography"/>
        <w:rPr>
          <w:rFonts w:ascii="Calibri" w:hAnsi="Calibri" w:cs="Calibri"/>
        </w:rPr>
      </w:pPr>
      <w:r w:rsidRPr="004A6EF3">
        <w:rPr>
          <w:rFonts w:ascii="Calibri" w:hAnsi="Calibri" w:cs="Calibri"/>
        </w:rPr>
        <w:t>[20]</w:t>
      </w:r>
      <w:r w:rsidRPr="004A6EF3">
        <w:rPr>
          <w:rFonts w:ascii="Calibri" w:hAnsi="Calibri" w:cs="Calibri"/>
        </w:rPr>
        <w:tab/>
        <w:t xml:space="preserve">A. Arora and A. Arora, “Generative adversarial networks and synthetic patient data: current challenges and future perspectives,” </w:t>
      </w:r>
      <w:r w:rsidRPr="004A6EF3">
        <w:rPr>
          <w:rFonts w:ascii="Calibri" w:hAnsi="Calibri" w:cs="Calibri"/>
          <w:i/>
          <w:iCs/>
        </w:rPr>
        <w:t>Future Healthc J</w:t>
      </w:r>
      <w:r w:rsidRPr="004A6EF3">
        <w:rPr>
          <w:rFonts w:ascii="Calibri" w:hAnsi="Calibri" w:cs="Calibri"/>
        </w:rPr>
        <w:t>, vol. 9, no. 2, pp. 190–193, Jul. 2022, doi: 10.7861/fhj.2022-0013.</w:t>
      </w:r>
    </w:p>
    <w:p w14:paraId="7FCB69A4" w14:textId="77777777" w:rsidR="004A6EF3" w:rsidRPr="004A6EF3" w:rsidRDefault="004A6EF3" w:rsidP="004A6EF3">
      <w:pPr>
        <w:pStyle w:val="Bibliography"/>
        <w:rPr>
          <w:rFonts w:ascii="Calibri" w:hAnsi="Calibri" w:cs="Calibri"/>
        </w:rPr>
      </w:pPr>
      <w:r w:rsidRPr="004A6EF3">
        <w:rPr>
          <w:rFonts w:ascii="Calibri" w:hAnsi="Calibri" w:cs="Calibri"/>
        </w:rPr>
        <w:t>[21]</w:t>
      </w:r>
      <w:r w:rsidRPr="004A6EF3">
        <w:rPr>
          <w:rFonts w:ascii="Calibri" w:hAnsi="Calibri" w:cs="Calibri"/>
        </w:rPr>
        <w:tab/>
        <w:t xml:space="preserve">P. Sharma, F. E. Shamout, V. Abrol, and D. A. Clifton, “Data Pre-Processing Using Neural Processes for Modeling Personalized Vital-Sign Time-Series Data,” </w:t>
      </w:r>
      <w:r w:rsidRPr="004A6EF3">
        <w:rPr>
          <w:rFonts w:ascii="Calibri" w:hAnsi="Calibri" w:cs="Calibri"/>
          <w:i/>
          <w:iCs/>
        </w:rPr>
        <w:t>IEEE Journal of Biomedical and Health Informatics</w:t>
      </w:r>
      <w:r w:rsidRPr="004A6EF3">
        <w:rPr>
          <w:rFonts w:ascii="Calibri" w:hAnsi="Calibri" w:cs="Calibri"/>
        </w:rPr>
        <w:t>, vol. 26, no. 4, pp. 1528–1537, Apr. 2022, doi: 10.1109/JBHI.2021.3107518.</w:t>
      </w:r>
    </w:p>
    <w:p w14:paraId="39A0A380" w14:textId="77777777" w:rsidR="004A6EF3" w:rsidRPr="004A6EF3" w:rsidRDefault="004A6EF3" w:rsidP="004A6EF3">
      <w:pPr>
        <w:pStyle w:val="Bibliography"/>
        <w:rPr>
          <w:rFonts w:ascii="Calibri" w:hAnsi="Calibri" w:cs="Calibri"/>
        </w:rPr>
      </w:pPr>
      <w:r w:rsidRPr="004A6EF3">
        <w:rPr>
          <w:rFonts w:ascii="Calibri" w:hAnsi="Calibri" w:cs="Calibri"/>
        </w:rPr>
        <w:t>[22]</w:t>
      </w:r>
      <w:r w:rsidRPr="004A6EF3">
        <w:rPr>
          <w:rFonts w:ascii="Calibri" w:hAnsi="Calibri" w:cs="Calibri"/>
        </w:rPr>
        <w:tab/>
        <w:t xml:space="preserve">E. Brophy, “Synthesis of Dependent Multichannel ECG using Generative Adversarial Networks,” in </w:t>
      </w:r>
      <w:r w:rsidRPr="004A6EF3">
        <w:rPr>
          <w:rFonts w:ascii="Calibri" w:hAnsi="Calibri" w:cs="Calibri"/>
          <w:i/>
          <w:iCs/>
        </w:rPr>
        <w:t>Proceedings of the 29th ACM International Conference on Information &amp; Knowledge Management</w:t>
      </w:r>
      <w:r w:rsidRPr="004A6EF3">
        <w:rPr>
          <w:rFonts w:ascii="Calibri" w:hAnsi="Calibri" w:cs="Calibri"/>
        </w:rPr>
        <w:t>, in CIKM ’20. New York, NY, USA: Association for Computing Machinery, Oct. 2020, pp. 3229–3232. doi: 10.1145/3340531.3418509.</w:t>
      </w:r>
    </w:p>
    <w:p w14:paraId="62AD4721" w14:textId="77777777" w:rsidR="004A6EF3" w:rsidRPr="004A6EF3" w:rsidRDefault="004A6EF3" w:rsidP="004A6EF3">
      <w:pPr>
        <w:pStyle w:val="Bibliography"/>
        <w:rPr>
          <w:rFonts w:ascii="Calibri" w:hAnsi="Calibri" w:cs="Calibri"/>
        </w:rPr>
      </w:pPr>
      <w:r w:rsidRPr="004A6EF3">
        <w:rPr>
          <w:rFonts w:ascii="Calibri" w:hAnsi="Calibri" w:cs="Calibri"/>
        </w:rPr>
        <w:t>[23]</w:t>
      </w:r>
      <w:r w:rsidRPr="004A6EF3">
        <w:rPr>
          <w:rFonts w:ascii="Calibri" w:hAnsi="Calibri" w:cs="Calibri"/>
        </w:rPr>
        <w:tab/>
        <w:t xml:space="preserve">T. T. Huynh </w:t>
      </w:r>
      <w:r w:rsidRPr="004A6EF3">
        <w:rPr>
          <w:rFonts w:ascii="Calibri" w:hAnsi="Calibri" w:cs="Calibri"/>
          <w:i/>
          <w:iCs/>
        </w:rPr>
        <w:t>et al.</w:t>
      </w:r>
      <w:r w:rsidRPr="004A6EF3">
        <w:rPr>
          <w:rFonts w:ascii="Calibri" w:hAnsi="Calibri" w:cs="Calibri"/>
        </w:rPr>
        <w:t xml:space="preserve">, “Efficient Integration of Multi-Order Dynamics and Internal Dynamics in Stock Movement Prediction,” in </w:t>
      </w:r>
      <w:r w:rsidRPr="004A6EF3">
        <w:rPr>
          <w:rFonts w:ascii="Calibri" w:hAnsi="Calibri" w:cs="Calibri"/>
          <w:i/>
          <w:iCs/>
        </w:rPr>
        <w:t>Proceedings of the Sixteenth ACM International Conference on Web Search and Data Mining</w:t>
      </w:r>
      <w:r w:rsidRPr="004A6EF3">
        <w:rPr>
          <w:rFonts w:ascii="Calibri" w:hAnsi="Calibri" w:cs="Calibri"/>
        </w:rPr>
        <w:t>, in WSDM ’23. New York, NY, USA: Association for Computing Machinery, Feb. 2023, pp. 850–858. doi: 10.1145/3539597.3570427.</w:t>
      </w:r>
    </w:p>
    <w:p w14:paraId="2C8EB0D4" w14:textId="77777777" w:rsidR="004A6EF3" w:rsidRPr="004A6EF3" w:rsidRDefault="004A6EF3" w:rsidP="004A6EF3">
      <w:pPr>
        <w:pStyle w:val="Bibliography"/>
        <w:rPr>
          <w:rFonts w:ascii="Calibri" w:hAnsi="Calibri" w:cs="Calibri"/>
        </w:rPr>
      </w:pPr>
      <w:r w:rsidRPr="004A6EF3">
        <w:rPr>
          <w:rFonts w:ascii="Calibri" w:hAnsi="Calibri" w:cs="Calibri"/>
        </w:rPr>
        <w:t>[24]</w:t>
      </w:r>
      <w:r w:rsidRPr="004A6EF3">
        <w:rPr>
          <w:rFonts w:ascii="Calibri" w:hAnsi="Calibri" w:cs="Calibri"/>
        </w:rPr>
        <w:tab/>
        <w:t xml:space="preserve">M. Dogariu, L.-D. Ştefan, B. A. Boteanu, C. Lamba, B. Kim, and B. Ionescu, “Generation of Realistic Synthetic Financial Time-series,” </w:t>
      </w:r>
      <w:r w:rsidRPr="004A6EF3">
        <w:rPr>
          <w:rFonts w:ascii="Calibri" w:hAnsi="Calibri" w:cs="Calibri"/>
          <w:i/>
          <w:iCs/>
        </w:rPr>
        <w:t>ACM Trans. Multimedia Comput. Commun. Appl.</w:t>
      </w:r>
      <w:r w:rsidRPr="004A6EF3">
        <w:rPr>
          <w:rFonts w:ascii="Calibri" w:hAnsi="Calibri" w:cs="Calibri"/>
        </w:rPr>
        <w:t>, vol. 18, no. 4, p. 96:1-96:27, Mar. 2022, doi: 10.1145/3501305.</w:t>
      </w:r>
    </w:p>
    <w:p w14:paraId="792287CF" w14:textId="77777777" w:rsidR="004A6EF3" w:rsidRPr="004A6EF3" w:rsidRDefault="004A6EF3" w:rsidP="004A6EF3">
      <w:pPr>
        <w:pStyle w:val="Bibliography"/>
        <w:rPr>
          <w:rFonts w:ascii="Calibri" w:hAnsi="Calibri" w:cs="Calibri"/>
        </w:rPr>
      </w:pPr>
      <w:r w:rsidRPr="004A6EF3">
        <w:rPr>
          <w:rFonts w:ascii="Calibri" w:hAnsi="Calibri" w:cs="Calibri"/>
        </w:rPr>
        <w:t>[25]</w:t>
      </w:r>
      <w:r w:rsidRPr="004A6EF3">
        <w:rPr>
          <w:rFonts w:ascii="Calibri" w:hAnsi="Calibri" w:cs="Calibri"/>
        </w:rPr>
        <w:tab/>
        <w:t xml:space="preserve">S. R. Polamuri, Dr. K. Srinivas, and Dr. A. Krishna Mohan, “Multi-Model Generative Adversarial Network Hybrid Prediction Algorithm (MMGAN-HPA) for stock market prices prediction,” </w:t>
      </w:r>
      <w:r w:rsidRPr="004A6EF3">
        <w:rPr>
          <w:rFonts w:ascii="Calibri" w:hAnsi="Calibri" w:cs="Calibri"/>
          <w:i/>
          <w:iCs/>
        </w:rPr>
        <w:t>Journal of King Saud University - Computer and Information Sciences</w:t>
      </w:r>
      <w:r w:rsidRPr="004A6EF3">
        <w:rPr>
          <w:rFonts w:ascii="Calibri" w:hAnsi="Calibri" w:cs="Calibri"/>
        </w:rPr>
        <w:t>, vol. 34, no. 9, pp. 7433–7444, Oct. 2022, doi: 10.1016/j.jksuci.2021.07.001.</w:t>
      </w:r>
    </w:p>
    <w:p w14:paraId="3CC10563" w14:textId="77777777" w:rsidR="004A6EF3" w:rsidRPr="004A6EF3" w:rsidRDefault="004A6EF3" w:rsidP="004A6EF3">
      <w:pPr>
        <w:pStyle w:val="Bibliography"/>
        <w:rPr>
          <w:rFonts w:ascii="Calibri" w:hAnsi="Calibri" w:cs="Calibri"/>
        </w:rPr>
      </w:pPr>
      <w:r w:rsidRPr="004A6EF3">
        <w:rPr>
          <w:rFonts w:ascii="Calibri" w:hAnsi="Calibri" w:cs="Calibri"/>
        </w:rPr>
        <w:t>[26]</w:t>
      </w:r>
      <w:r w:rsidRPr="004A6EF3">
        <w:rPr>
          <w:rFonts w:ascii="Calibri" w:hAnsi="Calibri" w:cs="Calibri"/>
        </w:rPr>
        <w:tab/>
        <w:t xml:space="preserve">A. U. Haq, A. Zeb, Z. Lei, and D. Zhang, “Forecasting daily stock trend using multi-filter feature selection and deep learning,” </w:t>
      </w:r>
      <w:r w:rsidRPr="004A6EF3">
        <w:rPr>
          <w:rFonts w:ascii="Calibri" w:hAnsi="Calibri" w:cs="Calibri"/>
          <w:i/>
          <w:iCs/>
        </w:rPr>
        <w:t>Expert Systems with Applications</w:t>
      </w:r>
      <w:r w:rsidRPr="004A6EF3">
        <w:rPr>
          <w:rFonts w:ascii="Calibri" w:hAnsi="Calibri" w:cs="Calibri"/>
        </w:rPr>
        <w:t>, vol. 168, p. 114444, Apr. 2021, doi: 10.1016/j.eswa.2020.114444.</w:t>
      </w:r>
    </w:p>
    <w:p w14:paraId="53F8841A" w14:textId="77777777" w:rsidR="004A6EF3" w:rsidRPr="004A6EF3" w:rsidRDefault="004A6EF3" w:rsidP="004A6EF3">
      <w:pPr>
        <w:pStyle w:val="Bibliography"/>
        <w:rPr>
          <w:rFonts w:ascii="Calibri" w:hAnsi="Calibri" w:cs="Calibri"/>
        </w:rPr>
      </w:pPr>
      <w:r w:rsidRPr="004A6EF3">
        <w:rPr>
          <w:rFonts w:ascii="Calibri" w:hAnsi="Calibri" w:cs="Calibri"/>
        </w:rPr>
        <w:t>[27]</w:t>
      </w:r>
      <w:r w:rsidRPr="004A6EF3">
        <w:rPr>
          <w:rFonts w:ascii="Calibri" w:hAnsi="Calibri" w:cs="Calibri"/>
        </w:rPr>
        <w:tab/>
        <w:t xml:space="preserve">X. Li, Y. Liu, C. Huang, and X. Zhou, “Financial Time Series Prediction Based on GGM-GAN,” in </w:t>
      </w:r>
      <w:r w:rsidRPr="004A6EF3">
        <w:rPr>
          <w:rFonts w:ascii="Calibri" w:hAnsi="Calibri" w:cs="Calibri"/>
          <w:i/>
          <w:iCs/>
        </w:rPr>
        <w:t>2021 16th International Conference on Intelligent Systems and Knowledge Engineering (ISKE)</w:t>
      </w:r>
      <w:r w:rsidRPr="004A6EF3">
        <w:rPr>
          <w:rFonts w:ascii="Calibri" w:hAnsi="Calibri" w:cs="Calibri"/>
        </w:rPr>
        <w:t>, Nov. 2021, pp. 170–174. doi: 10.1109/ISKE54062.2021.9755397.</w:t>
      </w:r>
    </w:p>
    <w:p w14:paraId="7FF0AAD0" w14:textId="77777777" w:rsidR="004A6EF3" w:rsidRPr="004A6EF3" w:rsidRDefault="004A6EF3" w:rsidP="004A6EF3">
      <w:pPr>
        <w:pStyle w:val="Bibliography"/>
        <w:rPr>
          <w:rFonts w:ascii="Calibri" w:hAnsi="Calibri" w:cs="Calibri"/>
        </w:rPr>
      </w:pPr>
      <w:r w:rsidRPr="004A6EF3">
        <w:rPr>
          <w:rFonts w:ascii="Calibri" w:hAnsi="Calibri" w:cs="Calibri"/>
        </w:rPr>
        <w:t>[28]</w:t>
      </w:r>
      <w:r w:rsidRPr="004A6EF3">
        <w:rPr>
          <w:rFonts w:ascii="Calibri" w:hAnsi="Calibri" w:cs="Calibri"/>
        </w:rPr>
        <w:tab/>
        <w:t>P. Muthukumar and J. Zhong, “A Stochastic Time Series Model for Predicting Financial Trends using NLP.” arXiv, Feb. 01, 2021. doi: 10.48550/arXiv.2102.01290.</w:t>
      </w:r>
    </w:p>
    <w:p w14:paraId="4ED5F7CE" w14:textId="77777777" w:rsidR="004A6EF3" w:rsidRPr="004A6EF3" w:rsidRDefault="004A6EF3" w:rsidP="004A6EF3">
      <w:pPr>
        <w:pStyle w:val="Bibliography"/>
        <w:rPr>
          <w:rFonts w:ascii="Calibri" w:hAnsi="Calibri" w:cs="Calibri"/>
        </w:rPr>
      </w:pPr>
      <w:r w:rsidRPr="004A6EF3">
        <w:rPr>
          <w:rFonts w:ascii="Calibri" w:hAnsi="Calibri" w:cs="Calibri"/>
        </w:rPr>
        <w:t>[29]</w:t>
      </w:r>
      <w:r w:rsidRPr="004A6EF3">
        <w:rPr>
          <w:rFonts w:ascii="Calibri" w:hAnsi="Calibri" w:cs="Calibri"/>
        </w:rPr>
        <w:tab/>
        <w:t>J. Gu, F. P. Deek, and G. Wang, “Stock Broad-Index Trend Patterns Learning via Domain Knowledge Informed Generative Network.” arXiv, Feb. 27, 2023. doi: 10.48550/arXiv.2302.14164.</w:t>
      </w:r>
    </w:p>
    <w:p w14:paraId="019078A0" w14:textId="77777777" w:rsidR="004A6EF3" w:rsidRPr="004A6EF3" w:rsidRDefault="004A6EF3" w:rsidP="004A6EF3">
      <w:pPr>
        <w:pStyle w:val="Bibliography"/>
        <w:rPr>
          <w:rFonts w:ascii="Calibri" w:hAnsi="Calibri" w:cs="Calibri"/>
        </w:rPr>
      </w:pPr>
      <w:r w:rsidRPr="004A6EF3">
        <w:rPr>
          <w:rFonts w:ascii="Calibri" w:hAnsi="Calibri" w:cs="Calibri"/>
        </w:rPr>
        <w:t>[30]</w:t>
      </w:r>
      <w:r w:rsidRPr="004A6EF3">
        <w:rPr>
          <w:rFonts w:ascii="Calibri" w:hAnsi="Calibri" w:cs="Calibri"/>
        </w:rPr>
        <w:tab/>
        <w:t>M. Vuletić, M. Cucuringu, and F. Prenzel, “Fin-GAN: Forecasting and Classifying Financial Time Series via Generative Adversarial Networks.” Rochester, NY, Jan. 18, 2023. doi: 10.2139/ssrn.4328302.</w:t>
      </w:r>
    </w:p>
    <w:p w14:paraId="1E703CFD" w14:textId="77777777" w:rsidR="004A6EF3" w:rsidRPr="004A6EF3" w:rsidRDefault="004A6EF3" w:rsidP="004A6EF3">
      <w:pPr>
        <w:pStyle w:val="Bibliography"/>
        <w:rPr>
          <w:rFonts w:ascii="Calibri" w:hAnsi="Calibri" w:cs="Calibri"/>
        </w:rPr>
      </w:pPr>
      <w:r w:rsidRPr="004A6EF3">
        <w:rPr>
          <w:rFonts w:ascii="Calibri" w:hAnsi="Calibri" w:cs="Calibri"/>
        </w:rPr>
        <w:t>[31]</w:t>
      </w:r>
      <w:r w:rsidRPr="004A6EF3">
        <w:rPr>
          <w:rFonts w:ascii="Calibri" w:hAnsi="Calibri" w:cs="Calibri"/>
        </w:rPr>
        <w:tab/>
        <w:t xml:space="preserve">A. Koochali, A. Dengel, and S. Ahmed, “If You Like It, GAN It—Probabilistic Multivariate Times Series Forecast with GAN,” </w:t>
      </w:r>
      <w:r w:rsidRPr="004A6EF3">
        <w:rPr>
          <w:rFonts w:ascii="Calibri" w:hAnsi="Calibri" w:cs="Calibri"/>
          <w:i/>
          <w:iCs/>
        </w:rPr>
        <w:t>Engineering Proceedings</w:t>
      </w:r>
      <w:r w:rsidRPr="004A6EF3">
        <w:rPr>
          <w:rFonts w:ascii="Calibri" w:hAnsi="Calibri" w:cs="Calibri"/>
        </w:rPr>
        <w:t>, vol. 5, no. 1, Art. no. 1, 2021, doi: 10.3390/engproc2021005040.</w:t>
      </w:r>
    </w:p>
    <w:p w14:paraId="52E0657D" w14:textId="77777777" w:rsidR="004A6EF3" w:rsidRPr="004A6EF3" w:rsidRDefault="004A6EF3" w:rsidP="004A6EF3">
      <w:pPr>
        <w:pStyle w:val="Bibliography"/>
        <w:rPr>
          <w:rFonts w:ascii="Calibri" w:hAnsi="Calibri" w:cs="Calibri"/>
        </w:rPr>
      </w:pPr>
      <w:r w:rsidRPr="004A6EF3">
        <w:rPr>
          <w:rFonts w:ascii="Calibri" w:hAnsi="Calibri" w:cs="Calibri"/>
        </w:rPr>
        <w:t>[32]</w:t>
      </w:r>
      <w:r w:rsidRPr="004A6EF3">
        <w:rPr>
          <w:rFonts w:ascii="Calibri" w:hAnsi="Calibri" w:cs="Calibri"/>
        </w:rPr>
        <w:tab/>
        <w:t>“Patch Time Series Transformer in Hugging Face.” Accessed: Apr. 29, 2024. [Online]. Available: https://huggingface.co/blog/patchtst</w:t>
      </w:r>
    </w:p>
    <w:p w14:paraId="05A25EDE" w14:textId="77777777" w:rsidR="004A6EF3" w:rsidRPr="004A6EF3" w:rsidRDefault="004A6EF3" w:rsidP="004A6EF3">
      <w:pPr>
        <w:pStyle w:val="Bibliography"/>
        <w:rPr>
          <w:rFonts w:ascii="Calibri" w:hAnsi="Calibri" w:cs="Calibri"/>
        </w:rPr>
      </w:pPr>
      <w:r w:rsidRPr="004A6EF3">
        <w:rPr>
          <w:rFonts w:ascii="Calibri" w:hAnsi="Calibri" w:cs="Calibri"/>
        </w:rPr>
        <w:t>[33]</w:t>
      </w:r>
      <w:r w:rsidRPr="004A6EF3">
        <w:rPr>
          <w:rFonts w:ascii="Calibri" w:hAnsi="Calibri" w:cs="Calibri"/>
        </w:rPr>
        <w:tab/>
        <w:t>P. Masset, “Analysis of Financial Time-Series Using Fourier and Wavelet Methods.” Rochester, NY, Oct. 24, 2008. doi: 10.2139/ssrn.1289420.</w:t>
      </w:r>
    </w:p>
    <w:p w14:paraId="411E1C67" w14:textId="77777777" w:rsidR="004A6EF3" w:rsidRPr="004A6EF3" w:rsidRDefault="004A6EF3" w:rsidP="004A6EF3">
      <w:pPr>
        <w:pStyle w:val="Bibliography"/>
        <w:rPr>
          <w:rFonts w:ascii="Calibri" w:hAnsi="Calibri" w:cs="Calibri"/>
        </w:rPr>
      </w:pPr>
      <w:r w:rsidRPr="004A6EF3">
        <w:rPr>
          <w:rFonts w:ascii="Calibri" w:hAnsi="Calibri" w:cs="Calibri"/>
        </w:rPr>
        <w:t>[34]</w:t>
      </w:r>
      <w:r w:rsidRPr="004A6EF3">
        <w:rPr>
          <w:rFonts w:ascii="Calibri" w:hAnsi="Calibri" w:cs="Calibri"/>
        </w:rPr>
        <w:tab/>
        <w:t xml:space="preserve">P. Narayan and S. Popp, “A New Unit Root Test with Two Structural Breaks in Level and Slope at Unknown Time,” </w:t>
      </w:r>
      <w:r w:rsidRPr="004A6EF3">
        <w:rPr>
          <w:rFonts w:ascii="Calibri" w:hAnsi="Calibri" w:cs="Calibri"/>
          <w:i/>
          <w:iCs/>
        </w:rPr>
        <w:t>Journal of Applied Statistics</w:t>
      </w:r>
      <w:r w:rsidRPr="004A6EF3">
        <w:rPr>
          <w:rFonts w:ascii="Calibri" w:hAnsi="Calibri" w:cs="Calibri"/>
        </w:rPr>
        <w:t>, vol. 37, pp. 1425–1438, Sep. 2010, doi: 10.1080/02664760903039883.</w:t>
      </w:r>
    </w:p>
    <w:p w14:paraId="3B346646" w14:textId="77777777" w:rsidR="004A6EF3" w:rsidRPr="004A6EF3" w:rsidRDefault="004A6EF3" w:rsidP="004A6EF3">
      <w:pPr>
        <w:pStyle w:val="Bibliography"/>
        <w:rPr>
          <w:rFonts w:ascii="Calibri" w:hAnsi="Calibri" w:cs="Calibri"/>
        </w:rPr>
      </w:pPr>
      <w:r w:rsidRPr="004A6EF3">
        <w:rPr>
          <w:rFonts w:ascii="Calibri" w:hAnsi="Calibri" w:cs="Calibri"/>
        </w:rPr>
        <w:lastRenderedPageBreak/>
        <w:t>[35]</w:t>
      </w:r>
      <w:r w:rsidRPr="004A6EF3">
        <w:rPr>
          <w:rFonts w:ascii="Calibri" w:hAnsi="Calibri" w:cs="Calibri"/>
        </w:rPr>
        <w:tab/>
        <w:t xml:space="preserve">D. Kwiatkowski, P. C. B. Phillips, P. Schmidt, and Y. Shin, “Testing the null hypothesis of stationarity against the alternative of a unit root: How sure are we that economic time series have a unit root?,” </w:t>
      </w:r>
      <w:r w:rsidRPr="004A6EF3">
        <w:rPr>
          <w:rFonts w:ascii="Calibri" w:hAnsi="Calibri" w:cs="Calibri"/>
          <w:i/>
          <w:iCs/>
        </w:rPr>
        <w:t>Journal of Econometrics</w:t>
      </w:r>
      <w:r w:rsidRPr="004A6EF3">
        <w:rPr>
          <w:rFonts w:ascii="Calibri" w:hAnsi="Calibri" w:cs="Calibri"/>
        </w:rPr>
        <w:t>, vol. 54, no. 1, pp. 159–178, Oct. 1992, doi: 10.1016/0304-4076(92)90104-Y.</w:t>
      </w:r>
    </w:p>
    <w:p w14:paraId="64445083" w14:textId="77777777" w:rsidR="004A6EF3" w:rsidRPr="004A6EF3" w:rsidRDefault="004A6EF3" w:rsidP="004A6EF3">
      <w:pPr>
        <w:pStyle w:val="Bibliography"/>
        <w:rPr>
          <w:rFonts w:ascii="Calibri" w:hAnsi="Calibri" w:cs="Calibri"/>
        </w:rPr>
      </w:pPr>
      <w:r w:rsidRPr="004A6EF3">
        <w:rPr>
          <w:rFonts w:ascii="Calibri" w:hAnsi="Calibri" w:cs="Calibri"/>
        </w:rPr>
        <w:t>[36]</w:t>
      </w:r>
      <w:r w:rsidRPr="004A6EF3">
        <w:rPr>
          <w:rFonts w:ascii="Calibri" w:hAnsi="Calibri" w:cs="Calibri"/>
        </w:rPr>
        <w:tab/>
        <w:t>“Why do we use a test set in Machine Learning?,” Deepchecks. Accessed: Apr. 29, 2024. [Online]. Available: https://deepchecks.com/question/why-do-we-use-a-test-set-in-machine-learning/</w:t>
      </w:r>
    </w:p>
    <w:p w14:paraId="2BD19D90" w14:textId="77777777" w:rsidR="004A6EF3" w:rsidRPr="004A6EF3" w:rsidRDefault="004A6EF3" w:rsidP="004A6EF3">
      <w:pPr>
        <w:pStyle w:val="Bibliography"/>
        <w:rPr>
          <w:rFonts w:ascii="Calibri" w:hAnsi="Calibri" w:cs="Calibri"/>
        </w:rPr>
      </w:pPr>
      <w:r w:rsidRPr="004A6EF3">
        <w:rPr>
          <w:rFonts w:ascii="Calibri" w:hAnsi="Calibri" w:cs="Calibri"/>
        </w:rPr>
        <w:t>[37]</w:t>
      </w:r>
      <w:r w:rsidRPr="004A6EF3">
        <w:rPr>
          <w:rFonts w:ascii="Calibri" w:hAnsi="Calibri" w:cs="Calibri"/>
        </w:rPr>
        <w:tab/>
        <w:t>baeldung, “Training and Validation Loss in Deep Learning | Baeldung on Computer Science.” Accessed: Apr. 29, 2024. [Online]. Available: https://www.baeldung.com/cs/training-validation-loss-deep-learning</w:t>
      </w:r>
    </w:p>
    <w:p w14:paraId="23966D57" w14:textId="77777777" w:rsidR="004A6EF3" w:rsidRPr="004A6EF3" w:rsidRDefault="004A6EF3" w:rsidP="004A6EF3">
      <w:pPr>
        <w:pStyle w:val="Bibliography"/>
        <w:rPr>
          <w:rFonts w:ascii="Calibri" w:hAnsi="Calibri" w:cs="Calibri"/>
        </w:rPr>
      </w:pPr>
      <w:r w:rsidRPr="004A6EF3">
        <w:rPr>
          <w:rFonts w:ascii="Calibri" w:hAnsi="Calibri" w:cs="Calibri"/>
        </w:rPr>
        <w:t>[38]</w:t>
      </w:r>
      <w:r w:rsidRPr="004A6EF3">
        <w:rPr>
          <w:rFonts w:ascii="Calibri" w:hAnsi="Calibri" w:cs="Calibri"/>
        </w:rPr>
        <w:tab/>
        <w:t xml:space="preserve">T. Akiba, S. Sano, T. Yanase, T. Ohta, and M. Koyama, “Optuna: A Next-generation Hyperparameter Optimization Framework,” in </w:t>
      </w:r>
      <w:r w:rsidRPr="004A6EF3">
        <w:rPr>
          <w:rFonts w:ascii="Calibri" w:hAnsi="Calibri" w:cs="Calibri"/>
          <w:i/>
          <w:iCs/>
        </w:rPr>
        <w:t>Proceedings of the 25th ACM SIGKDD International Conference on Knowledge Discovery &amp; Data Mining</w:t>
      </w:r>
      <w:r w:rsidRPr="004A6EF3">
        <w:rPr>
          <w:rFonts w:ascii="Calibri" w:hAnsi="Calibri" w:cs="Calibri"/>
        </w:rPr>
        <w:t>, in KDD ’19. New York, NY, USA: Association for Computing Machinery, Jul. 2019, pp. 2623–2631. doi: 10.1145/3292500.3330701.</w:t>
      </w:r>
    </w:p>
    <w:p w14:paraId="6562BD51" w14:textId="1800B5D2" w:rsidR="00E4268F" w:rsidRPr="00AB6428" w:rsidRDefault="00EB5EEC" w:rsidP="008D379A">
      <w:r>
        <w:fldChar w:fldCharType="end"/>
      </w:r>
    </w:p>
    <w:p w14:paraId="4E3F16BB" w14:textId="3B85719F" w:rsidR="128181EA" w:rsidRPr="00AB6428" w:rsidRDefault="128181EA" w:rsidP="69E4C95E">
      <w:pPr>
        <w:spacing w:after="0" w:line="240" w:lineRule="auto"/>
        <w:ind w:left="567" w:hanging="567"/>
        <w:rPr>
          <w:rFonts w:ascii="Calibri" w:eastAsia="Calibri" w:hAnsi="Calibri" w:cs="Calibri"/>
          <w:color w:val="auto"/>
        </w:rPr>
      </w:pPr>
    </w:p>
    <w:p w14:paraId="7F4BF433" w14:textId="299B4104" w:rsidR="69F650D2" w:rsidRPr="00AB6428" w:rsidRDefault="69F650D2" w:rsidP="69E4C95E">
      <w:pPr>
        <w:spacing w:after="0" w:line="240" w:lineRule="auto"/>
        <w:ind w:left="567" w:hanging="567"/>
        <w:rPr>
          <w:rStyle w:val="Hyperlink"/>
          <w:rFonts w:ascii="Calibri" w:eastAsia="Calibri" w:hAnsi="Calibri" w:cs="Calibri"/>
          <w:color w:val="auto"/>
          <w:u w:val="none"/>
        </w:rPr>
      </w:pPr>
    </w:p>
    <w:p w14:paraId="1268FAE7" w14:textId="3568CECA" w:rsidR="545AE809" w:rsidRDefault="545AE809" w:rsidP="545AE809">
      <w:pPr>
        <w:spacing w:after="0" w:line="240" w:lineRule="auto"/>
        <w:ind w:left="360" w:right="96"/>
        <w:rPr>
          <w:rFonts w:ascii="Calibri" w:eastAsia="Calibri" w:hAnsi="Calibri" w:cs="Calibri"/>
          <w:color w:val="auto"/>
        </w:rPr>
      </w:pPr>
    </w:p>
    <w:p w14:paraId="138BABA0" w14:textId="54E911D3" w:rsidR="457DD20B" w:rsidRPr="00AB6428" w:rsidRDefault="457DD20B" w:rsidP="4B6EB62B">
      <w:pPr>
        <w:spacing w:after="0" w:line="240" w:lineRule="auto"/>
        <w:ind w:left="567" w:hanging="567"/>
        <w:rPr>
          <w:rFonts w:ascii="Calibri" w:eastAsia="Calibri" w:hAnsi="Calibri" w:cs="Calibri"/>
          <w:color w:val="auto"/>
        </w:rPr>
      </w:pPr>
    </w:p>
    <w:sectPr w:rsidR="457DD20B" w:rsidRPr="00AB6428" w:rsidSect="00B43C89">
      <w:type w:val="oddPage"/>
      <w:pgSz w:w="12240" w:h="15840" w:code="1"/>
      <w:pgMar w:top="720" w:right="1080" w:bottom="720" w:left="1080" w:header="706" w:footer="706" w:gutter="0"/>
      <w:cols w:space="851"/>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Author" w:initials="A">
    <w:p w14:paraId="3ED77141" w14:textId="77777777" w:rsidR="00096D8F" w:rsidRDefault="00096D8F" w:rsidP="0079130C">
      <w:r>
        <w:rPr>
          <w:rStyle w:val="CommentReference"/>
        </w:rPr>
        <w:annotationRef/>
      </w:r>
      <w:r>
        <w:rPr>
          <w:color w:val="000000"/>
          <w:sz w:val="20"/>
          <w:szCs w:val="20"/>
        </w:rPr>
        <w:t>Write the project title not your group name.</w:t>
      </w:r>
    </w:p>
  </w:comment>
  <w:comment w:id="2" w:author="Author" w:initials="A">
    <w:p w14:paraId="160FEC8F" w14:textId="77777777" w:rsidR="001A355D" w:rsidRDefault="00FD0568" w:rsidP="001A355D">
      <w:pPr>
        <w:pStyle w:val="CommentText"/>
      </w:pPr>
      <w:r>
        <w:rPr>
          <w:rStyle w:val="CommentReference"/>
        </w:rPr>
        <w:annotationRef/>
      </w:r>
      <w:r w:rsidR="001A355D">
        <w:rPr>
          <w:color w:val="000000"/>
        </w:rPr>
        <w:t xml:space="preserve">I see certain pattens in the writing style that resemble ChatGPT style of writing. I need your team to provide an evidence of research to prove that the contents in your report is original and backed by research. </w:t>
      </w:r>
    </w:p>
  </w:comment>
  <w:comment w:id="3" w:author="Author" w:initials="A">
    <w:p w14:paraId="654CDB86" w14:textId="53C30FCD" w:rsidR="2E87CB91" w:rsidRDefault="2E87CB91">
      <w:pPr>
        <w:pStyle w:val="CommentText"/>
      </w:pPr>
      <w:r>
        <w:t>We included the citations throughout the text.</w:t>
      </w:r>
      <w:r>
        <w:rPr>
          <w:rStyle w:val="CommentReference"/>
        </w:rPr>
        <w:annotationRef/>
      </w:r>
    </w:p>
  </w:comment>
  <w:comment w:id="4" w:author="Author" w:initials="A">
    <w:p w14:paraId="13BA024D" w14:textId="57D14F29" w:rsidR="2E87CB91" w:rsidRDefault="2E87CB91">
      <w:pPr>
        <w:pStyle w:val="CommentText"/>
      </w:pPr>
      <w:r>
        <w:t>Could you please highlight the sections you see those patterns?</w:t>
      </w:r>
      <w:r>
        <w:rPr>
          <w:rStyle w:val="CommentReference"/>
        </w:rPr>
        <w:annotationRef/>
      </w:r>
    </w:p>
  </w:comment>
  <w:comment w:id="5" w:author="Author" w:initials="A">
    <w:p w14:paraId="3853E689" w14:textId="052643A6" w:rsidR="2E87CB91" w:rsidRDefault="2E87CB91">
      <w:pPr>
        <w:pStyle w:val="CommentText"/>
      </w:pPr>
      <w:r>
        <w:t>We have added references from where we got the content.</w:t>
      </w:r>
      <w:r>
        <w:rPr>
          <w:rStyle w:val="CommentReference"/>
        </w:rPr>
        <w:annotationRef/>
      </w:r>
    </w:p>
  </w:comment>
  <w:comment w:id="12" w:author="Author" w:initials="A">
    <w:p w14:paraId="67C35C17" w14:textId="77777777" w:rsidR="00DE69DC" w:rsidRDefault="00DE69DC" w:rsidP="00DE69DC">
      <w:pPr>
        <w:pStyle w:val="CommentText"/>
      </w:pPr>
      <w:r>
        <w:rPr>
          <w:rStyle w:val="CommentReference"/>
        </w:rPr>
        <w:annotationRef/>
      </w:r>
      <w:r>
        <w:rPr>
          <w:color w:val="000000"/>
        </w:rPr>
        <w:t>I don’t see the reference to this blog in this page.</w:t>
      </w:r>
    </w:p>
  </w:comment>
  <w:comment w:id="13" w:author="Author" w:initials="A">
    <w:p w14:paraId="75507035" w14:textId="4D81E261" w:rsidR="16DD46B0" w:rsidRDefault="0074197A">
      <w:pPr>
        <w:pStyle w:val="CommentText"/>
      </w:pPr>
      <w:r w:rsidRPr="00224950">
        <w:t>[Mention was removed]</w:t>
      </w:r>
      <w:r w:rsidR="16DD46B0">
        <w:t xml:space="preserve"> </w:t>
      </w:r>
      <w:r w:rsidR="16DD46B0">
        <w:rPr>
          <w:rStyle w:val="CommentReference"/>
        </w:rPr>
        <w:annotationRef/>
      </w:r>
    </w:p>
  </w:comment>
  <w:comment w:id="15" w:author="Author" w:initials="A">
    <w:p w14:paraId="2BF7219B" w14:textId="1379AA08" w:rsidR="00FD0568" w:rsidRDefault="00FD0568" w:rsidP="0079130C">
      <w:r>
        <w:rPr>
          <w:rStyle w:val="CommentReference"/>
        </w:rPr>
        <w:annotationRef/>
      </w:r>
      <w:r>
        <w:rPr>
          <w:color w:val="000000"/>
          <w:sz w:val="20"/>
          <w:szCs w:val="20"/>
        </w:rPr>
        <w:t>This is a typical ChatGPT style.</w:t>
      </w:r>
    </w:p>
  </w:comment>
  <w:comment w:id="17" w:author="Author" w:initials="A">
    <w:p w14:paraId="45582ACE" w14:textId="2853C299" w:rsidR="00096D8F" w:rsidRDefault="00096D8F" w:rsidP="0079130C">
      <w:r>
        <w:rPr>
          <w:rStyle w:val="CommentReference"/>
        </w:rPr>
        <w:annotationRef/>
      </w:r>
      <w:r>
        <w:rPr>
          <w:color w:val="000000"/>
          <w:sz w:val="20"/>
          <w:szCs w:val="20"/>
        </w:rPr>
        <w:t>I would prefer using the term Machine Learning as opposed to “AI”.</w:t>
      </w:r>
    </w:p>
    <w:p w14:paraId="1BF2DFD8" w14:textId="77777777" w:rsidR="00096D8F" w:rsidRDefault="00096D8F" w:rsidP="0079130C"/>
  </w:comment>
  <w:comment w:id="27" w:author="Author" w:initials="A">
    <w:p w14:paraId="487625C5" w14:textId="34B603B2" w:rsidR="31BB0C10" w:rsidRDefault="31BB0C10">
      <w:pPr>
        <w:pStyle w:val="CommentText"/>
      </w:pPr>
      <w:r>
        <w:t>ChatGPT  style</w:t>
      </w:r>
      <w:r>
        <w:rPr>
          <w:rStyle w:val="CommentReference"/>
        </w:rPr>
        <w:annotationRef/>
      </w:r>
    </w:p>
  </w:comment>
  <w:comment w:id="28" w:author="Author" w:initials="A">
    <w:p w14:paraId="21372C03" w14:textId="77777777" w:rsidR="0098502D" w:rsidRDefault="0098502D" w:rsidP="0098502D">
      <w:pPr>
        <w:pStyle w:val="CommentText"/>
      </w:pPr>
      <w:r>
        <w:rPr>
          <w:rStyle w:val="CommentReference"/>
        </w:rPr>
        <w:annotationRef/>
      </w:r>
      <w:r>
        <w:t xml:space="preserve">KT - please explain, I wrote this personally.  </w:t>
      </w:r>
    </w:p>
  </w:comment>
  <w:comment w:id="30" w:author="Author" w:initials="A">
    <w:p w14:paraId="43201FB1" w14:textId="77777777" w:rsidR="00486CB0" w:rsidRDefault="00486CB0" w:rsidP="00486CB0">
      <w:r>
        <w:rPr>
          <w:rStyle w:val="CommentReference"/>
        </w:rPr>
        <w:annotationRef/>
      </w:r>
      <w:r>
        <w:rPr>
          <w:color w:val="000000"/>
          <w:sz w:val="20"/>
          <w:szCs w:val="20"/>
        </w:rPr>
        <w:t>What does this mean?</w:t>
      </w:r>
    </w:p>
  </w:comment>
  <w:comment w:id="31" w:author="Author" w:initials="A">
    <w:p w14:paraId="029A201E" w14:textId="77777777" w:rsidR="001B7F76" w:rsidRDefault="001B7F76" w:rsidP="001B7F76">
      <w:r>
        <w:rPr>
          <w:rStyle w:val="CommentReference"/>
        </w:rPr>
        <w:annotationRef/>
      </w:r>
      <w:r>
        <w:rPr>
          <w:color w:val="000000"/>
          <w:sz w:val="20"/>
          <w:szCs w:val="20"/>
        </w:rPr>
        <w:t>What is this?</w:t>
      </w:r>
    </w:p>
  </w:comment>
  <w:comment w:id="35" w:author="Author" w:initials="A">
    <w:p w14:paraId="596DF167" w14:textId="77777777" w:rsidR="003A1923" w:rsidRDefault="003A1923" w:rsidP="0079130C">
      <w:r>
        <w:rPr>
          <w:rStyle w:val="CommentReference"/>
        </w:rPr>
        <w:annotationRef/>
      </w:r>
      <w:r>
        <w:rPr>
          <w:color w:val="000000"/>
          <w:sz w:val="20"/>
          <w:szCs w:val="20"/>
        </w:rPr>
        <w:t>Consider grammar revision.</w:t>
      </w:r>
    </w:p>
  </w:comment>
  <w:comment w:id="39" w:author="Author" w:initials="A">
    <w:p w14:paraId="4CD77DCF" w14:textId="2BDE20C0" w:rsidR="008F2094" w:rsidRDefault="008F2094" w:rsidP="0079130C">
      <w:r>
        <w:rPr>
          <w:rStyle w:val="CommentReference"/>
        </w:rPr>
        <w:annotationRef/>
      </w:r>
      <w:r>
        <w:rPr>
          <w:color w:val="000000"/>
          <w:sz w:val="20"/>
          <w:szCs w:val="20"/>
        </w:rPr>
        <w:t>Make it generic and industry agnostic not specific to a particular industry usage scenario.</w:t>
      </w:r>
    </w:p>
  </w:comment>
  <w:comment w:id="40" w:author="Author" w:initials="A">
    <w:p w14:paraId="49017B3D" w14:textId="77777777" w:rsidR="008F2094" w:rsidRDefault="008F2094" w:rsidP="0079130C">
      <w:r>
        <w:rPr>
          <w:rStyle w:val="CommentReference"/>
        </w:rPr>
        <w:annotationRef/>
      </w:r>
      <w:r>
        <w:rPr>
          <w:color w:val="000000"/>
          <w:sz w:val="20"/>
          <w:szCs w:val="20"/>
        </w:rPr>
        <w:t>Weather conditions??</w:t>
      </w:r>
    </w:p>
    <w:p w14:paraId="13B195E1" w14:textId="77777777" w:rsidR="008F2094" w:rsidRDefault="008F2094" w:rsidP="0079130C"/>
  </w:comment>
  <w:comment w:id="42" w:author="Author" w:initials="A">
    <w:p w14:paraId="42CA4120" w14:textId="5C4215E1" w:rsidR="008F2094" w:rsidRDefault="008F2094" w:rsidP="0079130C">
      <w:r>
        <w:rPr>
          <w:rStyle w:val="CommentReference"/>
        </w:rPr>
        <w:annotationRef/>
      </w:r>
      <w:r>
        <w:rPr>
          <w:color w:val="000000"/>
          <w:sz w:val="20"/>
          <w:szCs w:val="20"/>
        </w:rPr>
        <w:t>Generalize this to not have any industry specific usage scenario.</w:t>
      </w:r>
    </w:p>
  </w:comment>
  <w:comment w:id="52" w:author="Author" w:initials="A">
    <w:p w14:paraId="2BCB6B80" w14:textId="3CB22A9A" w:rsidR="30FE8672" w:rsidRDefault="30FE8672">
      <w:pPr>
        <w:pStyle w:val="CommentText"/>
      </w:pPr>
      <w:r>
        <w:t>Professor asks, "How did you calculate it? Python? R? "</w:t>
      </w:r>
      <w:r>
        <w:rPr>
          <w:rStyle w:val="CommentReference"/>
        </w:rPr>
        <w:annotationRef/>
      </w:r>
    </w:p>
  </w:comment>
  <w:comment w:id="53" w:author="Author" w:initials="A">
    <w:p w14:paraId="428C05DF" w14:textId="5E75C34E" w:rsidR="374DA0E5" w:rsidRDefault="374DA0E5">
      <w:pPr>
        <w:pStyle w:val="CommentText"/>
      </w:pPr>
      <w:r>
        <w:t>the text is added to address this. using python.</w:t>
      </w:r>
      <w:r>
        <w:rPr>
          <w:rStyle w:val="CommentReference"/>
        </w:rPr>
        <w:annotationRef/>
      </w:r>
    </w:p>
    <w:p w14:paraId="74065774" w14:textId="04B4415E" w:rsidR="374DA0E5" w:rsidRDefault="374DA0E5">
      <w:pPr>
        <w:pStyle w:val="CommentText"/>
      </w:pPr>
    </w:p>
  </w:comment>
  <w:comment w:id="65" w:author="Author" w:initials="A">
    <w:p w14:paraId="05F622B8" w14:textId="77777777" w:rsidR="0074197A" w:rsidRDefault="0074197A" w:rsidP="00121D34">
      <w:r>
        <w:rPr>
          <w:rStyle w:val="CommentReference"/>
        </w:rPr>
        <w:annotationRef/>
      </w:r>
      <w:r>
        <w:rPr>
          <w:color w:val="000000"/>
          <w:sz w:val="20"/>
          <w:szCs w:val="20"/>
        </w:rPr>
        <w:t>System architecture is missing.</w:t>
      </w:r>
    </w:p>
  </w:comment>
  <w:comment w:id="68" w:author="Author" w:initials="A">
    <w:p w14:paraId="4634D32A" w14:textId="77777777" w:rsidR="0074197A" w:rsidRDefault="0074197A" w:rsidP="00121D34">
      <w:r>
        <w:rPr>
          <w:rStyle w:val="CommentReference"/>
        </w:rPr>
        <w:annotationRef/>
      </w:r>
      <w:r>
        <w:rPr>
          <w:color w:val="000000"/>
          <w:sz w:val="20"/>
          <w:szCs w:val="20"/>
        </w:rPr>
        <w:t>Which 3 models?</w:t>
      </w:r>
    </w:p>
    <w:p w14:paraId="5469B9D8" w14:textId="77777777" w:rsidR="0074197A" w:rsidRDefault="0074197A" w:rsidP="00121D34"/>
  </w:comment>
  <w:comment w:id="69" w:author="Author" w:initials="A">
    <w:p w14:paraId="7D7F6BB8" w14:textId="41C15D41" w:rsidR="00E4059D" w:rsidRDefault="00E4059D" w:rsidP="00E4059D">
      <w:pPr>
        <w:pStyle w:val="CommentText"/>
      </w:pPr>
      <w:r>
        <w:rPr>
          <w:rStyle w:val="CommentReference"/>
        </w:rPr>
        <w:annotationRef/>
      </w:r>
      <w:r w:rsidRPr="002173AB">
        <w:t>[Mention was removed]</w:t>
      </w:r>
      <w:r>
        <w:t xml:space="preserve"> </w:t>
      </w:r>
    </w:p>
  </w:comment>
  <w:comment w:id="75" w:author="Author" w:initials="A">
    <w:p w14:paraId="62317EC6" w14:textId="69C254CC" w:rsidR="0074197A" w:rsidRDefault="0074197A" w:rsidP="00121D34">
      <w:r>
        <w:rPr>
          <w:rStyle w:val="CommentReference"/>
        </w:rPr>
        <w:annotationRef/>
      </w:r>
      <w:r>
        <w:rPr>
          <w:color w:val="000000"/>
          <w:sz w:val="20"/>
          <w:szCs w:val="20"/>
        </w:rPr>
        <w:t>This is not your goal. Your goal is to build an algorithm that can take any time series data and predict the outcome using Transformers. Stock data is an example and you used to test your model.</w:t>
      </w:r>
    </w:p>
  </w:comment>
  <w:comment w:id="76" w:author="Author" w:initials="A">
    <w:p w14:paraId="78C37066" w14:textId="77777777" w:rsidR="0074197A" w:rsidRDefault="0074197A" w:rsidP="00121D34">
      <w:r>
        <w:rPr>
          <w:rStyle w:val="CommentReference"/>
        </w:rPr>
        <w:annotationRef/>
      </w:r>
      <w:r>
        <w:rPr>
          <w:color w:val="000000"/>
          <w:sz w:val="20"/>
          <w:szCs w:val="20"/>
        </w:rPr>
        <w:t>Good table.</w:t>
      </w:r>
    </w:p>
    <w:p w14:paraId="557966A3" w14:textId="77777777" w:rsidR="0074197A" w:rsidRDefault="0074197A" w:rsidP="00121D34"/>
  </w:comment>
  <w:comment w:id="77" w:author="Author" w:initials="A">
    <w:p w14:paraId="629C7AD1" w14:textId="74D9A83C" w:rsidR="04F8163E" w:rsidRDefault="04F8163E">
      <w:pPr>
        <w:pStyle w:val="CommentText"/>
      </w:pPr>
      <w:r>
        <w:t>thankyou professor</w:t>
      </w:r>
      <w:r>
        <w:rPr>
          <w:rStyle w:val="CommentReference"/>
        </w:rPr>
        <w:annotationRef/>
      </w:r>
    </w:p>
  </w:comment>
  <w:comment w:id="83" w:author="Author" w:initials="A">
    <w:p w14:paraId="0C31FCFF" w14:textId="77777777" w:rsidR="0074197A" w:rsidRDefault="0074197A" w:rsidP="00121D34">
      <w:r>
        <w:rPr>
          <w:rStyle w:val="CommentReference"/>
        </w:rPr>
        <w:annotationRef/>
      </w:r>
      <w:r>
        <w:rPr>
          <w:color w:val="000000"/>
          <w:sz w:val="20"/>
          <w:szCs w:val="20"/>
        </w:rPr>
        <w:t>Write in present or past tense format and not in the future tense</w:t>
      </w:r>
    </w:p>
  </w:comment>
  <w:comment w:id="86" w:author="Author" w:initials="A">
    <w:p w14:paraId="34933FF6" w14:textId="77777777" w:rsidR="0074197A" w:rsidRDefault="0074197A" w:rsidP="00121D34">
      <w:r>
        <w:rPr>
          <w:rStyle w:val="CommentReference"/>
        </w:rPr>
        <w:annotationRef/>
      </w:r>
      <w:r>
        <w:rPr>
          <w:color w:val="000000"/>
          <w:sz w:val="20"/>
          <w:szCs w:val="20"/>
        </w:rPr>
        <w:t>Instead of saying above diagramam, give reference using Figure x.</w:t>
      </w:r>
    </w:p>
  </w:comment>
  <w:comment w:id="89" w:author="Author" w:initials="A">
    <w:p w14:paraId="4A9C0981" w14:textId="4B76F50A" w:rsidR="00EC1B2A" w:rsidRDefault="00EC1B2A" w:rsidP="00EC1B2A">
      <w:pPr>
        <w:pStyle w:val="CommentText"/>
      </w:pPr>
      <w:r>
        <w:rPr>
          <w:rStyle w:val="CommentReference"/>
        </w:rPr>
        <w:annotationRef/>
      </w:r>
      <w:r w:rsidRPr="00231467">
        <w:t>[Mention was removed]</w:t>
      </w:r>
      <w:r>
        <w:t xml:space="preserve">  please include caption for these two figures.</w:t>
      </w:r>
    </w:p>
  </w:comment>
  <w:comment w:id="93" w:author="Author" w:initials="A">
    <w:p w14:paraId="4A098C23" w14:textId="77777777" w:rsidR="0074197A" w:rsidRDefault="0074197A" w:rsidP="00121D34">
      <w:r>
        <w:rPr>
          <w:rStyle w:val="CommentReference"/>
        </w:rPr>
        <w:annotationRef/>
      </w:r>
      <w:r>
        <w:rPr>
          <w:color w:val="000000"/>
          <w:sz w:val="20"/>
          <w:szCs w:val="20"/>
        </w:rPr>
        <w:t>What is it? Define if it is a term or method.</w:t>
      </w:r>
    </w:p>
  </w:comment>
  <w:comment w:id="94" w:author="Author" w:initials="A">
    <w:p w14:paraId="107011E8" w14:textId="77777777" w:rsidR="00CB2964" w:rsidRDefault="00CB2964" w:rsidP="00CB2964">
      <w:pPr>
        <w:pStyle w:val="CommentText"/>
      </w:pPr>
      <w:r>
        <w:rPr>
          <w:rStyle w:val="CommentReference"/>
        </w:rPr>
        <w:annotationRef/>
      </w:r>
      <w:r>
        <w:rPr>
          <w:color w:val="000000"/>
        </w:rPr>
        <w:t>It is a pipeline for hyperparamter tuning, I added the explanation to the text.</w:t>
      </w:r>
    </w:p>
  </w:comment>
  <w:comment w:id="97" w:author="Author" w:initials="A">
    <w:p w14:paraId="766FF203" w14:textId="77777777" w:rsidR="0074197A" w:rsidRDefault="0074197A" w:rsidP="00121D34">
      <w:r>
        <w:rPr>
          <w:rStyle w:val="CommentReference"/>
        </w:rPr>
        <w:annotationRef/>
      </w:r>
      <w:r>
        <w:rPr>
          <w:color w:val="000000"/>
          <w:sz w:val="20"/>
          <w:szCs w:val="20"/>
        </w:rPr>
        <w:t>Define what each of the items in the y-axis mean.</w:t>
      </w:r>
    </w:p>
  </w:comment>
  <w:comment w:id="98" w:author="Author" w:initials="A">
    <w:p w14:paraId="2015D1AF" w14:textId="77777777" w:rsidR="00A24A93" w:rsidRDefault="00A24A93" w:rsidP="00A24A93">
      <w:pPr>
        <w:pStyle w:val="CommentText"/>
      </w:pPr>
      <w:r>
        <w:rPr>
          <w:rStyle w:val="CommentReference"/>
        </w:rPr>
        <w:annotationRef/>
      </w:r>
      <w:r>
        <w:t>I added the variable names in the corresponding part in the text</w:t>
      </w:r>
    </w:p>
  </w:comment>
  <w:comment w:id="107" w:author="Author" w:initials="A">
    <w:p w14:paraId="636219A7" w14:textId="77777777" w:rsidR="0074197A" w:rsidRDefault="0074197A" w:rsidP="00121D34">
      <w:r>
        <w:rPr>
          <w:rStyle w:val="CommentReference"/>
        </w:rPr>
        <w:annotationRef/>
      </w:r>
      <w:r>
        <w:rPr>
          <w:color w:val="000000"/>
          <w:sz w:val="20"/>
          <w:szCs w:val="20"/>
        </w:rPr>
        <w:t>Findings must be backed with data, evaluation, results. Show them all here to conclude your findings. Your section 5 needs more work.</w:t>
      </w:r>
    </w:p>
  </w:comment>
  <w:comment w:id="137" w:author="Author" w:initials="A">
    <w:p w14:paraId="2AF89EF7" w14:textId="77777777" w:rsidR="00737F12" w:rsidRDefault="00737F12" w:rsidP="0079130C">
      <w:r>
        <w:rPr>
          <w:rStyle w:val="CommentReference"/>
        </w:rPr>
        <w:annotationRef/>
      </w:r>
      <w:r>
        <w:rPr>
          <w:color w:val="000000"/>
          <w:sz w:val="20"/>
          <w:szCs w:val="20"/>
        </w:rPr>
        <w:t>The following table looks distorted.</w:t>
      </w:r>
    </w:p>
  </w:comment>
  <w:comment w:id="138" w:author="Author" w:initials="A">
    <w:p w14:paraId="36A05FE9" w14:textId="42C01224" w:rsidR="5D088DE1" w:rsidRDefault="5D088DE1">
      <w:pPr>
        <w:pStyle w:val="CommentText"/>
      </w:pPr>
      <w:r>
        <w:t xml:space="preserve">It looks correct when I open it in the MS teams app. However I tested and whenever we open it using MS office app (possibly when professor opens it on blackboard), it looks distorted. </w:t>
      </w:r>
      <w:r>
        <w:rPr>
          <w:rStyle w:val="CommentReference"/>
        </w:rPr>
        <w:annotationRef/>
      </w:r>
    </w:p>
    <w:p w14:paraId="1389A210" w14:textId="67CCD181" w:rsidR="5D088DE1" w:rsidRDefault="5D088DE1">
      <w:pPr>
        <w:pStyle w:val="CommentText"/>
      </w:pPr>
      <w:r>
        <w:t xml:space="preserve">We should make sure that it is correctly shown in the final submission. </w:t>
      </w:r>
    </w:p>
  </w:comment>
  <w:comment w:id="139" w:author="Author" w:initials="A">
    <w:p w14:paraId="22CE624D" w14:textId="77777777" w:rsidR="0074197A" w:rsidRDefault="0074197A" w:rsidP="00121D34">
      <w:r>
        <w:rPr>
          <w:rStyle w:val="CommentReference"/>
        </w:rPr>
        <w:annotationRef/>
      </w:r>
      <w:r>
        <w:rPr>
          <w:color w:val="000000"/>
          <w:sz w:val="20"/>
          <w:szCs w:val="20"/>
        </w:rPr>
        <w:t>This table is still not looking when I open in MS Word, desktop version.</w:t>
      </w:r>
    </w:p>
  </w:comment>
  <w:comment w:id="140" w:author="Author" w:initials="A">
    <w:p w14:paraId="3CB4DD89" w14:textId="77777777" w:rsidR="00A24A93" w:rsidRDefault="00A24A93" w:rsidP="00A24A93">
      <w:pPr>
        <w:pStyle w:val="CommentText"/>
      </w:pPr>
      <w:r>
        <w:rPr>
          <w:rStyle w:val="CommentReference"/>
        </w:rPr>
        <w:annotationRef/>
      </w:r>
      <w:r>
        <w:t>I replaced the table with a simple one. It should be correct now.</w:t>
      </w:r>
    </w:p>
  </w:comment>
  <w:comment w:id="142" w:author="Author" w:initials="A">
    <w:p w14:paraId="6AFA3C40" w14:textId="734AAB99" w:rsidR="00737F12" w:rsidRDefault="00737F12" w:rsidP="0079130C">
      <w:r>
        <w:rPr>
          <w:rStyle w:val="CommentReference"/>
        </w:rPr>
        <w:annotationRef/>
      </w:r>
      <w:r>
        <w:rPr>
          <w:color w:val="000000"/>
          <w:sz w:val="20"/>
          <w:szCs w:val="20"/>
        </w:rPr>
        <w:t>What does it mean?</w:t>
      </w:r>
    </w:p>
  </w:comment>
  <w:comment w:id="144" w:author="Author" w:initials="A">
    <w:p w14:paraId="3D5A7700" w14:textId="77777777" w:rsidR="00737F12" w:rsidRDefault="00737F12" w:rsidP="0079130C">
      <w:r>
        <w:rPr>
          <w:rStyle w:val="CommentReference"/>
        </w:rPr>
        <w:annotationRef/>
      </w:r>
      <w:r>
        <w:rPr>
          <w:color w:val="000000"/>
          <w:sz w:val="20"/>
          <w:szCs w:val="20"/>
        </w:rPr>
        <w:t>Include Sprint 1 retrospective analysis to mention what did the team do the best, what would you like to carry forward and not carry forward and any lessons learned.</w:t>
      </w:r>
    </w:p>
  </w:comment>
  <w:comment w:id="145" w:author="Author" w:initials="A">
    <w:p w14:paraId="3BD2FC3C" w14:textId="0F6A8A97" w:rsidR="30FE8672" w:rsidRDefault="30FE8672">
      <w:pPr>
        <w:pStyle w:val="CommentText"/>
      </w:pPr>
      <w:r>
        <w:t>Professor states, "This comment was not addressed."  (referencing previous comment addressing sprint 1 analysis"</w:t>
      </w:r>
      <w:r>
        <w:rPr>
          <w:rStyle w:val="CommentReference"/>
        </w:rPr>
        <w:annotationRef/>
      </w:r>
    </w:p>
  </w:comment>
  <w:comment w:id="147" w:author="Author" w:initials="A">
    <w:p w14:paraId="75F7B5CA" w14:textId="3AC61988" w:rsidR="30FE8672" w:rsidRDefault="30FE8672">
      <w:pPr>
        <w:pStyle w:val="CommentText"/>
      </w:pPr>
      <w:r>
        <w:t>Professor states, "Include Sprint retrospective analysis. Also, describe what was achieved, how many story points, include your burndown chart."</w:t>
      </w: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ED77141" w15:done="1"/>
  <w15:commentEx w15:paraId="160FEC8F" w15:done="1"/>
  <w15:commentEx w15:paraId="654CDB86" w15:paraIdParent="160FEC8F" w15:done="1"/>
  <w15:commentEx w15:paraId="13BA024D" w15:paraIdParent="160FEC8F" w15:done="1"/>
  <w15:commentEx w15:paraId="3853E689" w15:paraIdParent="160FEC8F" w15:done="1"/>
  <w15:commentEx w15:paraId="67C35C17" w15:done="1"/>
  <w15:commentEx w15:paraId="75507035" w15:paraIdParent="67C35C17" w15:done="1"/>
  <w15:commentEx w15:paraId="2BF7219B" w15:done="1"/>
  <w15:commentEx w15:paraId="1BF2DFD8" w15:done="1"/>
  <w15:commentEx w15:paraId="487625C5" w15:done="1"/>
  <w15:commentEx w15:paraId="21372C03" w15:paraIdParent="487625C5" w15:done="1"/>
  <w15:commentEx w15:paraId="43201FB1" w15:done="1"/>
  <w15:commentEx w15:paraId="029A201E" w15:done="1"/>
  <w15:commentEx w15:paraId="596DF167" w15:done="1"/>
  <w15:commentEx w15:paraId="4CD77DCF" w15:done="1"/>
  <w15:commentEx w15:paraId="13B195E1" w15:done="1"/>
  <w15:commentEx w15:paraId="42CA4120" w15:done="1"/>
  <w15:commentEx w15:paraId="2BCB6B80" w15:done="1"/>
  <w15:commentEx w15:paraId="74065774" w15:paraIdParent="2BCB6B80" w15:done="1"/>
  <w15:commentEx w15:paraId="05F622B8" w15:done="1"/>
  <w15:commentEx w15:paraId="5469B9D8" w15:done="0"/>
  <w15:commentEx w15:paraId="7D7F6BB8" w15:paraIdParent="5469B9D8" w15:done="0"/>
  <w15:commentEx w15:paraId="62317EC6" w15:done="1"/>
  <w15:commentEx w15:paraId="557966A3" w15:done="1"/>
  <w15:commentEx w15:paraId="629C7AD1" w15:paraIdParent="557966A3" w15:done="1"/>
  <w15:commentEx w15:paraId="0C31FCFF" w15:done="1"/>
  <w15:commentEx w15:paraId="34933FF6" w15:done="1"/>
  <w15:commentEx w15:paraId="4A9C0981" w15:done="1"/>
  <w15:commentEx w15:paraId="4A098C23" w15:done="1"/>
  <w15:commentEx w15:paraId="107011E8" w15:paraIdParent="4A098C23" w15:done="1"/>
  <w15:commentEx w15:paraId="766FF203" w15:done="1"/>
  <w15:commentEx w15:paraId="2015D1AF" w15:paraIdParent="766FF203" w15:done="1"/>
  <w15:commentEx w15:paraId="636219A7" w15:done="0"/>
  <w15:commentEx w15:paraId="2AF89EF7" w15:done="1"/>
  <w15:commentEx w15:paraId="1389A210" w15:paraIdParent="2AF89EF7" w15:done="1"/>
  <w15:commentEx w15:paraId="22CE624D" w15:paraIdParent="2AF89EF7" w15:done="1"/>
  <w15:commentEx w15:paraId="3CB4DD89" w15:paraIdParent="2AF89EF7" w15:done="1"/>
  <w15:commentEx w15:paraId="6AFA3C40" w15:done="1"/>
  <w15:commentEx w15:paraId="3D5A7700" w15:done="1"/>
  <w15:commentEx w15:paraId="3BD2FC3C" w15:done="1"/>
  <w15:commentEx w15:paraId="75F7B5CA"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ED77141" w16cid:durableId="110A0F7F"/>
  <w16cid:commentId w16cid:paraId="160FEC8F" w16cid:durableId="1F806ECD"/>
  <w16cid:commentId w16cid:paraId="654CDB86" w16cid:durableId="500EB032"/>
  <w16cid:commentId w16cid:paraId="13BA024D" w16cid:durableId="50DBF1C1"/>
  <w16cid:commentId w16cid:paraId="3853E689" w16cid:durableId="6FFD8061"/>
  <w16cid:commentId w16cid:paraId="67C35C17" w16cid:durableId="2C21DBE5"/>
  <w16cid:commentId w16cid:paraId="75507035" w16cid:durableId="71646120"/>
  <w16cid:commentId w16cid:paraId="2BF7219B" w16cid:durableId="2E8642EA"/>
  <w16cid:commentId w16cid:paraId="1BF2DFD8" w16cid:durableId="72B28DA8"/>
  <w16cid:commentId w16cid:paraId="487625C5" w16cid:durableId="53C2BFAD"/>
  <w16cid:commentId w16cid:paraId="21372C03" w16cid:durableId="2A29335E"/>
  <w16cid:commentId w16cid:paraId="43201FB1" w16cid:durableId="008BAF20"/>
  <w16cid:commentId w16cid:paraId="029A201E" w16cid:durableId="41B9696D"/>
  <w16cid:commentId w16cid:paraId="596DF167" w16cid:durableId="1EAEBCA1"/>
  <w16cid:commentId w16cid:paraId="4CD77DCF" w16cid:durableId="1C9EAD3D"/>
  <w16cid:commentId w16cid:paraId="13B195E1" w16cid:durableId="4066B7B7"/>
  <w16cid:commentId w16cid:paraId="42CA4120" w16cid:durableId="5B408970"/>
  <w16cid:commentId w16cid:paraId="2BCB6B80" w16cid:durableId="567027C5"/>
  <w16cid:commentId w16cid:paraId="74065774" w16cid:durableId="061743E0"/>
  <w16cid:commentId w16cid:paraId="05F622B8" w16cid:durableId="05F996AE"/>
  <w16cid:commentId w16cid:paraId="5469B9D8" w16cid:durableId="46D0B691"/>
  <w16cid:commentId w16cid:paraId="7D7F6BB8" w16cid:durableId="549F25C6"/>
  <w16cid:commentId w16cid:paraId="62317EC6" w16cid:durableId="23121CC0"/>
  <w16cid:commentId w16cid:paraId="557966A3" w16cid:durableId="0AF5CE6A"/>
  <w16cid:commentId w16cid:paraId="629C7AD1" w16cid:durableId="086343B6"/>
  <w16cid:commentId w16cid:paraId="0C31FCFF" w16cid:durableId="5D3737CE"/>
  <w16cid:commentId w16cid:paraId="34933FF6" w16cid:durableId="14F958D7"/>
  <w16cid:commentId w16cid:paraId="4A9C0981" w16cid:durableId="744067D5"/>
  <w16cid:commentId w16cid:paraId="4A098C23" w16cid:durableId="4B2329BD"/>
  <w16cid:commentId w16cid:paraId="107011E8" w16cid:durableId="59B5DE36"/>
  <w16cid:commentId w16cid:paraId="766FF203" w16cid:durableId="6DA143D5"/>
  <w16cid:commentId w16cid:paraId="2015D1AF" w16cid:durableId="4E32D2C1"/>
  <w16cid:commentId w16cid:paraId="636219A7" w16cid:durableId="0ABBFF6A"/>
  <w16cid:commentId w16cid:paraId="2AF89EF7" w16cid:durableId="06A2F4CB"/>
  <w16cid:commentId w16cid:paraId="1389A210" w16cid:durableId="04AB3861"/>
  <w16cid:commentId w16cid:paraId="22CE624D" w16cid:durableId="62C1CC0F"/>
  <w16cid:commentId w16cid:paraId="3CB4DD89" w16cid:durableId="0FA5B606"/>
  <w16cid:commentId w16cid:paraId="6AFA3C40" w16cid:durableId="20BF332B"/>
  <w16cid:commentId w16cid:paraId="3D5A7700" w16cid:durableId="672BB932"/>
  <w16cid:commentId w16cid:paraId="3BD2FC3C" w16cid:durableId="7FE83EA1"/>
  <w16cid:commentId w16cid:paraId="75F7B5CA" w16cid:durableId="0B30241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111A78E" w14:textId="77777777" w:rsidR="00B43C89" w:rsidRDefault="00B43C89" w:rsidP="00A63A6C">
      <w:pPr>
        <w:spacing w:after="0" w:line="240" w:lineRule="auto"/>
      </w:pPr>
      <w:r>
        <w:separator/>
      </w:r>
    </w:p>
  </w:endnote>
  <w:endnote w:type="continuationSeparator" w:id="0">
    <w:p w14:paraId="0D5CDC9F" w14:textId="77777777" w:rsidR="00B43C89" w:rsidRDefault="00B43C89" w:rsidP="00A63A6C">
      <w:pPr>
        <w:spacing w:after="0" w:line="240" w:lineRule="auto"/>
      </w:pPr>
      <w:r>
        <w:continuationSeparator/>
      </w:r>
    </w:p>
  </w:endnote>
  <w:endnote w:type="continuationNotice" w:id="1">
    <w:p w14:paraId="13FEB9BB" w14:textId="77777777" w:rsidR="00B43C89" w:rsidRDefault="00B43C8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Franklin Gothic Medium Cond">
    <w:panose1 w:val="020B0606030402020204"/>
    <w:charset w:val="00"/>
    <w:family w:val="swiss"/>
    <w:pitch w:val="variable"/>
    <w:sig w:usb0="00000287" w:usb1="00000000" w:usb2="00000000" w:usb3="00000000" w:csb0="0000009F" w:csb1="00000000"/>
  </w:font>
  <w:font w:name="Tw Cen MT">
    <w:panose1 w:val="020B0602020104020603"/>
    <w:charset w:val="4D"/>
    <w:family w:val="swiss"/>
    <w:pitch w:val="variable"/>
    <w:sig w:usb0="00000003" w:usb1="00000000" w:usb2="00000000" w:usb3="00000000" w:csb0="00000003"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orbel">
    <w:panose1 w:val="020B0503020204020204"/>
    <w:charset w:val="00"/>
    <w:family w:val="swiss"/>
    <w:pitch w:val="variable"/>
    <w:sig w:usb0="A00002EF" w:usb1="4000A44B" w:usb2="00000000" w:usb3="00000000" w:csb0="0000019F" w:csb1="00000000"/>
  </w:font>
  <w:font w:name="Roboto">
    <w:panose1 w:val="02000000000000000000"/>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755551269"/>
      <w:docPartObj>
        <w:docPartGallery w:val="Page Numbers (Bottom of Page)"/>
        <w:docPartUnique/>
      </w:docPartObj>
    </w:sdtPr>
    <w:sdtEndPr>
      <w:rPr>
        <w:rStyle w:val="PageNumber"/>
      </w:rPr>
    </w:sdtEndPr>
    <w:sdtContent>
      <w:p w14:paraId="7BC54D8A" w14:textId="5C05B417" w:rsidR="009F3383" w:rsidRDefault="009F3383" w:rsidP="009F3383">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w:t>
        </w:r>
        <w:r>
          <w:rPr>
            <w:rStyle w:val="PageNumber"/>
          </w:rPr>
          <w:fldChar w:fldCharType="end"/>
        </w:r>
      </w:p>
    </w:sdtContent>
  </w:sdt>
  <w:p w14:paraId="74866A5F" w14:textId="1EF213A9" w:rsidR="009F3383" w:rsidRDefault="009F3383" w:rsidP="002C311B">
    <w:pPr>
      <w:pStyle w:val="Footer"/>
      <w:pBdr>
        <w:top w:val="single" w:sz="8" w:space="1" w:color="auto"/>
      </w:pBdr>
      <w:tabs>
        <w:tab w:val="clear" w:pos="4680"/>
        <w:tab w:val="clear" w:pos="9360"/>
        <w:tab w:val="right" w:pos="10080"/>
      </w:tabs>
    </w:pPr>
    <w:r>
      <w:t>Spring 2024</w:t>
    </w:r>
    <w:r>
      <w:tab/>
      <w:t>Project Report</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753928063"/>
      <w:docPartObj>
        <w:docPartGallery w:val="Page Numbers (Bottom of Page)"/>
        <w:docPartUnique/>
      </w:docPartObj>
    </w:sdtPr>
    <w:sdtEndPr>
      <w:rPr>
        <w:rStyle w:val="PageNumber"/>
      </w:rPr>
    </w:sdtEndPr>
    <w:sdtContent>
      <w:p w14:paraId="61DACEFE" w14:textId="384398E3" w:rsidR="009F3383" w:rsidRDefault="009F3383" w:rsidP="009F3383">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32E7B8B" w14:textId="243BC22C" w:rsidR="009F3383" w:rsidRDefault="009F3383" w:rsidP="0047619C">
    <w:pPr>
      <w:pStyle w:val="Footer"/>
      <w:pBdr>
        <w:top w:val="single" w:sz="8" w:space="1" w:color="auto"/>
      </w:pBdr>
      <w:tabs>
        <w:tab w:val="clear" w:pos="4680"/>
        <w:tab w:val="clear" w:pos="9360"/>
        <w:tab w:val="right" w:pos="10080"/>
      </w:tabs>
    </w:pPr>
    <w:r>
      <w:t>Project Report</w:t>
    </w:r>
    <w:r>
      <w:tab/>
      <w:t>Spring 2024</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613051700"/>
      <w:docPartObj>
        <w:docPartGallery w:val="Page Numbers (Bottom of Page)"/>
        <w:docPartUnique/>
      </w:docPartObj>
    </w:sdtPr>
    <w:sdtEndPr>
      <w:rPr>
        <w:rStyle w:val="PageNumber"/>
      </w:rPr>
    </w:sdtEndPr>
    <w:sdtContent>
      <w:p w14:paraId="481D8AE1" w14:textId="77777777" w:rsidR="009F3383" w:rsidRDefault="009F3383" w:rsidP="009F3383">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w:t>
        </w:r>
        <w:r>
          <w:rPr>
            <w:rStyle w:val="PageNumber"/>
          </w:rPr>
          <w:fldChar w:fldCharType="end"/>
        </w:r>
      </w:p>
    </w:sdtContent>
  </w:sdt>
  <w:p w14:paraId="3065AC3C" w14:textId="25EBF50A" w:rsidR="009F3383" w:rsidRDefault="009F3383" w:rsidP="002C311B">
    <w:pPr>
      <w:pStyle w:val="Footer"/>
      <w:pBdr>
        <w:top w:val="single" w:sz="8" w:space="1" w:color="auto"/>
      </w:pBdr>
      <w:tabs>
        <w:tab w:val="clear" w:pos="4680"/>
        <w:tab w:val="clear" w:pos="9360"/>
        <w:tab w:val="right" w:pos="10080"/>
      </w:tabs>
    </w:pPr>
    <w:r>
      <w:t>Spring 2024</w:t>
    </w:r>
    <w:r>
      <w:tab/>
      <w:t>Project Report</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852552457"/>
      <w:docPartObj>
        <w:docPartGallery w:val="Page Numbers (Bottom of Page)"/>
        <w:docPartUnique/>
      </w:docPartObj>
    </w:sdtPr>
    <w:sdtEndPr>
      <w:rPr>
        <w:rStyle w:val="PageNumber"/>
      </w:rPr>
    </w:sdtEndPr>
    <w:sdtContent>
      <w:p w14:paraId="141518A9" w14:textId="77777777" w:rsidR="009F3383" w:rsidRDefault="009F3383" w:rsidP="005141BE">
        <w:pPr>
          <w:pStyle w:val="Footer"/>
          <w:framePr w:wrap="none" w:vAnchor="text" w:hAnchor="page" w:x="6101" w:y="-15"/>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85FB68F" w14:textId="73AFD721" w:rsidR="009F3383" w:rsidRDefault="009F3383" w:rsidP="0047619C">
    <w:pPr>
      <w:pStyle w:val="Footer"/>
      <w:pBdr>
        <w:top w:val="single" w:sz="8" w:space="1" w:color="auto"/>
      </w:pBdr>
      <w:tabs>
        <w:tab w:val="clear" w:pos="4680"/>
        <w:tab w:val="clear" w:pos="9360"/>
        <w:tab w:val="right" w:pos="10080"/>
      </w:tabs>
    </w:pPr>
    <w:r>
      <w:t>Project Report</w:t>
    </w:r>
    <w:r>
      <w:tab/>
      <w:t>Spring 2024</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F319083" w14:textId="77777777" w:rsidR="00B43C89" w:rsidRDefault="00B43C89" w:rsidP="00A63A6C">
      <w:pPr>
        <w:spacing w:after="0" w:line="240" w:lineRule="auto"/>
      </w:pPr>
      <w:r>
        <w:separator/>
      </w:r>
    </w:p>
  </w:footnote>
  <w:footnote w:type="continuationSeparator" w:id="0">
    <w:p w14:paraId="3966BAAC" w14:textId="77777777" w:rsidR="00B43C89" w:rsidRDefault="00B43C89" w:rsidP="00A63A6C">
      <w:pPr>
        <w:spacing w:after="0" w:line="240" w:lineRule="auto"/>
      </w:pPr>
      <w:r>
        <w:continuationSeparator/>
      </w:r>
    </w:p>
  </w:footnote>
  <w:footnote w:type="continuationNotice" w:id="1">
    <w:p w14:paraId="64345C4E" w14:textId="77777777" w:rsidR="00B43C89" w:rsidRDefault="00B43C89">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9D6121" w14:textId="21EC3B87" w:rsidR="009F3383" w:rsidRPr="00904376" w:rsidRDefault="009F3383" w:rsidP="002C311B">
    <w:pPr>
      <w:pStyle w:val="Header"/>
      <w:pBdr>
        <w:bottom w:val="single" w:sz="8" w:space="1" w:color="auto"/>
      </w:pBdr>
      <w:tabs>
        <w:tab w:val="clear" w:pos="4680"/>
        <w:tab w:val="clear" w:pos="9360"/>
      </w:tabs>
    </w:pPr>
    <w:r>
      <w:t>DAEN 690: Data Analytics Projec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487248" w14:textId="51334C00" w:rsidR="009F3383" w:rsidRDefault="009F3383" w:rsidP="002C311B">
    <w:pPr>
      <w:pStyle w:val="Header"/>
      <w:pBdr>
        <w:bottom w:val="single" w:sz="8" w:space="1" w:color="auto"/>
      </w:pBdr>
      <w:tabs>
        <w:tab w:val="clear" w:pos="4680"/>
        <w:tab w:val="clear" w:pos="9360"/>
      </w:tabs>
      <w:jc w:val="right"/>
    </w:pPr>
    <w:r>
      <w:t>DAEN 690: Data Analytics Projec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1E31DD" w14:textId="77777777" w:rsidR="009F3383" w:rsidRDefault="009F3383" w:rsidP="002C311B">
    <w:pPr>
      <w:pStyle w:val="Header"/>
      <w:pBdr>
        <w:bottom w:val="single" w:sz="8" w:space="1" w:color="auto"/>
      </w:pBdr>
      <w:tabs>
        <w:tab w:val="clear" w:pos="4680"/>
        <w:tab w:val="clear" w:pos="9360"/>
      </w:tabs>
      <w:jc w:val="right"/>
    </w:pPr>
    <w:r>
      <w:t>DAEN 690: Data Analytics Projec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C642AF"/>
    <w:multiLevelType w:val="hybridMultilevel"/>
    <w:tmpl w:val="F042D3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DF2C995"/>
    <w:multiLevelType w:val="multilevel"/>
    <w:tmpl w:val="3DB82BAA"/>
    <w:lvl w:ilvl="0">
      <w:start w:val="1"/>
      <w:numFmt w:val="decimal"/>
      <w:lvlText w:val="%1."/>
      <w:lvlJc w:val="left"/>
      <w:pPr>
        <w:ind w:left="720" w:hanging="360"/>
      </w:pPr>
    </w:lvl>
    <w:lvl w:ilvl="1">
      <w:start w:val="1"/>
      <w:numFmt w:val="lowerLetter"/>
      <w:lvlText w:val="%2."/>
      <w:lvlJc w:val="left"/>
      <w:pPr>
        <w:ind w:left="1440" w:hanging="360"/>
      </w:pPr>
    </w:lvl>
    <w:lvl w:ilvl="2">
      <w:start w:val="3"/>
      <w:numFmt w:val="decimal"/>
      <w:lvlText w:val="%1.%2.%3"/>
      <w:lvlJc w:val="left"/>
      <w:pPr>
        <w:ind w:left="720" w:hanging="72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187DCF6A"/>
    <w:multiLevelType w:val="hybridMultilevel"/>
    <w:tmpl w:val="FFFFFFFF"/>
    <w:lvl w:ilvl="0" w:tplc="C7CC93E2">
      <w:start w:val="1"/>
      <w:numFmt w:val="bullet"/>
      <w:lvlText w:val=""/>
      <w:lvlJc w:val="left"/>
      <w:pPr>
        <w:ind w:left="720" w:hanging="360"/>
      </w:pPr>
      <w:rPr>
        <w:rFonts w:ascii="Symbol" w:hAnsi="Symbol" w:hint="default"/>
      </w:rPr>
    </w:lvl>
    <w:lvl w:ilvl="1" w:tplc="C39831A4">
      <w:start w:val="1"/>
      <w:numFmt w:val="bullet"/>
      <w:lvlText w:val="o"/>
      <w:lvlJc w:val="left"/>
      <w:pPr>
        <w:ind w:left="1440" w:hanging="360"/>
      </w:pPr>
      <w:rPr>
        <w:rFonts w:ascii="Courier New" w:hAnsi="Courier New" w:hint="default"/>
      </w:rPr>
    </w:lvl>
    <w:lvl w:ilvl="2" w:tplc="DEDC286A">
      <w:start w:val="1"/>
      <w:numFmt w:val="bullet"/>
      <w:lvlText w:val=""/>
      <w:lvlJc w:val="left"/>
      <w:pPr>
        <w:ind w:left="2160" w:hanging="360"/>
      </w:pPr>
      <w:rPr>
        <w:rFonts w:ascii="Wingdings" w:hAnsi="Wingdings" w:hint="default"/>
      </w:rPr>
    </w:lvl>
    <w:lvl w:ilvl="3" w:tplc="C67ADA78">
      <w:start w:val="1"/>
      <w:numFmt w:val="bullet"/>
      <w:lvlText w:val=""/>
      <w:lvlJc w:val="left"/>
      <w:pPr>
        <w:ind w:left="2880" w:hanging="360"/>
      </w:pPr>
      <w:rPr>
        <w:rFonts w:ascii="Symbol" w:hAnsi="Symbol" w:hint="default"/>
      </w:rPr>
    </w:lvl>
    <w:lvl w:ilvl="4" w:tplc="C2A861F8">
      <w:start w:val="1"/>
      <w:numFmt w:val="bullet"/>
      <w:lvlText w:val="o"/>
      <w:lvlJc w:val="left"/>
      <w:pPr>
        <w:ind w:left="3600" w:hanging="360"/>
      </w:pPr>
      <w:rPr>
        <w:rFonts w:ascii="Courier New" w:hAnsi="Courier New" w:hint="default"/>
      </w:rPr>
    </w:lvl>
    <w:lvl w:ilvl="5" w:tplc="E2600FAA">
      <w:start w:val="1"/>
      <w:numFmt w:val="bullet"/>
      <w:lvlText w:val=""/>
      <w:lvlJc w:val="left"/>
      <w:pPr>
        <w:ind w:left="4320" w:hanging="360"/>
      </w:pPr>
      <w:rPr>
        <w:rFonts w:ascii="Wingdings" w:hAnsi="Wingdings" w:hint="default"/>
      </w:rPr>
    </w:lvl>
    <w:lvl w:ilvl="6" w:tplc="59A6C552">
      <w:start w:val="1"/>
      <w:numFmt w:val="bullet"/>
      <w:lvlText w:val=""/>
      <w:lvlJc w:val="left"/>
      <w:pPr>
        <w:ind w:left="5040" w:hanging="360"/>
      </w:pPr>
      <w:rPr>
        <w:rFonts w:ascii="Symbol" w:hAnsi="Symbol" w:hint="default"/>
      </w:rPr>
    </w:lvl>
    <w:lvl w:ilvl="7" w:tplc="92265978">
      <w:start w:val="1"/>
      <w:numFmt w:val="bullet"/>
      <w:lvlText w:val="o"/>
      <w:lvlJc w:val="left"/>
      <w:pPr>
        <w:ind w:left="5760" w:hanging="360"/>
      </w:pPr>
      <w:rPr>
        <w:rFonts w:ascii="Courier New" w:hAnsi="Courier New" w:hint="default"/>
      </w:rPr>
    </w:lvl>
    <w:lvl w:ilvl="8" w:tplc="CEDA0970">
      <w:start w:val="1"/>
      <w:numFmt w:val="bullet"/>
      <w:lvlText w:val=""/>
      <w:lvlJc w:val="left"/>
      <w:pPr>
        <w:ind w:left="6480" w:hanging="360"/>
      </w:pPr>
      <w:rPr>
        <w:rFonts w:ascii="Wingdings" w:hAnsi="Wingdings" w:hint="default"/>
      </w:rPr>
    </w:lvl>
  </w:abstractNum>
  <w:abstractNum w:abstractNumId="3" w15:restartNumberingAfterBreak="0">
    <w:nsid w:val="198D7693"/>
    <w:multiLevelType w:val="multilevel"/>
    <w:tmpl w:val="C35668DE"/>
    <w:styleLink w:val="CurrentList4"/>
    <w:lvl w:ilvl="0">
      <w:start w:val="1"/>
      <w:numFmt w:val="decimal"/>
      <w:lvlText w:val="Section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15:restartNumberingAfterBreak="0">
    <w:nsid w:val="19B17780"/>
    <w:multiLevelType w:val="hybridMultilevel"/>
    <w:tmpl w:val="FFFFFFFF"/>
    <w:lvl w:ilvl="0" w:tplc="4EFEBB3C">
      <w:start w:val="1"/>
      <w:numFmt w:val="bullet"/>
      <w:lvlText w:val=""/>
      <w:lvlJc w:val="left"/>
      <w:pPr>
        <w:ind w:left="360" w:hanging="360"/>
      </w:pPr>
      <w:rPr>
        <w:rFonts w:ascii="Symbol" w:hAnsi="Symbol" w:hint="default"/>
      </w:rPr>
    </w:lvl>
    <w:lvl w:ilvl="1" w:tplc="9D1CAF30">
      <w:start w:val="1"/>
      <w:numFmt w:val="bullet"/>
      <w:lvlText w:val="o"/>
      <w:lvlJc w:val="left"/>
      <w:pPr>
        <w:ind w:left="1080" w:hanging="360"/>
      </w:pPr>
      <w:rPr>
        <w:rFonts w:ascii="Courier New" w:hAnsi="Courier New" w:hint="default"/>
      </w:rPr>
    </w:lvl>
    <w:lvl w:ilvl="2" w:tplc="588AF7E0">
      <w:start w:val="1"/>
      <w:numFmt w:val="bullet"/>
      <w:lvlText w:val=""/>
      <w:lvlJc w:val="left"/>
      <w:pPr>
        <w:ind w:left="1800" w:hanging="360"/>
      </w:pPr>
      <w:rPr>
        <w:rFonts w:ascii="Wingdings" w:hAnsi="Wingdings" w:hint="default"/>
      </w:rPr>
    </w:lvl>
    <w:lvl w:ilvl="3" w:tplc="E760157A">
      <w:start w:val="1"/>
      <w:numFmt w:val="bullet"/>
      <w:lvlText w:val=""/>
      <w:lvlJc w:val="left"/>
      <w:pPr>
        <w:ind w:left="2520" w:hanging="360"/>
      </w:pPr>
      <w:rPr>
        <w:rFonts w:ascii="Symbol" w:hAnsi="Symbol" w:hint="default"/>
      </w:rPr>
    </w:lvl>
    <w:lvl w:ilvl="4" w:tplc="3B14E20E">
      <w:start w:val="1"/>
      <w:numFmt w:val="bullet"/>
      <w:lvlText w:val="o"/>
      <w:lvlJc w:val="left"/>
      <w:pPr>
        <w:ind w:left="3240" w:hanging="360"/>
      </w:pPr>
      <w:rPr>
        <w:rFonts w:ascii="Courier New" w:hAnsi="Courier New" w:hint="default"/>
      </w:rPr>
    </w:lvl>
    <w:lvl w:ilvl="5" w:tplc="D88C1DDA">
      <w:start w:val="1"/>
      <w:numFmt w:val="bullet"/>
      <w:lvlText w:val=""/>
      <w:lvlJc w:val="left"/>
      <w:pPr>
        <w:ind w:left="3960" w:hanging="360"/>
      </w:pPr>
      <w:rPr>
        <w:rFonts w:ascii="Wingdings" w:hAnsi="Wingdings" w:hint="default"/>
      </w:rPr>
    </w:lvl>
    <w:lvl w:ilvl="6" w:tplc="9BE29582">
      <w:start w:val="1"/>
      <w:numFmt w:val="bullet"/>
      <w:lvlText w:val=""/>
      <w:lvlJc w:val="left"/>
      <w:pPr>
        <w:ind w:left="4680" w:hanging="360"/>
      </w:pPr>
      <w:rPr>
        <w:rFonts w:ascii="Symbol" w:hAnsi="Symbol" w:hint="default"/>
      </w:rPr>
    </w:lvl>
    <w:lvl w:ilvl="7" w:tplc="FF807D92">
      <w:start w:val="1"/>
      <w:numFmt w:val="bullet"/>
      <w:lvlText w:val="o"/>
      <w:lvlJc w:val="left"/>
      <w:pPr>
        <w:ind w:left="5400" w:hanging="360"/>
      </w:pPr>
      <w:rPr>
        <w:rFonts w:ascii="Courier New" w:hAnsi="Courier New" w:hint="default"/>
      </w:rPr>
    </w:lvl>
    <w:lvl w:ilvl="8" w:tplc="CD2A7EC2">
      <w:start w:val="1"/>
      <w:numFmt w:val="bullet"/>
      <w:lvlText w:val=""/>
      <w:lvlJc w:val="left"/>
      <w:pPr>
        <w:ind w:left="6120" w:hanging="360"/>
      </w:pPr>
      <w:rPr>
        <w:rFonts w:ascii="Wingdings" w:hAnsi="Wingdings" w:hint="default"/>
      </w:rPr>
    </w:lvl>
  </w:abstractNum>
  <w:abstractNum w:abstractNumId="5" w15:restartNumberingAfterBreak="0">
    <w:nsid w:val="1BD97D5D"/>
    <w:multiLevelType w:val="multilevel"/>
    <w:tmpl w:val="F104BFDC"/>
    <w:styleLink w:val="CurrentList1"/>
    <w:lvl w:ilvl="0">
      <w:start w:val="1"/>
      <w:numFmt w:val="decimal"/>
      <w:suff w:val="space"/>
      <w:lvlText w:val="Section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6" w15:restartNumberingAfterBreak="0">
    <w:nsid w:val="1D0F04BC"/>
    <w:multiLevelType w:val="multilevel"/>
    <w:tmpl w:val="52F02230"/>
    <w:styleLink w:val="CurrentList3"/>
    <w:lvl w:ilvl="0">
      <w:start w:val="1"/>
      <w:numFmt w:val="decimal"/>
      <w:suff w:val="space"/>
      <w:lvlText w:val="Section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7" w15:restartNumberingAfterBreak="0">
    <w:nsid w:val="1F02F09F"/>
    <w:multiLevelType w:val="multilevel"/>
    <w:tmpl w:val="FFFFFFFF"/>
    <w:lvl w:ilvl="0">
      <w:numFmt w:val="none"/>
      <w:lvlText w:val=""/>
      <w:lvlJc w:val="left"/>
      <w:pPr>
        <w:tabs>
          <w:tab w:val="num" w:pos="360"/>
        </w:tabs>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1F727CE3"/>
    <w:multiLevelType w:val="hybridMultilevel"/>
    <w:tmpl w:val="3E083678"/>
    <w:lvl w:ilvl="0" w:tplc="664E190C">
      <w:start w:val="7"/>
      <w:numFmt w:val="bullet"/>
      <w:lvlText w:val="•"/>
      <w:lvlJc w:val="left"/>
      <w:pPr>
        <w:ind w:left="1080" w:hanging="72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3EF3E7F"/>
    <w:multiLevelType w:val="multilevel"/>
    <w:tmpl w:val="CB10ACD6"/>
    <w:styleLink w:val="ArticleSection"/>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0" w15:restartNumberingAfterBreak="0">
    <w:nsid w:val="255A1F67"/>
    <w:multiLevelType w:val="hybridMultilevel"/>
    <w:tmpl w:val="FFFFFFFF"/>
    <w:lvl w:ilvl="0" w:tplc="35CC5108">
      <w:start w:val="1"/>
      <w:numFmt w:val="bullet"/>
      <w:lvlText w:val=""/>
      <w:lvlJc w:val="left"/>
      <w:pPr>
        <w:ind w:left="720" w:hanging="360"/>
      </w:pPr>
      <w:rPr>
        <w:rFonts w:ascii="Symbol" w:hAnsi="Symbol" w:hint="default"/>
      </w:rPr>
    </w:lvl>
    <w:lvl w:ilvl="1" w:tplc="051C7124">
      <w:start w:val="1"/>
      <w:numFmt w:val="bullet"/>
      <w:lvlText w:val="o"/>
      <w:lvlJc w:val="left"/>
      <w:pPr>
        <w:ind w:left="1440" w:hanging="360"/>
      </w:pPr>
      <w:rPr>
        <w:rFonts w:ascii="Courier New" w:hAnsi="Courier New" w:hint="default"/>
      </w:rPr>
    </w:lvl>
    <w:lvl w:ilvl="2" w:tplc="04A485D2">
      <w:start w:val="1"/>
      <w:numFmt w:val="bullet"/>
      <w:lvlText w:val=""/>
      <w:lvlJc w:val="left"/>
      <w:pPr>
        <w:ind w:left="2160" w:hanging="360"/>
      </w:pPr>
      <w:rPr>
        <w:rFonts w:ascii="Wingdings" w:hAnsi="Wingdings" w:hint="default"/>
      </w:rPr>
    </w:lvl>
    <w:lvl w:ilvl="3" w:tplc="299C8AEA">
      <w:start w:val="1"/>
      <w:numFmt w:val="bullet"/>
      <w:lvlText w:val=""/>
      <w:lvlJc w:val="left"/>
      <w:pPr>
        <w:ind w:left="2880" w:hanging="360"/>
      </w:pPr>
      <w:rPr>
        <w:rFonts w:ascii="Symbol" w:hAnsi="Symbol" w:hint="default"/>
      </w:rPr>
    </w:lvl>
    <w:lvl w:ilvl="4" w:tplc="95DCB8AC">
      <w:start w:val="1"/>
      <w:numFmt w:val="bullet"/>
      <w:lvlText w:val="o"/>
      <w:lvlJc w:val="left"/>
      <w:pPr>
        <w:ind w:left="3600" w:hanging="360"/>
      </w:pPr>
      <w:rPr>
        <w:rFonts w:ascii="Courier New" w:hAnsi="Courier New" w:hint="default"/>
      </w:rPr>
    </w:lvl>
    <w:lvl w:ilvl="5" w:tplc="29BEBF46">
      <w:start w:val="1"/>
      <w:numFmt w:val="bullet"/>
      <w:lvlText w:val=""/>
      <w:lvlJc w:val="left"/>
      <w:pPr>
        <w:ind w:left="4320" w:hanging="360"/>
      </w:pPr>
      <w:rPr>
        <w:rFonts w:ascii="Wingdings" w:hAnsi="Wingdings" w:hint="default"/>
      </w:rPr>
    </w:lvl>
    <w:lvl w:ilvl="6" w:tplc="83549CA2">
      <w:start w:val="1"/>
      <w:numFmt w:val="bullet"/>
      <w:lvlText w:val=""/>
      <w:lvlJc w:val="left"/>
      <w:pPr>
        <w:ind w:left="5040" w:hanging="360"/>
      </w:pPr>
      <w:rPr>
        <w:rFonts w:ascii="Symbol" w:hAnsi="Symbol" w:hint="default"/>
      </w:rPr>
    </w:lvl>
    <w:lvl w:ilvl="7" w:tplc="753E2E56">
      <w:start w:val="1"/>
      <w:numFmt w:val="bullet"/>
      <w:lvlText w:val="o"/>
      <w:lvlJc w:val="left"/>
      <w:pPr>
        <w:ind w:left="5760" w:hanging="360"/>
      </w:pPr>
      <w:rPr>
        <w:rFonts w:ascii="Courier New" w:hAnsi="Courier New" w:hint="default"/>
      </w:rPr>
    </w:lvl>
    <w:lvl w:ilvl="8" w:tplc="13727C22">
      <w:start w:val="1"/>
      <w:numFmt w:val="bullet"/>
      <w:lvlText w:val=""/>
      <w:lvlJc w:val="left"/>
      <w:pPr>
        <w:ind w:left="6480" w:hanging="360"/>
      </w:pPr>
      <w:rPr>
        <w:rFonts w:ascii="Wingdings" w:hAnsi="Wingdings" w:hint="default"/>
      </w:rPr>
    </w:lvl>
  </w:abstractNum>
  <w:abstractNum w:abstractNumId="11" w15:restartNumberingAfterBreak="0">
    <w:nsid w:val="25A60F60"/>
    <w:multiLevelType w:val="hybridMultilevel"/>
    <w:tmpl w:val="21D0B5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8E93258"/>
    <w:multiLevelType w:val="multilevel"/>
    <w:tmpl w:val="3FDEA2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2C23781A"/>
    <w:multiLevelType w:val="multilevel"/>
    <w:tmpl w:val="667C19EA"/>
    <w:styleLink w:val="CurrentList7"/>
    <w:lvl w:ilvl="0">
      <w:start w:val="1"/>
      <w:numFmt w:val="decimal"/>
      <w:lvlText w:val="Section%1: "/>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4" w15:restartNumberingAfterBreak="0">
    <w:nsid w:val="2E915FBA"/>
    <w:multiLevelType w:val="multilevel"/>
    <w:tmpl w:val="D830423C"/>
    <w:lvl w:ilvl="0">
      <w:start w:val="1"/>
      <w:numFmt w:val="decimal"/>
      <w:lvlText w:val="%1."/>
      <w:lvlJc w:val="left"/>
      <w:pPr>
        <w:ind w:left="720" w:hanging="360"/>
      </w:pPr>
    </w:lvl>
    <w:lvl w:ilvl="1">
      <w:start w:val="2"/>
      <w:numFmt w:val="decimal"/>
      <w:lvlText w:val="%1.%2"/>
      <w:lvlJc w:val="left"/>
      <w:pPr>
        <w:ind w:left="576" w:hanging="576"/>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30CC4648"/>
    <w:multiLevelType w:val="multilevel"/>
    <w:tmpl w:val="83803872"/>
    <w:styleLink w:val="CurrentList8"/>
    <w:lvl w:ilvl="0">
      <w:start w:val="1"/>
      <w:numFmt w:val="decimal"/>
      <w:lvlText w:val="Section %1: "/>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15:restartNumberingAfterBreak="0">
    <w:nsid w:val="34BD07B0"/>
    <w:multiLevelType w:val="hybridMultilevel"/>
    <w:tmpl w:val="C95081A8"/>
    <w:lvl w:ilvl="0" w:tplc="664E190C">
      <w:start w:val="7"/>
      <w:numFmt w:val="bullet"/>
      <w:lvlText w:val="•"/>
      <w:lvlJc w:val="left"/>
      <w:pPr>
        <w:ind w:left="1080" w:hanging="72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556EF37"/>
    <w:multiLevelType w:val="multilevel"/>
    <w:tmpl w:val="58341EEE"/>
    <w:lvl w:ilvl="0">
      <w:start w:val="1"/>
      <w:numFmt w:val="decimal"/>
      <w:lvlText w:val="%1."/>
      <w:lvlJc w:val="left"/>
      <w:pPr>
        <w:ind w:left="720" w:hanging="360"/>
      </w:pPr>
    </w:lvl>
    <w:lvl w:ilvl="1">
      <w:start w:val="1"/>
      <w:numFmt w:val="decimal"/>
      <w:lvlText w:val="%1.%2"/>
      <w:lvlJc w:val="left"/>
      <w:pPr>
        <w:ind w:left="576" w:hanging="576"/>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36AE760C"/>
    <w:multiLevelType w:val="multilevel"/>
    <w:tmpl w:val="1CA43FAC"/>
    <w:lvl w:ilvl="0">
      <w:start w:val="1"/>
      <w:numFmt w:val="decimal"/>
      <w:pStyle w:val="Heading1"/>
      <w:suff w:val="space"/>
      <w:lvlText w:val="Section %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9" w15:restartNumberingAfterBreak="0">
    <w:nsid w:val="36EC2E70"/>
    <w:multiLevelType w:val="multilevel"/>
    <w:tmpl w:val="9F0AC764"/>
    <w:styleLink w:val="CurrentList6"/>
    <w:lvl w:ilvl="0">
      <w:start w:val="1"/>
      <w:numFmt w:val="decimal"/>
      <w:lvlText w:val="Section: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0" w15:restartNumberingAfterBreak="0">
    <w:nsid w:val="40E85889"/>
    <w:multiLevelType w:val="hybridMultilevel"/>
    <w:tmpl w:val="8B607E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3926A91"/>
    <w:multiLevelType w:val="multilevel"/>
    <w:tmpl w:val="AC82733C"/>
    <w:styleLink w:val="CurrentList2"/>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2" w15:restartNumberingAfterBreak="0">
    <w:nsid w:val="4B1078F6"/>
    <w:multiLevelType w:val="hybridMultilevel"/>
    <w:tmpl w:val="73EA6C4A"/>
    <w:lvl w:ilvl="0" w:tplc="0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3" w15:restartNumberingAfterBreak="0">
    <w:nsid w:val="4C134B91"/>
    <w:multiLevelType w:val="hybridMultilevel"/>
    <w:tmpl w:val="5BF8B7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02E32F5"/>
    <w:multiLevelType w:val="hybridMultilevel"/>
    <w:tmpl w:val="3E34C5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67A47E1"/>
    <w:multiLevelType w:val="multilevel"/>
    <w:tmpl w:val="6902DF1A"/>
    <w:styleLink w:val="CurrentList10"/>
    <w:lvl w:ilvl="0">
      <w:start w:val="1"/>
      <w:numFmt w:val="decimal"/>
      <w:lvlText w:val="Section %1:"/>
      <w:lvlJc w:val="left"/>
      <w:pPr>
        <w:ind w:left="0" w:firstLine="0"/>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6" w15:restartNumberingAfterBreak="0">
    <w:nsid w:val="59B25B4A"/>
    <w:multiLevelType w:val="hybridMultilevel"/>
    <w:tmpl w:val="DAA68D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AA099A9"/>
    <w:multiLevelType w:val="hybridMultilevel"/>
    <w:tmpl w:val="FFFFFFFF"/>
    <w:lvl w:ilvl="0" w:tplc="EBBC47A2">
      <w:start w:val="1"/>
      <w:numFmt w:val="bullet"/>
      <w:lvlText w:val=""/>
      <w:lvlJc w:val="left"/>
      <w:pPr>
        <w:ind w:left="720" w:hanging="360"/>
      </w:pPr>
      <w:rPr>
        <w:rFonts w:ascii="Symbol" w:hAnsi="Symbol" w:hint="default"/>
      </w:rPr>
    </w:lvl>
    <w:lvl w:ilvl="1" w:tplc="80BAEE96">
      <w:start w:val="1"/>
      <w:numFmt w:val="bullet"/>
      <w:lvlText w:val="o"/>
      <w:lvlJc w:val="left"/>
      <w:pPr>
        <w:ind w:left="1440" w:hanging="360"/>
      </w:pPr>
      <w:rPr>
        <w:rFonts w:ascii="Courier New" w:hAnsi="Courier New" w:hint="default"/>
      </w:rPr>
    </w:lvl>
    <w:lvl w:ilvl="2" w:tplc="B1082E84">
      <w:start w:val="1"/>
      <w:numFmt w:val="bullet"/>
      <w:lvlText w:val=""/>
      <w:lvlJc w:val="left"/>
      <w:pPr>
        <w:ind w:left="2160" w:hanging="360"/>
      </w:pPr>
      <w:rPr>
        <w:rFonts w:ascii="Wingdings" w:hAnsi="Wingdings" w:hint="default"/>
      </w:rPr>
    </w:lvl>
    <w:lvl w:ilvl="3" w:tplc="01F0BADA">
      <w:start w:val="1"/>
      <w:numFmt w:val="bullet"/>
      <w:lvlText w:val=""/>
      <w:lvlJc w:val="left"/>
      <w:pPr>
        <w:ind w:left="2880" w:hanging="360"/>
      </w:pPr>
      <w:rPr>
        <w:rFonts w:ascii="Symbol" w:hAnsi="Symbol" w:hint="default"/>
      </w:rPr>
    </w:lvl>
    <w:lvl w:ilvl="4" w:tplc="BC06C390">
      <w:start w:val="1"/>
      <w:numFmt w:val="bullet"/>
      <w:lvlText w:val="o"/>
      <w:lvlJc w:val="left"/>
      <w:pPr>
        <w:ind w:left="3600" w:hanging="360"/>
      </w:pPr>
      <w:rPr>
        <w:rFonts w:ascii="Courier New" w:hAnsi="Courier New" w:hint="default"/>
      </w:rPr>
    </w:lvl>
    <w:lvl w:ilvl="5" w:tplc="E96EAA90">
      <w:start w:val="1"/>
      <w:numFmt w:val="bullet"/>
      <w:lvlText w:val=""/>
      <w:lvlJc w:val="left"/>
      <w:pPr>
        <w:ind w:left="4320" w:hanging="360"/>
      </w:pPr>
      <w:rPr>
        <w:rFonts w:ascii="Wingdings" w:hAnsi="Wingdings" w:hint="default"/>
      </w:rPr>
    </w:lvl>
    <w:lvl w:ilvl="6" w:tplc="ED0A3850">
      <w:start w:val="1"/>
      <w:numFmt w:val="bullet"/>
      <w:lvlText w:val=""/>
      <w:lvlJc w:val="left"/>
      <w:pPr>
        <w:ind w:left="5040" w:hanging="360"/>
      </w:pPr>
      <w:rPr>
        <w:rFonts w:ascii="Symbol" w:hAnsi="Symbol" w:hint="default"/>
      </w:rPr>
    </w:lvl>
    <w:lvl w:ilvl="7" w:tplc="BB50996C">
      <w:start w:val="1"/>
      <w:numFmt w:val="bullet"/>
      <w:lvlText w:val="o"/>
      <w:lvlJc w:val="left"/>
      <w:pPr>
        <w:ind w:left="5760" w:hanging="360"/>
      </w:pPr>
      <w:rPr>
        <w:rFonts w:ascii="Courier New" w:hAnsi="Courier New" w:hint="default"/>
      </w:rPr>
    </w:lvl>
    <w:lvl w:ilvl="8" w:tplc="29F8863A">
      <w:start w:val="1"/>
      <w:numFmt w:val="bullet"/>
      <w:lvlText w:val=""/>
      <w:lvlJc w:val="left"/>
      <w:pPr>
        <w:ind w:left="6480" w:hanging="360"/>
      </w:pPr>
      <w:rPr>
        <w:rFonts w:ascii="Wingdings" w:hAnsi="Wingdings" w:hint="default"/>
      </w:rPr>
    </w:lvl>
  </w:abstractNum>
  <w:abstractNum w:abstractNumId="28" w15:restartNumberingAfterBreak="0">
    <w:nsid w:val="5C6F4613"/>
    <w:multiLevelType w:val="hybridMultilevel"/>
    <w:tmpl w:val="023AD3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7119801"/>
    <w:multiLevelType w:val="hybridMultilevel"/>
    <w:tmpl w:val="FFFFFFFF"/>
    <w:lvl w:ilvl="0" w:tplc="E982C756">
      <w:start w:val="1"/>
      <w:numFmt w:val="bullet"/>
      <w:lvlText w:val="-"/>
      <w:lvlJc w:val="left"/>
      <w:pPr>
        <w:ind w:left="720" w:hanging="360"/>
      </w:pPr>
      <w:rPr>
        <w:rFonts w:ascii="Calibri" w:hAnsi="Calibri" w:hint="default"/>
      </w:rPr>
    </w:lvl>
    <w:lvl w:ilvl="1" w:tplc="A112D6C6">
      <w:start w:val="1"/>
      <w:numFmt w:val="bullet"/>
      <w:lvlText w:val="o"/>
      <w:lvlJc w:val="left"/>
      <w:pPr>
        <w:ind w:left="1440" w:hanging="360"/>
      </w:pPr>
      <w:rPr>
        <w:rFonts w:ascii="Courier New" w:hAnsi="Courier New" w:hint="default"/>
      </w:rPr>
    </w:lvl>
    <w:lvl w:ilvl="2" w:tplc="F8BA9592">
      <w:start w:val="1"/>
      <w:numFmt w:val="bullet"/>
      <w:lvlText w:val=""/>
      <w:lvlJc w:val="left"/>
      <w:pPr>
        <w:ind w:left="2160" w:hanging="360"/>
      </w:pPr>
      <w:rPr>
        <w:rFonts w:ascii="Wingdings" w:hAnsi="Wingdings" w:hint="default"/>
      </w:rPr>
    </w:lvl>
    <w:lvl w:ilvl="3" w:tplc="88C46016">
      <w:start w:val="1"/>
      <w:numFmt w:val="bullet"/>
      <w:lvlText w:val=""/>
      <w:lvlJc w:val="left"/>
      <w:pPr>
        <w:ind w:left="2880" w:hanging="360"/>
      </w:pPr>
      <w:rPr>
        <w:rFonts w:ascii="Symbol" w:hAnsi="Symbol" w:hint="default"/>
      </w:rPr>
    </w:lvl>
    <w:lvl w:ilvl="4" w:tplc="B7F0E756">
      <w:start w:val="1"/>
      <w:numFmt w:val="bullet"/>
      <w:lvlText w:val="o"/>
      <w:lvlJc w:val="left"/>
      <w:pPr>
        <w:ind w:left="3600" w:hanging="360"/>
      </w:pPr>
      <w:rPr>
        <w:rFonts w:ascii="Courier New" w:hAnsi="Courier New" w:hint="default"/>
      </w:rPr>
    </w:lvl>
    <w:lvl w:ilvl="5" w:tplc="875EB7C4">
      <w:start w:val="1"/>
      <w:numFmt w:val="bullet"/>
      <w:lvlText w:val=""/>
      <w:lvlJc w:val="left"/>
      <w:pPr>
        <w:ind w:left="4320" w:hanging="360"/>
      </w:pPr>
      <w:rPr>
        <w:rFonts w:ascii="Wingdings" w:hAnsi="Wingdings" w:hint="default"/>
      </w:rPr>
    </w:lvl>
    <w:lvl w:ilvl="6" w:tplc="7214C334">
      <w:start w:val="1"/>
      <w:numFmt w:val="bullet"/>
      <w:lvlText w:val=""/>
      <w:lvlJc w:val="left"/>
      <w:pPr>
        <w:ind w:left="5040" w:hanging="360"/>
      </w:pPr>
      <w:rPr>
        <w:rFonts w:ascii="Symbol" w:hAnsi="Symbol" w:hint="default"/>
      </w:rPr>
    </w:lvl>
    <w:lvl w:ilvl="7" w:tplc="52C235EA">
      <w:start w:val="1"/>
      <w:numFmt w:val="bullet"/>
      <w:lvlText w:val="o"/>
      <w:lvlJc w:val="left"/>
      <w:pPr>
        <w:ind w:left="5760" w:hanging="360"/>
      </w:pPr>
      <w:rPr>
        <w:rFonts w:ascii="Courier New" w:hAnsi="Courier New" w:hint="default"/>
      </w:rPr>
    </w:lvl>
    <w:lvl w:ilvl="8" w:tplc="CD582278">
      <w:start w:val="1"/>
      <w:numFmt w:val="bullet"/>
      <w:lvlText w:val=""/>
      <w:lvlJc w:val="left"/>
      <w:pPr>
        <w:ind w:left="6480" w:hanging="360"/>
      </w:pPr>
      <w:rPr>
        <w:rFonts w:ascii="Wingdings" w:hAnsi="Wingdings" w:hint="default"/>
      </w:rPr>
    </w:lvl>
  </w:abstractNum>
  <w:abstractNum w:abstractNumId="30" w15:restartNumberingAfterBreak="0">
    <w:nsid w:val="68BC342A"/>
    <w:multiLevelType w:val="hybridMultilevel"/>
    <w:tmpl w:val="3012AC96"/>
    <w:lvl w:ilvl="0" w:tplc="AA0285CC">
      <w:start w:val="1"/>
      <w:numFmt w:val="bullet"/>
      <w:pStyle w:val="ListBullet"/>
      <w:lvlText w:val="►"/>
      <w:lvlJc w:val="left"/>
      <w:pPr>
        <w:ind w:left="720" w:hanging="360"/>
      </w:pPr>
      <w:rPr>
        <w:rFonts w:ascii="Franklin Gothic Medium Cond" w:hAnsi="Franklin Gothic Medium Cond" w:hint="default"/>
        <w:color w:val="14756E" w:themeColor="accen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B3EA9CC"/>
    <w:multiLevelType w:val="multilevel"/>
    <w:tmpl w:val="FB383D88"/>
    <w:lvl w:ilvl="0">
      <w:start w:val="1"/>
      <w:numFmt w:val="decimal"/>
      <w:lvlText w:val="%1."/>
      <w:lvlJc w:val="left"/>
      <w:pPr>
        <w:ind w:left="720" w:hanging="360"/>
      </w:pPr>
    </w:lvl>
    <w:lvl w:ilvl="1">
      <w:start w:val="5"/>
      <w:numFmt w:val="decimal"/>
      <w:lvlText w:val="%1.%2"/>
      <w:lvlJc w:val="left"/>
      <w:pPr>
        <w:ind w:left="576" w:hanging="576"/>
      </w:pPr>
    </w:lvl>
    <w:lvl w:ilvl="2">
      <w:start w:val="1"/>
      <w:numFmt w:val="decimal"/>
      <w:lvlText w:val="%1.%2.%3"/>
      <w:lvlJc w:val="left"/>
      <w:pPr>
        <w:ind w:left="720" w:hanging="72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6E0875F2"/>
    <w:multiLevelType w:val="multilevel"/>
    <w:tmpl w:val="435A5150"/>
    <w:styleLink w:val="CurrentList9"/>
    <w:lvl w:ilvl="0">
      <w:start w:val="1"/>
      <w:numFmt w:val="decimal"/>
      <w:lvlText w:val="Section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3" w15:restartNumberingAfterBreak="0">
    <w:nsid w:val="6EA3200E"/>
    <w:multiLevelType w:val="multilevel"/>
    <w:tmpl w:val="04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6F20128C"/>
    <w:multiLevelType w:val="multilevel"/>
    <w:tmpl w:val="3620F84E"/>
    <w:lvl w:ilvl="0">
      <w:start w:val="1"/>
      <w:numFmt w:val="decimal"/>
      <w:lvlText w:val="%1."/>
      <w:lvlJc w:val="left"/>
      <w:pPr>
        <w:ind w:left="720" w:hanging="360"/>
      </w:pPr>
    </w:lvl>
    <w:lvl w:ilvl="1">
      <w:start w:val="1"/>
      <w:numFmt w:val="lowerLetter"/>
      <w:lvlText w:val="%2."/>
      <w:lvlJc w:val="left"/>
      <w:pPr>
        <w:ind w:left="1440" w:hanging="360"/>
      </w:pPr>
    </w:lvl>
    <w:lvl w:ilvl="2">
      <w:start w:val="4"/>
      <w:numFmt w:val="decimal"/>
      <w:lvlText w:val="%1.%2.%3"/>
      <w:lvlJc w:val="left"/>
      <w:pPr>
        <w:ind w:left="720" w:hanging="72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5" w15:restartNumberingAfterBreak="0">
    <w:nsid w:val="71341C10"/>
    <w:multiLevelType w:val="multilevel"/>
    <w:tmpl w:val="2132CBD8"/>
    <w:styleLink w:val="CurrentList5"/>
    <w:lvl w:ilvl="0">
      <w:start w:val="1"/>
      <w:numFmt w:val="decimal"/>
      <w:lvlText w:val="Section%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6" w15:restartNumberingAfterBreak="0">
    <w:nsid w:val="7F1E0549"/>
    <w:multiLevelType w:val="multilevel"/>
    <w:tmpl w:val="21D0B50A"/>
    <w:styleLink w:val="CurrentList1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7" w15:restartNumberingAfterBreak="0">
    <w:nsid w:val="7F96C341"/>
    <w:multiLevelType w:val="multilevel"/>
    <w:tmpl w:val="F77A84DE"/>
    <w:lvl w:ilvl="0">
      <w:start w:val="1"/>
      <w:numFmt w:val="decimal"/>
      <w:lvlText w:val="%1."/>
      <w:lvlJc w:val="left"/>
      <w:pPr>
        <w:ind w:left="720" w:hanging="360"/>
      </w:pPr>
    </w:lvl>
    <w:lvl w:ilvl="1">
      <w:start w:val="1"/>
      <w:numFmt w:val="lowerLetter"/>
      <w:lvlText w:val="%2."/>
      <w:lvlJc w:val="left"/>
      <w:pPr>
        <w:ind w:left="1440" w:hanging="360"/>
      </w:pPr>
    </w:lvl>
    <w:lvl w:ilvl="2">
      <w:start w:val="2"/>
      <w:numFmt w:val="decimal"/>
      <w:lvlText w:val="%1.%2.%3"/>
      <w:lvlJc w:val="left"/>
      <w:pPr>
        <w:ind w:left="720" w:hanging="72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97409613">
    <w:abstractNumId w:val="34"/>
  </w:num>
  <w:num w:numId="2" w16cid:durableId="1231309255">
    <w:abstractNumId w:val="1"/>
  </w:num>
  <w:num w:numId="3" w16cid:durableId="600644525">
    <w:abstractNumId w:val="37"/>
  </w:num>
  <w:num w:numId="4" w16cid:durableId="718940043">
    <w:abstractNumId w:val="31"/>
  </w:num>
  <w:num w:numId="5" w16cid:durableId="1795249673">
    <w:abstractNumId w:val="14"/>
  </w:num>
  <w:num w:numId="6" w16cid:durableId="505872633">
    <w:abstractNumId w:val="17"/>
  </w:num>
  <w:num w:numId="7" w16cid:durableId="2125535828">
    <w:abstractNumId w:val="29"/>
  </w:num>
  <w:num w:numId="8" w16cid:durableId="878248164">
    <w:abstractNumId w:val="4"/>
  </w:num>
  <w:num w:numId="9" w16cid:durableId="1169976885">
    <w:abstractNumId w:val="30"/>
  </w:num>
  <w:num w:numId="10" w16cid:durableId="1556283401">
    <w:abstractNumId w:val="20"/>
  </w:num>
  <w:num w:numId="11" w16cid:durableId="738089261">
    <w:abstractNumId w:val="33"/>
  </w:num>
  <w:num w:numId="12" w16cid:durableId="1093016021">
    <w:abstractNumId w:val="9"/>
  </w:num>
  <w:num w:numId="13" w16cid:durableId="263542389">
    <w:abstractNumId w:val="5"/>
  </w:num>
  <w:num w:numId="14" w16cid:durableId="471673137">
    <w:abstractNumId w:val="21"/>
  </w:num>
  <w:num w:numId="15" w16cid:durableId="1010178641">
    <w:abstractNumId w:val="6"/>
  </w:num>
  <w:num w:numId="16" w16cid:durableId="249315637">
    <w:abstractNumId w:val="3"/>
  </w:num>
  <w:num w:numId="17" w16cid:durableId="495532857">
    <w:abstractNumId w:val="35"/>
  </w:num>
  <w:num w:numId="18" w16cid:durableId="131413844">
    <w:abstractNumId w:val="19"/>
  </w:num>
  <w:num w:numId="19" w16cid:durableId="1540896836">
    <w:abstractNumId w:val="13"/>
  </w:num>
  <w:num w:numId="20" w16cid:durableId="268591309">
    <w:abstractNumId w:val="15"/>
  </w:num>
  <w:num w:numId="21" w16cid:durableId="1464689202">
    <w:abstractNumId w:val="32"/>
  </w:num>
  <w:num w:numId="22" w16cid:durableId="1536504514">
    <w:abstractNumId w:val="25"/>
  </w:num>
  <w:num w:numId="23" w16cid:durableId="526918342">
    <w:abstractNumId w:val="18"/>
  </w:num>
  <w:num w:numId="24" w16cid:durableId="1720207940">
    <w:abstractNumId w:val="0"/>
  </w:num>
  <w:num w:numId="25" w16cid:durableId="1781142131">
    <w:abstractNumId w:val="16"/>
  </w:num>
  <w:num w:numId="26" w16cid:durableId="483551103">
    <w:abstractNumId w:val="8"/>
  </w:num>
  <w:num w:numId="27" w16cid:durableId="317274609">
    <w:abstractNumId w:val="22"/>
  </w:num>
  <w:num w:numId="28" w16cid:durableId="506020055">
    <w:abstractNumId w:val="24"/>
  </w:num>
  <w:num w:numId="29" w16cid:durableId="175387375">
    <w:abstractNumId w:val="23"/>
  </w:num>
  <w:num w:numId="30" w16cid:durableId="434904813">
    <w:abstractNumId w:val="28"/>
  </w:num>
  <w:num w:numId="31" w16cid:durableId="1840730456">
    <w:abstractNumId w:val="11"/>
  </w:num>
  <w:num w:numId="32" w16cid:durableId="1104156105">
    <w:abstractNumId w:val="36"/>
  </w:num>
  <w:num w:numId="33" w16cid:durableId="1466120914">
    <w:abstractNumId w:val="26"/>
  </w:num>
  <w:num w:numId="34" w16cid:durableId="1046832460">
    <w:abstractNumId w:val="27"/>
  </w:num>
  <w:num w:numId="35" w16cid:durableId="157965099">
    <w:abstractNumId w:val="12"/>
  </w:num>
  <w:num w:numId="36" w16cid:durableId="1747798729">
    <w:abstractNumId w:val="7"/>
  </w:num>
  <w:num w:numId="37" w16cid:durableId="954679307">
    <w:abstractNumId w:val="10"/>
  </w:num>
  <w:num w:numId="38" w16cid:durableId="341471304">
    <w:abstractNumId w:val="2"/>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5"/>
  <w:removePersonalInformation/>
  <w:removeDateAndTime/>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stylePaneSortMethod w:val="0000"/>
  <w:defaultTabStop w:val="720"/>
  <w:evenAndOddHeader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bA0NDI1MDOwMDU3NzRV0lEKTi0uzszPAykwrAUA0Aqz3ywAAAA="/>
  </w:docVars>
  <w:rsids>
    <w:rsidRoot w:val="00EB6DEE"/>
    <w:rsid w:val="000006BB"/>
    <w:rsid w:val="00001708"/>
    <w:rsid w:val="0000259D"/>
    <w:rsid w:val="00002642"/>
    <w:rsid w:val="000027C3"/>
    <w:rsid w:val="00003C37"/>
    <w:rsid w:val="00003EBE"/>
    <w:rsid w:val="00004D2B"/>
    <w:rsid w:val="00005EB1"/>
    <w:rsid w:val="000066AB"/>
    <w:rsid w:val="00006BCF"/>
    <w:rsid w:val="00006EB6"/>
    <w:rsid w:val="00006EB7"/>
    <w:rsid w:val="0000710D"/>
    <w:rsid w:val="000105E5"/>
    <w:rsid w:val="00010A43"/>
    <w:rsid w:val="00010BC1"/>
    <w:rsid w:val="000117F1"/>
    <w:rsid w:val="0001384F"/>
    <w:rsid w:val="00013CE8"/>
    <w:rsid w:val="00013F61"/>
    <w:rsid w:val="00013FBE"/>
    <w:rsid w:val="000145BB"/>
    <w:rsid w:val="0001487E"/>
    <w:rsid w:val="00014A9A"/>
    <w:rsid w:val="0001638A"/>
    <w:rsid w:val="000176E6"/>
    <w:rsid w:val="000203CD"/>
    <w:rsid w:val="000207AA"/>
    <w:rsid w:val="00021ADE"/>
    <w:rsid w:val="00023271"/>
    <w:rsid w:val="0002411E"/>
    <w:rsid w:val="0002440D"/>
    <w:rsid w:val="00024F90"/>
    <w:rsid w:val="000252D8"/>
    <w:rsid w:val="0002551F"/>
    <w:rsid w:val="000258E3"/>
    <w:rsid w:val="00025D5F"/>
    <w:rsid w:val="00025FFF"/>
    <w:rsid w:val="0002620A"/>
    <w:rsid w:val="0002623E"/>
    <w:rsid w:val="00027977"/>
    <w:rsid w:val="000301A6"/>
    <w:rsid w:val="00030664"/>
    <w:rsid w:val="00030FB2"/>
    <w:rsid w:val="0003150B"/>
    <w:rsid w:val="000318E1"/>
    <w:rsid w:val="0003195C"/>
    <w:rsid w:val="00031DC1"/>
    <w:rsid w:val="00033D0D"/>
    <w:rsid w:val="0003468C"/>
    <w:rsid w:val="00034A4D"/>
    <w:rsid w:val="00034C2D"/>
    <w:rsid w:val="00035377"/>
    <w:rsid w:val="000357DF"/>
    <w:rsid w:val="00035B61"/>
    <w:rsid w:val="00037187"/>
    <w:rsid w:val="00037345"/>
    <w:rsid w:val="000373D7"/>
    <w:rsid w:val="000378A3"/>
    <w:rsid w:val="00037C63"/>
    <w:rsid w:val="00037F6E"/>
    <w:rsid w:val="00040513"/>
    <w:rsid w:val="00041373"/>
    <w:rsid w:val="00041784"/>
    <w:rsid w:val="000418F2"/>
    <w:rsid w:val="000428BA"/>
    <w:rsid w:val="0004300C"/>
    <w:rsid w:val="00043564"/>
    <w:rsid w:val="0004369C"/>
    <w:rsid w:val="0004373E"/>
    <w:rsid w:val="0004456E"/>
    <w:rsid w:val="00044BDB"/>
    <w:rsid w:val="00045E18"/>
    <w:rsid w:val="00046801"/>
    <w:rsid w:val="0004692A"/>
    <w:rsid w:val="00046AB3"/>
    <w:rsid w:val="00047858"/>
    <w:rsid w:val="00047B2D"/>
    <w:rsid w:val="00047CE7"/>
    <w:rsid w:val="0005016A"/>
    <w:rsid w:val="0005117A"/>
    <w:rsid w:val="00051480"/>
    <w:rsid w:val="000516BB"/>
    <w:rsid w:val="000529D3"/>
    <w:rsid w:val="000529F1"/>
    <w:rsid w:val="00052BC5"/>
    <w:rsid w:val="00053344"/>
    <w:rsid w:val="00053705"/>
    <w:rsid w:val="0005379A"/>
    <w:rsid w:val="00053828"/>
    <w:rsid w:val="000542F4"/>
    <w:rsid w:val="000545C3"/>
    <w:rsid w:val="000546F3"/>
    <w:rsid w:val="00054845"/>
    <w:rsid w:val="00055D62"/>
    <w:rsid w:val="0005645A"/>
    <w:rsid w:val="00056AC6"/>
    <w:rsid w:val="0005753E"/>
    <w:rsid w:val="00057C12"/>
    <w:rsid w:val="00060706"/>
    <w:rsid w:val="00060F18"/>
    <w:rsid w:val="00060F8F"/>
    <w:rsid w:val="00061546"/>
    <w:rsid w:val="00061621"/>
    <w:rsid w:val="00062201"/>
    <w:rsid w:val="00062443"/>
    <w:rsid w:val="000624A3"/>
    <w:rsid w:val="000627FE"/>
    <w:rsid w:val="000629C2"/>
    <w:rsid w:val="0006324A"/>
    <w:rsid w:val="0006340D"/>
    <w:rsid w:val="000636F1"/>
    <w:rsid w:val="0006475A"/>
    <w:rsid w:val="0006701B"/>
    <w:rsid w:val="0006717A"/>
    <w:rsid w:val="000676CE"/>
    <w:rsid w:val="00067892"/>
    <w:rsid w:val="00067ECC"/>
    <w:rsid w:val="000709F3"/>
    <w:rsid w:val="00070EBC"/>
    <w:rsid w:val="00070FEC"/>
    <w:rsid w:val="000714C7"/>
    <w:rsid w:val="00071761"/>
    <w:rsid w:val="00071F04"/>
    <w:rsid w:val="000726BB"/>
    <w:rsid w:val="00072D5F"/>
    <w:rsid w:val="00072DE5"/>
    <w:rsid w:val="00074078"/>
    <w:rsid w:val="000744A8"/>
    <w:rsid w:val="00074887"/>
    <w:rsid w:val="000757AD"/>
    <w:rsid w:val="00075C5B"/>
    <w:rsid w:val="00076835"/>
    <w:rsid w:val="0007689F"/>
    <w:rsid w:val="0007764B"/>
    <w:rsid w:val="000807DE"/>
    <w:rsid w:val="000816F7"/>
    <w:rsid w:val="000818DE"/>
    <w:rsid w:val="00081D0F"/>
    <w:rsid w:val="000821BE"/>
    <w:rsid w:val="000836BC"/>
    <w:rsid w:val="00084F89"/>
    <w:rsid w:val="00084FF8"/>
    <w:rsid w:val="000851B5"/>
    <w:rsid w:val="000854AE"/>
    <w:rsid w:val="0008671B"/>
    <w:rsid w:val="00086E4A"/>
    <w:rsid w:val="000876FE"/>
    <w:rsid w:val="000878E1"/>
    <w:rsid w:val="00087BFB"/>
    <w:rsid w:val="00087C26"/>
    <w:rsid w:val="00087ED6"/>
    <w:rsid w:val="000915CE"/>
    <w:rsid w:val="00091B2A"/>
    <w:rsid w:val="00091C5E"/>
    <w:rsid w:val="0009254C"/>
    <w:rsid w:val="0009274B"/>
    <w:rsid w:val="00093A76"/>
    <w:rsid w:val="00094173"/>
    <w:rsid w:val="00094644"/>
    <w:rsid w:val="00095B5B"/>
    <w:rsid w:val="00096811"/>
    <w:rsid w:val="00096C3B"/>
    <w:rsid w:val="00096D8F"/>
    <w:rsid w:val="00097DAD"/>
    <w:rsid w:val="00097FE4"/>
    <w:rsid w:val="000A1098"/>
    <w:rsid w:val="000A17DF"/>
    <w:rsid w:val="000A1B63"/>
    <w:rsid w:val="000A2B1B"/>
    <w:rsid w:val="000A3548"/>
    <w:rsid w:val="000A371D"/>
    <w:rsid w:val="000A3B62"/>
    <w:rsid w:val="000A3D44"/>
    <w:rsid w:val="000A404B"/>
    <w:rsid w:val="000A4BF0"/>
    <w:rsid w:val="000A4EE5"/>
    <w:rsid w:val="000A4FC9"/>
    <w:rsid w:val="000A56B2"/>
    <w:rsid w:val="000A623A"/>
    <w:rsid w:val="000A625A"/>
    <w:rsid w:val="000A669B"/>
    <w:rsid w:val="000A7329"/>
    <w:rsid w:val="000B0B45"/>
    <w:rsid w:val="000B0EC4"/>
    <w:rsid w:val="000B1696"/>
    <w:rsid w:val="000B1DD8"/>
    <w:rsid w:val="000B2162"/>
    <w:rsid w:val="000B24B5"/>
    <w:rsid w:val="000B2CD2"/>
    <w:rsid w:val="000B2D00"/>
    <w:rsid w:val="000B2F5E"/>
    <w:rsid w:val="000B3043"/>
    <w:rsid w:val="000B3301"/>
    <w:rsid w:val="000B3B89"/>
    <w:rsid w:val="000B3CE2"/>
    <w:rsid w:val="000B3DAC"/>
    <w:rsid w:val="000B3E9D"/>
    <w:rsid w:val="000B451E"/>
    <w:rsid w:val="000B4575"/>
    <w:rsid w:val="000B4F5C"/>
    <w:rsid w:val="000B504C"/>
    <w:rsid w:val="000B534E"/>
    <w:rsid w:val="000B5AC0"/>
    <w:rsid w:val="000B5E35"/>
    <w:rsid w:val="000B68D2"/>
    <w:rsid w:val="000B6928"/>
    <w:rsid w:val="000B6A5C"/>
    <w:rsid w:val="000B71BD"/>
    <w:rsid w:val="000C0603"/>
    <w:rsid w:val="000C0E82"/>
    <w:rsid w:val="000C1F29"/>
    <w:rsid w:val="000C216F"/>
    <w:rsid w:val="000C3998"/>
    <w:rsid w:val="000C47CA"/>
    <w:rsid w:val="000C5357"/>
    <w:rsid w:val="000C5FBA"/>
    <w:rsid w:val="000C7A91"/>
    <w:rsid w:val="000C7C1E"/>
    <w:rsid w:val="000D16AF"/>
    <w:rsid w:val="000D1E1F"/>
    <w:rsid w:val="000D2D2D"/>
    <w:rsid w:val="000D3B39"/>
    <w:rsid w:val="000D3C69"/>
    <w:rsid w:val="000D47E8"/>
    <w:rsid w:val="000D5B43"/>
    <w:rsid w:val="000D65CB"/>
    <w:rsid w:val="000E12AD"/>
    <w:rsid w:val="000E20A7"/>
    <w:rsid w:val="000E2606"/>
    <w:rsid w:val="000E29C5"/>
    <w:rsid w:val="000E3FA8"/>
    <w:rsid w:val="000E428C"/>
    <w:rsid w:val="000E474B"/>
    <w:rsid w:val="000E571C"/>
    <w:rsid w:val="000E5880"/>
    <w:rsid w:val="000E65B4"/>
    <w:rsid w:val="000E66EC"/>
    <w:rsid w:val="000E67A5"/>
    <w:rsid w:val="000F090E"/>
    <w:rsid w:val="000F2E4E"/>
    <w:rsid w:val="000F323E"/>
    <w:rsid w:val="000F3438"/>
    <w:rsid w:val="000F3E64"/>
    <w:rsid w:val="000F5855"/>
    <w:rsid w:val="000F6712"/>
    <w:rsid w:val="000F722B"/>
    <w:rsid w:val="000F7524"/>
    <w:rsid w:val="000F78A9"/>
    <w:rsid w:val="000F78B9"/>
    <w:rsid w:val="000F7CE4"/>
    <w:rsid w:val="0010017C"/>
    <w:rsid w:val="00100B6F"/>
    <w:rsid w:val="001022B9"/>
    <w:rsid w:val="0010267F"/>
    <w:rsid w:val="00102D05"/>
    <w:rsid w:val="00103CDF"/>
    <w:rsid w:val="00104BEA"/>
    <w:rsid w:val="0010513F"/>
    <w:rsid w:val="00105297"/>
    <w:rsid w:val="0010614C"/>
    <w:rsid w:val="001061AA"/>
    <w:rsid w:val="00106785"/>
    <w:rsid w:val="00106C83"/>
    <w:rsid w:val="001108C8"/>
    <w:rsid w:val="00110F8A"/>
    <w:rsid w:val="00111068"/>
    <w:rsid w:val="00111404"/>
    <w:rsid w:val="00112E70"/>
    <w:rsid w:val="001155AE"/>
    <w:rsid w:val="00115C22"/>
    <w:rsid w:val="00115FDA"/>
    <w:rsid w:val="00117516"/>
    <w:rsid w:val="00117B76"/>
    <w:rsid w:val="00120165"/>
    <w:rsid w:val="00121D34"/>
    <w:rsid w:val="00122253"/>
    <w:rsid w:val="00122550"/>
    <w:rsid w:val="00122724"/>
    <w:rsid w:val="001229AD"/>
    <w:rsid w:val="00123380"/>
    <w:rsid w:val="00123587"/>
    <w:rsid w:val="001237B0"/>
    <w:rsid w:val="001244F2"/>
    <w:rsid w:val="00124C36"/>
    <w:rsid w:val="00124F87"/>
    <w:rsid w:val="001257D9"/>
    <w:rsid w:val="00130079"/>
    <w:rsid w:val="001301EB"/>
    <w:rsid w:val="001318F3"/>
    <w:rsid w:val="00132BE6"/>
    <w:rsid w:val="00132D5E"/>
    <w:rsid w:val="00133576"/>
    <w:rsid w:val="00133B22"/>
    <w:rsid w:val="00133C8D"/>
    <w:rsid w:val="00134524"/>
    <w:rsid w:val="00134F38"/>
    <w:rsid w:val="001351A6"/>
    <w:rsid w:val="001356D4"/>
    <w:rsid w:val="00135B86"/>
    <w:rsid w:val="00135C17"/>
    <w:rsid w:val="001361BC"/>
    <w:rsid w:val="001361CC"/>
    <w:rsid w:val="00137191"/>
    <w:rsid w:val="00137818"/>
    <w:rsid w:val="00137C6A"/>
    <w:rsid w:val="001401F6"/>
    <w:rsid w:val="00140650"/>
    <w:rsid w:val="00140CA1"/>
    <w:rsid w:val="0014109F"/>
    <w:rsid w:val="001411A0"/>
    <w:rsid w:val="00141EA6"/>
    <w:rsid w:val="00141EFE"/>
    <w:rsid w:val="00142565"/>
    <w:rsid w:val="00143091"/>
    <w:rsid w:val="0014346D"/>
    <w:rsid w:val="00143E3F"/>
    <w:rsid w:val="001449F2"/>
    <w:rsid w:val="001452AD"/>
    <w:rsid w:val="0014545C"/>
    <w:rsid w:val="00145BC5"/>
    <w:rsid w:val="00146F4B"/>
    <w:rsid w:val="00147187"/>
    <w:rsid w:val="00147982"/>
    <w:rsid w:val="001479A3"/>
    <w:rsid w:val="00147E32"/>
    <w:rsid w:val="0015096B"/>
    <w:rsid w:val="00150D56"/>
    <w:rsid w:val="00151532"/>
    <w:rsid w:val="00152D5B"/>
    <w:rsid w:val="00155634"/>
    <w:rsid w:val="00156A3F"/>
    <w:rsid w:val="0016019C"/>
    <w:rsid w:val="001603FD"/>
    <w:rsid w:val="001629AE"/>
    <w:rsid w:val="00162B35"/>
    <w:rsid w:val="00163123"/>
    <w:rsid w:val="0016395D"/>
    <w:rsid w:val="001650B4"/>
    <w:rsid w:val="001657CD"/>
    <w:rsid w:val="0016612F"/>
    <w:rsid w:val="00167E72"/>
    <w:rsid w:val="00170A40"/>
    <w:rsid w:val="00170EAD"/>
    <w:rsid w:val="00171000"/>
    <w:rsid w:val="00171923"/>
    <w:rsid w:val="00171EB0"/>
    <w:rsid w:val="00172189"/>
    <w:rsid w:val="00172408"/>
    <w:rsid w:val="00172460"/>
    <w:rsid w:val="001728E8"/>
    <w:rsid w:val="00172DF9"/>
    <w:rsid w:val="00172F0E"/>
    <w:rsid w:val="001736DD"/>
    <w:rsid w:val="00173B56"/>
    <w:rsid w:val="00173ED6"/>
    <w:rsid w:val="001744F4"/>
    <w:rsid w:val="00174820"/>
    <w:rsid w:val="00175D94"/>
    <w:rsid w:val="00177324"/>
    <w:rsid w:val="001778C3"/>
    <w:rsid w:val="001808BE"/>
    <w:rsid w:val="00182127"/>
    <w:rsid w:val="001826B3"/>
    <w:rsid w:val="001837DA"/>
    <w:rsid w:val="00183BFB"/>
    <w:rsid w:val="00184D02"/>
    <w:rsid w:val="0018572C"/>
    <w:rsid w:val="00185BFB"/>
    <w:rsid w:val="001868C1"/>
    <w:rsid w:val="001871EB"/>
    <w:rsid w:val="00187F2E"/>
    <w:rsid w:val="0018D2CD"/>
    <w:rsid w:val="0018FCCE"/>
    <w:rsid w:val="0019008E"/>
    <w:rsid w:val="001901DD"/>
    <w:rsid w:val="0019046D"/>
    <w:rsid w:val="001907DB"/>
    <w:rsid w:val="00192228"/>
    <w:rsid w:val="00192522"/>
    <w:rsid w:val="0019252B"/>
    <w:rsid w:val="001926EF"/>
    <w:rsid w:val="00193376"/>
    <w:rsid w:val="00193F17"/>
    <w:rsid w:val="00194DA3"/>
    <w:rsid w:val="00195891"/>
    <w:rsid w:val="00196083"/>
    <w:rsid w:val="001966CE"/>
    <w:rsid w:val="00196CD0"/>
    <w:rsid w:val="00197414"/>
    <w:rsid w:val="0019765B"/>
    <w:rsid w:val="00197A08"/>
    <w:rsid w:val="001A04F5"/>
    <w:rsid w:val="001A1919"/>
    <w:rsid w:val="001A31A4"/>
    <w:rsid w:val="001A355D"/>
    <w:rsid w:val="001A3A86"/>
    <w:rsid w:val="001A3D5A"/>
    <w:rsid w:val="001A589E"/>
    <w:rsid w:val="001A5E90"/>
    <w:rsid w:val="001A66AB"/>
    <w:rsid w:val="001A66D9"/>
    <w:rsid w:val="001A70FA"/>
    <w:rsid w:val="001B114C"/>
    <w:rsid w:val="001B175F"/>
    <w:rsid w:val="001B1B02"/>
    <w:rsid w:val="001B1D59"/>
    <w:rsid w:val="001B20D2"/>
    <w:rsid w:val="001B21AE"/>
    <w:rsid w:val="001B3140"/>
    <w:rsid w:val="001B3360"/>
    <w:rsid w:val="001B355F"/>
    <w:rsid w:val="001B43BB"/>
    <w:rsid w:val="001B47B6"/>
    <w:rsid w:val="001B53F1"/>
    <w:rsid w:val="001B57C5"/>
    <w:rsid w:val="001B5A87"/>
    <w:rsid w:val="001B7234"/>
    <w:rsid w:val="001B7F76"/>
    <w:rsid w:val="001C0507"/>
    <w:rsid w:val="001C050C"/>
    <w:rsid w:val="001C0606"/>
    <w:rsid w:val="001C0BC5"/>
    <w:rsid w:val="001C0BE1"/>
    <w:rsid w:val="001C12D6"/>
    <w:rsid w:val="001C3417"/>
    <w:rsid w:val="001C37C3"/>
    <w:rsid w:val="001C39DB"/>
    <w:rsid w:val="001C4258"/>
    <w:rsid w:val="001C4C74"/>
    <w:rsid w:val="001C6CE5"/>
    <w:rsid w:val="001C765E"/>
    <w:rsid w:val="001D0736"/>
    <w:rsid w:val="001D143E"/>
    <w:rsid w:val="001D3448"/>
    <w:rsid w:val="001D3F57"/>
    <w:rsid w:val="001D4346"/>
    <w:rsid w:val="001D56C9"/>
    <w:rsid w:val="001D5F62"/>
    <w:rsid w:val="001D672A"/>
    <w:rsid w:val="001D70F7"/>
    <w:rsid w:val="001D74BD"/>
    <w:rsid w:val="001D7949"/>
    <w:rsid w:val="001E0119"/>
    <w:rsid w:val="001E153E"/>
    <w:rsid w:val="001E2618"/>
    <w:rsid w:val="001E2B2A"/>
    <w:rsid w:val="001E2C01"/>
    <w:rsid w:val="001E5C7F"/>
    <w:rsid w:val="001E5FAF"/>
    <w:rsid w:val="001E6B7C"/>
    <w:rsid w:val="001F0154"/>
    <w:rsid w:val="001F0405"/>
    <w:rsid w:val="001F0634"/>
    <w:rsid w:val="001F1D77"/>
    <w:rsid w:val="001F2467"/>
    <w:rsid w:val="001F2537"/>
    <w:rsid w:val="001F3083"/>
    <w:rsid w:val="001F308B"/>
    <w:rsid w:val="001F31D8"/>
    <w:rsid w:val="001F4950"/>
    <w:rsid w:val="001F52EC"/>
    <w:rsid w:val="001F5B8C"/>
    <w:rsid w:val="001F5C05"/>
    <w:rsid w:val="001F5E7F"/>
    <w:rsid w:val="001F6853"/>
    <w:rsid w:val="001F7187"/>
    <w:rsid w:val="001F7313"/>
    <w:rsid w:val="001F7BC5"/>
    <w:rsid w:val="0020078F"/>
    <w:rsid w:val="00201C16"/>
    <w:rsid w:val="00201FF5"/>
    <w:rsid w:val="00204763"/>
    <w:rsid w:val="00204CC6"/>
    <w:rsid w:val="002055CF"/>
    <w:rsid w:val="00205A28"/>
    <w:rsid w:val="002061ED"/>
    <w:rsid w:val="00206FBF"/>
    <w:rsid w:val="0020795A"/>
    <w:rsid w:val="00207C4E"/>
    <w:rsid w:val="00207F7B"/>
    <w:rsid w:val="002100CE"/>
    <w:rsid w:val="0021088A"/>
    <w:rsid w:val="0021146F"/>
    <w:rsid w:val="0021294D"/>
    <w:rsid w:val="00212C31"/>
    <w:rsid w:val="00212F41"/>
    <w:rsid w:val="0021311F"/>
    <w:rsid w:val="002141CE"/>
    <w:rsid w:val="002141E2"/>
    <w:rsid w:val="00215833"/>
    <w:rsid w:val="002161D3"/>
    <w:rsid w:val="002171E6"/>
    <w:rsid w:val="002177A4"/>
    <w:rsid w:val="00220B9B"/>
    <w:rsid w:val="002222EC"/>
    <w:rsid w:val="002227F1"/>
    <w:rsid w:val="00222BA1"/>
    <w:rsid w:val="00223870"/>
    <w:rsid w:val="00223A99"/>
    <w:rsid w:val="002243BD"/>
    <w:rsid w:val="00224BBE"/>
    <w:rsid w:val="00224D1E"/>
    <w:rsid w:val="00225315"/>
    <w:rsid w:val="00225EEC"/>
    <w:rsid w:val="00226204"/>
    <w:rsid w:val="002272B7"/>
    <w:rsid w:val="002309F3"/>
    <w:rsid w:val="00230A04"/>
    <w:rsid w:val="00231191"/>
    <w:rsid w:val="00232E9E"/>
    <w:rsid w:val="00232FAA"/>
    <w:rsid w:val="00233C99"/>
    <w:rsid w:val="00234177"/>
    <w:rsid w:val="002351C1"/>
    <w:rsid w:val="00235B1E"/>
    <w:rsid w:val="00236424"/>
    <w:rsid w:val="00236662"/>
    <w:rsid w:val="0023713E"/>
    <w:rsid w:val="002373CE"/>
    <w:rsid w:val="00237B26"/>
    <w:rsid w:val="00237C22"/>
    <w:rsid w:val="00237EA6"/>
    <w:rsid w:val="002407BE"/>
    <w:rsid w:val="00240F3C"/>
    <w:rsid w:val="0024101C"/>
    <w:rsid w:val="0024326E"/>
    <w:rsid w:val="00243AE9"/>
    <w:rsid w:val="00243DD0"/>
    <w:rsid w:val="00244441"/>
    <w:rsid w:val="00245DF0"/>
    <w:rsid w:val="00246716"/>
    <w:rsid w:val="0024694B"/>
    <w:rsid w:val="0024785D"/>
    <w:rsid w:val="00251B5D"/>
    <w:rsid w:val="00251E5A"/>
    <w:rsid w:val="002522A1"/>
    <w:rsid w:val="00252732"/>
    <w:rsid w:val="00252C3A"/>
    <w:rsid w:val="00253F7D"/>
    <w:rsid w:val="00254D2C"/>
    <w:rsid w:val="0025546A"/>
    <w:rsid w:val="002559FE"/>
    <w:rsid w:val="00255F13"/>
    <w:rsid w:val="00256A39"/>
    <w:rsid w:val="0025746D"/>
    <w:rsid w:val="0025777D"/>
    <w:rsid w:val="002608E4"/>
    <w:rsid w:val="0026096B"/>
    <w:rsid w:val="00261179"/>
    <w:rsid w:val="00261FCA"/>
    <w:rsid w:val="002644EB"/>
    <w:rsid w:val="00264BE5"/>
    <w:rsid w:val="002658EA"/>
    <w:rsid w:val="0026637F"/>
    <w:rsid w:val="002669F8"/>
    <w:rsid w:val="00266CA8"/>
    <w:rsid w:val="002675AC"/>
    <w:rsid w:val="00267621"/>
    <w:rsid w:val="00270B38"/>
    <w:rsid w:val="00272201"/>
    <w:rsid w:val="00272486"/>
    <w:rsid w:val="0027257C"/>
    <w:rsid w:val="002725B2"/>
    <w:rsid w:val="002731E5"/>
    <w:rsid w:val="00273BA4"/>
    <w:rsid w:val="00273BBF"/>
    <w:rsid w:val="00273D06"/>
    <w:rsid w:val="002744CC"/>
    <w:rsid w:val="00275605"/>
    <w:rsid w:val="002758E6"/>
    <w:rsid w:val="00275F07"/>
    <w:rsid w:val="00275F5C"/>
    <w:rsid w:val="0027605B"/>
    <w:rsid w:val="00276413"/>
    <w:rsid w:val="00276B7A"/>
    <w:rsid w:val="00277F48"/>
    <w:rsid w:val="00277FF8"/>
    <w:rsid w:val="00280335"/>
    <w:rsid w:val="002803ED"/>
    <w:rsid w:val="00281283"/>
    <w:rsid w:val="00281DC5"/>
    <w:rsid w:val="0028265E"/>
    <w:rsid w:val="002828BD"/>
    <w:rsid w:val="0028355B"/>
    <w:rsid w:val="0028383C"/>
    <w:rsid w:val="00283E8B"/>
    <w:rsid w:val="00284389"/>
    <w:rsid w:val="00284433"/>
    <w:rsid w:val="00284CEF"/>
    <w:rsid w:val="0028576D"/>
    <w:rsid w:val="00285ACD"/>
    <w:rsid w:val="00285FBF"/>
    <w:rsid w:val="002863EA"/>
    <w:rsid w:val="002864FF"/>
    <w:rsid w:val="00286CBE"/>
    <w:rsid w:val="00287449"/>
    <w:rsid w:val="00287E39"/>
    <w:rsid w:val="0029177E"/>
    <w:rsid w:val="00292072"/>
    <w:rsid w:val="00292A9B"/>
    <w:rsid w:val="00292C9D"/>
    <w:rsid w:val="00293438"/>
    <w:rsid w:val="00293448"/>
    <w:rsid w:val="00295384"/>
    <w:rsid w:val="00295D41"/>
    <w:rsid w:val="00295EDB"/>
    <w:rsid w:val="00296FC6"/>
    <w:rsid w:val="00297EC4"/>
    <w:rsid w:val="002A05B0"/>
    <w:rsid w:val="002A0661"/>
    <w:rsid w:val="002A08E7"/>
    <w:rsid w:val="002A0978"/>
    <w:rsid w:val="002A216F"/>
    <w:rsid w:val="002A3C07"/>
    <w:rsid w:val="002A45C4"/>
    <w:rsid w:val="002A4639"/>
    <w:rsid w:val="002A4FB7"/>
    <w:rsid w:val="002A53CA"/>
    <w:rsid w:val="002A60F1"/>
    <w:rsid w:val="002A6BB4"/>
    <w:rsid w:val="002A6E69"/>
    <w:rsid w:val="002A732B"/>
    <w:rsid w:val="002A765A"/>
    <w:rsid w:val="002A77A9"/>
    <w:rsid w:val="002A7972"/>
    <w:rsid w:val="002A7DEC"/>
    <w:rsid w:val="002A7EE4"/>
    <w:rsid w:val="002B054D"/>
    <w:rsid w:val="002B0578"/>
    <w:rsid w:val="002B103A"/>
    <w:rsid w:val="002B10F1"/>
    <w:rsid w:val="002B1595"/>
    <w:rsid w:val="002B2AA1"/>
    <w:rsid w:val="002B3B2B"/>
    <w:rsid w:val="002B4171"/>
    <w:rsid w:val="002B4327"/>
    <w:rsid w:val="002B4439"/>
    <w:rsid w:val="002B4DD7"/>
    <w:rsid w:val="002B4E4D"/>
    <w:rsid w:val="002B57F6"/>
    <w:rsid w:val="002B5FA6"/>
    <w:rsid w:val="002B60B0"/>
    <w:rsid w:val="002B6824"/>
    <w:rsid w:val="002B7098"/>
    <w:rsid w:val="002C113F"/>
    <w:rsid w:val="002C1F62"/>
    <w:rsid w:val="002C25BA"/>
    <w:rsid w:val="002C2803"/>
    <w:rsid w:val="002C28A7"/>
    <w:rsid w:val="002C2C30"/>
    <w:rsid w:val="002C311B"/>
    <w:rsid w:val="002C34B8"/>
    <w:rsid w:val="002C4374"/>
    <w:rsid w:val="002C453C"/>
    <w:rsid w:val="002C4776"/>
    <w:rsid w:val="002C4A20"/>
    <w:rsid w:val="002C533F"/>
    <w:rsid w:val="002C6757"/>
    <w:rsid w:val="002C6DB1"/>
    <w:rsid w:val="002C73F5"/>
    <w:rsid w:val="002C7C59"/>
    <w:rsid w:val="002D00F8"/>
    <w:rsid w:val="002D07D8"/>
    <w:rsid w:val="002D0C85"/>
    <w:rsid w:val="002D142F"/>
    <w:rsid w:val="002D169F"/>
    <w:rsid w:val="002D1D94"/>
    <w:rsid w:val="002D23BB"/>
    <w:rsid w:val="002D2632"/>
    <w:rsid w:val="002D26F5"/>
    <w:rsid w:val="002D27F0"/>
    <w:rsid w:val="002D35A0"/>
    <w:rsid w:val="002D3782"/>
    <w:rsid w:val="002D3B37"/>
    <w:rsid w:val="002D3B40"/>
    <w:rsid w:val="002D480A"/>
    <w:rsid w:val="002D6373"/>
    <w:rsid w:val="002D7151"/>
    <w:rsid w:val="002D775D"/>
    <w:rsid w:val="002D7BB0"/>
    <w:rsid w:val="002E0558"/>
    <w:rsid w:val="002E0CA7"/>
    <w:rsid w:val="002E136A"/>
    <w:rsid w:val="002E17B6"/>
    <w:rsid w:val="002E2375"/>
    <w:rsid w:val="002E26D2"/>
    <w:rsid w:val="002E3410"/>
    <w:rsid w:val="002E3791"/>
    <w:rsid w:val="002E3E25"/>
    <w:rsid w:val="002E40DC"/>
    <w:rsid w:val="002E6728"/>
    <w:rsid w:val="002E6932"/>
    <w:rsid w:val="002E6B10"/>
    <w:rsid w:val="002E700F"/>
    <w:rsid w:val="002E720D"/>
    <w:rsid w:val="002E73D5"/>
    <w:rsid w:val="002E7F45"/>
    <w:rsid w:val="002E8D00"/>
    <w:rsid w:val="002F157A"/>
    <w:rsid w:val="002F1B62"/>
    <w:rsid w:val="002F372E"/>
    <w:rsid w:val="002F3804"/>
    <w:rsid w:val="002F4260"/>
    <w:rsid w:val="002F4DCF"/>
    <w:rsid w:val="002F517F"/>
    <w:rsid w:val="002F5851"/>
    <w:rsid w:val="002F7881"/>
    <w:rsid w:val="002F7D9C"/>
    <w:rsid w:val="003019BC"/>
    <w:rsid w:val="00302A2D"/>
    <w:rsid w:val="00303C62"/>
    <w:rsid w:val="00303FBD"/>
    <w:rsid w:val="0030485C"/>
    <w:rsid w:val="00304921"/>
    <w:rsid w:val="00305392"/>
    <w:rsid w:val="003056CC"/>
    <w:rsid w:val="00306FAD"/>
    <w:rsid w:val="00307C52"/>
    <w:rsid w:val="00307E9D"/>
    <w:rsid w:val="00310C8A"/>
    <w:rsid w:val="003129F0"/>
    <w:rsid w:val="00312DA9"/>
    <w:rsid w:val="00313D4B"/>
    <w:rsid w:val="003149AA"/>
    <w:rsid w:val="00314EE8"/>
    <w:rsid w:val="003152CB"/>
    <w:rsid w:val="003153FE"/>
    <w:rsid w:val="00316176"/>
    <w:rsid w:val="003172E6"/>
    <w:rsid w:val="00320BC7"/>
    <w:rsid w:val="00320C0D"/>
    <w:rsid w:val="00320D45"/>
    <w:rsid w:val="0032122F"/>
    <w:rsid w:val="00322216"/>
    <w:rsid w:val="00322F7E"/>
    <w:rsid w:val="00323499"/>
    <w:rsid w:val="00323F97"/>
    <w:rsid w:val="003245A5"/>
    <w:rsid w:val="0032513C"/>
    <w:rsid w:val="003268C8"/>
    <w:rsid w:val="00326C1C"/>
    <w:rsid w:val="00327357"/>
    <w:rsid w:val="003276BF"/>
    <w:rsid w:val="00327A7B"/>
    <w:rsid w:val="00327BB6"/>
    <w:rsid w:val="00330C09"/>
    <w:rsid w:val="00331285"/>
    <w:rsid w:val="0033160C"/>
    <w:rsid w:val="00331831"/>
    <w:rsid w:val="00332026"/>
    <w:rsid w:val="00332AAF"/>
    <w:rsid w:val="00332B63"/>
    <w:rsid w:val="00332DCA"/>
    <w:rsid w:val="00332E4C"/>
    <w:rsid w:val="00332EFE"/>
    <w:rsid w:val="00332F01"/>
    <w:rsid w:val="00333A21"/>
    <w:rsid w:val="00333AAD"/>
    <w:rsid w:val="00333F79"/>
    <w:rsid w:val="003343BC"/>
    <w:rsid w:val="0033528A"/>
    <w:rsid w:val="00335305"/>
    <w:rsid w:val="00335591"/>
    <w:rsid w:val="003374F5"/>
    <w:rsid w:val="0033767E"/>
    <w:rsid w:val="00340AD7"/>
    <w:rsid w:val="00342F90"/>
    <w:rsid w:val="00343077"/>
    <w:rsid w:val="003430A2"/>
    <w:rsid w:val="00343758"/>
    <w:rsid w:val="00344493"/>
    <w:rsid w:val="00344667"/>
    <w:rsid w:val="00345B58"/>
    <w:rsid w:val="00346753"/>
    <w:rsid w:val="00346D4F"/>
    <w:rsid w:val="00346E8A"/>
    <w:rsid w:val="00346FEB"/>
    <w:rsid w:val="0034789F"/>
    <w:rsid w:val="00347B45"/>
    <w:rsid w:val="00347D12"/>
    <w:rsid w:val="00347EB9"/>
    <w:rsid w:val="00350A3A"/>
    <w:rsid w:val="00350A56"/>
    <w:rsid w:val="003516CF"/>
    <w:rsid w:val="00351711"/>
    <w:rsid w:val="00352139"/>
    <w:rsid w:val="0035270C"/>
    <w:rsid w:val="00353D36"/>
    <w:rsid w:val="00354500"/>
    <w:rsid w:val="00354972"/>
    <w:rsid w:val="003549E6"/>
    <w:rsid w:val="00354A37"/>
    <w:rsid w:val="00355F76"/>
    <w:rsid w:val="00356539"/>
    <w:rsid w:val="003573FC"/>
    <w:rsid w:val="003579BD"/>
    <w:rsid w:val="00360DBC"/>
    <w:rsid w:val="0036165D"/>
    <w:rsid w:val="0036332D"/>
    <w:rsid w:val="00363552"/>
    <w:rsid w:val="003637E5"/>
    <w:rsid w:val="00363EA3"/>
    <w:rsid w:val="0036444B"/>
    <w:rsid w:val="00364EF0"/>
    <w:rsid w:val="00365871"/>
    <w:rsid w:val="00365DE4"/>
    <w:rsid w:val="0036613D"/>
    <w:rsid w:val="00366613"/>
    <w:rsid w:val="00366A32"/>
    <w:rsid w:val="00367668"/>
    <w:rsid w:val="00367CB3"/>
    <w:rsid w:val="0037000E"/>
    <w:rsid w:val="003710A2"/>
    <w:rsid w:val="003714D5"/>
    <w:rsid w:val="003716F8"/>
    <w:rsid w:val="00371A22"/>
    <w:rsid w:val="00371A4A"/>
    <w:rsid w:val="00371AA8"/>
    <w:rsid w:val="00371EE3"/>
    <w:rsid w:val="003738AD"/>
    <w:rsid w:val="00373F2B"/>
    <w:rsid w:val="00373F6B"/>
    <w:rsid w:val="00374AB1"/>
    <w:rsid w:val="00374F6C"/>
    <w:rsid w:val="003751E5"/>
    <w:rsid w:val="00375664"/>
    <w:rsid w:val="00376D80"/>
    <w:rsid w:val="003804E4"/>
    <w:rsid w:val="00381010"/>
    <w:rsid w:val="00381513"/>
    <w:rsid w:val="00382647"/>
    <w:rsid w:val="00382991"/>
    <w:rsid w:val="00383473"/>
    <w:rsid w:val="00384609"/>
    <w:rsid w:val="003849F6"/>
    <w:rsid w:val="003851C8"/>
    <w:rsid w:val="00386DA1"/>
    <w:rsid w:val="00386ED8"/>
    <w:rsid w:val="00387378"/>
    <w:rsid w:val="0038D468"/>
    <w:rsid w:val="00390E8B"/>
    <w:rsid w:val="00391295"/>
    <w:rsid w:val="0039145F"/>
    <w:rsid w:val="00391534"/>
    <w:rsid w:val="003915AF"/>
    <w:rsid w:val="00391984"/>
    <w:rsid w:val="00391FDD"/>
    <w:rsid w:val="003920F9"/>
    <w:rsid w:val="00392811"/>
    <w:rsid w:val="0039309D"/>
    <w:rsid w:val="0039321E"/>
    <w:rsid w:val="00393CBE"/>
    <w:rsid w:val="003941CE"/>
    <w:rsid w:val="00394438"/>
    <w:rsid w:val="0039484A"/>
    <w:rsid w:val="003949E9"/>
    <w:rsid w:val="0039548B"/>
    <w:rsid w:val="003954D8"/>
    <w:rsid w:val="00396BB9"/>
    <w:rsid w:val="003974AD"/>
    <w:rsid w:val="003A016A"/>
    <w:rsid w:val="003A08A4"/>
    <w:rsid w:val="003A10E5"/>
    <w:rsid w:val="003A17C3"/>
    <w:rsid w:val="003A1923"/>
    <w:rsid w:val="003A1EC0"/>
    <w:rsid w:val="003A2148"/>
    <w:rsid w:val="003A290D"/>
    <w:rsid w:val="003A3149"/>
    <w:rsid w:val="003A3250"/>
    <w:rsid w:val="003A3803"/>
    <w:rsid w:val="003A436A"/>
    <w:rsid w:val="003A4592"/>
    <w:rsid w:val="003A45D6"/>
    <w:rsid w:val="003A47E9"/>
    <w:rsid w:val="003A4BDD"/>
    <w:rsid w:val="003A5710"/>
    <w:rsid w:val="003A5953"/>
    <w:rsid w:val="003A63FF"/>
    <w:rsid w:val="003A6AB4"/>
    <w:rsid w:val="003A7537"/>
    <w:rsid w:val="003A7B14"/>
    <w:rsid w:val="003A7C2D"/>
    <w:rsid w:val="003B0062"/>
    <w:rsid w:val="003B06C8"/>
    <w:rsid w:val="003B06FE"/>
    <w:rsid w:val="003B266C"/>
    <w:rsid w:val="003B3180"/>
    <w:rsid w:val="003B33EF"/>
    <w:rsid w:val="003B33FB"/>
    <w:rsid w:val="003B35B1"/>
    <w:rsid w:val="003B3664"/>
    <w:rsid w:val="003B3D92"/>
    <w:rsid w:val="003B3DB4"/>
    <w:rsid w:val="003B3EA7"/>
    <w:rsid w:val="003B4734"/>
    <w:rsid w:val="003B478D"/>
    <w:rsid w:val="003B489C"/>
    <w:rsid w:val="003B49A5"/>
    <w:rsid w:val="003B4B70"/>
    <w:rsid w:val="003B5204"/>
    <w:rsid w:val="003B5359"/>
    <w:rsid w:val="003B5DBB"/>
    <w:rsid w:val="003B5F31"/>
    <w:rsid w:val="003B6B2D"/>
    <w:rsid w:val="003B739B"/>
    <w:rsid w:val="003C0CA7"/>
    <w:rsid w:val="003C1595"/>
    <w:rsid w:val="003C1BA3"/>
    <w:rsid w:val="003C29E9"/>
    <w:rsid w:val="003C2F6B"/>
    <w:rsid w:val="003C3365"/>
    <w:rsid w:val="003C3964"/>
    <w:rsid w:val="003C45F8"/>
    <w:rsid w:val="003C492B"/>
    <w:rsid w:val="003C4BF9"/>
    <w:rsid w:val="003C5088"/>
    <w:rsid w:val="003C606C"/>
    <w:rsid w:val="003C63B6"/>
    <w:rsid w:val="003C65F3"/>
    <w:rsid w:val="003C67C3"/>
    <w:rsid w:val="003C6C4D"/>
    <w:rsid w:val="003D00F6"/>
    <w:rsid w:val="003D0148"/>
    <w:rsid w:val="003D01B9"/>
    <w:rsid w:val="003D0860"/>
    <w:rsid w:val="003D0B4D"/>
    <w:rsid w:val="003D2628"/>
    <w:rsid w:val="003D2CC7"/>
    <w:rsid w:val="003D3095"/>
    <w:rsid w:val="003D3745"/>
    <w:rsid w:val="003D3F4E"/>
    <w:rsid w:val="003D4070"/>
    <w:rsid w:val="003D49CA"/>
    <w:rsid w:val="003D4ABA"/>
    <w:rsid w:val="003D4AF3"/>
    <w:rsid w:val="003D553E"/>
    <w:rsid w:val="003D5957"/>
    <w:rsid w:val="003D600E"/>
    <w:rsid w:val="003D6405"/>
    <w:rsid w:val="003D6556"/>
    <w:rsid w:val="003D6E6D"/>
    <w:rsid w:val="003D73A7"/>
    <w:rsid w:val="003D7697"/>
    <w:rsid w:val="003D7B43"/>
    <w:rsid w:val="003E0527"/>
    <w:rsid w:val="003E09BE"/>
    <w:rsid w:val="003E09C9"/>
    <w:rsid w:val="003E0ECA"/>
    <w:rsid w:val="003E151C"/>
    <w:rsid w:val="003E15CD"/>
    <w:rsid w:val="003E26B3"/>
    <w:rsid w:val="003E3496"/>
    <w:rsid w:val="003E3662"/>
    <w:rsid w:val="003E37BB"/>
    <w:rsid w:val="003E50EA"/>
    <w:rsid w:val="003E5A7D"/>
    <w:rsid w:val="003E77E3"/>
    <w:rsid w:val="003F042A"/>
    <w:rsid w:val="003F20BE"/>
    <w:rsid w:val="003F234D"/>
    <w:rsid w:val="003F2F4D"/>
    <w:rsid w:val="003F30E6"/>
    <w:rsid w:val="003F3383"/>
    <w:rsid w:val="003F3521"/>
    <w:rsid w:val="003F36FF"/>
    <w:rsid w:val="003F47F2"/>
    <w:rsid w:val="003F5188"/>
    <w:rsid w:val="003F6366"/>
    <w:rsid w:val="00400BD5"/>
    <w:rsid w:val="004019E6"/>
    <w:rsid w:val="004021B2"/>
    <w:rsid w:val="00402527"/>
    <w:rsid w:val="004029C3"/>
    <w:rsid w:val="0040345F"/>
    <w:rsid w:val="0040353C"/>
    <w:rsid w:val="00403A21"/>
    <w:rsid w:val="004042F9"/>
    <w:rsid w:val="00404EF8"/>
    <w:rsid w:val="004055B0"/>
    <w:rsid w:val="004055D1"/>
    <w:rsid w:val="004059C9"/>
    <w:rsid w:val="00406222"/>
    <w:rsid w:val="004063F9"/>
    <w:rsid w:val="004071AC"/>
    <w:rsid w:val="004073AD"/>
    <w:rsid w:val="00407439"/>
    <w:rsid w:val="00407E1C"/>
    <w:rsid w:val="00410A1D"/>
    <w:rsid w:val="00410BDC"/>
    <w:rsid w:val="00411391"/>
    <w:rsid w:val="00411519"/>
    <w:rsid w:val="00411699"/>
    <w:rsid w:val="00411923"/>
    <w:rsid w:val="0041249A"/>
    <w:rsid w:val="00412710"/>
    <w:rsid w:val="00412728"/>
    <w:rsid w:val="004143E9"/>
    <w:rsid w:val="00414B90"/>
    <w:rsid w:val="00414E1B"/>
    <w:rsid w:val="0041501D"/>
    <w:rsid w:val="00415EA0"/>
    <w:rsid w:val="00416D9C"/>
    <w:rsid w:val="004170FB"/>
    <w:rsid w:val="004174C1"/>
    <w:rsid w:val="004176AB"/>
    <w:rsid w:val="00420996"/>
    <w:rsid w:val="00421314"/>
    <w:rsid w:val="00421EFB"/>
    <w:rsid w:val="00422A6B"/>
    <w:rsid w:val="004230C3"/>
    <w:rsid w:val="00423CFE"/>
    <w:rsid w:val="00423FB9"/>
    <w:rsid w:val="004240E3"/>
    <w:rsid w:val="00424CF3"/>
    <w:rsid w:val="004259FA"/>
    <w:rsid w:val="00426A46"/>
    <w:rsid w:val="00427530"/>
    <w:rsid w:val="00427D70"/>
    <w:rsid w:val="00427F0A"/>
    <w:rsid w:val="0043013A"/>
    <w:rsid w:val="00430579"/>
    <w:rsid w:val="00430AE5"/>
    <w:rsid w:val="00430C6D"/>
    <w:rsid w:val="00430F12"/>
    <w:rsid w:val="0043275B"/>
    <w:rsid w:val="00432B52"/>
    <w:rsid w:val="004336BE"/>
    <w:rsid w:val="00434B77"/>
    <w:rsid w:val="00434F8E"/>
    <w:rsid w:val="0043544B"/>
    <w:rsid w:val="00435685"/>
    <w:rsid w:val="004365EC"/>
    <w:rsid w:val="0043717A"/>
    <w:rsid w:val="004371FD"/>
    <w:rsid w:val="004377FB"/>
    <w:rsid w:val="004379BF"/>
    <w:rsid w:val="00437E33"/>
    <w:rsid w:val="00440C38"/>
    <w:rsid w:val="004415F9"/>
    <w:rsid w:val="0044251E"/>
    <w:rsid w:val="00444852"/>
    <w:rsid w:val="00445A95"/>
    <w:rsid w:val="00445D26"/>
    <w:rsid w:val="00446520"/>
    <w:rsid w:val="00446B18"/>
    <w:rsid w:val="00446C95"/>
    <w:rsid w:val="004501F9"/>
    <w:rsid w:val="004501FE"/>
    <w:rsid w:val="00453470"/>
    <w:rsid w:val="00453A62"/>
    <w:rsid w:val="00453C19"/>
    <w:rsid w:val="00453CC3"/>
    <w:rsid w:val="00453EE0"/>
    <w:rsid w:val="00454387"/>
    <w:rsid w:val="00454AA5"/>
    <w:rsid w:val="0045506C"/>
    <w:rsid w:val="00456FBE"/>
    <w:rsid w:val="0046003C"/>
    <w:rsid w:val="00460ED8"/>
    <w:rsid w:val="004610C0"/>
    <w:rsid w:val="0046135F"/>
    <w:rsid w:val="004613D7"/>
    <w:rsid w:val="004616A0"/>
    <w:rsid w:val="004619B7"/>
    <w:rsid w:val="00461B8B"/>
    <w:rsid w:val="004623BB"/>
    <w:rsid w:val="0046258F"/>
    <w:rsid w:val="00463833"/>
    <w:rsid w:val="00463D9D"/>
    <w:rsid w:val="00464317"/>
    <w:rsid w:val="0046458B"/>
    <w:rsid w:val="00464737"/>
    <w:rsid w:val="00464ABD"/>
    <w:rsid w:val="00464D52"/>
    <w:rsid w:val="00464EBA"/>
    <w:rsid w:val="00464F0B"/>
    <w:rsid w:val="0046587D"/>
    <w:rsid w:val="00465CB5"/>
    <w:rsid w:val="00466C3B"/>
    <w:rsid w:val="00466DDB"/>
    <w:rsid w:val="00466F4B"/>
    <w:rsid w:val="00467542"/>
    <w:rsid w:val="00467D82"/>
    <w:rsid w:val="0046D678"/>
    <w:rsid w:val="00470033"/>
    <w:rsid w:val="00470D1C"/>
    <w:rsid w:val="00471B2A"/>
    <w:rsid w:val="00473193"/>
    <w:rsid w:val="00473A94"/>
    <w:rsid w:val="00473D37"/>
    <w:rsid w:val="00474A84"/>
    <w:rsid w:val="0047545A"/>
    <w:rsid w:val="004754C0"/>
    <w:rsid w:val="004757F5"/>
    <w:rsid w:val="00475E10"/>
    <w:rsid w:val="0047619C"/>
    <w:rsid w:val="0047633F"/>
    <w:rsid w:val="004765E8"/>
    <w:rsid w:val="0047773C"/>
    <w:rsid w:val="00480569"/>
    <w:rsid w:val="00481482"/>
    <w:rsid w:val="004819D1"/>
    <w:rsid w:val="004825F1"/>
    <w:rsid w:val="00482925"/>
    <w:rsid w:val="00482CEC"/>
    <w:rsid w:val="00483533"/>
    <w:rsid w:val="00483C99"/>
    <w:rsid w:val="0048409B"/>
    <w:rsid w:val="00484614"/>
    <w:rsid w:val="0048480B"/>
    <w:rsid w:val="00485B31"/>
    <w:rsid w:val="004865B7"/>
    <w:rsid w:val="00486887"/>
    <w:rsid w:val="00486CB0"/>
    <w:rsid w:val="0048765D"/>
    <w:rsid w:val="0049019A"/>
    <w:rsid w:val="00491615"/>
    <w:rsid w:val="0049276D"/>
    <w:rsid w:val="00492DC6"/>
    <w:rsid w:val="00493276"/>
    <w:rsid w:val="004935F3"/>
    <w:rsid w:val="00493AA3"/>
    <w:rsid w:val="004943A1"/>
    <w:rsid w:val="004957D8"/>
    <w:rsid w:val="00495DFD"/>
    <w:rsid w:val="00496299"/>
    <w:rsid w:val="00497FE4"/>
    <w:rsid w:val="004A03E8"/>
    <w:rsid w:val="004A102F"/>
    <w:rsid w:val="004A24A0"/>
    <w:rsid w:val="004A2C8B"/>
    <w:rsid w:val="004A2DA5"/>
    <w:rsid w:val="004A30D5"/>
    <w:rsid w:val="004A3467"/>
    <w:rsid w:val="004A36D8"/>
    <w:rsid w:val="004A4AB4"/>
    <w:rsid w:val="004A4F9A"/>
    <w:rsid w:val="004A56E7"/>
    <w:rsid w:val="004A6386"/>
    <w:rsid w:val="004A6EF3"/>
    <w:rsid w:val="004A7CCE"/>
    <w:rsid w:val="004B0215"/>
    <w:rsid w:val="004B07B2"/>
    <w:rsid w:val="004B0F80"/>
    <w:rsid w:val="004B1970"/>
    <w:rsid w:val="004B3228"/>
    <w:rsid w:val="004B3B2F"/>
    <w:rsid w:val="004B451D"/>
    <w:rsid w:val="004B478A"/>
    <w:rsid w:val="004B4A55"/>
    <w:rsid w:val="004B4E13"/>
    <w:rsid w:val="004B4F04"/>
    <w:rsid w:val="004B65F9"/>
    <w:rsid w:val="004B6A0B"/>
    <w:rsid w:val="004B6ADE"/>
    <w:rsid w:val="004B6FF1"/>
    <w:rsid w:val="004B7824"/>
    <w:rsid w:val="004B7A27"/>
    <w:rsid w:val="004C07D8"/>
    <w:rsid w:val="004C0C3F"/>
    <w:rsid w:val="004C0FE0"/>
    <w:rsid w:val="004C111A"/>
    <w:rsid w:val="004C16BE"/>
    <w:rsid w:val="004C290A"/>
    <w:rsid w:val="004C35BB"/>
    <w:rsid w:val="004C4131"/>
    <w:rsid w:val="004C43D2"/>
    <w:rsid w:val="004C5600"/>
    <w:rsid w:val="004C69CA"/>
    <w:rsid w:val="004C6B8A"/>
    <w:rsid w:val="004C765A"/>
    <w:rsid w:val="004C7897"/>
    <w:rsid w:val="004D04FC"/>
    <w:rsid w:val="004D07D6"/>
    <w:rsid w:val="004D07EF"/>
    <w:rsid w:val="004D1915"/>
    <w:rsid w:val="004D1DE5"/>
    <w:rsid w:val="004D2008"/>
    <w:rsid w:val="004D2348"/>
    <w:rsid w:val="004D259B"/>
    <w:rsid w:val="004D2C06"/>
    <w:rsid w:val="004D48EB"/>
    <w:rsid w:val="004D5A44"/>
    <w:rsid w:val="004D5A93"/>
    <w:rsid w:val="004D62F3"/>
    <w:rsid w:val="004D6B42"/>
    <w:rsid w:val="004D6C1B"/>
    <w:rsid w:val="004D716B"/>
    <w:rsid w:val="004E0A50"/>
    <w:rsid w:val="004E0F80"/>
    <w:rsid w:val="004E1247"/>
    <w:rsid w:val="004E244D"/>
    <w:rsid w:val="004E2BF3"/>
    <w:rsid w:val="004E2ECE"/>
    <w:rsid w:val="004E3502"/>
    <w:rsid w:val="004E3989"/>
    <w:rsid w:val="004E3C44"/>
    <w:rsid w:val="004E3D45"/>
    <w:rsid w:val="004E453B"/>
    <w:rsid w:val="004E4BD9"/>
    <w:rsid w:val="004E4C49"/>
    <w:rsid w:val="004E56DD"/>
    <w:rsid w:val="004E5762"/>
    <w:rsid w:val="004E7038"/>
    <w:rsid w:val="004E73C1"/>
    <w:rsid w:val="004E7F93"/>
    <w:rsid w:val="004F0D3D"/>
    <w:rsid w:val="004F25C1"/>
    <w:rsid w:val="004F3746"/>
    <w:rsid w:val="004F3797"/>
    <w:rsid w:val="004F5475"/>
    <w:rsid w:val="004F5659"/>
    <w:rsid w:val="004F58E9"/>
    <w:rsid w:val="00501276"/>
    <w:rsid w:val="00501966"/>
    <w:rsid w:val="00501D22"/>
    <w:rsid w:val="005020A8"/>
    <w:rsid w:val="005022AD"/>
    <w:rsid w:val="00502DB7"/>
    <w:rsid w:val="00502DF7"/>
    <w:rsid w:val="00502F10"/>
    <w:rsid w:val="00503CB7"/>
    <w:rsid w:val="005043F1"/>
    <w:rsid w:val="00505476"/>
    <w:rsid w:val="0050572D"/>
    <w:rsid w:val="0050645C"/>
    <w:rsid w:val="00506776"/>
    <w:rsid w:val="00506E3F"/>
    <w:rsid w:val="00506F20"/>
    <w:rsid w:val="005076AE"/>
    <w:rsid w:val="00507DE3"/>
    <w:rsid w:val="00507E9E"/>
    <w:rsid w:val="00510344"/>
    <w:rsid w:val="0051049A"/>
    <w:rsid w:val="00511295"/>
    <w:rsid w:val="005120AF"/>
    <w:rsid w:val="005128CE"/>
    <w:rsid w:val="00512B53"/>
    <w:rsid w:val="00513E38"/>
    <w:rsid w:val="005141BE"/>
    <w:rsid w:val="0051427B"/>
    <w:rsid w:val="005150C5"/>
    <w:rsid w:val="00515134"/>
    <w:rsid w:val="00515627"/>
    <w:rsid w:val="00515695"/>
    <w:rsid w:val="0051598F"/>
    <w:rsid w:val="00515CF3"/>
    <w:rsid w:val="0051637E"/>
    <w:rsid w:val="005168B2"/>
    <w:rsid w:val="00516F7D"/>
    <w:rsid w:val="00517313"/>
    <w:rsid w:val="00517674"/>
    <w:rsid w:val="00517FD6"/>
    <w:rsid w:val="00520180"/>
    <w:rsid w:val="005209D4"/>
    <w:rsid w:val="00521141"/>
    <w:rsid w:val="0052163C"/>
    <w:rsid w:val="005216DE"/>
    <w:rsid w:val="00521C1B"/>
    <w:rsid w:val="00521F23"/>
    <w:rsid w:val="00522989"/>
    <w:rsid w:val="00522B6F"/>
    <w:rsid w:val="00522DD6"/>
    <w:rsid w:val="005234BF"/>
    <w:rsid w:val="00524708"/>
    <w:rsid w:val="005249AC"/>
    <w:rsid w:val="00525747"/>
    <w:rsid w:val="00526C01"/>
    <w:rsid w:val="00527D7F"/>
    <w:rsid w:val="00530473"/>
    <w:rsid w:val="00530C38"/>
    <w:rsid w:val="005314CB"/>
    <w:rsid w:val="00531684"/>
    <w:rsid w:val="00531E01"/>
    <w:rsid w:val="00532028"/>
    <w:rsid w:val="0053206F"/>
    <w:rsid w:val="00532EFD"/>
    <w:rsid w:val="00533DB7"/>
    <w:rsid w:val="0053427E"/>
    <w:rsid w:val="00535173"/>
    <w:rsid w:val="005353A8"/>
    <w:rsid w:val="00536CC4"/>
    <w:rsid w:val="00537021"/>
    <w:rsid w:val="0053DF55"/>
    <w:rsid w:val="00540757"/>
    <w:rsid w:val="00540B4D"/>
    <w:rsid w:val="00541A80"/>
    <w:rsid w:val="00542608"/>
    <w:rsid w:val="0054361B"/>
    <w:rsid w:val="00543CAE"/>
    <w:rsid w:val="0054494B"/>
    <w:rsid w:val="00546C22"/>
    <w:rsid w:val="00546DF9"/>
    <w:rsid w:val="00546F8F"/>
    <w:rsid w:val="0054719C"/>
    <w:rsid w:val="005513C0"/>
    <w:rsid w:val="00553073"/>
    <w:rsid w:val="00553182"/>
    <w:rsid w:val="005537F4"/>
    <w:rsid w:val="00553AEE"/>
    <w:rsid w:val="0055508B"/>
    <w:rsid w:val="00556404"/>
    <w:rsid w:val="005566B4"/>
    <w:rsid w:val="00556C41"/>
    <w:rsid w:val="0055718A"/>
    <w:rsid w:val="0055723C"/>
    <w:rsid w:val="00557986"/>
    <w:rsid w:val="005615A5"/>
    <w:rsid w:val="005618CE"/>
    <w:rsid w:val="0056288F"/>
    <w:rsid w:val="005629E2"/>
    <w:rsid w:val="00563D07"/>
    <w:rsid w:val="00564921"/>
    <w:rsid w:val="0056537A"/>
    <w:rsid w:val="0056569A"/>
    <w:rsid w:val="00565D55"/>
    <w:rsid w:val="00567211"/>
    <w:rsid w:val="00567952"/>
    <w:rsid w:val="00567F30"/>
    <w:rsid w:val="00567F37"/>
    <w:rsid w:val="005702A7"/>
    <w:rsid w:val="005708AA"/>
    <w:rsid w:val="005712A5"/>
    <w:rsid w:val="005713DF"/>
    <w:rsid w:val="005720AE"/>
    <w:rsid w:val="005724DC"/>
    <w:rsid w:val="005729DE"/>
    <w:rsid w:val="00572C35"/>
    <w:rsid w:val="00573ACD"/>
    <w:rsid w:val="00573CB4"/>
    <w:rsid w:val="0057461E"/>
    <w:rsid w:val="00574D4D"/>
    <w:rsid w:val="00575BEF"/>
    <w:rsid w:val="0057734D"/>
    <w:rsid w:val="00580148"/>
    <w:rsid w:val="00580964"/>
    <w:rsid w:val="00581946"/>
    <w:rsid w:val="005826B3"/>
    <w:rsid w:val="00583022"/>
    <w:rsid w:val="00583B00"/>
    <w:rsid w:val="00584287"/>
    <w:rsid w:val="00587316"/>
    <w:rsid w:val="00587A9B"/>
    <w:rsid w:val="00587DC0"/>
    <w:rsid w:val="0059005F"/>
    <w:rsid w:val="00590F5D"/>
    <w:rsid w:val="0059148A"/>
    <w:rsid w:val="005923F8"/>
    <w:rsid w:val="0059294F"/>
    <w:rsid w:val="00592F9F"/>
    <w:rsid w:val="005931AC"/>
    <w:rsid w:val="00593D4C"/>
    <w:rsid w:val="00593F53"/>
    <w:rsid w:val="005944FE"/>
    <w:rsid w:val="005948A1"/>
    <w:rsid w:val="00595517"/>
    <w:rsid w:val="00595709"/>
    <w:rsid w:val="00595ED9"/>
    <w:rsid w:val="005964BB"/>
    <w:rsid w:val="005969D1"/>
    <w:rsid w:val="005972A0"/>
    <w:rsid w:val="005978FD"/>
    <w:rsid w:val="005A02DE"/>
    <w:rsid w:val="005A124A"/>
    <w:rsid w:val="005A1382"/>
    <w:rsid w:val="005A17C3"/>
    <w:rsid w:val="005A1D61"/>
    <w:rsid w:val="005A20B8"/>
    <w:rsid w:val="005A2A7F"/>
    <w:rsid w:val="005A2BE7"/>
    <w:rsid w:val="005A3845"/>
    <w:rsid w:val="005A4431"/>
    <w:rsid w:val="005A561D"/>
    <w:rsid w:val="005A586E"/>
    <w:rsid w:val="005A5884"/>
    <w:rsid w:val="005A5DF3"/>
    <w:rsid w:val="005A73BC"/>
    <w:rsid w:val="005A7A2B"/>
    <w:rsid w:val="005B00E2"/>
    <w:rsid w:val="005B05D5"/>
    <w:rsid w:val="005B0B19"/>
    <w:rsid w:val="005B1336"/>
    <w:rsid w:val="005B14D3"/>
    <w:rsid w:val="005B194B"/>
    <w:rsid w:val="005B1DED"/>
    <w:rsid w:val="005B1E83"/>
    <w:rsid w:val="005B1F8E"/>
    <w:rsid w:val="005B275C"/>
    <w:rsid w:val="005B3E9B"/>
    <w:rsid w:val="005B4C8B"/>
    <w:rsid w:val="005B5636"/>
    <w:rsid w:val="005B6026"/>
    <w:rsid w:val="005B60B3"/>
    <w:rsid w:val="005B6AE4"/>
    <w:rsid w:val="005B6BBD"/>
    <w:rsid w:val="005C0154"/>
    <w:rsid w:val="005C0D47"/>
    <w:rsid w:val="005C1374"/>
    <w:rsid w:val="005C1793"/>
    <w:rsid w:val="005C1F21"/>
    <w:rsid w:val="005C231E"/>
    <w:rsid w:val="005C2B44"/>
    <w:rsid w:val="005C3063"/>
    <w:rsid w:val="005C356A"/>
    <w:rsid w:val="005C3799"/>
    <w:rsid w:val="005C417A"/>
    <w:rsid w:val="005C48DE"/>
    <w:rsid w:val="005C4D2B"/>
    <w:rsid w:val="005C56EA"/>
    <w:rsid w:val="005C59F3"/>
    <w:rsid w:val="005C6234"/>
    <w:rsid w:val="005C6284"/>
    <w:rsid w:val="005C67F3"/>
    <w:rsid w:val="005C716D"/>
    <w:rsid w:val="005C7735"/>
    <w:rsid w:val="005D01DB"/>
    <w:rsid w:val="005D07DC"/>
    <w:rsid w:val="005D1854"/>
    <w:rsid w:val="005D250E"/>
    <w:rsid w:val="005D2858"/>
    <w:rsid w:val="005D4047"/>
    <w:rsid w:val="005D49CB"/>
    <w:rsid w:val="005D4F4E"/>
    <w:rsid w:val="005D61B0"/>
    <w:rsid w:val="005D7F5B"/>
    <w:rsid w:val="005E0DD4"/>
    <w:rsid w:val="005E19A1"/>
    <w:rsid w:val="005E1E8C"/>
    <w:rsid w:val="005E2A35"/>
    <w:rsid w:val="005E2C5F"/>
    <w:rsid w:val="005E310C"/>
    <w:rsid w:val="005E3C5A"/>
    <w:rsid w:val="005E4360"/>
    <w:rsid w:val="005E6DD0"/>
    <w:rsid w:val="005E6E59"/>
    <w:rsid w:val="005E70D5"/>
    <w:rsid w:val="005E74B9"/>
    <w:rsid w:val="005E7866"/>
    <w:rsid w:val="005E7D7D"/>
    <w:rsid w:val="005F09D9"/>
    <w:rsid w:val="005F0BA2"/>
    <w:rsid w:val="005F0F4A"/>
    <w:rsid w:val="005F1BD3"/>
    <w:rsid w:val="005F2094"/>
    <w:rsid w:val="005F31DD"/>
    <w:rsid w:val="005F3B16"/>
    <w:rsid w:val="005F4592"/>
    <w:rsid w:val="005F4B01"/>
    <w:rsid w:val="005F531A"/>
    <w:rsid w:val="005F598D"/>
    <w:rsid w:val="005F59FF"/>
    <w:rsid w:val="005F628E"/>
    <w:rsid w:val="005F6C99"/>
    <w:rsid w:val="005F702C"/>
    <w:rsid w:val="005F7996"/>
    <w:rsid w:val="00600D18"/>
    <w:rsid w:val="00601104"/>
    <w:rsid w:val="00601A06"/>
    <w:rsid w:val="00601C55"/>
    <w:rsid w:val="00601D66"/>
    <w:rsid w:val="00602347"/>
    <w:rsid w:val="00602574"/>
    <w:rsid w:val="00602E0D"/>
    <w:rsid w:val="00602F8C"/>
    <w:rsid w:val="00603B59"/>
    <w:rsid w:val="0060427F"/>
    <w:rsid w:val="00604EB3"/>
    <w:rsid w:val="00606840"/>
    <w:rsid w:val="00606968"/>
    <w:rsid w:val="00607A82"/>
    <w:rsid w:val="00607C0C"/>
    <w:rsid w:val="00607FF7"/>
    <w:rsid w:val="006101EB"/>
    <w:rsid w:val="00610A82"/>
    <w:rsid w:val="00610B2D"/>
    <w:rsid w:val="00610B75"/>
    <w:rsid w:val="00611078"/>
    <w:rsid w:val="0061171D"/>
    <w:rsid w:val="00611C0C"/>
    <w:rsid w:val="00613076"/>
    <w:rsid w:val="00613E54"/>
    <w:rsid w:val="006149BE"/>
    <w:rsid w:val="00614E22"/>
    <w:rsid w:val="006159B0"/>
    <w:rsid w:val="00616B30"/>
    <w:rsid w:val="00616B88"/>
    <w:rsid w:val="00616D3D"/>
    <w:rsid w:val="00617F7D"/>
    <w:rsid w:val="00621564"/>
    <w:rsid w:val="00622B1A"/>
    <w:rsid w:val="00623004"/>
    <w:rsid w:val="0062326B"/>
    <w:rsid w:val="0062396B"/>
    <w:rsid w:val="006244E8"/>
    <w:rsid w:val="00624B08"/>
    <w:rsid w:val="00624F6E"/>
    <w:rsid w:val="00624FA3"/>
    <w:rsid w:val="006258F1"/>
    <w:rsid w:val="0062624A"/>
    <w:rsid w:val="00627D2F"/>
    <w:rsid w:val="00630AD2"/>
    <w:rsid w:val="006311C4"/>
    <w:rsid w:val="0063174F"/>
    <w:rsid w:val="00632E86"/>
    <w:rsid w:val="00633D18"/>
    <w:rsid w:val="00634268"/>
    <w:rsid w:val="00634E5E"/>
    <w:rsid w:val="006350D8"/>
    <w:rsid w:val="0063757E"/>
    <w:rsid w:val="00640648"/>
    <w:rsid w:val="00641CDF"/>
    <w:rsid w:val="00642B92"/>
    <w:rsid w:val="0064312D"/>
    <w:rsid w:val="006437C8"/>
    <w:rsid w:val="006446AA"/>
    <w:rsid w:val="00644E5F"/>
    <w:rsid w:val="006459FF"/>
    <w:rsid w:val="00646954"/>
    <w:rsid w:val="006469F1"/>
    <w:rsid w:val="00646BC4"/>
    <w:rsid w:val="00647A60"/>
    <w:rsid w:val="006506C8"/>
    <w:rsid w:val="00650893"/>
    <w:rsid w:val="00650965"/>
    <w:rsid w:val="00650B26"/>
    <w:rsid w:val="00652D05"/>
    <w:rsid w:val="0065437D"/>
    <w:rsid w:val="00656063"/>
    <w:rsid w:val="006560E6"/>
    <w:rsid w:val="00656559"/>
    <w:rsid w:val="00656FAD"/>
    <w:rsid w:val="006570A7"/>
    <w:rsid w:val="00660096"/>
    <w:rsid w:val="006602ED"/>
    <w:rsid w:val="00660955"/>
    <w:rsid w:val="00660EBB"/>
    <w:rsid w:val="00661D06"/>
    <w:rsid w:val="00662273"/>
    <w:rsid w:val="006626C6"/>
    <w:rsid w:val="00662EE5"/>
    <w:rsid w:val="006637E1"/>
    <w:rsid w:val="00663BE7"/>
    <w:rsid w:val="00663E66"/>
    <w:rsid w:val="006644C0"/>
    <w:rsid w:val="00664515"/>
    <w:rsid w:val="00664B76"/>
    <w:rsid w:val="00664D4C"/>
    <w:rsid w:val="00664E67"/>
    <w:rsid w:val="00664ED5"/>
    <w:rsid w:val="006655DA"/>
    <w:rsid w:val="00670C56"/>
    <w:rsid w:val="00670F44"/>
    <w:rsid w:val="00670FAD"/>
    <w:rsid w:val="00671429"/>
    <w:rsid w:val="00671A64"/>
    <w:rsid w:val="006727AD"/>
    <w:rsid w:val="00672FFB"/>
    <w:rsid w:val="006731DC"/>
    <w:rsid w:val="006747FD"/>
    <w:rsid w:val="00674B8C"/>
    <w:rsid w:val="00675EB9"/>
    <w:rsid w:val="0067689D"/>
    <w:rsid w:val="00676E2D"/>
    <w:rsid w:val="0068069C"/>
    <w:rsid w:val="006811D4"/>
    <w:rsid w:val="006812B4"/>
    <w:rsid w:val="006817B4"/>
    <w:rsid w:val="00682F00"/>
    <w:rsid w:val="00682F55"/>
    <w:rsid w:val="00683C18"/>
    <w:rsid w:val="00684AF3"/>
    <w:rsid w:val="00684E16"/>
    <w:rsid w:val="00684EA6"/>
    <w:rsid w:val="00685037"/>
    <w:rsid w:val="00685112"/>
    <w:rsid w:val="00686183"/>
    <w:rsid w:val="006875C3"/>
    <w:rsid w:val="006902C0"/>
    <w:rsid w:val="006916C4"/>
    <w:rsid w:val="00691C97"/>
    <w:rsid w:val="00692E82"/>
    <w:rsid w:val="0069310F"/>
    <w:rsid w:val="00693D0A"/>
    <w:rsid w:val="00693EA0"/>
    <w:rsid w:val="00695520"/>
    <w:rsid w:val="006960F4"/>
    <w:rsid w:val="00696910"/>
    <w:rsid w:val="006A073F"/>
    <w:rsid w:val="006A0CC4"/>
    <w:rsid w:val="006A0E40"/>
    <w:rsid w:val="006A0F93"/>
    <w:rsid w:val="006A121D"/>
    <w:rsid w:val="006A1692"/>
    <w:rsid w:val="006A1D1C"/>
    <w:rsid w:val="006A1D44"/>
    <w:rsid w:val="006A204D"/>
    <w:rsid w:val="006A23AC"/>
    <w:rsid w:val="006A2477"/>
    <w:rsid w:val="006A2F14"/>
    <w:rsid w:val="006A35DF"/>
    <w:rsid w:val="006A36A4"/>
    <w:rsid w:val="006A3A69"/>
    <w:rsid w:val="006A4777"/>
    <w:rsid w:val="006A4B9C"/>
    <w:rsid w:val="006A4D2F"/>
    <w:rsid w:val="006A5893"/>
    <w:rsid w:val="006A6662"/>
    <w:rsid w:val="006B0239"/>
    <w:rsid w:val="006B0486"/>
    <w:rsid w:val="006B15B5"/>
    <w:rsid w:val="006B1A21"/>
    <w:rsid w:val="006B1B85"/>
    <w:rsid w:val="006B28E5"/>
    <w:rsid w:val="006B29CA"/>
    <w:rsid w:val="006B2D7D"/>
    <w:rsid w:val="006B3648"/>
    <w:rsid w:val="006B3C98"/>
    <w:rsid w:val="006B3CA7"/>
    <w:rsid w:val="006B4692"/>
    <w:rsid w:val="006B4AC1"/>
    <w:rsid w:val="006B4E89"/>
    <w:rsid w:val="006B58DC"/>
    <w:rsid w:val="006B6245"/>
    <w:rsid w:val="006B6A8E"/>
    <w:rsid w:val="006B6D4B"/>
    <w:rsid w:val="006B726E"/>
    <w:rsid w:val="006B7ACB"/>
    <w:rsid w:val="006B7B33"/>
    <w:rsid w:val="006B7FE1"/>
    <w:rsid w:val="006C0135"/>
    <w:rsid w:val="006C0355"/>
    <w:rsid w:val="006C0394"/>
    <w:rsid w:val="006C09C8"/>
    <w:rsid w:val="006C09CB"/>
    <w:rsid w:val="006C2006"/>
    <w:rsid w:val="006C2CF0"/>
    <w:rsid w:val="006C33A7"/>
    <w:rsid w:val="006C34B9"/>
    <w:rsid w:val="006C472A"/>
    <w:rsid w:val="006C4FA6"/>
    <w:rsid w:val="006C571A"/>
    <w:rsid w:val="006C60DB"/>
    <w:rsid w:val="006C6192"/>
    <w:rsid w:val="006C747F"/>
    <w:rsid w:val="006C78AC"/>
    <w:rsid w:val="006C7E05"/>
    <w:rsid w:val="006D0022"/>
    <w:rsid w:val="006D1672"/>
    <w:rsid w:val="006D1BC2"/>
    <w:rsid w:val="006D5574"/>
    <w:rsid w:val="006D5C1B"/>
    <w:rsid w:val="006D62B8"/>
    <w:rsid w:val="006D6FFB"/>
    <w:rsid w:val="006D761A"/>
    <w:rsid w:val="006D7629"/>
    <w:rsid w:val="006D7813"/>
    <w:rsid w:val="006D7CC2"/>
    <w:rsid w:val="006D7F21"/>
    <w:rsid w:val="006E0789"/>
    <w:rsid w:val="006E10B0"/>
    <w:rsid w:val="006E21C5"/>
    <w:rsid w:val="006E23AC"/>
    <w:rsid w:val="006E2429"/>
    <w:rsid w:val="006E4B89"/>
    <w:rsid w:val="006E51E3"/>
    <w:rsid w:val="006E5500"/>
    <w:rsid w:val="006E5D23"/>
    <w:rsid w:val="006E60C7"/>
    <w:rsid w:val="006E65CA"/>
    <w:rsid w:val="006E6D51"/>
    <w:rsid w:val="006E7C80"/>
    <w:rsid w:val="006F06A0"/>
    <w:rsid w:val="006F121F"/>
    <w:rsid w:val="006F1537"/>
    <w:rsid w:val="006F1F5C"/>
    <w:rsid w:val="006F1F99"/>
    <w:rsid w:val="006F2663"/>
    <w:rsid w:val="006F276C"/>
    <w:rsid w:val="006F2AF3"/>
    <w:rsid w:val="006F2D39"/>
    <w:rsid w:val="006F3C88"/>
    <w:rsid w:val="006F5650"/>
    <w:rsid w:val="006F5747"/>
    <w:rsid w:val="006F5DF0"/>
    <w:rsid w:val="006F65E3"/>
    <w:rsid w:val="006F69CC"/>
    <w:rsid w:val="006F71F0"/>
    <w:rsid w:val="006F7389"/>
    <w:rsid w:val="006F771B"/>
    <w:rsid w:val="006F7D56"/>
    <w:rsid w:val="00700F06"/>
    <w:rsid w:val="007035A4"/>
    <w:rsid w:val="00703E04"/>
    <w:rsid w:val="00704A17"/>
    <w:rsid w:val="00704D30"/>
    <w:rsid w:val="00704DF3"/>
    <w:rsid w:val="00705B9C"/>
    <w:rsid w:val="00705FEF"/>
    <w:rsid w:val="00706BC9"/>
    <w:rsid w:val="00706E05"/>
    <w:rsid w:val="00707153"/>
    <w:rsid w:val="00707B06"/>
    <w:rsid w:val="007102FC"/>
    <w:rsid w:val="00710EF0"/>
    <w:rsid w:val="00711527"/>
    <w:rsid w:val="007118DA"/>
    <w:rsid w:val="0071192A"/>
    <w:rsid w:val="00712DFF"/>
    <w:rsid w:val="00713376"/>
    <w:rsid w:val="00713BC8"/>
    <w:rsid w:val="00713C02"/>
    <w:rsid w:val="007141B1"/>
    <w:rsid w:val="007143DD"/>
    <w:rsid w:val="00714C0B"/>
    <w:rsid w:val="00714C2D"/>
    <w:rsid w:val="00714F62"/>
    <w:rsid w:val="007151AA"/>
    <w:rsid w:val="00716069"/>
    <w:rsid w:val="00717AFD"/>
    <w:rsid w:val="00717FD1"/>
    <w:rsid w:val="00720C69"/>
    <w:rsid w:val="00722F27"/>
    <w:rsid w:val="00723B18"/>
    <w:rsid w:val="00723D7A"/>
    <w:rsid w:val="007242A1"/>
    <w:rsid w:val="00725EBB"/>
    <w:rsid w:val="007262AC"/>
    <w:rsid w:val="00726E49"/>
    <w:rsid w:val="007302A9"/>
    <w:rsid w:val="00730962"/>
    <w:rsid w:val="00731A92"/>
    <w:rsid w:val="00732597"/>
    <w:rsid w:val="00732F68"/>
    <w:rsid w:val="00733B18"/>
    <w:rsid w:val="007344B3"/>
    <w:rsid w:val="00735364"/>
    <w:rsid w:val="007356AE"/>
    <w:rsid w:val="00735D60"/>
    <w:rsid w:val="00735D94"/>
    <w:rsid w:val="007373A6"/>
    <w:rsid w:val="00737CD1"/>
    <w:rsid w:val="00737F12"/>
    <w:rsid w:val="0074095C"/>
    <w:rsid w:val="007411B0"/>
    <w:rsid w:val="00741686"/>
    <w:rsid w:val="0074197A"/>
    <w:rsid w:val="00741BC5"/>
    <w:rsid w:val="00742BA1"/>
    <w:rsid w:val="00743AEF"/>
    <w:rsid w:val="00743B4E"/>
    <w:rsid w:val="00743DC0"/>
    <w:rsid w:val="00745090"/>
    <w:rsid w:val="0074558A"/>
    <w:rsid w:val="00745D93"/>
    <w:rsid w:val="00746468"/>
    <w:rsid w:val="00746936"/>
    <w:rsid w:val="00747537"/>
    <w:rsid w:val="00747DD4"/>
    <w:rsid w:val="007509F4"/>
    <w:rsid w:val="00750A22"/>
    <w:rsid w:val="00750DD8"/>
    <w:rsid w:val="007510B4"/>
    <w:rsid w:val="0075183E"/>
    <w:rsid w:val="00752329"/>
    <w:rsid w:val="0075248F"/>
    <w:rsid w:val="00752648"/>
    <w:rsid w:val="00753810"/>
    <w:rsid w:val="00753EEF"/>
    <w:rsid w:val="00754E96"/>
    <w:rsid w:val="007553E2"/>
    <w:rsid w:val="00755DB8"/>
    <w:rsid w:val="00756535"/>
    <w:rsid w:val="0075668E"/>
    <w:rsid w:val="00756708"/>
    <w:rsid w:val="007571F2"/>
    <w:rsid w:val="007574CB"/>
    <w:rsid w:val="007613E8"/>
    <w:rsid w:val="007619AF"/>
    <w:rsid w:val="00761D2D"/>
    <w:rsid w:val="007624C4"/>
    <w:rsid w:val="00762A4B"/>
    <w:rsid w:val="00762BC0"/>
    <w:rsid w:val="00763FC7"/>
    <w:rsid w:val="00765D55"/>
    <w:rsid w:val="00765DF7"/>
    <w:rsid w:val="007661A1"/>
    <w:rsid w:val="007676AC"/>
    <w:rsid w:val="007714A8"/>
    <w:rsid w:val="0077162D"/>
    <w:rsid w:val="007723D3"/>
    <w:rsid w:val="00773977"/>
    <w:rsid w:val="00775175"/>
    <w:rsid w:val="007756F9"/>
    <w:rsid w:val="00775CFA"/>
    <w:rsid w:val="007766B6"/>
    <w:rsid w:val="007767CE"/>
    <w:rsid w:val="00777289"/>
    <w:rsid w:val="007774D0"/>
    <w:rsid w:val="00777B79"/>
    <w:rsid w:val="007802AF"/>
    <w:rsid w:val="00780901"/>
    <w:rsid w:val="00781090"/>
    <w:rsid w:val="007814AB"/>
    <w:rsid w:val="00781925"/>
    <w:rsid w:val="00781AEB"/>
    <w:rsid w:val="007828B1"/>
    <w:rsid w:val="00782A57"/>
    <w:rsid w:val="00782F22"/>
    <w:rsid w:val="00782F95"/>
    <w:rsid w:val="007831F1"/>
    <w:rsid w:val="00783441"/>
    <w:rsid w:val="00783AE3"/>
    <w:rsid w:val="00783EFD"/>
    <w:rsid w:val="00784B81"/>
    <w:rsid w:val="00784F4D"/>
    <w:rsid w:val="00785EDA"/>
    <w:rsid w:val="00785F7C"/>
    <w:rsid w:val="00787A58"/>
    <w:rsid w:val="00790195"/>
    <w:rsid w:val="00790427"/>
    <w:rsid w:val="0079097A"/>
    <w:rsid w:val="00790D5D"/>
    <w:rsid w:val="00791127"/>
    <w:rsid w:val="0079130C"/>
    <w:rsid w:val="0079181C"/>
    <w:rsid w:val="00791A45"/>
    <w:rsid w:val="00791E1D"/>
    <w:rsid w:val="00793C9A"/>
    <w:rsid w:val="00793CC7"/>
    <w:rsid w:val="00795255"/>
    <w:rsid w:val="007965EE"/>
    <w:rsid w:val="00796D0D"/>
    <w:rsid w:val="007970CC"/>
    <w:rsid w:val="0079739C"/>
    <w:rsid w:val="007974C9"/>
    <w:rsid w:val="00797A0B"/>
    <w:rsid w:val="00797CC9"/>
    <w:rsid w:val="007A0E60"/>
    <w:rsid w:val="007A1773"/>
    <w:rsid w:val="007A1FF0"/>
    <w:rsid w:val="007A2CDC"/>
    <w:rsid w:val="007A570C"/>
    <w:rsid w:val="007A6413"/>
    <w:rsid w:val="007A752D"/>
    <w:rsid w:val="007B0596"/>
    <w:rsid w:val="007B1C60"/>
    <w:rsid w:val="007B1E7B"/>
    <w:rsid w:val="007B2356"/>
    <w:rsid w:val="007B2E43"/>
    <w:rsid w:val="007B31E1"/>
    <w:rsid w:val="007B39CD"/>
    <w:rsid w:val="007B3DF4"/>
    <w:rsid w:val="007B4271"/>
    <w:rsid w:val="007B4473"/>
    <w:rsid w:val="007B4758"/>
    <w:rsid w:val="007B571A"/>
    <w:rsid w:val="007B6143"/>
    <w:rsid w:val="007B6886"/>
    <w:rsid w:val="007B794F"/>
    <w:rsid w:val="007C0F18"/>
    <w:rsid w:val="007C106A"/>
    <w:rsid w:val="007C125E"/>
    <w:rsid w:val="007C160E"/>
    <w:rsid w:val="007C367B"/>
    <w:rsid w:val="007C3EC6"/>
    <w:rsid w:val="007C4134"/>
    <w:rsid w:val="007C413E"/>
    <w:rsid w:val="007C5016"/>
    <w:rsid w:val="007C553D"/>
    <w:rsid w:val="007C5E05"/>
    <w:rsid w:val="007C5F1F"/>
    <w:rsid w:val="007C790F"/>
    <w:rsid w:val="007D03DC"/>
    <w:rsid w:val="007D0A29"/>
    <w:rsid w:val="007D0AEF"/>
    <w:rsid w:val="007D1568"/>
    <w:rsid w:val="007D227A"/>
    <w:rsid w:val="007D2BE6"/>
    <w:rsid w:val="007D2FD9"/>
    <w:rsid w:val="007D376D"/>
    <w:rsid w:val="007D3C9B"/>
    <w:rsid w:val="007D3F8A"/>
    <w:rsid w:val="007D517C"/>
    <w:rsid w:val="007D5879"/>
    <w:rsid w:val="007D6088"/>
    <w:rsid w:val="007D629C"/>
    <w:rsid w:val="007D6E2B"/>
    <w:rsid w:val="007D70E1"/>
    <w:rsid w:val="007D739F"/>
    <w:rsid w:val="007D7BAC"/>
    <w:rsid w:val="007E10BC"/>
    <w:rsid w:val="007E10EB"/>
    <w:rsid w:val="007E18B0"/>
    <w:rsid w:val="007E1A5C"/>
    <w:rsid w:val="007E1CAB"/>
    <w:rsid w:val="007E2CB6"/>
    <w:rsid w:val="007E31CC"/>
    <w:rsid w:val="007E3857"/>
    <w:rsid w:val="007E3985"/>
    <w:rsid w:val="007E444E"/>
    <w:rsid w:val="007E4BAE"/>
    <w:rsid w:val="007E51CA"/>
    <w:rsid w:val="007E5918"/>
    <w:rsid w:val="007E6BC7"/>
    <w:rsid w:val="007E75FE"/>
    <w:rsid w:val="007F19C0"/>
    <w:rsid w:val="007F1B5B"/>
    <w:rsid w:val="007F250D"/>
    <w:rsid w:val="007F2860"/>
    <w:rsid w:val="007F28E4"/>
    <w:rsid w:val="007F2F27"/>
    <w:rsid w:val="007F59E4"/>
    <w:rsid w:val="007F5B0C"/>
    <w:rsid w:val="007F5E60"/>
    <w:rsid w:val="007F60FC"/>
    <w:rsid w:val="007F688E"/>
    <w:rsid w:val="007F7022"/>
    <w:rsid w:val="007F7748"/>
    <w:rsid w:val="007F79BD"/>
    <w:rsid w:val="007F7B29"/>
    <w:rsid w:val="007F7F2B"/>
    <w:rsid w:val="00800451"/>
    <w:rsid w:val="00800F51"/>
    <w:rsid w:val="00801070"/>
    <w:rsid w:val="008012BA"/>
    <w:rsid w:val="008012DF"/>
    <w:rsid w:val="00801BE6"/>
    <w:rsid w:val="00801E34"/>
    <w:rsid w:val="00802652"/>
    <w:rsid w:val="00802FF6"/>
    <w:rsid w:val="008034D6"/>
    <w:rsid w:val="00804EE7"/>
    <w:rsid w:val="0080523F"/>
    <w:rsid w:val="008053C4"/>
    <w:rsid w:val="00805B69"/>
    <w:rsid w:val="00805F56"/>
    <w:rsid w:val="008060B7"/>
    <w:rsid w:val="00806962"/>
    <w:rsid w:val="0080698C"/>
    <w:rsid w:val="0080733B"/>
    <w:rsid w:val="0080748F"/>
    <w:rsid w:val="008075F5"/>
    <w:rsid w:val="0080790C"/>
    <w:rsid w:val="00810066"/>
    <w:rsid w:val="008102E3"/>
    <w:rsid w:val="00810A6A"/>
    <w:rsid w:val="00810A6B"/>
    <w:rsid w:val="00810BDF"/>
    <w:rsid w:val="00810F53"/>
    <w:rsid w:val="0081152B"/>
    <w:rsid w:val="0081229C"/>
    <w:rsid w:val="00813417"/>
    <w:rsid w:val="00813E4F"/>
    <w:rsid w:val="00814031"/>
    <w:rsid w:val="00814951"/>
    <w:rsid w:val="00815A6F"/>
    <w:rsid w:val="00815EF8"/>
    <w:rsid w:val="008163CA"/>
    <w:rsid w:val="00817E8A"/>
    <w:rsid w:val="00820435"/>
    <w:rsid w:val="00821016"/>
    <w:rsid w:val="00821E83"/>
    <w:rsid w:val="008221F1"/>
    <w:rsid w:val="00822256"/>
    <w:rsid w:val="0082263E"/>
    <w:rsid w:val="00823D2D"/>
    <w:rsid w:val="00824344"/>
    <w:rsid w:val="0082533A"/>
    <w:rsid w:val="00825911"/>
    <w:rsid w:val="00826BE5"/>
    <w:rsid w:val="00827036"/>
    <w:rsid w:val="008271D5"/>
    <w:rsid w:val="00827791"/>
    <w:rsid w:val="0082788C"/>
    <w:rsid w:val="00827904"/>
    <w:rsid w:val="0083003C"/>
    <w:rsid w:val="008315CF"/>
    <w:rsid w:val="0083185F"/>
    <w:rsid w:val="00832893"/>
    <w:rsid w:val="00835BE3"/>
    <w:rsid w:val="00840529"/>
    <w:rsid w:val="00840B0A"/>
    <w:rsid w:val="00841014"/>
    <w:rsid w:val="0084155F"/>
    <w:rsid w:val="00841666"/>
    <w:rsid w:val="00842A3F"/>
    <w:rsid w:val="00843004"/>
    <w:rsid w:val="00843A6B"/>
    <w:rsid w:val="00844062"/>
    <w:rsid w:val="0084456E"/>
    <w:rsid w:val="00844938"/>
    <w:rsid w:val="00844BC4"/>
    <w:rsid w:val="00845C06"/>
    <w:rsid w:val="00845E54"/>
    <w:rsid w:val="00846719"/>
    <w:rsid w:val="00846BE0"/>
    <w:rsid w:val="00847F71"/>
    <w:rsid w:val="00850DC1"/>
    <w:rsid w:val="008511D2"/>
    <w:rsid w:val="00851510"/>
    <w:rsid w:val="008519BC"/>
    <w:rsid w:val="00851A62"/>
    <w:rsid w:val="00851D0C"/>
    <w:rsid w:val="00852D46"/>
    <w:rsid w:val="00853689"/>
    <w:rsid w:val="008545D7"/>
    <w:rsid w:val="008546A8"/>
    <w:rsid w:val="0085560D"/>
    <w:rsid w:val="00855C19"/>
    <w:rsid w:val="00855E07"/>
    <w:rsid w:val="00855F87"/>
    <w:rsid w:val="008563BB"/>
    <w:rsid w:val="00856404"/>
    <w:rsid w:val="00857787"/>
    <w:rsid w:val="00857829"/>
    <w:rsid w:val="008579CB"/>
    <w:rsid w:val="008611E3"/>
    <w:rsid w:val="00861925"/>
    <w:rsid w:val="00861B5A"/>
    <w:rsid w:val="008622E2"/>
    <w:rsid w:val="008627A5"/>
    <w:rsid w:val="008636DB"/>
    <w:rsid w:val="008637A8"/>
    <w:rsid w:val="0086406E"/>
    <w:rsid w:val="00864509"/>
    <w:rsid w:val="00864F4A"/>
    <w:rsid w:val="00864F63"/>
    <w:rsid w:val="008652D5"/>
    <w:rsid w:val="0086735E"/>
    <w:rsid w:val="0087050B"/>
    <w:rsid w:val="0087065E"/>
    <w:rsid w:val="00870F91"/>
    <w:rsid w:val="00871342"/>
    <w:rsid w:val="00871712"/>
    <w:rsid w:val="00871DA1"/>
    <w:rsid w:val="0087217F"/>
    <w:rsid w:val="008727A2"/>
    <w:rsid w:val="00873964"/>
    <w:rsid w:val="00874CCE"/>
    <w:rsid w:val="00875468"/>
    <w:rsid w:val="008757F7"/>
    <w:rsid w:val="00875969"/>
    <w:rsid w:val="0087759B"/>
    <w:rsid w:val="008813C1"/>
    <w:rsid w:val="00881CFD"/>
    <w:rsid w:val="008821DE"/>
    <w:rsid w:val="008825E0"/>
    <w:rsid w:val="00885A74"/>
    <w:rsid w:val="00885BC3"/>
    <w:rsid w:val="00886402"/>
    <w:rsid w:val="0088675F"/>
    <w:rsid w:val="00886CA0"/>
    <w:rsid w:val="008870FB"/>
    <w:rsid w:val="00887394"/>
    <w:rsid w:val="008875E1"/>
    <w:rsid w:val="008877A8"/>
    <w:rsid w:val="008905A8"/>
    <w:rsid w:val="00890ABC"/>
    <w:rsid w:val="00890BDE"/>
    <w:rsid w:val="0089115D"/>
    <w:rsid w:val="00891AE4"/>
    <w:rsid w:val="00891C32"/>
    <w:rsid w:val="00891FC5"/>
    <w:rsid w:val="008921D6"/>
    <w:rsid w:val="008924E4"/>
    <w:rsid w:val="00893C10"/>
    <w:rsid w:val="00893E9D"/>
    <w:rsid w:val="00894478"/>
    <w:rsid w:val="008953A0"/>
    <w:rsid w:val="00895C44"/>
    <w:rsid w:val="008960F2"/>
    <w:rsid w:val="008968C8"/>
    <w:rsid w:val="00896D97"/>
    <w:rsid w:val="008A1579"/>
    <w:rsid w:val="008A18B9"/>
    <w:rsid w:val="008A2112"/>
    <w:rsid w:val="008A2960"/>
    <w:rsid w:val="008A2A8B"/>
    <w:rsid w:val="008A2F60"/>
    <w:rsid w:val="008A3C20"/>
    <w:rsid w:val="008A4001"/>
    <w:rsid w:val="008A45AD"/>
    <w:rsid w:val="008A4A32"/>
    <w:rsid w:val="008A4B23"/>
    <w:rsid w:val="008A4D29"/>
    <w:rsid w:val="008A4D2D"/>
    <w:rsid w:val="008A6EEC"/>
    <w:rsid w:val="008ADD6F"/>
    <w:rsid w:val="008B0EEA"/>
    <w:rsid w:val="008B1259"/>
    <w:rsid w:val="008B20D0"/>
    <w:rsid w:val="008B23A7"/>
    <w:rsid w:val="008B3765"/>
    <w:rsid w:val="008B41BC"/>
    <w:rsid w:val="008B49F2"/>
    <w:rsid w:val="008B4F8A"/>
    <w:rsid w:val="008B5AD1"/>
    <w:rsid w:val="008B6533"/>
    <w:rsid w:val="008B6A56"/>
    <w:rsid w:val="008B6B57"/>
    <w:rsid w:val="008B782B"/>
    <w:rsid w:val="008B7F30"/>
    <w:rsid w:val="008C00A6"/>
    <w:rsid w:val="008C0BB8"/>
    <w:rsid w:val="008C161B"/>
    <w:rsid w:val="008C178A"/>
    <w:rsid w:val="008C1A45"/>
    <w:rsid w:val="008C26FC"/>
    <w:rsid w:val="008C2F27"/>
    <w:rsid w:val="008C3690"/>
    <w:rsid w:val="008C36C6"/>
    <w:rsid w:val="008C3979"/>
    <w:rsid w:val="008C3FD9"/>
    <w:rsid w:val="008C4021"/>
    <w:rsid w:val="008C6E6E"/>
    <w:rsid w:val="008C770D"/>
    <w:rsid w:val="008C7C49"/>
    <w:rsid w:val="008C7D38"/>
    <w:rsid w:val="008D0122"/>
    <w:rsid w:val="008D0D54"/>
    <w:rsid w:val="008D0FD3"/>
    <w:rsid w:val="008D379A"/>
    <w:rsid w:val="008D5433"/>
    <w:rsid w:val="008D549F"/>
    <w:rsid w:val="008D67F2"/>
    <w:rsid w:val="008D763D"/>
    <w:rsid w:val="008D7CA6"/>
    <w:rsid w:val="008D7E68"/>
    <w:rsid w:val="008DD7D2"/>
    <w:rsid w:val="008E0629"/>
    <w:rsid w:val="008E0891"/>
    <w:rsid w:val="008E177A"/>
    <w:rsid w:val="008E29FC"/>
    <w:rsid w:val="008E2A1B"/>
    <w:rsid w:val="008E3854"/>
    <w:rsid w:val="008E3910"/>
    <w:rsid w:val="008E3CC4"/>
    <w:rsid w:val="008E49E1"/>
    <w:rsid w:val="008E4B5E"/>
    <w:rsid w:val="008E54A8"/>
    <w:rsid w:val="008E5BF7"/>
    <w:rsid w:val="008E7643"/>
    <w:rsid w:val="008E7A87"/>
    <w:rsid w:val="008F02BD"/>
    <w:rsid w:val="008F0594"/>
    <w:rsid w:val="008F0644"/>
    <w:rsid w:val="008F1943"/>
    <w:rsid w:val="008F1DDD"/>
    <w:rsid w:val="008F2094"/>
    <w:rsid w:val="008F245C"/>
    <w:rsid w:val="008F2B87"/>
    <w:rsid w:val="008F34B0"/>
    <w:rsid w:val="008F34E6"/>
    <w:rsid w:val="008F4EAF"/>
    <w:rsid w:val="008F53E7"/>
    <w:rsid w:val="008F5693"/>
    <w:rsid w:val="008F595B"/>
    <w:rsid w:val="008F5AEA"/>
    <w:rsid w:val="008F5F9E"/>
    <w:rsid w:val="008F6775"/>
    <w:rsid w:val="008F6BC6"/>
    <w:rsid w:val="008F70DD"/>
    <w:rsid w:val="008F76C2"/>
    <w:rsid w:val="008F7E11"/>
    <w:rsid w:val="00900034"/>
    <w:rsid w:val="0090024B"/>
    <w:rsid w:val="00900361"/>
    <w:rsid w:val="00901E53"/>
    <w:rsid w:val="00901F53"/>
    <w:rsid w:val="00902C1F"/>
    <w:rsid w:val="00903207"/>
    <w:rsid w:val="00903400"/>
    <w:rsid w:val="00903735"/>
    <w:rsid w:val="00903C20"/>
    <w:rsid w:val="00903FFE"/>
    <w:rsid w:val="00904376"/>
    <w:rsid w:val="009048D4"/>
    <w:rsid w:val="009051F4"/>
    <w:rsid w:val="009054FA"/>
    <w:rsid w:val="00905C2E"/>
    <w:rsid w:val="00906999"/>
    <w:rsid w:val="009078EC"/>
    <w:rsid w:val="00907CAA"/>
    <w:rsid w:val="00907CD6"/>
    <w:rsid w:val="00911640"/>
    <w:rsid w:val="009119AB"/>
    <w:rsid w:val="00912035"/>
    <w:rsid w:val="00912976"/>
    <w:rsid w:val="0091314C"/>
    <w:rsid w:val="00913478"/>
    <w:rsid w:val="009136D4"/>
    <w:rsid w:val="00913E3E"/>
    <w:rsid w:val="00914157"/>
    <w:rsid w:val="009145FF"/>
    <w:rsid w:val="00914F07"/>
    <w:rsid w:val="00915062"/>
    <w:rsid w:val="009159AC"/>
    <w:rsid w:val="0091632C"/>
    <w:rsid w:val="009163BF"/>
    <w:rsid w:val="00916673"/>
    <w:rsid w:val="009171CF"/>
    <w:rsid w:val="009172A3"/>
    <w:rsid w:val="00917EB5"/>
    <w:rsid w:val="00917F16"/>
    <w:rsid w:val="0091AB40"/>
    <w:rsid w:val="009201B5"/>
    <w:rsid w:val="00921AC3"/>
    <w:rsid w:val="009223B4"/>
    <w:rsid w:val="00922B8C"/>
    <w:rsid w:val="00922ED2"/>
    <w:rsid w:val="00922FCD"/>
    <w:rsid w:val="00923FC6"/>
    <w:rsid w:val="009246F3"/>
    <w:rsid w:val="0092479D"/>
    <w:rsid w:val="00924B5D"/>
    <w:rsid w:val="00924ED3"/>
    <w:rsid w:val="00925F48"/>
    <w:rsid w:val="00926082"/>
    <w:rsid w:val="0092657F"/>
    <w:rsid w:val="00927631"/>
    <w:rsid w:val="00927AB8"/>
    <w:rsid w:val="00927C63"/>
    <w:rsid w:val="009306C8"/>
    <w:rsid w:val="00930F34"/>
    <w:rsid w:val="0093110A"/>
    <w:rsid w:val="0093153F"/>
    <w:rsid w:val="00931DE1"/>
    <w:rsid w:val="00932134"/>
    <w:rsid w:val="00932B7B"/>
    <w:rsid w:val="009346D4"/>
    <w:rsid w:val="009363E2"/>
    <w:rsid w:val="00936B1E"/>
    <w:rsid w:val="00937BDE"/>
    <w:rsid w:val="00940453"/>
    <w:rsid w:val="0094055B"/>
    <w:rsid w:val="009406A6"/>
    <w:rsid w:val="009412BE"/>
    <w:rsid w:val="00941388"/>
    <w:rsid w:val="0094365D"/>
    <w:rsid w:val="009438F2"/>
    <w:rsid w:val="00944335"/>
    <w:rsid w:val="00944DC8"/>
    <w:rsid w:val="00945181"/>
    <w:rsid w:val="00945203"/>
    <w:rsid w:val="009454AA"/>
    <w:rsid w:val="00946396"/>
    <w:rsid w:val="00946BA1"/>
    <w:rsid w:val="00946BEB"/>
    <w:rsid w:val="009475E4"/>
    <w:rsid w:val="0094766F"/>
    <w:rsid w:val="00947A79"/>
    <w:rsid w:val="00947DC2"/>
    <w:rsid w:val="009513BB"/>
    <w:rsid w:val="00951604"/>
    <w:rsid w:val="009521D4"/>
    <w:rsid w:val="00952501"/>
    <w:rsid w:val="00952D41"/>
    <w:rsid w:val="00954129"/>
    <w:rsid w:val="00954514"/>
    <w:rsid w:val="009564DF"/>
    <w:rsid w:val="00956642"/>
    <w:rsid w:val="009576F9"/>
    <w:rsid w:val="009610D2"/>
    <w:rsid w:val="00961498"/>
    <w:rsid w:val="00961AEE"/>
    <w:rsid w:val="00962866"/>
    <w:rsid w:val="00963D5F"/>
    <w:rsid w:val="00963E58"/>
    <w:rsid w:val="009642D1"/>
    <w:rsid w:val="00964BFD"/>
    <w:rsid w:val="00964C8A"/>
    <w:rsid w:val="00964E2F"/>
    <w:rsid w:val="0096580C"/>
    <w:rsid w:val="009658A5"/>
    <w:rsid w:val="00965DF5"/>
    <w:rsid w:val="00965F2F"/>
    <w:rsid w:val="0096690E"/>
    <w:rsid w:val="00970656"/>
    <w:rsid w:val="00970778"/>
    <w:rsid w:val="009711ED"/>
    <w:rsid w:val="009716C2"/>
    <w:rsid w:val="00971741"/>
    <w:rsid w:val="0097238F"/>
    <w:rsid w:val="00972726"/>
    <w:rsid w:val="00972BA0"/>
    <w:rsid w:val="00972D45"/>
    <w:rsid w:val="00972DA8"/>
    <w:rsid w:val="009738B4"/>
    <w:rsid w:val="00973B77"/>
    <w:rsid w:val="009740C4"/>
    <w:rsid w:val="00974AA3"/>
    <w:rsid w:val="00975C1E"/>
    <w:rsid w:val="00975EBA"/>
    <w:rsid w:val="009769A8"/>
    <w:rsid w:val="00976C3B"/>
    <w:rsid w:val="00976E4D"/>
    <w:rsid w:val="00977141"/>
    <w:rsid w:val="009776AE"/>
    <w:rsid w:val="00977B70"/>
    <w:rsid w:val="00977E63"/>
    <w:rsid w:val="00980267"/>
    <w:rsid w:val="009802BB"/>
    <w:rsid w:val="009806D6"/>
    <w:rsid w:val="009807A7"/>
    <w:rsid w:val="00981062"/>
    <w:rsid w:val="009818D3"/>
    <w:rsid w:val="00982650"/>
    <w:rsid w:val="00982D01"/>
    <w:rsid w:val="00983498"/>
    <w:rsid w:val="009836F1"/>
    <w:rsid w:val="00983733"/>
    <w:rsid w:val="0098502D"/>
    <w:rsid w:val="00985413"/>
    <w:rsid w:val="009856A8"/>
    <w:rsid w:val="009866AE"/>
    <w:rsid w:val="0098670E"/>
    <w:rsid w:val="00986F27"/>
    <w:rsid w:val="0098723A"/>
    <w:rsid w:val="009900E7"/>
    <w:rsid w:val="00990583"/>
    <w:rsid w:val="00990980"/>
    <w:rsid w:val="009911E8"/>
    <w:rsid w:val="00991672"/>
    <w:rsid w:val="00991DC9"/>
    <w:rsid w:val="00992A9A"/>
    <w:rsid w:val="00992EC8"/>
    <w:rsid w:val="00993229"/>
    <w:rsid w:val="0099445A"/>
    <w:rsid w:val="00994669"/>
    <w:rsid w:val="00994A6C"/>
    <w:rsid w:val="009952B1"/>
    <w:rsid w:val="00996694"/>
    <w:rsid w:val="00996BB0"/>
    <w:rsid w:val="00996E87"/>
    <w:rsid w:val="0099734D"/>
    <w:rsid w:val="009A0344"/>
    <w:rsid w:val="009A0A62"/>
    <w:rsid w:val="009A1107"/>
    <w:rsid w:val="009A12E1"/>
    <w:rsid w:val="009A139B"/>
    <w:rsid w:val="009A1930"/>
    <w:rsid w:val="009A20DD"/>
    <w:rsid w:val="009A2E77"/>
    <w:rsid w:val="009A30BD"/>
    <w:rsid w:val="009A3397"/>
    <w:rsid w:val="009A5262"/>
    <w:rsid w:val="009A5B6D"/>
    <w:rsid w:val="009A5F85"/>
    <w:rsid w:val="009A6243"/>
    <w:rsid w:val="009B0075"/>
    <w:rsid w:val="009B0227"/>
    <w:rsid w:val="009B0700"/>
    <w:rsid w:val="009B192B"/>
    <w:rsid w:val="009B1A4A"/>
    <w:rsid w:val="009B1E03"/>
    <w:rsid w:val="009B233D"/>
    <w:rsid w:val="009B305E"/>
    <w:rsid w:val="009B3B5C"/>
    <w:rsid w:val="009B3E75"/>
    <w:rsid w:val="009B4A21"/>
    <w:rsid w:val="009B4E08"/>
    <w:rsid w:val="009B511F"/>
    <w:rsid w:val="009B61B7"/>
    <w:rsid w:val="009B70AF"/>
    <w:rsid w:val="009C03FC"/>
    <w:rsid w:val="009C0452"/>
    <w:rsid w:val="009C06B9"/>
    <w:rsid w:val="009C164B"/>
    <w:rsid w:val="009C1D4E"/>
    <w:rsid w:val="009C1DD7"/>
    <w:rsid w:val="009C1F27"/>
    <w:rsid w:val="009C26ED"/>
    <w:rsid w:val="009C2E68"/>
    <w:rsid w:val="009C3B27"/>
    <w:rsid w:val="009C3EEF"/>
    <w:rsid w:val="009C4887"/>
    <w:rsid w:val="009C4BF6"/>
    <w:rsid w:val="009C4EFA"/>
    <w:rsid w:val="009C5333"/>
    <w:rsid w:val="009C64DC"/>
    <w:rsid w:val="009C666F"/>
    <w:rsid w:val="009C73A3"/>
    <w:rsid w:val="009C7CE8"/>
    <w:rsid w:val="009C7F1F"/>
    <w:rsid w:val="009D0CC2"/>
    <w:rsid w:val="009D10F1"/>
    <w:rsid w:val="009D14F7"/>
    <w:rsid w:val="009D17DD"/>
    <w:rsid w:val="009D1FFB"/>
    <w:rsid w:val="009D210F"/>
    <w:rsid w:val="009D2EE6"/>
    <w:rsid w:val="009D31E9"/>
    <w:rsid w:val="009D3514"/>
    <w:rsid w:val="009D3A95"/>
    <w:rsid w:val="009D3BA6"/>
    <w:rsid w:val="009D45D3"/>
    <w:rsid w:val="009D472B"/>
    <w:rsid w:val="009D53E4"/>
    <w:rsid w:val="009D7D58"/>
    <w:rsid w:val="009E0F60"/>
    <w:rsid w:val="009E154B"/>
    <w:rsid w:val="009E15EF"/>
    <w:rsid w:val="009E192C"/>
    <w:rsid w:val="009E1B6F"/>
    <w:rsid w:val="009E2383"/>
    <w:rsid w:val="009E2602"/>
    <w:rsid w:val="009E39F0"/>
    <w:rsid w:val="009E419C"/>
    <w:rsid w:val="009E59F1"/>
    <w:rsid w:val="009E5BA3"/>
    <w:rsid w:val="009E5FA7"/>
    <w:rsid w:val="009E5FD7"/>
    <w:rsid w:val="009E680B"/>
    <w:rsid w:val="009F05B0"/>
    <w:rsid w:val="009F2DBC"/>
    <w:rsid w:val="009F3383"/>
    <w:rsid w:val="009F33B8"/>
    <w:rsid w:val="009F33BD"/>
    <w:rsid w:val="009F41C3"/>
    <w:rsid w:val="009F4FE7"/>
    <w:rsid w:val="009F5C41"/>
    <w:rsid w:val="009F5E9C"/>
    <w:rsid w:val="009F6A9C"/>
    <w:rsid w:val="009F7CD4"/>
    <w:rsid w:val="00A01C0E"/>
    <w:rsid w:val="00A02BA1"/>
    <w:rsid w:val="00A034C0"/>
    <w:rsid w:val="00A03DA7"/>
    <w:rsid w:val="00A03E69"/>
    <w:rsid w:val="00A03E78"/>
    <w:rsid w:val="00A053AF"/>
    <w:rsid w:val="00A05664"/>
    <w:rsid w:val="00A057EA"/>
    <w:rsid w:val="00A0619D"/>
    <w:rsid w:val="00A06CB9"/>
    <w:rsid w:val="00A073EA"/>
    <w:rsid w:val="00A075EC"/>
    <w:rsid w:val="00A07A8B"/>
    <w:rsid w:val="00A07C42"/>
    <w:rsid w:val="00A10301"/>
    <w:rsid w:val="00A104F1"/>
    <w:rsid w:val="00A1109A"/>
    <w:rsid w:val="00A11968"/>
    <w:rsid w:val="00A11988"/>
    <w:rsid w:val="00A11CB8"/>
    <w:rsid w:val="00A12EDF"/>
    <w:rsid w:val="00A13406"/>
    <w:rsid w:val="00A13476"/>
    <w:rsid w:val="00A14C0F"/>
    <w:rsid w:val="00A14DB1"/>
    <w:rsid w:val="00A16390"/>
    <w:rsid w:val="00A164AC"/>
    <w:rsid w:val="00A16C16"/>
    <w:rsid w:val="00A16F24"/>
    <w:rsid w:val="00A22099"/>
    <w:rsid w:val="00A221F3"/>
    <w:rsid w:val="00A22969"/>
    <w:rsid w:val="00A23E2F"/>
    <w:rsid w:val="00A24A93"/>
    <w:rsid w:val="00A24CE5"/>
    <w:rsid w:val="00A24FA6"/>
    <w:rsid w:val="00A25BE7"/>
    <w:rsid w:val="00A273F8"/>
    <w:rsid w:val="00A27E6A"/>
    <w:rsid w:val="00A3083A"/>
    <w:rsid w:val="00A30F67"/>
    <w:rsid w:val="00A31F72"/>
    <w:rsid w:val="00A32DA8"/>
    <w:rsid w:val="00A330D0"/>
    <w:rsid w:val="00A3316A"/>
    <w:rsid w:val="00A33A43"/>
    <w:rsid w:val="00A33C7B"/>
    <w:rsid w:val="00A347B2"/>
    <w:rsid w:val="00A34B48"/>
    <w:rsid w:val="00A356ED"/>
    <w:rsid w:val="00A365C9"/>
    <w:rsid w:val="00A3682E"/>
    <w:rsid w:val="00A37AF5"/>
    <w:rsid w:val="00A41A82"/>
    <w:rsid w:val="00A41EB1"/>
    <w:rsid w:val="00A41FB7"/>
    <w:rsid w:val="00A42527"/>
    <w:rsid w:val="00A42B88"/>
    <w:rsid w:val="00A432E0"/>
    <w:rsid w:val="00A43725"/>
    <w:rsid w:val="00A4378C"/>
    <w:rsid w:val="00A43E61"/>
    <w:rsid w:val="00A43F9C"/>
    <w:rsid w:val="00A458ED"/>
    <w:rsid w:val="00A461CF"/>
    <w:rsid w:val="00A47305"/>
    <w:rsid w:val="00A47975"/>
    <w:rsid w:val="00A5026C"/>
    <w:rsid w:val="00A51286"/>
    <w:rsid w:val="00A5163D"/>
    <w:rsid w:val="00A519B5"/>
    <w:rsid w:val="00A51A0C"/>
    <w:rsid w:val="00A51D86"/>
    <w:rsid w:val="00A51DEA"/>
    <w:rsid w:val="00A53497"/>
    <w:rsid w:val="00A53CFF"/>
    <w:rsid w:val="00A552E0"/>
    <w:rsid w:val="00A554AB"/>
    <w:rsid w:val="00A55D9A"/>
    <w:rsid w:val="00A56341"/>
    <w:rsid w:val="00A57088"/>
    <w:rsid w:val="00A57E76"/>
    <w:rsid w:val="00A600CA"/>
    <w:rsid w:val="00A60675"/>
    <w:rsid w:val="00A60801"/>
    <w:rsid w:val="00A60DB7"/>
    <w:rsid w:val="00A618B4"/>
    <w:rsid w:val="00A61A73"/>
    <w:rsid w:val="00A61D6B"/>
    <w:rsid w:val="00A62461"/>
    <w:rsid w:val="00A62E44"/>
    <w:rsid w:val="00A6376B"/>
    <w:rsid w:val="00A63A6C"/>
    <w:rsid w:val="00A64417"/>
    <w:rsid w:val="00A65293"/>
    <w:rsid w:val="00A65415"/>
    <w:rsid w:val="00A6716C"/>
    <w:rsid w:val="00A67FAD"/>
    <w:rsid w:val="00A708B2"/>
    <w:rsid w:val="00A70B5C"/>
    <w:rsid w:val="00A70B9C"/>
    <w:rsid w:val="00A71397"/>
    <w:rsid w:val="00A71885"/>
    <w:rsid w:val="00A722F0"/>
    <w:rsid w:val="00A72405"/>
    <w:rsid w:val="00A7293E"/>
    <w:rsid w:val="00A737D6"/>
    <w:rsid w:val="00A73F17"/>
    <w:rsid w:val="00A74916"/>
    <w:rsid w:val="00A74E7D"/>
    <w:rsid w:val="00A750B6"/>
    <w:rsid w:val="00A75C00"/>
    <w:rsid w:val="00A75DDE"/>
    <w:rsid w:val="00A7606B"/>
    <w:rsid w:val="00A7781B"/>
    <w:rsid w:val="00A8133E"/>
    <w:rsid w:val="00A81383"/>
    <w:rsid w:val="00A814FC"/>
    <w:rsid w:val="00A81993"/>
    <w:rsid w:val="00A82B73"/>
    <w:rsid w:val="00A82D8D"/>
    <w:rsid w:val="00A833A1"/>
    <w:rsid w:val="00A843A6"/>
    <w:rsid w:val="00A848BB"/>
    <w:rsid w:val="00A85B0B"/>
    <w:rsid w:val="00A8621A"/>
    <w:rsid w:val="00A86941"/>
    <w:rsid w:val="00A87772"/>
    <w:rsid w:val="00A878D9"/>
    <w:rsid w:val="00A87AA2"/>
    <w:rsid w:val="00A87AD5"/>
    <w:rsid w:val="00A905C1"/>
    <w:rsid w:val="00A9189A"/>
    <w:rsid w:val="00A92D32"/>
    <w:rsid w:val="00A9369A"/>
    <w:rsid w:val="00A940C6"/>
    <w:rsid w:val="00A9570C"/>
    <w:rsid w:val="00A95729"/>
    <w:rsid w:val="00A960BF"/>
    <w:rsid w:val="00A9716B"/>
    <w:rsid w:val="00A97D89"/>
    <w:rsid w:val="00AA029E"/>
    <w:rsid w:val="00AA0589"/>
    <w:rsid w:val="00AA05FC"/>
    <w:rsid w:val="00AA07EF"/>
    <w:rsid w:val="00AA0C3A"/>
    <w:rsid w:val="00AA0EA4"/>
    <w:rsid w:val="00AA12DD"/>
    <w:rsid w:val="00AA1333"/>
    <w:rsid w:val="00AA17A6"/>
    <w:rsid w:val="00AA19AA"/>
    <w:rsid w:val="00AA20A7"/>
    <w:rsid w:val="00AA25C0"/>
    <w:rsid w:val="00AA3809"/>
    <w:rsid w:val="00AA3E1A"/>
    <w:rsid w:val="00AA3E93"/>
    <w:rsid w:val="00AA49C7"/>
    <w:rsid w:val="00AA4EE0"/>
    <w:rsid w:val="00AA5402"/>
    <w:rsid w:val="00AA5DC3"/>
    <w:rsid w:val="00AA71BB"/>
    <w:rsid w:val="00AA7CCB"/>
    <w:rsid w:val="00AB067D"/>
    <w:rsid w:val="00AB1D97"/>
    <w:rsid w:val="00AB2947"/>
    <w:rsid w:val="00AB3ECD"/>
    <w:rsid w:val="00AB4309"/>
    <w:rsid w:val="00AB482B"/>
    <w:rsid w:val="00AB4C51"/>
    <w:rsid w:val="00AB4E01"/>
    <w:rsid w:val="00AB51F0"/>
    <w:rsid w:val="00AB5324"/>
    <w:rsid w:val="00AB538E"/>
    <w:rsid w:val="00AB5445"/>
    <w:rsid w:val="00AB572F"/>
    <w:rsid w:val="00AB58DA"/>
    <w:rsid w:val="00AB632C"/>
    <w:rsid w:val="00AB6428"/>
    <w:rsid w:val="00AB653B"/>
    <w:rsid w:val="00AB7043"/>
    <w:rsid w:val="00AB7D62"/>
    <w:rsid w:val="00AC0101"/>
    <w:rsid w:val="00AC053F"/>
    <w:rsid w:val="00AC1031"/>
    <w:rsid w:val="00AC1597"/>
    <w:rsid w:val="00AC1C47"/>
    <w:rsid w:val="00AC1FB9"/>
    <w:rsid w:val="00AC2B52"/>
    <w:rsid w:val="00AC3792"/>
    <w:rsid w:val="00AC3FD9"/>
    <w:rsid w:val="00AC436C"/>
    <w:rsid w:val="00AC45BA"/>
    <w:rsid w:val="00AC605E"/>
    <w:rsid w:val="00AD05E7"/>
    <w:rsid w:val="00AD0D53"/>
    <w:rsid w:val="00AD0F80"/>
    <w:rsid w:val="00AD1943"/>
    <w:rsid w:val="00AD1F2D"/>
    <w:rsid w:val="00AD395B"/>
    <w:rsid w:val="00AD5534"/>
    <w:rsid w:val="00AD6A1E"/>
    <w:rsid w:val="00AD78C7"/>
    <w:rsid w:val="00AE126D"/>
    <w:rsid w:val="00AE1800"/>
    <w:rsid w:val="00AE24A9"/>
    <w:rsid w:val="00AE2D9A"/>
    <w:rsid w:val="00AE30D8"/>
    <w:rsid w:val="00AE3874"/>
    <w:rsid w:val="00AE38BD"/>
    <w:rsid w:val="00AE3C5E"/>
    <w:rsid w:val="00AE4BA2"/>
    <w:rsid w:val="00AE4CC2"/>
    <w:rsid w:val="00AE6444"/>
    <w:rsid w:val="00AE67F1"/>
    <w:rsid w:val="00AE693A"/>
    <w:rsid w:val="00AE6E5D"/>
    <w:rsid w:val="00AE6FF4"/>
    <w:rsid w:val="00AE7A70"/>
    <w:rsid w:val="00AF001F"/>
    <w:rsid w:val="00AF121A"/>
    <w:rsid w:val="00AF122C"/>
    <w:rsid w:val="00AF15BD"/>
    <w:rsid w:val="00AF2059"/>
    <w:rsid w:val="00AF245C"/>
    <w:rsid w:val="00AF24EC"/>
    <w:rsid w:val="00AF2C7D"/>
    <w:rsid w:val="00AF3BDE"/>
    <w:rsid w:val="00AF4218"/>
    <w:rsid w:val="00AF5BB4"/>
    <w:rsid w:val="00AF63A8"/>
    <w:rsid w:val="00AF6B6A"/>
    <w:rsid w:val="00AF6C60"/>
    <w:rsid w:val="00AF6D68"/>
    <w:rsid w:val="00AF7052"/>
    <w:rsid w:val="00AF72FF"/>
    <w:rsid w:val="00AF7741"/>
    <w:rsid w:val="00AF7F70"/>
    <w:rsid w:val="00B005B1"/>
    <w:rsid w:val="00B006E9"/>
    <w:rsid w:val="00B01957"/>
    <w:rsid w:val="00B01AE2"/>
    <w:rsid w:val="00B02F2F"/>
    <w:rsid w:val="00B039C1"/>
    <w:rsid w:val="00B03A26"/>
    <w:rsid w:val="00B03F54"/>
    <w:rsid w:val="00B05085"/>
    <w:rsid w:val="00B05500"/>
    <w:rsid w:val="00B060F1"/>
    <w:rsid w:val="00B06593"/>
    <w:rsid w:val="00B065B7"/>
    <w:rsid w:val="00B069D4"/>
    <w:rsid w:val="00B069D9"/>
    <w:rsid w:val="00B0794A"/>
    <w:rsid w:val="00B07FC3"/>
    <w:rsid w:val="00B1056A"/>
    <w:rsid w:val="00B10966"/>
    <w:rsid w:val="00B10D45"/>
    <w:rsid w:val="00B11582"/>
    <w:rsid w:val="00B11A6D"/>
    <w:rsid w:val="00B12D26"/>
    <w:rsid w:val="00B132CD"/>
    <w:rsid w:val="00B143A9"/>
    <w:rsid w:val="00B148CE"/>
    <w:rsid w:val="00B1557E"/>
    <w:rsid w:val="00B167EB"/>
    <w:rsid w:val="00B16B8D"/>
    <w:rsid w:val="00B16EF0"/>
    <w:rsid w:val="00B21D13"/>
    <w:rsid w:val="00B22197"/>
    <w:rsid w:val="00B22283"/>
    <w:rsid w:val="00B225C1"/>
    <w:rsid w:val="00B22808"/>
    <w:rsid w:val="00B23023"/>
    <w:rsid w:val="00B24002"/>
    <w:rsid w:val="00B2402A"/>
    <w:rsid w:val="00B25CA1"/>
    <w:rsid w:val="00B25CBF"/>
    <w:rsid w:val="00B270E9"/>
    <w:rsid w:val="00B27B58"/>
    <w:rsid w:val="00B300C2"/>
    <w:rsid w:val="00B30E1A"/>
    <w:rsid w:val="00B315DC"/>
    <w:rsid w:val="00B31769"/>
    <w:rsid w:val="00B31872"/>
    <w:rsid w:val="00B318F9"/>
    <w:rsid w:val="00B329FA"/>
    <w:rsid w:val="00B33113"/>
    <w:rsid w:val="00B33315"/>
    <w:rsid w:val="00B333EA"/>
    <w:rsid w:val="00B33A09"/>
    <w:rsid w:val="00B34179"/>
    <w:rsid w:val="00B341F6"/>
    <w:rsid w:val="00B342B9"/>
    <w:rsid w:val="00B34C91"/>
    <w:rsid w:val="00B34EE6"/>
    <w:rsid w:val="00B350D8"/>
    <w:rsid w:val="00B3533F"/>
    <w:rsid w:val="00B36429"/>
    <w:rsid w:val="00B36711"/>
    <w:rsid w:val="00B37625"/>
    <w:rsid w:val="00B37B96"/>
    <w:rsid w:val="00B401D7"/>
    <w:rsid w:val="00B40558"/>
    <w:rsid w:val="00B41949"/>
    <w:rsid w:val="00B419E8"/>
    <w:rsid w:val="00B41E86"/>
    <w:rsid w:val="00B4285B"/>
    <w:rsid w:val="00B436AF"/>
    <w:rsid w:val="00B436BB"/>
    <w:rsid w:val="00B43A15"/>
    <w:rsid w:val="00B43C89"/>
    <w:rsid w:val="00B43DD1"/>
    <w:rsid w:val="00B44BA8"/>
    <w:rsid w:val="00B45671"/>
    <w:rsid w:val="00B45CC2"/>
    <w:rsid w:val="00B45D78"/>
    <w:rsid w:val="00B45FA6"/>
    <w:rsid w:val="00B46279"/>
    <w:rsid w:val="00B465F5"/>
    <w:rsid w:val="00B46840"/>
    <w:rsid w:val="00B46D52"/>
    <w:rsid w:val="00B47FCC"/>
    <w:rsid w:val="00B5055D"/>
    <w:rsid w:val="00B5122A"/>
    <w:rsid w:val="00B546F2"/>
    <w:rsid w:val="00B550DB"/>
    <w:rsid w:val="00B55B76"/>
    <w:rsid w:val="00B55CC8"/>
    <w:rsid w:val="00B55EBC"/>
    <w:rsid w:val="00B56644"/>
    <w:rsid w:val="00B57961"/>
    <w:rsid w:val="00B6013C"/>
    <w:rsid w:val="00B61142"/>
    <w:rsid w:val="00B61302"/>
    <w:rsid w:val="00B61769"/>
    <w:rsid w:val="00B62677"/>
    <w:rsid w:val="00B6388E"/>
    <w:rsid w:val="00B63F6B"/>
    <w:rsid w:val="00B64D26"/>
    <w:rsid w:val="00B64F70"/>
    <w:rsid w:val="00B65293"/>
    <w:rsid w:val="00B67A76"/>
    <w:rsid w:val="00B70C8E"/>
    <w:rsid w:val="00B71117"/>
    <w:rsid w:val="00B71796"/>
    <w:rsid w:val="00B71A02"/>
    <w:rsid w:val="00B72131"/>
    <w:rsid w:val="00B7213C"/>
    <w:rsid w:val="00B72B47"/>
    <w:rsid w:val="00B72D3D"/>
    <w:rsid w:val="00B742D0"/>
    <w:rsid w:val="00B743F9"/>
    <w:rsid w:val="00B74EB7"/>
    <w:rsid w:val="00B815E0"/>
    <w:rsid w:val="00B81EEF"/>
    <w:rsid w:val="00B822EF"/>
    <w:rsid w:val="00B82ADE"/>
    <w:rsid w:val="00B82C1D"/>
    <w:rsid w:val="00B82E3D"/>
    <w:rsid w:val="00B84791"/>
    <w:rsid w:val="00B858BE"/>
    <w:rsid w:val="00B86076"/>
    <w:rsid w:val="00B870C4"/>
    <w:rsid w:val="00B87F93"/>
    <w:rsid w:val="00B91957"/>
    <w:rsid w:val="00B91C25"/>
    <w:rsid w:val="00B92310"/>
    <w:rsid w:val="00B933A7"/>
    <w:rsid w:val="00B938BA"/>
    <w:rsid w:val="00B94F41"/>
    <w:rsid w:val="00B94FB3"/>
    <w:rsid w:val="00B95151"/>
    <w:rsid w:val="00B95186"/>
    <w:rsid w:val="00B95296"/>
    <w:rsid w:val="00B95A57"/>
    <w:rsid w:val="00B963C2"/>
    <w:rsid w:val="00B970B0"/>
    <w:rsid w:val="00B97312"/>
    <w:rsid w:val="00B97D13"/>
    <w:rsid w:val="00BA0F4A"/>
    <w:rsid w:val="00BA2DD9"/>
    <w:rsid w:val="00BA3C54"/>
    <w:rsid w:val="00BA4027"/>
    <w:rsid w:val="00BA46D1"/>
    <w:rsid w:val="00BA644D"/>
    <w:rsid w:val="00BA6B81"/>
    <w:rsid w:val="00BA7F0F"/>
    <w:rsid w:val="00BB0866"/>
    <w:rsid w:val="00BB1F2C"/>
    <w:rsid w:val="00BB2D7C"/>
    <w:rsid w:val="00BB2FBC"/>
    <w:rsid w:val="00BB3D32"/>
    <w:rsid w:val="00BB47ED"/>
    <w:rsid w:val="00BB50F3"/>
    <w:rsid w:val="00BB5A0B"/>
    <w:rsid w:val="00BB5FED"/>
    <w:rsid w:val="00BB6121"/>
    <w:rsid w:val="00BB67CF"/>
    <w:rsid w:val="00BB7305"/>
    <w:rsid w:val="00BC054F"/>
    <w:rsid w:val="00BC0B27"/>
    <w:rsid w:val="00BC0D73"/>
    <w:rsid w:val="00BC14CC"/>
    <w:rsid w:val="00BC16A1"/>
    <w:rsid w:val="00BC3DF8"/>
    <w:rsid w:val="00BC411D"/>
    <w:rsid w:val="00BC4310"/>
    <w:rsid w:val="00BC48A5"/>
    <w:rsid w:val="00BC492A"/>
    <w:rsid w:val="00BC5272"/>
    <w:rsid w:val="00BC52EF"/>
    <w:rsid w:val="00BC54B5"/>
    <w:rsid w:val="00BD06BA"/>
    <w:rsid w:val="00BD1633"/>
    <w:rsid w:val="00BD2BAF"/>
    <w:rsid w:val="00BD3721"/>
    <w:rsid w:val="00BD56E3"/>
    <w:rsid w:val="00BD5D72"/>
    <w:rsid w:val="00BD5ED5"/>
    <w:rsid w:val="00BD6EAD"/>
    <w:rsid w:val="00BD734C"/>
    <w:rsid w:val="00BE0BC5"/>
    <w:rsid w:val="00BE0D18"/>
    <w:rsid w:val="00BE0FA9"/>
    <w:rsid w:val="00BE1185"/>
    <w:rsid w:val="00BE1A20"/>
    <w:rsid w:val="00BE1A48"/>
    <w:rsid w:val="00BE2A12"/>
    <w:rsid w:val="00BE2F6C"/>
    <w:rsid w:val="00BE40A9"/>
    <w:rsid w:val="00BE4A46"/>
    <w:rsid w:val="00BE5596"/>
    <w:rsid w:val="00BE7681"/>
    <w:rsid w:val="00BEFC00"/>
    <w:rsid w:val="00BF03E5"/>
    <w:rsid w:val="00BF0455"/>
    <w:rsid w:val="00BF0DEB"/>
    <w:rsid w:val="00BF2B4A"/>
    <w:rsid w:val="00BF2D2F"/>
    <w:rsid w:val="00BF2E80"/>
    <w:rsid w:val="00BF3459"/>
    <w:rsid w:val="00BF3C7B"/>
    <w:rsid w:val="00BF3D08"/>
    <w:rsid w:val="00BF3E22"/>
    <w:rsid w:val="00BF597E"/>
    <w:rsid w:val="00BF5A0F"/>
    <w:rsid w:val="00BF63EA"/>
    <w:rsid w:val="00BF6A9D"/>
    <w:rsid w:val="00BF6AF9"/>
    <w:rsid w:val="00BF6E2B"/>
    <w:rsid w:val="00BF7123"/>
    <w:rsid w:val="00BFC9DF"/>
    <w:rsid w:val="00C0189F"/>
    <w:rsid w:val="00C018BD"/>
    <w:rsid w:val="00C02320"/>
    <w:rsid w:val="00C02324"/>
    <w:rsid w:val="00C026B7"/>
    <w:rsid w:val="00C02A51"/>
    <w:rsid w:val="00C02F88"/>
    <w:rsid w:val="00C031AB"/>
    <w:rsid w:val="00C034E4"/>
    <w:rsid w:val="00C036F3"/>
    <w:rsid w:val="00C03DD6"/>
    <w:rsid w:val="00C04446"/>
    <w:rsid w:val="00C04E89"/>
    <w:rsid w:val="00C05216"/>
    <w:rsid w:val="00C05E8F"/>
    <w:rsid w:val="00C06348"/>
    <w:rsid w:val="00C06BEC"/>
    <w:rsid w:val="00C06DF7"/>
    <w:rsid w:val="00C1084C"/>
    <w:rsid w:val="00C10D82"/>
    <w:rsid w:val="00C10E18"/>
    <w:rsid w:val="00C140C3"/>
    <w:rsid w:val="00C14240"/>
    <w:rsid w:val="00C14771"/>
    <w:rsid w:val="00C15417"/>
    <w:rsid w:val="00C17E6D"/>
    <w:rsid w:val="00C2041F"/>
    <w:rsid w:val="00C226EA"/>
    <w:rsid w:val="00C23BE5"/>
    <w:rsid w:val="00C240A9"/>
    <w:rsid w:val="00C24A03"/>
    <w:rsid w:val="00C2518A"/>
    <w:rsid w:val="00C257A3"/>
    <w:rsid w:val="00C25AAC"/>
    <w:rsid w:val="00C25B82"/>
    <w:rsid w:val="00C25D5B"/>
    <w:rsid w:val="00C25F90"/>
    <w:rsid w:val="00C27D69"/>
    <w:rsid w:val="00C30421"/>
    <w:rsid w:val="00C305CE"/>
    <w:rsid w:val="00C30F07"/>
    <w:rsid w:val="00C31E70"/>
    <w:rsid w:val="00C31E9F"/>
    <w:rsid w:val="00C31F37"/>
    <w:rsid w:val="00C32CB7"/>
    <w:rsid w:val="00C32D77"/>
    <w:rsid w:val="00C32DE5"/>
    <w:rsid w:val="00C33653"/>
    <w:rsid w:val="00C33D3C"/>
    <w:rsid w:val="00C3413E"/>
    <w:rsid w:val="00C3460D"/>
    <w:rsid w:val="00C34AEE"/>
    <w:rsid w:val="00C37348"/>
    <w:rsid w:val="00C374B6"/>
    <w:rsid w:val="00C37C6B"/>
    <w:rsid w:val="00C37EC4"/>
    <w:rsid w:val="00C402B9"/>
    <w:rsid w:val="00C4137D"/>
    <w:rsid w:val="00C41AA9"/>
    <w:rsid w:val="00C41C1C"/>
    <w:rsid w:val="00C42004"/>
    <w:rsid w:val="00C439A5"/>
    <w:rsid w:val="00C4472E"/>
    <w:rsid w:val="00C44B73"/>
    <w:rsid w:val="00C500A3"/>
    <w:rsid w:val="00C50340"/>
    <w:rsid w:val="00C50661"/>
    <w:rsid w:val="00C518E9"/>
    <w:rsid w:val="00C5379D"/>
    <w:rsid w:val="00C53B43"/>
    <w:rsid w:val="00C53C45"/>
    <w:rsid w:val="00C53F22"/>
    <w:rsid w:val="00C53FCD"/>
    <w:rsid w:val="00C544ED"/>
    <w:rsid w:val="00C549B5"/>
    <w:rsid w:val="00C55847"/>
    <w:rsid w:val="00C56393"/>
    <w:rsid w:val="00C56479"/>
    <w:rsid w:val="00C56C6B"/>
    <w:rsid w:val="00C56EBA"/>
    <w:rsid w:val="00C56EF6"/>
    <w:rsid w:val="00C5748C"/>
    <w:rsid w:val="00C6044C"/>
    <w:rsid w:val="00C6266A"/>
    <w:rsid w:val="00C626EB"/>
    <w:rsid w:val="00C62C48"/>
    <w:rsid w:val="00C631B0"/>
    <w:rsid w:val="00C64CDF"/>
    <w:rsid w:val="00C64FD7"/>
    <w:rsid w:val="00C6584A"/>
    <w:rsid w:val="00C6592C"/>
    <w:rsid w:val="00C6602D"/>
    <w:rsid w:val="00C66418"/>
    <w:rsid w:val="00C6719E"/>
    <w:rsid w:val="00C671FC"/>
    <w:rsid w:val="00C677CA"/>
    <w:rsid w:val="00C67A07"/>
    <w:rsid w:val="00C701FE"/>
    <w:rsid w:val="00C70831"/>
    <w:rsid w:val="00C7111C"/>
    <w:rsid w:val="00C7251A"/>
    <w:rsid w:val="00C73DA7"/>
    <w:rsid w:val="00C74612"/>
    <w:rsid w:val="00C7480D"/>
    <w:rsid w:val="00C74D25"/>
    <w:rsid w:val="00C75039"/>
    <w:rsid w:val="00C75B8D"/>
    <w:rsid w:val="00C76971"/>
    <w:rsid w:val="00C77C27"/>
    <w:rsid w:val="00C806E9"/>
    <w:rsid w:val="00C82540"/>
    <w:rsid w:val="00C82C87"/>
    <w:rsid w:val="00C845CD"/>
    <w:rsid w:val="00C84818"/>
    <w:rsid w:val="00C84AC2"/>
    <w:rsid w:val="00C84E94"/>
    <w:rsid w:val="00C858F4"/>
    <w:rsid w:val="00C86FB1"/>
    <w:rsid w:val="00C87E7C"/>
    <w:rsid w:val="00C9053A"/>
    <w:rsid w:val="00C9119F"/>
    <w:rsid w:val="00C92271"/>
    <w:rsid w:val="00C925C9"/>
    <w:rsid w:val="00C925DF"/>
    <w:rsid w:val="00C9295E"/>
    <w:rsid w:val="00C9307F"/>
    <w:rsid w:val="00C9487B"/>
    <w:rsid w:val="00C95432"/>
    <w:rsid w:val="00C95B17"/>
    <w:rsid w:val="00C95B70"/>
    <w:rsid w:val="00C96A5C"/>
    <w:rsid w:val="00C97BBF"/>
    <w:rsid w:val="00CA102D"/>
    <w:rsid w:val="00CA1C8C"/>
    <w:rsid w:val="00CA454F"/>
    <w:rsid w:val="00CA538B"/>
    <w:rsid w:val="00CA54B7"/>
    <w:rsid w:val="00CA5772"/>
    <w:rsid w:val="00CA5EF4"/>
    <w:rsid w:val="00CA6D56"/>
    <w:rsid w:val="00CA6F15"/>
    <w:rsid w:val="00CA711A"/>
    <w:rsid w:val="00CA72D7"/>
    <w:rsid w:val="00CA7747"/>
    <w:rsid w:val="00CB0575"/>
    <w:rsid w:val="00CB1097"/>
    <w:rsid w:val="00CB13C0"/>
    <w:rsid w:val="00CB13C4"/>
    <w:rsid w:val="00CB1744"/>
    <w:rsid w:val="00CB1962"/>
    <w:rsid w:val="00CB19D7"/>
    <w:rsid w:val="00CB2964"/>
    <w:rsid w:val="00CB4217"/>
    <w:rsid w:val="00CB43CD"/>
    <w:rsid w:val="00CB4605"/>
    <w:rsid w:val="00CB67EB"/>
    <w:rsid w:val="00CB70E4"/>
    <w:rsid w:val="00CB7B09"/>
    <w:rsid w:val="00CC0A57"/>
    <w:rsid w:val="00CC1116"/>
    <w:rsid w:val="00CC26D3"/>
    <w:rsid w:val="00CC2D77"/>
    <w:rsid w:val="00CC2F16"/>
    <w:rsid w:val="00CC32B5"/>
    <w:rsid w:val="00CC41B7"/>
    <w:rsid w:val="00CC47EF"/>
    <w:rsid w:val="00CC4BC2"/>
    <w:rsid w:val="00CC5190"/>
    <w:rsid w:val="00CC58B5"/>
    <w:rsid w:val="00CC61C3"/>
    <w:rsid w:val="00CC70BC"/>
    <w:rsid w:val="00CC7379"/>
    <w:rsid w:val="00CC7E42"/>
    <w:rsid w:val="00CD0B15"/>
    <w:rsid w:val="00CD0C22"/>
    <w:rsid w:val="00CD1C1B"/>
    <w:rsid w:val="00CD1FE7"/>
    <w:rsid w:val="00CD2A19"/>
    <w:rsid w:val="00CD2A85"/>
    <w:rsid w:val="00CD2AEE"/>
    <w:rsid w:val="00CD2B8B"/>
    <w:rsid w:val="00CD33F1"/>
    <w:rsid w:val="00CD37A0"/>
    <w:rsid w:val="00CD3A94"/>
    <w:rsid w:val="00CD3CE5"/>
    <w:rsid w:val="00CD3DF1"/>
    <w:rsid w:val="00CD3F5C"/>
    <w:rsid w:val="00CD431D"/>
    <w:rsid w:val="00CD45A4"/>
    <w:rsid w:val="00CD48B5"/>
    <w:rsid w:val="00CD5778"/>
    <w:rsid w:val="00CD5A34"/>
    <w:rsid w:val="00CD65A8"/>
    <w:rsid w:val="00CD7B1F"/>
    <w:rsid w:val="00CE0668"/>
    <w:rsid w:val="00CE0959"/>
    <w:rsid w:val="00CE0966"/>
    <w:rsid w:val="00CE0A5A"/>
    <w:rsid w:val="00CE10AD"/>
    <w:rsid w:val="00CE2674"/>
    <w:rsid w:val="00CE27E7"/>
    <w:rsid w:val="00CE2FAE"/>
    <w:rsid w:val="00CE35B9"/>
    <w:rsid w:val="00CE4711"/>
    <w:rsid w:val="00CE64D1"/>
    <w:rsid w:val="00CE719A"/>
    <w:rsid w:val="00CE7720"/>
    <w:rsid w:val="00CE7D88"/>
    <w:rsid w:val="00CF0A27"/>
    <w:rsid w:val="00CF12E6"/>
    <w:rsid w:val="00CF12EF"/>
    <w:rsid w:val="00CF1453"/>
    <w:rsid w:val="00CF1520"/>
    <w:rsid w:val="00CF23EE"/>
    <w:rsid w:val="00CF2DB1"/>
    <w:rsid w:val="00CF39DB"/>
    <w:rsid w:val="00CF3BCB"/>
    <w:rsid w:val="00CF407D"/>
    <w:rsid w:val="00CF4855"/>
    <w:rsid w:val="00CF53B6"/>
    <w:rsid w:val="00CF57D9"/>
    <w:rsid w:val="00CF58E0"/>
    <w:rsid w:val="00CF743B"/>
    <w:rsid w:val="00CF75EC"/>
    <w:rsid w:val="00CF7F1A"/>
    <w:rsid w:val="00D00029"/>
    <w:rsid w:val="00D00120"/>
    <w:rsid w:val="00D005C5"/>
    <w:rsid w:val="00D00991"/>
    <w:rsid w:val="00D00A6A"/>
    <w:rsid w:val="00D014BE"/>
    <w:rsid w:val="00D0240D"/>
    <w:rsid w:val="00D0323E"/>
    <w:rsid w:val="00D03572"/>
    <w:rsid w:val="00D03E9B"/>
    <w:rsid w:val="00D04645"/>
    <w:rsid w:val="00D04AB4"/>
    <w:rsid w:val="00D0548C"/>
    <w:rsid w:val="00D06261"/>
    <w:rsid w:val="00D06A55"/>
    <w:rsid w:val="00D0704E"/>
    <w:rsid w:val="00D075BC"/>
    <w:rsid w:val="00D0765D"/>
    <w:rsid w:val="00D10319"/>
    <w:rsid w:val="00D1081A"/>
    <w:rsid w:val="00D10A96"/>
    <w:rsid w:val="00D10ED3"/>
    <w:rsid w:val="00D1258A"/>
    <w:rsid w:val="00D13115"/>
    <w:rsid w:val="00D1320C"/>
    <w:rsid w:val="00D134DC"/>
    <w:rsid w:val="00D135E3"/>
    <w:rsid w:val="00D1362D"/>
    <w:rsid w:val="00D138C0"/>
    <w:rsid w:val="00D13D69"/>
    <w:rsid w:val="00D154C2"/>
    <w:rsid w:val="00D160B7"/>
    <w:rsid w:val="00D17297"/>
    <w:rsid w:val="00D175EF"/>
    <w:rsid w:val="00D17DA4"/>
    <w:rsid w:val="00D17DA7"/>
    <w:rsid w:val="00D17FF9"/>
    <w:rsid w:val="00D2021F"/>
    <w:rsid w:val="00D20DDC"/>
    <w:rsid w:val="00D21006"/>
    <w:rsid w:val="00D21DFF"/>
    <w:rsid w:val="00D2247E"/>
    <w:rsid w:val="00D24253"/>
    <w:rsid w:val="00D255AB"/>
    <w:rsid w:val="00D25781"/>
    <w:rsid w:val="00D25BCB"/>
    <w:rsid w:val="00D2620B"/>
    <w:rsid w:val="00D26311"/>
    <w:rsid w:val="00D26812"/>
    <w:rsid w:val="00D27942"/>
    <w:rsid w:val="00D30574"/>
    <w:rsid w:val="00D30C25"/>
    <w:rsid w:val="00D31437"/>
    <w:rsid w:val="00D32387"/>
    <w:rsid w:val="00D32AC4"/>
    <w:rsid w:val="00D32BC9"/>
    <w:rsid w:val="00D33797"/>
    <w:rsid w:val="00D35290"/>
    <w:rsid w:val="00D354F8"/>
    <w:rsid w:val="00D3583A"/>
    <w:rsid w:val="00D35861"/>
    <w:rsid w:val="00D40ED1"/>
    <w:rsid w:val="00D411A1"/>
    <w:rsid w:val="00D417E0"/>
    <w:rsid w:val="00D41F61"/>
    <w:rsid w:val="00D42404"/>
    <w:rsid w:val="00D42475"/>
    <w:rsid w:val="00D4269D"/>
    <w:rsid w:val="00D44083"/>
    <w:rsid w:val="00D443B0"/>
    <w:rsid w:val="00D44677"/>
    <w:rsid w:val="00D4496D"/>
    <w:rsid w:val="00D44F68"/>
    <w:rsid w:val="00D45893"/>
    <w:rsid w:val="00D45C3C"/>
    <w:rsid w:val="00D45FD3"/>
    <w:rsid w:val="00D4673F"/>
    <w:rsid w:val="00D47711"/>
    <w:rsid w:val="00D47747"/>
    <w:rsid w:val="00D501EB"/>
    <w:rsid w:val="00D50AC5"/>
    <w:rsid w:val="00D50D6D"/>
    <w:rsid w:val="00D511A8"/>
    <w:rsid w:val="00D51E20"/>
    <w:rsid w:val="00D528B9"/>
    <w:rsid w:val="00D5298C"/>
    <w:rsid w:val="00D52E1B"/>
    <w:rsid w:val="00D54886"/>
    <w:rsid w:val="00D550A0"/>
    <w:rsid w:val="00D555E2"/>
    <w:rsid w:val="00D5639E"/>
    <w:rsid w:val="00D56533"/>
    <w:rsid w:val="00D56978"/>
    <w:rsid w:val="00D56A22"/>
    <w:rsid w:val="00D5774B"/>
    <w:rsid w:val="00D577EC"/>
    <w:rsid w:val="00D60673"/>
    <w:rsid w:val="00D60930"/>
    <w:rsid w:val="00D60A95"/>
    <w:rsid w:val="00D60C24"/>
    <w:rsid w:val="00D60DB5"/>
    <w:rsid w:val="00D615B9"/>
    <w:rsid w:val="00D61B9D"/>
    <w:rsid w:val="00D62F70"/>
    <w:rsid w:val="00D63617"/>
    <w:rsid w:val="00D6361E"/>
    <w:rsid w:val="00D64197"/>
    <w:rsid w:val="00D650F1"/>
    <w:rsid w:val="00D653A4"/>
    <w:rsid w:val="00D655B0"/>
    <w:rsid w:val="00D65754"/>
    <w:rsid w:val="00D661C3"/>
    <w:rsid w:val="00D6706E"/>
    <w:rsid w:val="00D67E46"/>
    <w:rsid w:val="00D7013F"/>
    <w:rsid w:val="00D7056C"/>
    <w:rsid w:val="00D70B13"/>
    <w:rsid w:val="00D71A05"/>
    <w:rsid w:val="00D71CF1"/>
    <w:rsid w:val="00D71E92"/>
    <w:rsid w:val="00D72048"/>
    <w:rsid w:val="00D72173"/>
    <w:rsid w:val="00D72D58"/>
    <w:rsid w:val="00D72E0F"/>
    <w:rsid w:val="00D73EEB"/>
    <w:rsid w:val="00D73F37"/>
    <w:rsid w:val="00D74417"/>
    <w:rsid w:val="00D76836"/>
    <w:rsid w:val="00D76B01"/>
    <w:rsid w:val="00D76CD7"/>
    <w:rsid w:val="00D7717F"/>
    <w:rsid w:val="00D8001A"/>
    <w:rsid w:val="00D8079B"/>
    <w:rsid w:val="00D80DED"/>
    <w:rsid w:val="00D81405"/>
    <w:rsid w:val="00D832BE"/>
    <w:rsid w:val="00D83A4F"/>
    <w:rsid w:val="00D8563B"/>
    <w:rsid w:val="00D85DF6"/>
    <w:rsid w:val="00D865D2"/>
    <w:rsid w:val="00D87208"/>
    <w:rsid w:val="00D87680"/>
    <w:rsid w:val="00D9048C"/>
    <w:rsid w:val="00D91887"/>
    <w:rsid w:val="00D91D4D"/>
    <w:rsid w:val="00D92B0D"/>
    <w:rsid w:val="00D92DCD"/>
    <w:rsid w:val="00D92E81"/>
    <w:rsid w:val="00D938AF"/>
    <w:rsid w:val="00D939B4"/>
    <w:rsid w:val="00D94358"/>
    <w:rsid w:val="00D94E46"/>
    <w:rsid w:val="00D955F0"/>
    <w:rsid w:val="00D9620C"/>
    <w:rsid w:val="00D97FFE"/>
    <w:rsid w:val="00DA0254"/>
    <w:rsid w:val="00DA0F64"/>
    <w:rsid w:val="00DA10AB"/>
    <w:rsid w:val="00DA1863"/>
    <w:rsid w:val="00DA20E6"/>
    <w:rsid w:val="00DA2B14"/>
    <w:rsid w:val="00DA3CAF"/>
    <w:rsid w:val="00DA40B0"/>
    <w:rsid w:val="00DA4180"/>
    <w:rsid w:val="00DA5CAA"/>
    <w:rsid w:val="00DA64A6"/>
    <w:rsid w:val="00DA71DC"/>
    <w:rsid w:val="00DA73C1"/>
    <w:rsid w:val="00DB04C3"/>
    <w:rsid w:val="00DB1040"/>
    <w:rsid w:val="00DB1878"/>
    <w:rsid w:val="00DB1EF6"/>
    <w:rsid w:val="00DB238C"/>
    <w:rsid w:val="00DB24FC"/>
    <w:rsid w:val="00DB28DB"/>
    <w:rsid w:val="00DB2FC1"/>
    <w:rsid w:val="00DB43C0"/>
    <w:rsid w:val="00DB441D"/>
    <w:rsid w:val="00DB4678"/>
    <w:rsid w:val="00DB47A5"/>
    <w:rsid w:val="00DB4863"/>
    <w:rsid w:val="00DB4B73"/>
    <w:rsid w:val="00DB4CB0"/>
    <w:rsid w:val="00DB5D73"/>
    <w:rsid w:val="00DB5DAB"/>
    <w:rsid w:val="00DB60A6"/>
    <w:rsid w:val="00DB647A"/>
    <w:rsid w:val="00DB69FC"/>
    <w:rsid w:val="00DB6CC2"/>
    <w:rsid w:val="00DB73EF"/>
    <w:rsid w:val="00DB7444"/>
    <w:rsid w:val="00DB77E7"/>
    <w:rsid w:val="00DB7D3B"/>
    <w:rsid w:val="00DB7EC8"/>
    <w:rsid w:val="00DC182A"/>
    <w:rsid w:val="00DC1987"/>
    <w:rsid w:val="00DC1D87"/>
    <w:rsid w:val="00DC1E4F"/>
    <w:rsid w:val="00DC2F01"/>
    <w:rsid w:val="00DC3A6F"/>
    <w:rsid w:val="00DC42D1"/>
    <w:rsid w:val="00DC465D"/>
    <w:rsid w:val="00DC49B0"/>
    <w:rsid w:val="00DC5979"/>
    <w:rsid w:val="00DC5F6F"/>
    <w:rsid w:val="00DC6691"/>
    <w:rsid w:val="00DC77B6"/>
    <w:rsid w:val="00DC789D"/>
    <w:rsid w:val="00DD024A"/>
    <w:rsid w:val="00DD02D6"/>
    <w:rsid w:val="00DD02E0"/>
    <w:rsid w:val="00DD06E1"/>
    <w:rsid w:val="00DD245B"/>
    <w:rsid w:val="00DD2982"/>
    <w:rsid w:val="00DD3872"/>
    <w:rsid w:val="00DD402D"/>
    <w:rsid w:val="00DD4465"/>
    <w:rsid w:val="00DD4902"/>
    <w:rsid w:val="00DD4A93"/>
    <w:rsid w:val="00DD58CC"/>
    <w:rsid w:val="00DD73F1"/>
    <w:rsid w:val="00DD7930"/>
    <w:rsid w:val="00DDE837"/>
    <w:rsid w:val="00DE03FC"/>
    <w:rsid w:val="00DE1245"/>
    <w:rsid w:val="00DE1364"/>
    <w:rsid w:val="00DE17CB"/>
    <w:rsid w:val="00DE1976"/>
    <w:rsid w:val="00DE2132"/>
    <w:rsid w:val="00DE2A40"/>
    <w:rsid w:val="00DE2C53"/>
    <w:rsid w:val="00DE2C5E"/>
    <w:rsid w:val="00DE2F2B"/>
    <w:rsid w:val="00DE3223"/>
    <w:rsid w:val="00DE34FB"/>
    <w:rsid w:val="00DE3B07"/>
    <w:rsid w:val="00DE4520"/>
    <w:rsid w:val="00DE51F7"/>
    <w:rsid w:val="00DE59D3"/>
    <w:rsid w:val="00DE5AED"/>
    <w:rsid w:val="00DE5CA1"/>
    <w:rsid w:val="00DE64A1"/>
    <w:rsid w:val="00DE67A6"/>
    <w:rsid w:val="00DE6930"/>
    <w:rsid w:val="00DE69DC"/>
    <w:rsid w:val="00DE6CBE"/>
    <w:rsid w:val="00DE6CD4"/>
    <w:rsid w:val="00DF01C1"/>
    <w:rsid w:val="00DF0B05"/>
    <w:rsid w:val="00DF1547"/>
    <w:rsid w:val="00DF1A31"/>
    <w:rsid w:val="00DF2062"/>
    <w:rsid w:val="00DF2188"/>
    <w:rsid w:val="00DF2C52"/>
    <w:rsid w:val="00DF3133"/>
    <w:rsid w:val="00DF365A"/>
    <w:rsid w:val="00DF50D8"/>
    <w:rsid w:val="00DF63C5"/>
    <w:rsid w:val="00DF6498"/>
    <w:rsid w:val="00DF7E10"/>
    <w:rsid w:val="00E00129"/>
    <w:rsid w:val="00E006A9"/>
    <w:rsid w:val="00E01743"/>
    <w:rsid w:val="00E01947"/>
    <w:rsid w:val="00E02995"/>
    <w:rsid w:val="00E032F4"/>
    <w:rsid w:val="00E03A7C"/>
    <w:rsid w:val="00E042CB"/>
    <w:rsid w:val="00E05813"/>
    <w:rsid w:val="00E0791A"/>
    <w:rsid w:val="00E100A7"/>
    <w:rsid w:val="00E1089F"/>
    <w:rsid w:val="00E10A7E"/>
    <w:rsid w:val="00E10D24"/>
    <w:rsid w:val="00E1163B"/>
    <w:rsid w:val="00E11927"/>
    <w:rsid w:val="00E1287D"/>
    <w:rsid w:val="00E12D89"/>
    <w:rsid w:val="00E137CF"/>
    <w:rsid w:val="00E13C36"/>
    <w:rsid w:val="00E141A7"/>
    <w:rsid w:val="00E15F6B"/>
    <w:rsid w:val="00E16015"/>
    <w:rsid w:val="00E16F2C"/>
    <w:rsid w:val="00E176A9"/>
    <w:rsid w:val="00E1773A"/>
    <w:rsid w:val="00E2007F"/>
    <w:rsid w:val="00E203D4"/>
    <w:rsid w:val="00E20731"/>
    <w:rsid w:val="00E20EFE"/>
    <w:rsid w:val="00E21667"/>
    <w:rsid w:val="00E218BD"/>
    <w:rsid w:val="00E21C7A"/>
    <w:rsid w:val="00E21FE9"/>
    <w:rsid w:val="00E23455"/>
    <w:rsid w:val="00E23AA4"/>
    <w:rsid w:val="00E251A0"/>
    <w:rsid w:val="00E258DA"/>
    <w:rsid w:val="00E26B73"/>
    <w:rsid w:val="00E303D0"/>
    <w:rsid w:val="00E304B7"/>
    <w:rsid w:val="00E32ECD"/>
    <w:rsid w:val="00E33CC2"/>
    <w:rsid w:val="00E33EAD"/>
    <w:rsid w:val="00E33FB2"/>
    <w:rsid w:val="00E36CF2"/>
    <w:rsid w:val="00E36E3B"/>
    <w:rsid w:val="00E37329"/>
    <w:rsid w:val="00E37364"/>
    <w:rsid w:val="00E37DEC"/>
    <w:rsid w:val="00E403F2"/>
    <w:rsid w:val="00E4059D"/>
    <w:rsid w:val="00E41898"/>
    <w:rsid w:val="00E420A7"/>
    <w:rsid w:val="00E42379"/>
    <w:rsid w:val="00E42478"/>
    <w:rsid w:val="00E4268F"/>
    <w:rsid w:val="00E43389"/>
    <w:rsid w:val="00E434DC"/>
    <w:rsid w:val="00E4356B"/>
    <w:rsid w:val="00E4384F"/>
    <w:rsid w:val="00E447BB"/>
    <w:rsid w:val="00E44A2F"/>
    <w:rsid w:val="00E44BD8"/>
    <w:rsid w:val="00E451D1"/>
    <w:rsid w:val="00E45279"/>
    <w:rsid w:val="00E46BBA"/>
    <w:rsid w:val="00E4786A"/>
    <w:rsid w:val="00E4797A"/>
    <w:rsid w:val="00E5075F"/>
    <w:rsid w:val="00E51B30"/>
    <w:rsid w:val="00E525D4"/>
    <w:rsid w:val="00E533E2"/>
    <w:rsid w:val="00E56940"/>
    <w:rsid w:val="00E56DC6"/>
    <w:rsid w:val="00E57029"/>
    <w:rsid w:val="00E573F7"/>
    <w:rsid w:val="00E60C41"/>
    <w:rsid w:val="00E6258B"/>
    <w:rsid w:val="00E62891"/>
    <w:rsid w:val="00E63696"/>
    <w:rsid w:val="00E64D6A"/>
    <w:rsid w:val="00E658B2"/>
    <w:rsid w:val="00E6682D"/>
    <w:rsid w:val="00E66C12"/>
    <w:rsid w:val="00E6701C"/>
    <w:rsid w:val="00E67800"/>
    <w:rsid w:val="00E67A8A"/>
    <w:rsid w:val="00E70254"/>
    <w:rsid w:val="00E70525"/>
    <w:rsid w:val="00E70D6B"/>
    <w:rsid w:val="00E71CD8"/>
    <w:rsid w:val="00E72381"/>
    <w:rsid w:val="00E73D40"/>
    <w:rsid w:val="00E73E30"/>
    <w:rsid w:val="00E751D1"/>
    <w:rsid w:val="00E752C4"/>
    <w:rsid w:val="00E7650E"/>
    <w:rsid w:val="00E77242"/>
    <w:rsid w:val="00E77529"/>
    <w:rsid w:val="00E7792E"/>
    <w:rsid w:val="00E8082B"/>
    <w:rsid w:val="00E819C5"/>
    <w:rsid w:val="00E81EEB"/>
    <w:rsid w:val="00E81F55"/>
    <w:rsid w:val="00E823BF"/>
    <w:rsid w:val="00E826DB"/>
    <w:rsid w:val="00E8449E"/>
    <w:rsid w:val="00E85480"/>
    <w:rsid w:val="00E85557"/>
    <w:rsid w:val="00E855A4"/>
    <w:rsid w:val="00E870CA"/>
    <w:rsid w:val="00E87944"/>
    <w:rsid w:val="00E87C26"/>
    <w:rsid w:val="00E9002C"/>
    <w:rsid w:val="00E90CED"/>
    <w:rsid w:val="00E91500"/>
    <w:rsid w:val="00E91CE5"/>
    <w:rsid w:val="00E92111"/>
    <w:rsid w:val="00E9220E"/>
    <w:rsid w:val="00E9298A"/>
    <w:rsid w:val="00E92E72"/>
    <w:rsid w:val="00E94F13"/>
    <w:rsid w:val="00E94F36"/>
    <w:rsid w:val="00E96FE3"/>
    <w:rsid w:val="00E972C4"/>
    <w:rsid w:val="00EA18AE"/>
    <w:rsid w:val="00EA20A6"/>
    <w:rsid w:val="00EA3D94"/>
    <w:rsid w:val="00EA3DD8"/>
    <w:rsid w:val="00EA42B6"/>
    <w:rsid w:val="00EA4558"/>
    <w:rsid w:val="00EA4A30"/>
    <w:rsid w:val="00EA5508"/>
    <w:rsid w:val="00EA5571"/>
    <w:rsid w:val="00EA635B"/>
    <w:rsid w:val="00EA66CE"/>
    <w:rsid w:val="00EA68A9"/>
    <w:rsid w:val="00EA69B0"/>
    <w:rsid w:val="00EA79BE"/>
    <w:rsid w:val="00EB0435"/>
    <w:rsid w:val="00EB1024"/>
    <w:rsid w:val="00EB150D"/>
    <w:rsid w:val="00EB1994"/>
    <w:rsid w:val="00EB1BC0"/>
    <w:rsid w:val="00EB1C66"/>
    <w:rsid w:val="00EB23E0"/>
    <w:rsid w:val="00EB2F97"/>
    <w:rsid w:val="00EB30B4"/>
    <w:rsid w:val="00EB3727"/>
    <w:rsid w:val="00EB3C5D"/>
    <w:rsid w:val="00EB4612"/>
    <w:rsid w:val="00EB5EEC"/>
    <w:rsid w:val="00EB61B2"/>
    <w:rsid w:val="00EB6363"/>
    <w:rsid w:val="00EB6BDC"/>
    <w:rsid w:val="00EB6DEE"/>
    <w:rsid w:val="00EB6F79"/>
    <w:rsid w:val="00EB7363"/>
    <w:rsid w:val="00EB7EBD"/>
    <w:rsid w:val="00EC1B2A"/>
    <w:rsid w:val="00EC237B"/>
    <w:rsid w:val="00EC2E2E"/>
    <w:rsid w:val="00EC2FD5"/>
    <w:rsid w:val="00EC30D5"/>
    <w:rsid w:val="00EC33D2"/>
    <w:rsid w:val="00EC3B0F"/>
    <w:rsid w:val="00EC4975"/>
    <w:rsid w:val="00EC4F4B"/>
    <w:rsid w:val="00EC5D9E"/>
    <w:rsid w:val="00EC6438"/>
    <w:rsid w:val="00EC65B1"/>
    <w:rsid w:val="00EC6F0A"/>
    <w:rsid w:val="00ED0A44"/>
    <w:rsid w:val="00ED2873"/>
    <w:rsid w:val="00ED2A73"/>
    <w:rsid w:val="00ED2D2D"/>
    <w:rsid w:val="00ED34B4"/>
    <w:rsid w:val="00ED44E5"/>
    <w:rsid w:val="00ED452E"/>
    <w:rsid w:val="00ED4A75"/>
    <w:rsid w:val="00ED4CC0"/>
    <w:rsid w:val="00ED5EC6"/>
    <w:rsid w:val="00ED5F06"/>
    <w:rsid w:val="00ED61C3"/>
    <w:rsid w:val="00ED65E1"/>
    <w:rsid w:val="00ED681A"/>
    <w:rsid w:val="00ED7061"/>
    <w:rsid w:val="00EE0F22"/>
    <w:rsid w:val="00EE1721"/>
    <w:rsid w:val="00EE29EC"/>
    <w:rsid w:val="00EE3CFA"/>
    <w:rsid w:val="00EE60C0"/>
    <w:rsid w:val="00EE759D"/>
    <w:rsid w:val="00EE76D2"/>
    <w:rsid w:val="00EE7B20"/>
    <w:rsid w:val="00EE7FAB"/>
    <w:rsid w:val="00EF06C0"/>
    <w:rsid w:val="00EF21E0"/>
    <w:rsid w:val="00EF2323"/>
    <w:rsid w:val="00EF2501"/>
    <w:rsid w:val="00EF2E76"/>
    <w:rsid w:val="00EF38DE"/>
    <w:rsid w:val="00EF3F27"/>
    <w:rsid w:val="00EF3FD9"/>
    <w:rsid w:val="00EF570D"/>
    <w:rsid w:val="00EF5BA4"/>
    <w:rsid w:val="00EF5EF2"/>
    <w:rsid w:val="00EF78EF"/>
    <w:rsid w:val="00F00598"/>
    <w:rsid w:val="00F01630"/>
    <w:rsid w:val="00F01EE1"/>
    <w:rsid w:val="00F0231E"/>
    <w:rsid w:val="00F03DD7"/>
    <w:rsid w:val="00F03E73"/>
    <w:rsid w:val="00F03ED4"/>
    <w:rsid w:val="00F03FC4"/>
    <w:rsid w:val="00F0411C"/>
    <w:rsid w:val="00F063E6"/>
    <w:rsid w:val="00F064D9"/>
    <w:rsid w:val="00F070F2"/>
    <w:rsid w:val="00F07767"/>
    <w:rsid w:val="00F07D8E"/>
    <w:rsid w:val="00F107CE"/>
    <w:rsid w:val="00F1100A"/>
    <w:rsid w:val="00F12EB7"/>
    <w:rsid w:val="00F13832"/>
    <w:rsid w:val="00F13E0F"/>
    <w:rsid w:val="00F14008"/>
    <w:rsid w:val="00F14AC0"/>
    <w:rsid w:val="00F15507"/>
    <w:rsid w:val="00F155B1"/>
    <w:rsid w:val="00F16680"/>
    <w:rsid w:val="00F1772C"/>
    <w:rsid w:val="00F20ACE"/>
    <w:rsid w:val="00F21580"/>
    <w:rsid w:val="00F21671"/>
    <w:rsid w:val="00F23D6A"/>
    <w:rsid w:val="00F2420B"/>
    <w:rsid w:val="00F24215"/>
    <w:rsid w:val="00F243C9"/>
    <w:rsid w:val="00F2491F"/>
    <w:rsid w:val="00F24CF2"/>
    <w:rsid w:val="00F2547A"/>
    <w:rsid w:val="00F27B7B"/>
    <w:rsid w:val="00F27FB4"/>
    <w:rsid w:val="00F305AB"/>
    <w:rsid w:val="00F30D74"/>
    <w:rsid w:val="00F30E53"/>
    <w:rsid w:val="00F31141"/>
    <w:rsid w:val="00F31899"/>
    <w:rsid w:val="00F31D6F"/>
    <w:rsid w:val="00F32016"/>
    <w:rsid w:val="00F3205E"/>
    <w:rsid w:val="00F33258"/>
    <w:rsid w:val="00F33595"/>
    <w:rsid w:val="00F33BEC"/>
    <w:rsid w:val="00F35132"/>
    <w:rsid w:val="00F362F7"/>
    <w:rsid w:val="00F36480"/>
    <w:rsid w:val="00F368E0"/>
    <w:rsid w:val="00F36DE3"/>
    <w:rsid w:val="00F37A7D"/>
    <w:rsid w:val="00F407CE"/>
    <w:rsid w:val="00F40FD6"/>
    <w:rsid w:val="00F4107B"/>
    <w:rsid w:val="00F41256"/>
    <w:rsid w:val="00F41B32"/>
    <w:rsid w:val="00F422CD"/>
    <w:rsid w:val="00F42519"/>
    <w:rsid w:val="00F431E1"/>
    <w:rsid w:val="00F4425B"/>
    <w:rsid w:val="00F4428F"/>
    <w:rsid w:val="00F44FAB"/>
    <w:rsid w:val="00F454C9"/>
    <w:rsid w:val="00F46203"/>
    <w:rsid w:val="00F4640E"/>
    <w:rsid w:val="00F471F2"/>
    <w:rsid w:val="00F47796"/>
    <w:rsid w:val="00F47AA4"/>
    <w:rsid w:val="00F51129"/>
    <w:rsid w:val="00F5121E"/>
    <w:rsid w:val="00F514DB"/>
    <w:rsid w:val="00F51F3A"/>
    <w:rsid w:val="00F51FC1"/>
    <w:rsid w:val="00F526B9"/>
    <w:rsid w:val="00F53989"/>
    <w:rsid w:val="00F53BD2"/>
    <w:rsid w:val="00F53D16"/>
    <w:rsid w:val="00F5415F"/>
    <w:rsid w:val="00F5475F"/>
    <w:rsid w:val="00F5483A"/>
    <w:rsid w:val="00F55A56"/>
    <w:rsid w:val="00F60169"/>
    <w:rsid w:val="00F60FCF"/>
    <w:rsid w:val="00F61BE3"/>
    <w:rsid w:val="00F642A5"/>
    <w:rsid w:val="00F64D17"/>
    <w:rsid w:val="00F6567C"/>
    <w:rsid w:val="00F65A88"/>
    <w:rsid w:val="00F65C89"/>
    <w:rsid w:val="00F65EB1"/>
    <w:rsid w:val="00F66475"/>
    <w:rsid w:val="00F67141"/>
    <w:rsid w:val="00F67506"/>
    <w:rsid w:val="00F67693"/>
    <w:rsid w:val="00F67E90"/>
    <w:rsid w:val="00F70F62"/>
    <w:rsid w:val="00F71C0D"/>
    <w:rsid w:val="00F72131"/>
    <w:rsid w:val="00F729FD"/>
    <w:rsid w:val="00F72C19"/>
    <w:rsid w:val="00F72F0C"/>
    <w:rsid w:val="00F73DF9"/>
    <w:rsid w:val="00F74352"/>
    <w:rsid w:val="00F743BA"/>
    <w:rsid w:val="00F74C5D"/>
    <w:rsid w:val="00F752E4"/>
    <w:rsid w:val="00F753FD"/>
    <w:rsid w:val="00F75750"/>
    <w:rsid w:val="00F76721"/>
    <w:rsid w:val="00F76C58"/>
    <w:rsid w:val="00F76C7A"/>
    <w:rsid w:val="00F76D14"/>
    <w:rsid w:val="00F80A80"/>
    <w:rsid w:val="00F8194D"/>
    <w:rsid w:val="00F81AA7"/>
    <w:rsid w:val="00F81AAA"/>
    <w:rsid w:val="00F82CA4"/>
    <w:rsid w:val="00F833A4"/>
    <w:rsid w:val="00F8373D"/>
    <w:rsid w:val="00F8420F"/>
    <w:rsid w:val="00F84428"/>
    <w:rsid w:val="00F8487D"/>
    <w:rsid w:val="00F8499F"/>
    <w:rsid w:val="00F85826"/>
    <w:rsid w:val="00F85F38"/>
    <w:rsid w:val="00F865D9"/>
    <w:rsid w:val="00F86A60"/>
    <w:rsid w:val="00F90C45"/>
    <w:rsid w:val="00F90EC3"/>
    <w:rsid w:val="00F93410"/>
    <w:rsid w:val="00F94832"/>
    <w:rsid w:val="00F953D3"/>
    <w:rsid w:val="00F95FF6"/>
    <w:rsid w:val="00F9653C"/>
    <w:rsid w:val="00F97A88"/>
    <w:rsid w:val="00FA02FC"/>
    <w:rsid w:val="00FA0D6E"/>
    <w:rsid w:val="00FA11C2"/>
    <w:rsid w:val="00FA1443"/>
    <w:rsid w:val="00FA1516"/>
    <w:rsid w:val="00FA187E"/>
    <w:rsid w:val="00FA2806"/>
    <w:rsid w:val="00FA37DB"/>
    <w:rsid w:val="00FA45B5"/>
    <w:rsid w:val="00FA4C0C"/>
    <w:rsid w:val="00FA4EA4"/>
    <w:rsid w:val="00FA5111"/>
    <w:rsid w:val="00FA5280"/>
    <w:rsid w:val="00FA6403"/>
    <w:rsid w:val="00FA70A1"/>
    <w:rsid w:val="00FA72E3"/>
    <w:rsid w:val="00FA7F66"/>
    <w:rsid w:val="00FB0D6A"/>
    <w:rsid w:val="00FB140F"/>
    <w:rsid w:val="00FB2FFC"/>
    <w:rsid w:val="00FB3520"/>
    <w:rsid w:val="00FB3747"/>
    <w:rsid w:val="00FB3914"/>
    <w:rsid w:val="00FB3E0D"/>
    <w:rsid w:val="00FB3EDF"/>
    <w:rsid w:val="00FB4CFA"/>
    <w:rsid w:val="00FB6B01"/>
    <w:rsid w:val="00FB71CD"/>
    <w:rsid w:val="00FB7585"/>
    <w:rsid w:val="00FB7C77"/>
    <w:rsid w:val="00FC0730"/>
    <w:rsid w:val="00FC0F22"/>
    <w:rsid w:val="00FC1EC8"/>
    <w:rsid w:val="00FC252C"/>
    <w:rsid w:val="00FC3181"/>
    <w:rsid w:val="00FC3271"/>
    <w:rsid w:val="00FC363C"/>
    <w:rsid w:val="00FC38CB"/>
    <w:rsid w:val="00FC43F2"/>
    <w:rsid w:val="00FC4BA7"/>
    <w:rsid w:val="00FC545F"/>
    <w:rsid w:val="00FC56E3"/>
    <w:rsid w:val="00FC5811"/>
    <w:rsid w:val="00FC6A9B"/>
    <w:rsid w:val="00FC7E6A"/>
    <w:rsid w:val="00FD021C"/>
    <w:rsid w:val="00FD0568"/>
    <w:rsid w:val="00FD05D9"/>
    <w:rsid w:val="00FD0EEA"/>
    <w:rsid w:val="00FD1BCA"/>
    <w:rsid w:val="00FD37D2"/>
    <w:rsid w:val="00FD4CBB"/>
    <w:rsid w:val="00FD5794"/>
    <w:rsid w:val="00FD6126"/>
    <w:rsid w:val="00FD63E5"/>
    <w:rsid w:val="00FD6D43"/>
    <w:rsid w:val="00FE029F"/>
    <w:rsid w:val="00FE03DD"/>
    <w:rsid w:val="00FE09D5"/>
    <w:rsid w:val="00FE0A8E"/>
    <w:rsid w:val="00FE0B31"/>
    <w:rsid w:val="00FE17A1"/>
    <w:rsid w:val="00FE1899"/>
    <w:rsid w:val="00FE26E4"/>
    <w:rsid w:val="00FE30B9"/>
    <w:rsid w:val="00FE34BA"/>
    <w:rsid w:val="00FE34E0"/>
    <w:rsid w:val="00FE350F"/>
    <w:rsid w:val="00FE3D5D"/>
    <w:rsid w:val="00FE4A92"/>
    <w:rsid w:val="00FE4ED4"/>
    <w:rsid w:val="00FE57EF"/>
    <w:rsid w:val="00FE5B0A"/>
    <w:rsid w:val="00FE66F9"/>
    <w:rsid w:val="00FE6FC2"/>
    <w:rsid w:val="00FE7245"/>
    <w:rsid w:val="00FE7D95"/>
    <w:rsid w:val="00FEBD98"/>
    <w:rsid w:val="00FF0041"/>
    <w:rsid w:val="00FF02FD"/>
    <w:rsid w:val="00FF0866"/>
    <w:rsid w:val="00FF094A"/>
    <w:rsid w:val="00FF0E83"/>
    <w:rsid w:val="00FF1743"/>
    <w:rsid w:val="00FF20AF"/>
    <w:rsid w:val="00FF2BC5"/>
    <w:rsid w:val="00FF2C03"/>
    <w:rsid w:val="00FF35E0"/>
    <w:rsid w:val="00FF3916"/>
    <w:rsid w:val="00FF391E"/>
    <w:rsid w:val="00FF3D08"/>
    <w:rsid w:val="00FF402D"/>
    <w:rsid w:val="00FF4650"/>
    <w:rsid w:val="00FF4C26"/>
    <w:rsid w:val="00FF50E8"/>
    <w:rsid w:val="00FF5642"/>
    <w:rsid w:val="00FF683F"/>
    <w:rsid w:val="00FF6A9E"/>
    <w:rsid w:val="00FF6C82"/>
    <w:rsid w:val="00FF6ECE"/>
    <w:rsid w:val="01082D17"/>
    <w:rsid w:val="010EFF91"/>
    <w:rsid w:val="011EAFEC"/>
    <w:rsid w:val="01202EAD"/>
    <w:rsid w:val="013551F1"/>
    <w:rsid w:val="0138CE33"/>
    <w:rsid w:val="01492A09"/>
    <w:rsid w:val="01588FD9"/>
    <w:rsid w:val="017632C7"/>
    <w:rsid w:val="017A6B13"/>
    <w:rsid w:val="01885C5B"/>
    <w:rsid w:val="01953636"/>
    <w:rsid w:val="01A107B5"/>
    <w:rsid w:val="01AB2DC4"/>
    <w:rsid w:val="01BE53F9"/>
    <w:rsid w:val="01C4CAB8"/>
    <w:rsid w:val="01C59AFE"/>
    <w:rsid w:val="01CFCFBC"/>
    <w:rsid w:val="01DBB2E5"/>
    <w:rsid w:val="01DCE930"/>
    <w:rsid w:val="01E8EA15"/>
    <w:rsid w:val="01EA634D"/>
    <w:rsid w:val="01F30F70"/>
    <w:rsid w:val="01FCC395"/>
    <w:rsid w:val="020152D9"/>
    <w:rsid w:val="020587F1"/>
    <w:rsid w:val="0219C19C"/>
    <w:rsid w:val="021EBD20"/>
    <w:rsid w:val="023639AA"/>
    <w:rsid w:val="023A5F38"/>
    <w:rsid w:val="02622F65"/>
    <w:rsid w:val="026CEFC8"/>
    <w:rsid w:val="0274528E"/>
    <w:rsid w:val="02847173"/>
    <w:rsid w:val="02857078"/>
    <w:rsid w:val="028C726B"/>
    <w:rsid w:val="02A1B8AB"/>
    <w:rsid w:val="02B6F0DF"/>
    <w:rsid w:val="02B99666"/>
    <w:rsid w:val="02EA18BF"/>
    <w:rsid w:val="02EC5081"/>
    <w:rsid w:val="02F8DCE9"/>
    <w:rsid w:val="030EC754"/>
    <w:rsid w:val="03225EE6"/>
    <w:rsid w:val="033450BC"/>
    <w:rsid w:val="0336021C"/>
    <w:rsid w:val="033A26EE"/>
    <w:rsid w:val="034634F3"/>
    <w:rsid w:val="03617A68"/>
    <w:rsid w:val="0369E82C"/>
    <w:rsid w:val="036AE618"/>
    <w:rsid w:val="0377910B"/>
    <w:rsid w:val="03859137"/>
    <w:rsid w:val="038BA278"/>
    <w:rsid w:val="039A3430"/>
    <w:rsid w:val="03B399E0"/>
    <w:rsid w:val="03B7D05B"/>
    <w:rsid w:val="03CB855A"/>
    <w:rsid w:val="03CF80E5"/>
    <w:rsid w:val="03E58BF2"/>
    <w:rsid w:val="03E626F8"/>
    <w:rsid w:val="03FB287C"/>
    <w:rsid w:val="03FDE99B"/>
    <w:rsid w:val="0405A171"/>
    <w:rsid w:val="040AA1C0"/>
    <w:rsid w:val="041AE10C"/>
    <w:rsid w:val="041BB878"/>
    <w:rsid w:val="041C2292"/>
    <w:rsid w:val="041F9B7A"/>
    <w:rsid w:val="042D8613"/>
    <w:rsid w:val="043B960F"/>
    <w:rsid w:val="044510A1"/>
    <w:rsid w:val="044DC3BC"/>
    <w:rsid w:val="0455EE8F"/>
    <w:rsid w:val="0462079C"/>
    <w:rsid w:val="047D31EB"/>
    <w:rsid w:val="047FE364"/>
    <w:rsid w:val="0488A4CB"/>
    <w:rsid w:val="048B4920"/>
    <w:rsid w:val="04A0D8B4"/>
    <w:rsid w:val="04A14C19"/>
    <w:rsid w:val="04A2C543"/>
    <w:rsid w:val="04A53320"/>
    <w:rsid w:val="04AA452D"/>
    <w:rsid w:val="04C447AB"/>
    <w:rsid w:val="04D15A79"/>
    <w:rsid w:val="04DD0DD0"/>
    <w:rsid w:val="04E95B05"/>
    <w:rsid w:val="04EC0E56"/>
    <w:rsid w:val="04F8163E"/>
    <w:rsid w:val="05024E2E"/>
    <w:rsid w:val="05091713"/>
    <w:rsid w:val="0520ADE1"/>
    <w:rsid w:val="05321596"/>
    <w:rsid w:val="0535CCB1"/>
    <w:rsid w:val="0546F4CB"/>
    <w:rsid w:val="0559E3C8"/>
    <w:rsid w:val="055BEB7D"/>
    <w:rsid w:val="05600A79"/>
    <w:rsid w:val="0560D126"/>
    <w:rsid w:val="056D4D01"/>
    <w:rsid w:val="0572E8DA"/>
    <w:rsid w:val="057ADA8B"/>
    <w:rsid w:val="059FCE1C"/>
    <w:rsid w:val="05A81770"/>
    <w:rsid w:val="05AA68EE"/>
    <w:rsid w:val="05AB75B0"/>
    <w:rsid w:val="05B6DA2F"/>
    <w:rsid w:val="05B9DEF2"/>
    <w:rsid w:val="05BB3D99"/>
    <w:rsid w:val="05C591D0"/>
    <w:rsid w:val="05C5A2A3"/>
    <w:rsid w:val="05C5FE84"/>
    <w:rsid w:val="05D6677D"/>
    <w:rsid w:val="05D98EE7"/>
    <w:rsid w:val="05E0C98E"/>
    <w:rsid w:val="05FEA6BD"/>
    <w:rsid w:val="0617EF87"/>
    <w:rsid w:val="061F740E"/>
    <w:rsid w:val="0625BE11"/>
    <w:rsid w:val="064EB8AC"/>
    <w:rsid w:val="0658E779"/>
    <w:rsid w:val="065F065E"/>
    <w:rsid w:val="06663C95"/>
    <w:rsid w:val="067B845B"/>
    <w:rsid w:val="0680EC37"/>
    <w:rsid w:val="068BA454"/>
    <w:rsid w:val="069C0704"/>
    <w:rsid w:val="069E5F84"/>
    <w:rsid w:val="06B9834E"/>
    <w:rsid w:val="06BBE182"/>
    <w:rsid w:val="06C9CEFD"/>
    <w:rsid w:val="06CA6981"/>
    <w:rsid w:val="06CC97C3"/>
    <w:rsid w:val="06D201E5"/>
    <w:rsid w:val="06E1E470"/>
    <w:rsid w:val="06E8975F"/>
    <w:rsid w:val="070B7442"/>
    <w:rsid w:val="0710CF29"/>
    <w:rsid w:val="0711D887"/>
    <w:rsid w:val="071313CA"/>
    <w:rsid w:val="0730FE30"/>
    <w:rsid w:val="0732FF45"/>
    <w:rsid w:val="07380D1D"/>
    <w:rsid w:val="0750A768"/>
    <w:rsid w:val="0752AA90"/>
    <w:rsid w:val="075B0F80"/>
    <w:rsid w:val="076BB49D"/>
    <w:rsid w:val="076DC88D"/>
    <w:rsid w:val="077FE889"/>
    <w:rsid w:val="0785647E"/>
    <w:rsid w:val="07965FEF"/>
    <w:rsid w:val="07BA9638"/>
    <w:rsid w:val="07CF0870"/>
    <w:rsid w:val="07E63A9D"/>
    <w:rsid w:val="07E72ADD"/>
    <w:rsid w:val="07E7B047"/>
    <w:rsid w:val="07EB6333"/>
    <w:rsid w:val="07F34813"/>
    <w:rsid w:val="080EAE02"/>
    <w:rsid w:val="083033E3"/>
    <w:rsid w:val="08437F94"/>
    <w:rsid w:val="085451A7"/>
    <w:rsid w:val="0877D157"/>
    <w:rsid w:val="0887B2EF"/>
    <w:rsid w:val="0888BBC8"/>
    <w:rsid w:val="0888E9D2"/>
    <w:rsid w:val="0896BB30"/>
    <w:rsid w:val="0898CEDB"/>
    <w:rsid w:val="0899E04E"/>
    <w:rsid w:val="08A8D1D1"/>
    <w:rsid w:val="08ACCE68"/>
    <w:rsid w:val="08B474C6"/>
    <w:rsid w:val="08C8AFEA"/>
    <w:rsid w:val="08D51AAA"/>
    <w:rsid w:val="08D61325"/>
    <w:rsid w:val="08E30162"/>
    <w:rsid w:val="08F5C6EB"/>
    <w:rsid w:val="0905E624"/>
    <w:rsid w:val="09116FAA"/>
    <w:rsid w:val="091E95E9"/>
    <w:rsid w:val="09235C41"/>
    <w:rsid w:val="0930BD34"/>
    <w:rsid w:val="0932F4EF"/>
    <w:rsid w:val="09529DAF"/>
    <w:rsid w:val="09597994"/>
    <w:rsid w:val="0972BC86"/>
    <w:rsid w:val="0973CDEE"/>
    <w:rsid w:val="09800D6C"/>
    <w:rsid w:val="09887E65"/>
    <w:rsid w:val="098C2F6A"/>
    <w:rsid w:val="09ADC654"/>
    <w:rsid w:val="09BC054B"/>
    <w:rsid w:val="0A0ECF8F"/>
    <w:rsid w:val="0A203821"/>
    <w:rsid w:val="0A23E66C"/>
    <w:rsid w:val="0A27FFA0"/>
    <w:rsid w:val="0A31F355"/>
    <w:rsid w:val="0A328B91"/>
    <w:rsid w:val="0A584AF4"/>
    <w:rsid w:val="0A5C428A"/>
    <w:rsid w:val="0A6A0DD6"/>
    <w:rsid w:val="0A78176A"/>
    <w:rsid w:val="0A7E92FD"/>
    <w:rsid w:val="0A91CBDC"/>
    <w:rsid w:val="0A976DBA"/>
    <w:rsid w:val="0A9C38FD"/>
    <w:rsid w:val="0A9D0020"/>
    <w:rsid w:val="0AA87ECB"/>
    <w:rsid w:val="0AAE742E"/>
    <w:rsid w:val="0ABD0540"/>
    <w:rsid w:val="0AC06DCA"/>
    <w:rsid w:val="0AC7E8F8"/>
    <w:rsid w:val="0ACDDF4F"/>
    <w:rsid w:val="0AD6305E"/>
    <w:rsid w:val="0AF1D540"/>
    <w:rsid w:val="0B164F10"/>
    <w:rsid w:val="0B1E04B5"/>
    <w:rsid w:val="0B1F8C69"/>
    <w:rsid w:val="0B20ACBE"/>
    <w:rsid w:val="0B2292F1"/>
    <w:rsid w:val="0B285746"/>
    <w:rsid w:val="0B2B6503"/>
    <w:rsid w:val="0B3A8151"/>
    <w:rsid w:val="0B428138"/>
    <w:rsid w:val="0B44B2AC"/>
    <w:rsid w:val="0B45D34D"/>
    <w:rsid w:val="0B488FE5"/>
    <w:rsid w:val="0B4C96F5"/>
    <w:rsid w:val="0B529D00"/>
    <w:rsid w:val="0B62210D"/>
    <w:rsid w:val="0B774696"/>
    <w:rsid w:val="0B8A4BDC"/>
    <w:rsid w:val="0B9E5B31"/>
    <w:rsid w:val="0B9FC895"/>
    <w:rsid w:val="0BA07920"/>
    <w:rsid w:val="0BA661A4"/>
    <w:rsid w:val="0BB3A166"/>
    <w:rsid w:val="0BB9BFFC"/>
    <w:rsid w:val="0BBBADF4"/>
    <w:rsid w:val="0BC68D8F"/>
    <w:rsid w:val="0BC97CD5"/>
    <w:rsid w:val="0BD8DA2B"/>
    <w:rsid w:val="0BFAC664"/>
    <w:rsid w:val="0BFE9052"/>
    <w:rsid w:val="0C00139C"/>
    <w:rsid w:val="0C00B46B"/>
    <w:rsid w:val="0C074B18"/>
    <w:rsid w:val="0C082396"/>
    <w:rsid w:val="0C101E89"/>
    <w:rsid w:val="0C1BAC95"/>
    <w:rsid w:val="0C2308DC"/>
    <w:rsid w:val="0C2480C8"/>
    <w:rsid w:val="0C25F3B6"/>
    <w:rsid w:val="0C33A81A"/>
    <w:rsid w:val="0C448D45"/>
    <w:rsid w:val="0C457442"/>
    <w:rsid w:val="0C5C600F"/>
    <w:rsid w:val="0C6DFFA5"/>
    <w:rsid w:val="0C7C2BD8"/>
    <w:rsid w:val="0C7D12C1"/>
    <w:rsid w:val="0C808C9D"/>
    <w:rsid w:val="0C8F7348"/>
    <w:rsid w:val="0C9CF167"/>
    <w:rsid w:val="0CAB43B6"/>
    <w:rsid w:val="0CB63904"/>
    <w:rsid w:val="0CDC2558"/>
    <w:rsid w:val="0CEA927E"/>
    <w:rsid w:val="0D065628"/>
    <w:rsid w:val="0D0BCA47"/>
    <w:rsid w:val="0D0EBFBA"/>
    <w:rsid w:val="0D1E0578"/>
    <w:rsid w:val="0D2397E7"/>
    <w:rsid w:val="0D35DFB2"/>
    <w:rsid w:val="0D3912A6"/>
    <w:rsid w:val="0D3CB1A1"/>
    <w:rsid w:val="0D3D2F9C"/>
    <w:rsid w:val="0D4B43AC"/>
    <w:rsid w:val="0D4CFD1A"/>
    <w:rsid w:val="0D53783E"/>
    <w:rsid w:val="0D58AFF6"/>
    <w:rsid w:val="0D692092"/>
    <w:rsid w:val="0D6D849A"/>
    <w:rsid w:val="0D7179E4"/>
    <w:rsid w:val="0D75758B"/>
    <w:rsid w:val="0D7842E0"/>
    <w:rsid w:val="0DA66236"/>
    <w:rsid w:val="0DAD76F2"/>
    <w:rsid w:val="0DB74A25"/>
    <w:rsid w:val="0DB7C2B2"/>
    <w:rsid w:val="0DCAB4B8"/>
    <w:rsid w:val="0DF1618E"/>
    <w:rsid w:val="0DFCE254"/>
    <w:rsid w:val="0E100AB5"/>
    <w:rsid w:val="0E13EC5C"/>
    <w:rsid w:val="0E17D99E"/>
    <w:rsid w:val="0E1ECE61"/>
    <w:rsid w:val="0E25C582"/>
    <w:rsid w:val="0E315DF2"/>
    <w:rsid w:val="0E320CE5"/>
    <w:rsid w:val="0E544FB8"/>
    <w:rsid w:val="0E5587B2"/>
    <w:rsid w:val="0E56B012"/>
    <w:rsid w:val="0E7CA12C"/>
    <w:rsid w:val="0E82C47F"/>
    <w:rsid w:val="0E860261"/>
    <w:rsid w:val="0E8B752C"/>
    <w:rsid w:val="0EA314D3"/>
    <w:rsid w:val="0EA8CDAB"/>
    <w:rsid w:val="0EB5462A"/>
    <w:rsid w:val="0EBF57CB"/>
    <w:rsid w:val="0EBF6848"/>
    <w:rsid w:val="0EBFE6A0"/>
    <w:rsid w:val="0EC41EFD"/>
    <w:rsid w:val="0ECA507E"/>
    <w:rsid w:val="0EE4917A"/>
    <w:rsid w:val="0EE7DB8C"/>
    <w:rsid w:val="0EEE93A7"/>
    <w:rsid w:val="0EF928FF"/>
    <w:rsid w:val="0F01B16B"/>
    <w:rsid w:val="0F05F3C7"/>
    <w:rsid w:val="0F128440"/>
    <w:rsid w:val="0F158C90"/>
    <w:rsid w:val="0F37E276"/>
    <w:rsid w:val="0F38E34E"/>
    <w:rsid w:val="0F39D4C7"/>
    <w:rsid w:val="0F4FA42D"/>
    <w:rsid w:val="0F5B1FD4"/>
    <w:rsid w:val="0F64E590"/>
    <w:rsid w:val="0F65D880"/>
    <w:rsid w:val="0F76CB58"/>
    <w:rsid w:val="0FA99AB7"/>
    <w:rsid w:val="0FAF6E9C"/>
    <w:rsid w:val="0FB6CED0"/>
    <w:rsid w:val="0FC77E13"/>
    <w:rsid w:val="0FF474A6"/>
    <w:rsid w:val="0FFF39B8"/>
    <w:rsid w:val="1000B7CB"/>
    <w:rsid w:val="1016DDC2"/>
    <w:rsid w:val="102BC454"/>
    <w:rsid w:val="1038C4EB"/>
    <w:rsid w:val="103C3065"/>
    <w:rsid w:val="103E0B99"/>
    <w:rsid w:val="10401272"/>
    <w:rsid w:val="105A0518"/>
    <w:rsid w:val="105B38A9"/>
    <w:rsid w:val="10658C3F"/>
    <w:rsid w:val="1070F95F"/>
    <w:rsid w:val="107EBD19"/>
    <w:rsid w:val="107F651C"/>
    <w:rsid w:val="10897EF4"/>
    <w:rsid w:val="10925797"/>
    <w:rsid w:val="10A88F5C"/>
    <w:rsid w:val="10AB34FB"/>
    <w:rsid w:val="10B6E63B"/>
    <w:rsid w:val="10B974FA"/>
    <w:rsid w:val="10BDFF3C"/>
    <w:rsid w:val="10CFB0D3"/>
    <w:rsid w:val="10D155FF"/>
    <w:rsid w:val="10D413E7"/>
    <w:rsid w:val="10DB9C45"/>
    <w:rsid w:val="10E33226"/>
    <w:rsid w:val="10F6A74A"/>
    <w:rsid w:val="10FB8276"/>
    <w:rsid w:val="10FD9743"/>
    <w:rsid w:val="10FDBEC4"/>
    <w:rsid w:val="11008CF2"/>
    <w:rsid w:val="11056347"/>
    <w:rsid w:val="1109018B"/>
    <w:rsid w:val="110AB8C5"/>
    <w:rsid w:val="110AE116"/>
    <w:rsid w:val="110DC5C7"/>
    <w:rsid w:val="1114EDE8"/>
    <w:rsid w:val="11210428"/>
    <w:rsid w:val="11277868"/>
    <w:rsid w:val="11281586"/>
    <w:rsid w:val="11282CC0"/>
    <w:rsid w:val="1136A0FC"/>
    <w:rsid w:val="1137A7E1"/>
    <w:rsid w:val="11396767"/>
    <w:rsid w:val="11398EC1"/>
    <w:rsid w:val="113AB486"/>
    <w:rsid w:val="113ADCCA"/>
    <w:rsid w:val="1141EEDC"/>
    <w:rsid w:val="1148137B"/>
    <w:rsid w:val="114B9A3F"/>
    <w:rsid w:val="1151B8CA"/>
    <w:rsid w:val="1153E946"/>
    <w:rsid w:val="1159058E"/>
    <w:rsid w:val="115D9915"/>
    <w:rsid w:val="117CC7BD"/>
    <w:rsid w:val="118499E8"/>
    <w:rsid w:val="1195993D"/>
    <w:rsid w:val="11A0FFC1"/>
    <w:rsid w:val="11A54D10"/>
    <w:rsid w:val="11BDBB1E"/>
    <w:rsid w:val="11C2856F"/>
    <w:rsid w:val="11C75A8E"/>
    <w:rsid w:val="11D38D59"/>
    <w:rsid w:val="11E72D78"/>
    <w:rsid w:val="12082378"/>
    <w:rsid w:val="1210AABB"/>
    <w:rsid w:val="121D847D"/>
    <w:rsid w:val="1222B266"/>
    <w:rsid w:val="1249BCD0"/>
    <w:rsid w:val="125F8E7C"/>
    <w:rsid w:val="126479BC"/>
    <w:rsid w:val="12758DEC"/>
    <w:rsid w:val="12799CB8"/>
    <w:rsid w:val="128181EA"/>
    <w:rsid w:val="1287E285"/>
    <w:rsid w:val="12987F5C"/>
    <w:rsid w:val="129D2BCE"/>
    <w:rsid w:val="12B86370"/>
    <w:rsid w:val="12C6850A"/>
    <w:rsid w:val="12D7FAFD"/>
    <w:rsid w:val="12DD783F"/>
    <w:rsid w:val="12E30AD2"/>
    <w:rsid w:val="12E76A9B"/>
    <w:rsid w:val="12E9F29A"/>
    <w:rsid w:val="12ECDC6A"/>
    <w:rsid w:val="12EEF0D5"/>
    <w:rsid w:val="12F7872D"/>
    <w:rsid w:val="13002552"/>
    <w:rsid w:val="1307C363"/>
    <w:rsid w:val="13111E04"/>
    <w:rsid w:val="13127690"/>
    <w:rsid w:val="131427B4"/>
    <w:rsid w:val="13173A8B"/>
    <w:rsid w:val="132235E3"/>
    <w:rsid w:val="1324B9DB"/>
    <w:rsid w:val="1330D226"/>
    <w:rsid w:val="133BF9EF"/>
    <w:rsid w:val="1352D79A"/>
    <w:rsid w:val="1359CED7"/>
    <w:rsid w:val="135F0433"/>
    <w:rsid w:val="135F3586"/>
    <w:rsid w:val="13658DF8"/>
    <w:rsid w:val="136B642C"/>
    <w:rsid w:val="13920CA5"/>
    <w:rsid w:val="13A0F567"/>
    <w:rsid w:val="13A736A1"/>
    <w:rsid w:val="13BAEE0E"/>
    <w:rsid w:val="13C417CF"/>
    <w:rsid w:val="13C5FFF7"/>
    <w:rsid w:val="13D1E4FD"/>
    <w:rsid w:val="13D20E99"/>
    <w:rsid w:val="13E4A5AC"/>
    <w:rsid w:val="13E6945E"/>
    <w:rsid w:val="13E73220"/>
    <w:rsid w:val="13EDA6C7"/>
    <w:rsid w:val="13F95C51"/>
    <w:rsid w:val="1406DFCB"/>
    <w:rsid w:val="140A3B03"/>
    <w:rsid w:val="140ADE1A"/>
    <w:rsid w:val="1417009F"/>
    <w:rsid w:val="142048F7"/>
    <w:rsid w:val="1424F241"/>
    <w:rsid w:val="1427817C"/>
    <w:rsid w:val="142B6D0C"/>
    <w:rsid w:val="1439C942"/>
    <w:rsid w:val="145C3B5C"/>
    <w:rsid w:val="145E37AB"/>
    <w:rsid w:val="1467EE2D"/>
    <w:rsid w:val="146FBFC8"/>
    <w:rsid w:val="14806C83"/>
    <w:rsid w:val="14851C4F"/>
    <w:rsid w:val="1495C4DC"/>
    <w:rsid w:val="149E387C"/>
    <w:rsid w:val="14A7E371"/>
    <w:rsid w:val="14B5E82D"/>
    <w:rsid w:val="14BFF72E"/>
    <w:rsid w:val="14CCA0D9"/>
    <w:rsid w:val="14CF5EBD"/>
    <w:rsid w:val="14F61588"/>
    <w:rsid w:val="150D7FED"/>
    <w:rsid w:val="1511E9DB"/>
    <w:rsid w:val="15156AB8"/>
    <w:rsid w:val="151964E5"/>
    <w:rsid w:val="151A504A"/>
    <w:rsid w:val="152591CE"/>
    <w:rsid w:val="152F815E"/>
    <w:rsid w:val="157A0232"/>
    <w:rsid w:val="1586C138"/>
    <w:rsid w:val="15900A0E"/>
    <w:rsid w:val="1592B701"/>
    <w:rsid w:val="15DA88CB"/>
    <w:rsid w:val="15DCB00F"/>
    <w:rsid w:val="15DE11D8"/>
    <w:rsid w:val="15F011CA"/>
    <w:rsid w:val="15F60A4A"/>
    <w:rsid w:val="160A964F"/>
    <w:rsid w:val="160D6A97"/>
    <w:rsid w:val="1615452F"/>
    <w:rsid w:val="161F68B8"/>
    <w:rsid w:val="16303F58"/>
    <w:rsid w:val="16367A90"/>
    <w:rsid w:val="163E08BF"/>
    <w:rsid w:val="164A0567"/>
    <w:rsid w:val="165FA278"/>
    <w:rsid w:val="16695380"/>
    <w:rsid w:val="1669F136"/>
    <w:rsid w:val="16742D45"/>
    <w:rsid w:val="167C3023"/>
    <w:rsid w:val="16819101"/>
    <w:rsid w:val="1688B5EF"/>
    <w:rsid w:val="16A81BB7"/>
    <w:rsid w:val="16B4437C"/>
    <w:rsid w:val="16B6E946"/>
    <w:rsid w:val="16C09B7C"/>
    <w:rsid w:val="16CCD243"/>
    <w:rsid w:val="16DB6181"/>
    <w:rsid w:val="16DD46B0"/>
    <w:rsid w:val="16DD7603"/>
    <w:rsid w:val="16E768B8"/>
    <w:rsid w:val="16EDFF15"/>
    <w:rsid w:val="16F60B45"/>
    <w:rsid w:val="170985BF"/>
    <w:rsid w:val="17099EB3"/>
    <w:rsid w:val="171B1CBB"/>
    <w:rsid w:val="1731AF2A"/>
    <w:rsid w:val="1736107C"/>
    <w:rsid w:val="17371E4D"/>
    <w:rsid w:val="174249C3"/>
    <w:rsid w:val="175ECEC6"/>
    <w:rsid w:val="17660E2C"/>
    <w:rsid w:val="17694527"/>
    <w:rsid w:val="17800C1F"/>
    <w:rsid w:val="1784A4FF"/>
    <w:rsid w:val="178E2C8F"/>
    <w:rsid w:val="178E522E"/>
    <w:rsid w:val="179461B6"/>
    <w:rsid w:val="1794BD66"/>
    <w:rsid w:val="179763AC"/>
    <w:rsid w:val="17B8A8DF"/>
    <w:rsid w:val="17C2D27A"/>
    <w:rsid w:val="17CA27EC"/>
    <w:rsid w:val="17D21A89"/>
    <w:rsid w:val="17F4738D"/>
    <w:rsid w:val="17F7ECBA"/>
    <w:rsid w:val="17FDEEDB"/>
    <w:rsid w:val="18038CB9"/>
    <w:rsid w:val="180ED343"/>
    <w:rsid w:val="18260198"/>
    <w:rsid w:val="18299C0D"/>
    <w:rsid w:val="182CA0FC"/>
    <w:rsid w:val="183471C5"/>
    <w:rsid w:val="18396A9B"/>
    <w:rsid w:val="183AE4ED"/>
    <w:rsid w:val="184F5D20"/>
    <w:rsid w:val="1859AA96"/>
    <w:rsid w:val="1880645F"/>
    <w:rsid w:val="1882665B"/>
    <w:rsid w:val="18951FE5"/>
    <w:rsid w:val="189AD7FF"/>
    <w:rsid w:val="189DE6CA"/>
    <w:rsid w:val="18A55620"/>
    <w:rsid w:val="18C0D83B"/>
    <w:rsid w:val="18C90F81"/>
    <w:rsid w:val="18D7E7E1"/>
    <w:rsid w:val="18F2544C"/>
    <w:rsid w:val="18F738FB"/>
    <w:rsid w:val="19008891"/>
    <w:rsid w:val="19096338"/>
    <w:rsid w:val="1912EFE8"/>
    <w:rsid w:val="1916E5EA"/>
    <w:rsid w:val="1933340D"/>
    <w:rsid w:val="193DF94A"/>
    <w:rsid w:val="193EE992"/>
    <w:rsid w:val="1941A153"/>
    <w:rsid w:val="194A08F2"/>
    <w:rsid w:val="194A39EB"/>
    <w:rsid w:val="194E46F7"/>
    <w:rsid w:val="19556B2B"/>
    <w:rsid w:val="19674AA6"/>
    <w:rsid w:val="196AA675"/>
    <w:rsid w:val="19779B11"/>
    <w:rsid w:val="19794BB6"/>
    <w:rsid w:val="197A007B"/>
    <w:rsid w:val="19B7A8DD"/>
    <w:rsid w:val="19CA2284"/>
    <w:rsid w:val="19CF27C4"/>
    <w:rsid w:val="19DC182E"/>
    <w:rsid w:val="19E267C8"/>
    <w:rsid w:val="19EF7D18"/>
    <w:rsid w:val="1A11A5BD"/>
    <w:rsid w:val="1A242727"/>
    <w:rsid w:val="1A3212D3"/>
    <w:rsid w:val="1A47E7E5"/>
    <w:rsid w:val="1A4CF6C4"/>
    <w:rsid w:val="1A4EDCFF"/>
    <w:rsid w:val="1A592041"/>
    <w:rsid w:val="1A59D1F1"/>
    <w:rsid w:val="1A5F4611"/>
    <w:rsid w:val="1A629EE7"/>
    <w:rsid w:val="1A70801A"/>
    <w:rsid w:val="1A7CA343"/>
    <w:rsid w:val="1A825ECA"/>
    <w:rsid w:val="1A8A3FD7"/>
    <w:rsid w:val="1A95C576"/>
    <w:rsid w:val="1A95D56E"/>
    <w:rsid w:val="1AA12B26"/>
    <w:rsid w:val="1AA48DB5"/>
    <w:rsid w:val="1AAEBE15"/>
    <w:rsid w:val="1AB15AB9"/>
    <w:rsid w:val="1AB28DA5"/>
    <w:rsid w:val="1ABC8FF6"/>
    <w:rsid w:val="1ABE8E56"/>
    <w:rsid w:val="1AD5F040"/>
    <w:rsid w:val="1AE01414"/>
    <w:rsid w:val="1AE1C7C3"/>
    <w:rsid w:val="1B00B9FB"/>
    <w:rsid w:val="1B167F80"/>
    <w:rsid w:val="1B236534"/>
    <w:rsid w:val="1B25D077"/>
    <w:rsid w:val="1B264E19"/>
    <w:rsid w:val="1B30478F"/>
    <w:rsid w:val="1B3B9D6D"/>
    <w:rsid w:val="1B55A434"/>
    <w:rsid w:val="1B5D12DF"/>
    <w:rsid w:val="1B8D4F49"/>
    <w:rsid w:val="1B905F19"/>
    <w:rsid w:val="1B9998C8"/>
    <w:rsid w:val="1BB20B79"/>
    <w:rsid w:val="1BC3CE85"/>
    <w:rsid w:val="1BD208FF"/>
    <w:rsid w:val="1BDAA495"/>
    <w:rsid w:val="1BDD21BC"/>
    <w:rsid w:val="1BE476CF"/>
    <w:rsid w:val="1BE8C656"/>
    <w:rsid w:val="1BF5D5BF"/>
    <w:rsid w:val="1C0C8A02"/>
    <w:rsid w:val="1C0D0E11"/>
    <w:rsid w:val="1C0EBF9B"/>
    <w:rsid w:val="1C0F0BB2"/>
    <w:rsid w:val="1C1B7406"/>
    <w:rsid w:val="1C2BF7AC"/>
    <w:rsid w:val="1C379E63"/>
    <w:rsid w:val="1C3F4F34"/>
    <w:rsid w:val="1C4CA9D0"/>
    <w:rsid w:val="1C514F6B"/>
    <w:rsid w:val="1C5F4838"/>
    <w:rsid w:val="1C6AB294"/>
    <w:rsid w:val="1C7379E7"/>
    <w:rsid w:val="1C77DB26"/>
    <w:rsid w:val="1C852A06"/>
    <w:rsid w:val="1C89EA01"/>
    <w:rsid w:val="1CA37D52"/>
    <w:rsid w:val="1CA50C9E"/>
    <w:rsid w:val="1CB38FF6"/>
    <w:rsid w:val="1CB4457F"/>
    <w:rsid w:val="1CBC79A3"/>
    <w:rsid w:val="1CD12CC5"/>
    <w:rsid w:val="1CDE49DD"/>
    <w:rsid w:val="1CEFD5DD"/>
    <w:rsid w:val="1CFB484B"/>
    <w:rsid w:val="1CFF0E7B"/>
    <w:rsid w:val="1D1CD59B"/>
    <w:rsid w:val="1D1D27E3"/>
    <w:rsid w:val="1D245CAB"/>
    <w:rsid w:val="1D2A7310"/>
    <w:rsid w:val="1D2AC49F"/>
    <w:rsid w:val="1D340C81"/>
    <w:rsid w:val="1D359A96"/>
    <w:rsid w:val="1D5F9EE6"/>
    <w:rsid w:val="1D63621B"/>
    <w:rsid w:val="1D6FD77C"/>
    <w:rsid w:val="1D796295"/>
    <w:rsid w:val="1D7D1B7D"/>
    <w:rsid w:val="1D87E231"/>
    <w:rsid w:val="1D89A28A"/>
    <w:rsid w:val="1DAD0340"/>
    <w:rsid w:val="1DB53B65"/>
    <w:rsid w:val="1DC6C267"/>
    <w:rsid w:val="1DD2EC3C"/>
    <w:rsid w:val="1DD4FA3E"/>
    <w:rsid w:val="1DDDD659"/>
    <w:rsid w:val="1DE1F5B9"/>
    <w:rsid w:val="1DE29461"/>
    <w:rsid w:val="1DE62E34"/>
    <w:rsid w:val="1DEED4B3"/>
    <w:rsid w:val="1E003A7D"/>
    <w:rsid w:val="1E0372BB"/>
    <w:rsid w:val="1E07E239"/>
    <w:rsid w:val="1E0EB3DF"/>
    <w:rsid w:val="1E17B4D6"/>
    <w:rsid w:val="1E21F9FF"/>
    <w:rsid w:val="1E26578E"/>
    <w:rsid w:val="1E3F355A"/>
    <w:rsid w:val="1E489743"/>
    <w:rsid w:val="1E7DDA56"/>
    <w:rsid w:val="1E81A2ED"/>
    <w:rsid w:val="1E9929B5"/>
    <w:rsid w:val="1E9A44D4"/>
    <w:rsid w:val="1EBAACDA"/>
    <w:rsid w:val="1EC6A82E"/>
    <w:rsid w:val="1ECA1E9C"/>
    <w:rsid w:val="1ECF36B6"/>
    <w:rsid w:val="1ED124D1"/>
    <w:rsid w:val="1EDD7998"/>
    <w:rsid w:val="1EE30728"/>
    <w:rsid w:val="1EEEEF08"/>
    <w:rsid w:val="1EF028BD"/>
    <w:rsid w:val="1EF233DC"/>
    <w:rsid w:val="1EF9B5E8"/>
    <w:rsid w:val="1F003586"/>
    <w:rsid w:val="1F089E23"/>
    <w:rsid w:val="1F1631B9"/>
    <w:rsid w:val="1F1A78EC"/>
    <w:rsid w:val="1F1BB759"/>
    <w:rsid w:val="1F1F8701"/>
    <w:rsid w:val="1F2F8A6B"/>
    <w:rsid w:val="1F33450A"/>
    <w:rsid w:val="1F36EC09"/>
    <w:rsid w:val="1F3B1D82"/>
    <w:rsid w:val="1F3E6601"/>
    <w:rsid w:val="1F4E840A"/>
    <w:rsid w:val="1F505092"/>
    <w:rsid w:val="1F54C153"/>
    <w:rsid w:val="1F5CCF40"/>
    <w:rsid w:val="1F621D47"/>
    <w:rsid w:val="1F66985E"/>
    <w:rsid w:val="1F8FAB6A"/>
    <w:rsid w:val="1FAB5B6C"/>
    <w:rsid w:val="1FD1ECE1"/>
    <w:rsid w:val="1FE10493"/>
    <w:rsid w:val="1FE3568F"/>
    <w:rsid w:val="1FE5C11F"/>
    <w:rsid w:val="1FFC86E6"/>
    <w:rsid w:val="20041F26"/>
    <w:rsid w:val="201A533B"/>
    <w:rsid w:val="201BE124"/>
    <w:rsid w:val="20470885"/>
    <w:rsid w:val="205153F1"/>
    <w:rsid w:val="207949F9"/>
    <w:rsid w:val="20869D0F"/>
    <w:rsid w:val="2093AAE3"/>
    <w:rsid w:val="20973FA8"/>
    <w:rsid w:val="209CF338"/>
    <w:rsid w:val="20AD86A9"/>
    <w:rsid w:val="20D57C50"/>
    <w:rsid w:val="20DC71D1"/>
    <w:rsid w:val="20DE8F5F"/>
    <w:rsid w:val="20DFE146"/>
    <w:rsid w:val="20ED52E6"/>
    <w:rsid w:val="21032904"/>
    <w:rsid w:val="2110DEC5"/>
    <w:rsid w:val="211A3523"/>
    <w:rsid w:val="211D1572"/>
    <w:rsid w:val="212EDF01"/>
    <w:rsid w:val="2139D3FA"/>
    <w:rsid w:val="213C7C65"/>
    <w:rsid w:val="214270AF"/>
    <w:rsid w:val="21440B77"/>
    <w:rsid w:val="21447502"/>
    <w:rsid w:val="2145B0BC"/>
    <w:rsid w:val="214AE1D2"/>
    <w:rsid w:val="2186313E"/>
    <w:rsid w:val="218AE662"/>
    <w:rsid w:val="219913CF"/>
    <w:rsid w:val="21D7B470"/>
    <w:rsid w:val="21D94224"/>
    <w:rsid w:val="21DDA462"/>
    <w:rsid w:val="220382D1"/>
    <w:rsid w:val="220A682C"/>
    <w:rsid w:val="220AF25E"/>
    <w:rsid w:val="220BB8B1"/>
    <w:rsid w:val="221DBC09"/>
    <w:rsid w:val="223C44DF"/>
    <w:rsid w:val="224B8B98"/>
    <w:rsid w:val="225E1353"/>
    <w:rsid w:val="22663BBE"/>
    <w:rsid w:val="227F66C9"/>
    <w:rsid w:val="2280578D"/>
    <w:rsid w:val="228B26C3"/>
    <w:rsid w:val="229057E9"/>
    <w:rsid w:val="229455FB"/>
    <w:rsid w:val="2296F034"/>
    <w:rsid w:val="22A36C83"/>
    <w:rsid w:val="22B0222E"/>
    <w:rsid w:val="22B29B25"/>
    <w:rsid w:val="22B66F94"/>
    <w:rsid w:val="22C0E77B"/>
    <w:rsid w:val="22C69A42"/>
    <w:rsid w:val="22D62378"/>
    <w:rsid w:val="22F5CBAC"/>
    <w:rsid w:val="230C9F42"/>
    <w:rsid w:val="232BD60C"/>
    <w:rsid w:val="234F7600"/>
    <w:rsid w:val="23779CCF"/>
    <w:rsid w:val="2380D993"/>
    <w:rsid w:val="2385878E"/>
    <w:rsid w:val="239172B8"/>
    <w:rsid w:val="2398A4D2"/>
    <w:rsid w:val="23C4A192"/>
    <w:rsid w:val="23CEDEE9"/>
    <w:rsid w:val="23DE0A0D"/>
    <w:rsid w:val="23EE3AC5"/>
    <w:rsid w:val="2401F602"/>
    <w:rsid w:val="2404408F"/>
    <w:rsid w:val="24170D06"/>
    <w:rsid w:val="24209A39"/>
    <w:rsid w:val="2422E76B"/>
    <w:rsid w:val="24259262"/>
    <w:rsid w:val="24265C64"/>
    <w:rsid w:val="24322473"/>
    <w:rsid w:val="24440604"/>
    <w:rsid w:val="244DF3FF"/>
    <w:rsid w:val="2450EBE8"/>
    <w:rsid w:val="245A3E76"/>
    <w:rsid w:val="245EB39D"/>
    <w:rsid w:val="246E422A"/>
    <w:rsid w:val="247C999E"/>
    <w:rsid w:val="2481F720"/>
    <w:rsid w:val="24867873"/>
    <w:rsid w:val="2488696C"/>
    <w:rsid w:val="249320F1"/>
    <w:rsid w:val="249BA0F8"/>
    <w:rsid w:val="24C5518C"/>
    <w:rsid w:val="24D083C8"/>
    <w:rsid w:val="24EC2392"/>
    <w:rsid w:val="24F1948B"/>
    <w:rsid w:val="24F840CF"/>
    <w:rsid w:val="24F92DB9"/>
    <w:rsid w:val="2501329E"/>
    <w:rsid w:val="250D4B8F"/>
    <w:rsid w:val="25171880"/>
    <w:rsid w:val="251F0BA0"/>
    <w:rsid w:val="2526FBAC"/>
    <w:rsid w:val="252F0E60"/>
    <w:rsid w:val="254666DC"/>
    <w:rsid w:val="25501762"/>
    <w:rsid w:val="2555CCD8"/>
    <w:rsid w:val="2557BEFC"/>
    <w:rsid w:val="2565D8F3"/>
    <w:rsid w:val="256A8CEC"/>
    <w:rsid w:val="2574205D"/>
    <w:rsid w:val="2590F6E0"/>
    <w:rsid w:val="25BD3BF5"/>
    <w:rsid w:val="25CA003D"/>
    <w:rsid w:val="25D221F7"/>
    <w:rsid w:val="25D24672"/>
    <w:rsid w:val="25E55234"/>
    <w:rsid w:val="2616074B"/>
    <w:rsid w:val="261C3047"/>
    <w:rsid w:val="2622AA75"/>
    <w:rsid w:val="26302414"/>
    <w:rsid w:val="263A644F"/>
    <w:rsid w:val="267DD64E"/>
    <w:rsid w:val="268BBD65"/>
    <w:rsid w:val="268D4F7E"/>
    <w:rsid w:val="268F9E88"/>
    <w:rsid w:val="269A4DBC"/>
    <w:rsid w:val="26A48D71"/>
    <w:rsid w:val="26B588ED"/>
    <w:rsid w:val="26C4E3E9"/>
    <w:rsid w:val="26D49532"/>
    <w:rsid w:val="26D934BE"/>
    <w:rsid w:val="26F32571"/>
    <w:rsid w:val="26F45C6E"/>
    <w:rsid w:val="26FA6A96"/>
    <w:rsid w:val="26FEBFF6"/>
    <w:rsid w:val="2716057D"/>
    <w:rsid w:val="27298058"/>
    <w:rsid w:val="273C9E78"/>
    <w:rsid w:val="273E6C21"/>
    <w:rsid w:val="27412D13"/>
    <w:rsid w:val="2747A402"/>
    <w:rsid w:val="27A38674"/>
    <w:rsid w:val="27C8FAF2"/>
    <w:rsid w:val="27D02587"/>
    <w:rsid w:val="27D1A5BB"/>
    <w:rsid w:val="27DF7193"/>
    <w:rsid w:val="27E13920"/>
    <w:rsid w:val="27E4393A"/>
    <w:rsid w:val="27F3EB8B"/>
    <w:rsid w:val="27F9630E"/>
    <w:rsid w:val="27FD8B40"/>
    <w:rsid w:val="2804192C"/>
    <w:rsid w:val="28068A77"/>
    <w:rsid w:val="280D2C63"/>
    <w:rsid w:val="281A3D0C"/>
    <w:rsid w:val="281C1496"/>
    <w:rsid w:val="2829BFCA"/>
    <w:rsid w:val="283A69DB"/>
    <w:rsid w:val="283F9F18"/>
    <w:rsid w:val="284BEC59"/>
    <w:rsid w:val="286AB3E0"/>
    <w:rsid w:val="288A3792"/>
    <w:rsid w:val="28900B59"/>
    <w:rsid w:val="289734AD"/>
    <w:rsid w:val="28A8C17A"/>
    <w:rsid w:val="28A97535"/>
    <w:rsid w:val="28AACF75"/>
    <w:rsid w:val="28AD8A58"/>
    <w:rsid w:val="28BBC9A4"/>
    <w:rsid w:val="28C793EC"/>
    <w:rsid w:val="28C87DB2"/>
    <w:rsid w:val="28D629DE"/>
    <w:rsid w:val="28F0B83A"/>
    <w:rsid w:val="28FC3478"/>
    <w:rsid w:val="29089935"/>
    <w:rsid w:val="290E3AE9"/>
    <w:rsid w:val="291D1D9D"/>
    <w:rsid w:val="293E86B0"/>
    <w:rsid w:val="29747C9D"/>
    <w:rsid w:val="298A4B1C"/>
    <w:rsid w:val="2991C427"/>
    <w:rsid w:val="2996DD31"/>
    <w:rsid w:val="29A96E66"/>
    <w:rsid w:val="29BB25A9"/>
    <w:rsid w:val="29C03724"/>
    <w:rsid w:val="29CD78A6"/>
    <w:rsid w:val="29D06378"/>
    <w:rsid w:val="29D54526"/>
    <w:rsid w:val="29E122B0"/>
    <w:rsid w:val="29EE5376"/>
    <w:rsid w:val="29F3BC4E"/>
    <w:rsid w:val="29F95362"/>
    <w:rsid w:val="29FCC810"/>
    <w:rsid w:val="29FD4AA1"/>
    <w:rsid w:val="29FD79C8"/>
    <w:rsid w:val="2A0431DB"/>
    <w:rsid w:val="2A079608"/>
    <w:rsid w:val="2A1D1C20"/>
    <w:rsid w:val="2A2A5C1D"/>
    <w:rsid w:val="2A2D8B2E"/>
    <w:rsid w:val="2A575B12"/>
    <w:rsid w:val="2A631AC8"/>
    <w:rsid w:val="2A6F50D2"/>
    <w:rsid w:val="2A86EC4C"/>
    <w:rsid w:val="2A8C1FF6"/>
    <w:rsid w:val="2A932F73"/>
    <w:rsid w:val="2A96F5FA"/>
    <w:rsid w:val="2A9D457C"/>
    <w:rsid w:val="2A9DDB09"/>
    <w:rsid w:val="2AA3CCF8"/>
    <w:rsid w:val="2AA78FE7"/>
    <w:rsid w:val="2AA89176"/>
    <w:rsid w:val="2AAA3E4B"/>
    <w:rsid w:val="2AB18120"/>
    <w:rsid w:val="2AB55ED0"/>
    <w:rsid w:val="2AC84105"/>
    <w:rsid w:val="2ACFE8FA"/>
    <w:rsid w:val="2ADC463A"/>
    <w:rsid w:val="2AE68E23"/>
    <w:rsid w:val="2AEC47DF"/>
    <w:rsid w:val="2AF7B5C4"/>
    <w:rsid w:val="2AF8311C"/>
    <w:rsid w:val="2B0B8317"/>
    <w:rsid w:val="2B0D16F1"/>
    <w:rsid w:val="2B0EDFA2"/>
    <w:rsid w:val="2B1458B8"/>
    <w:rsid w:val="2B31A4C2"/>
    <w:rsid w:val="2B496214"/>
    <w:rsid w:val="2B540C72"/>
    <w:rsid w:val="2B7FC3DD"/>
    <w:rsid w:val="2B991B02"/>
    <w:rsid w:val="2B9D085F"/>
    <w:rsid w:val="2BBB188B"/>
    <w:rsid w:val="2BC07002"/>
    <w:rsid w:val="2BC677EE"/>
    <w:rsid w:val="2BC7333F"/>
    <w:rsid w:val="2BD35859"/>
    <w:rsid w:val="2BE300B4"/>
    <w:rsid w:val="2BEC7ECC"/>
    <w:rsid w:val="2BF1FC54"/>
    <w:rsid w:val="2BF20597"/>
    <w:rsid w:val="2BF8C88D"/>
    <w:rsid w:val="2C084BD1"/>
    <w:rsid w:val="2C1A83E2"/>
    <w:rsid w:val="2C22A0E8"/>
    <w:rsid w:val="2C2B68EC"/>
    <w:rsid w:val="2C2DC062"/>
    <w:rsid w:val="2C41AD48"/>
    <w:rsid w:val="2C47AA66"/>
    <w:rsid w:val="2C5F8F7C"/>
    <w:rsid w:val="2C65B4DD"/>
    <w:rsid w:val="2C6BC812"/>
    <w:rsid w:val="2C71B4BF"/>
    <w:rsid w:val="2C842E2E"/>
    <w:rsid w:val="2C8D768D"/>
    <w:rsid w:val="2CA19CFB"/>
    <w:rsid w:val="2CAD540B"/>
    <w:rsid w:val="2CB0FA52"/>
    <w:rsid w:val="2CB41BC6"/>
    <w:rsid w:val="2CB7CED2"/>
    <w:rsid w:val="2CBA6127"/>
    <w:rsid w:val="2CBC450F"/>
    <w:rsid w:val="2CC02352"/>
    <w:rsid w:val="2CC67B6D"/>
    <w:rsid w:val="2CC86A67"/>
    <w:rsid w:val="2CF57F1E"/>
    <w:rsid w:val="2CF7C975"/>
    <w:rsid w:val="2CFC1EB0"/>
    <w:rsid w:val="2D06658A"/>
    <w:rsid w:val="2D15F9F3"/>
    <w:rsid w:val="2D1972E9"/>
    <w:rsid w:val="2D218BCB"/>
    <w:rsid w:val="2D295FFA"/>
    <w:rsid w:val="2D357DC9"/>
    <w:rsid w:val="2D6B0BDB"/>
    <w:rsid w:val="2D72B7BB"/>
    <w:rsid w:val="2D7D0DA0"/>
    <w:rsid w:val="2D88363B"/>
    <w:rsid w:val="2D89119D"/>
    <w:rsid w:val="2D89B2BF"/>
    <w:rsid w:val="2D8BC78F"/>
    <w:rsid w:val="2D940E65"/>
    <w:rsid w:val="2D9CF69C"/>
    <w:rsid w:val="2D9E8435"/>
    <w:rsid w:val="2D9F9BEE"/>
    <w:rsid w:val="2DA6366A"/>
    <w:rsid w:val="2DAAF969"/>
    <w:rsid w:val="2DB4B2D7"/>
    <w:rsid w:val="2DC2D34B"/>
    <w:rsid w:val="2DC6B640"/>
    <w:rsid w:val="2DCC8CD0"/>
    <w:rsid w:val="2DD2CCE7"/>
    <w:rsid w:val="2DD54B7F"/>
    <w:rsid w:val="2DE530E3"/>
    <w:rsid w:val="2DF050A9"/>
    <w:rsid w:val="2E1EC199"/>
    <w:rsid w:val="2E2179BE"/>
    <w:rsid w:val="2E2A2E22"/>
    <w:rsid w:val="2E3721AA"/>
    <w:rsid w:val="2E3BE830"/>
    <w:rsid w:val="2E441525"/>
    <w:rsid w:val="2E48D090"/>
    <w:rsid w:val="2E4BD3A7"/>
    <w:rsid w:val="2E6132D9"/>
    <w:rsid w:val="2E61B5F1"/>
    <w:rsid w:val="2E72FA6A"/>
    <w:rsid w:val="2E7D601C"/>
    <w:rsid w:val="2E82B344"/>
    <w:rsid w:val="2E835668"/>
    <w:rsid w:val="2E87CB91"/>
    <w:rsid w:val="2E98179E"/>
    <w:rsid w:val="2E98B1C5"/>
    <w:rsid w:val="2EA8B31F"/>
    <w:rsid w:val="2EACA2A1"/>
    <w:rsid w:val="2EAF73B7"/>
    <w:rsid w:val="2EB0A8D7"/>
    <w:rsid w:val="2ED0BBC4"/>
    <w:rsid w:val="2EF57128"/>
    <w:rsid w:val="2EF80851"/>
    <w:rsid w:val="2F062222"/>
    <w:rsid w:val="2F0805CE"/>
    <w:rsid w:val="2F0C9637"/>
    <w:rsid w:val="2F19A54A"/>
    <w:rsid w:val="2F1F1DFF"/>
    <w:rsid w:val="2F221761"/>
    <w:rsid w:val="2F2552A3"/>
    <w:rsid w:val="2F319F6A"/>
    <w:rsid w:val="2F41B060"/>
    <w:rsid w:val="2F45652E"/>
    <w:rsid w:val="2F6BBE71"/>
    <w:rsid w:val="2F6F56B6"/>
    <w:rsid w:val="2F939738"/>
    <w:rsid w:val="2F9C4D74"/>
    <w:rsid w:val="2FA84A76"/>
    <w:rsid w:val="2FB564DB"/>
    <w:rsid w:val="2FBC686F"/>
    <w:rsid w:val="2FBE0916"/>
    <w:rsid w:val="2FC8BFD9"/>
    <w:rsid w:val="2FDD4175"/>
    <w:rsid w:val="2FDFEB90"/>
    <w:rsid w:val="2FE58FEA"/>
    <w:rsid w:val="2FE990FD"/>
    <w:rsid w:val="2FEDD4A0"/>
    <w:rsid w:val="2FF4B36B"/>
    <w:rsid w:val="2FFB0E2B"/>
    <w:rsid w:val="30000B29"/>
    <w:rsid w:val="3004313F"/>
    <w:rsid w:val="3006FF05"/>
    <w:rsid w:val="3012BE7C"/>
    <w:rsid w:val="301443BC"/>
    <w:rsid w:val="3019E59F"/>
    <w:rsid w:val="30242B96"/>
    <w:rsid w:val="3031F1E8"/>
    <w:rsid w:val="3045E711"/>
    <w:rsid w:val="304B9B2A"/>
    <w:rsid w:val="3062E500"/>
    <w:rsid w:val="306C8C25"/>
    <w:rsid w:val="306D9B1E"/>
    <w:rsid w:val="308222F8"/>
    <w:rsid w:val="308811F2"/>
    <w:rsid w:val="3089055B"/>
    <w:rsid w:val="308B7A5D"/>
    <w:rsid w:val="308EE966"/>
    <w:rsid w:val="30A193E8"/>
    <w:rsid w:val="30A83D48"/>
    <w:rsid w:val="30ABDA06"/>
    <w:rsid w:val="30B1D620"/>
    <w:rsid w:val="30B2B324"/>
    <w:rsid w:val="30C26948"/>
    <w:rsid w:val="30C44E8A"/>
    <w:rsid w:val="30CE2B0D"/>
    <w:rsid w:val="30D87B94"/>
    <w:rsid w:val="30E77EEC"/>
    <w:rsid w:val="30FE8672"/>
    <w:rsid w:val="3111A03A"/>
    <w:rsid w:val="31132FAC"/>
    <w:rsid w:val="31185FD9"/>
    <w:rsid w:val="311F0524"/>
    <w:rsid w:val="31276771"/>
    <w:rsid w:val="312A90AE"/>
    <w:rsid w:val="313EF1C0"/>
    <w:rsid w:val="3142DC9E"/>
    <w:rsid w:val="31439373"/>
    <w:rsid w:val="3149C2C6"/>
    <w:rsid w:val="31561CC3"/>
    <w:rsid w:val="31670769"/>
    <w:rsid w:val="316A3B96"/>
    <w:rsid w:val="317ECA36"/>
    <w:rsid w:val="318536A8"/>
    <w:rsid w:val="31A36E5D"/>
    <w:rsid w:val="31BB0C10"/>
    <w:rsid w:val="31C66889"/>
    <w:rsid w:val="31CEE30E"/>
    <w:rsid w:val="31D513B6"/>
    <w:rsid w:val="31E81A21"/>
    <w:rsid w:val="31ED7428"/>
    <w:rsid w:val="31EDFCBC"/>
    <w:rsid w:val="31F64AC4"/>
    <w:rsid w:val="31F89BDE"/>
    <w:rsid w:val="320FDCEB"/>
    <w:rsid w:val="321C45A5"/>
    <w:rsid w:val="323282B5"/>
    <w:rsid w:val="3246E86C"/>
    <w:rsid w:val="32665309"/>
    <w:rsid w:val="3275D2CB"/>
    <w:rsid w:val="32770EA6"/>
    <w:rsid w:val="32792A87"/>
    <w:rsid w:val="3286DE2C"/>
    <w:rsid w:val="32AFCB41"/>
    <w:rsid w:val="32B9D1D8"/>
    <w:rsid w:val="32DAD52F"/>
    <w:rsid w:val="32E635AE"/>
    <w:rsid w:val="32F2AEC4"/>
    <w:rsid w:val="32FB5FC9"/>
    <w:rsid w:val="330E2B87"/>
    <w:rsid w:val="331B32E4"/>
    <w:rsid w:val="33231A7C"/>
    <w:rsid w:val="333C586D"/>
    <w:rsid w:val="33546EE6"/>
    <w:rsid w:val="33651778"/>
    <w:rsid w:val="3376B4BD"/>
    <w:rsid w:val="337E8CBA"/>
    <w:rsid w:val="338CC172"/>
    <w:rsid w:val="338DA90F"/>
    <w:rsid w:val="339779E2"/>
    <w:rsid w:val="33B4AC7C"/>
    <w:rsid w:val="33C26491"/>
    <w:rsid w:val="33C566C7"/>
    <w:rsid w:val="33C85FC9"/>
    <w:rsid w:val="33CAD85F"/>
    <w:rsid w:val="33D32CBF"/>
    <w:rsid w:val="33F7DCCD"/>
    <w:rsid w:val="33FBC017"/>
    <w:rsid w:val="34078624"/>
    <w:rsid w:val="3415C531"/>
    <w:rsid w:val="3418299A"/>
    <w:rsid w:val="341F88EE"/>
    <w:rsid w:val="34250BB2"/>
    <w:rsid w:val="3428F21E"/>
    <w:rsid w:val="3433B2A5"/>
    <w:rsid w:val="343A6DE6"/>
    <w:rsid w:val="344546CD"/>
    <w:rsid w:val="345D8FFD"/>
    <w:rsid w:val="346C4C1C"/>
    <w:rsid w:val="348269D8"/>
    <w:rsid w:val="3486B049"/>
    <w:rsid w:val="34A9BA2C"/>
    <w:rsid w:val="34C5025D"/>
    <w:rsid w:val="34D8FA73"/>
    <w:rsid w:val="34E949A8"/>
    <w:rsid w:val="34EE01E7"/>
    <w:rsid w:val="3505E5E8"/>
    <w:rsid w:val="350A6E59"/>
    <w:rsid w:val="351F0448"/>
    <w:rsid w:val="352F1526"/>
    <w:rsid w:val="35313D7B"/>
    <w:rsid w:val="354AD9B4"/>
    <w:rsid w:val="35557324"/>
    <w:rsid w:val="3577B4BA"/>
    <w:rsid w:val="357BF01A"/>
    <w:rsid w:val="357F43D5"/>
    <w:rsid w:val="358013B0"/>
    <w:rsid w:val="358227F8"/>
    <w:rsid w:val="3589A832"/>
    <w:rsid w:val="358BFD15"/>
    <w:rsid w:val="359C6B4B"/>
    <w:rsid w:val="35A2A38C"/>
    <w:rsid w:val="35A77CFD"/>
    <w:rsid w:val="35AFD55F"/>
    <w:rsid w:val="35B892F1"/>
    <w:rsid w:val="35C6753E"/>
    <w:rsid w:val="35C93C41"/>
    <w:rsid w:val="35CBE784"/>
    <w:rsid w:val="35D4C646"/>
    <w:rsid w:val="35F5722F"/>
    <w:rsid w:val="35FE0894"/>
    <w:rsid w:val="35FFEA61"/>
    <w:rsid w:val="3602296A"/>
    <w:rsid w:val="361E3780"/>
    <w:rsid w:val="36330B4B"/>
    <w:rsid w:val="36340AC7"/>
    <w:rsid w:val="3637F2E1"/>
    <w:rsid w:val="363EFC88"/>
    <w:rsid w:val="364689D0"/>
    <w:rsid w:val="364ED36E"/>
    <w:rsid w:val="36554A1A"/>
    <w:rsid w:val="36650B86"/>
    <w:rsid w:val="366E6C0A"/>
    <w:rsid w:val="36761E6A"/>
    <w:rsid w:val="367E6456"/>
    <w:rsid w:val="367E9566"/>
    <w:rsid w:val="3686A334"/>
    <w:rsid w:val="3686C3A3"/>
    <w:rsid w:val="368BCB81"/>
    <w:rsid w:val="368C0FA8"/>
    <w:rsid w:val="36A17C14"/>
    <w:rsid w:val="36A2C3FA"/>
    <w:rsid w:val="36A377AE"/>
    <w:rsid w:val="36A4964B"/>
    <w:rsid w:val="36A6515D"/>
    <w:rsid w:val="36B80A4E"/>
    <w:rsid w:val="36B89C1E"/>
    <w:rsid w:val="36C1F09F"/>
    <w:rsid w:val="36CA3111"/>
    <w:rsid w:val="36D450A3"/>
    <w:rsid w:val="36E0FEF6"/>
    <w:rsid w:val="36EEFC0A"/>
    <w:rsid w:val="37011DAB"/>
    <w:rsid w:val="37089100"/>
    <w:rsid w:val="37094DF7"/>
    <w:rsid w:val="37126969"/>
    <w:rsid w:val="3723EFE6"/>
    <w:rsid w:val="3749C05C"/>
    <w:rsid w:val="374DA0E5"/>
    <w:rsid w:val="374FCA5C"/>
    <w:rsid w:val="375C5DC6"/>
    <w:rsid w:val="376A536E"/>
    <w:rsid w:val="37754DAB"/>
    <w:rsid w:val="3776FA7E"/>
    <w:rsid w:val="378009D1"/>
    <w:rsid w:val="3796F46E"/>
    <w:rsid w:val="379755A4"/>
    <w:rsid w:val="3798018D"/>
    <w:rsid w:val="379C2B48"/>
    <w:rsid w:val="37AA4983"/>
    <w:rsid w:val="37B32DF4"/>
    <w:rsid w:val="37B87475"/>
    <w:rsid w:val="37B98800"/>
    <w:rsid w:val="37D260C9"/>
    <w:rsid w:val="37D4E298"/>
    <w:rsid w:val="37E36342"/>
    <w:rsid w:val="37F6DA78"/>
    <w:rsid w:val="380205CD"/>
    <w:rsid w:val="382A8357"/>
    <w:rsid w:val="3834C14C"/>
    <w:rsid w:val="3838FDB9"/>
    <w:rsid w:val="3846C6C9"/>
    <w:rsid w:val="3849FE9C"/>
    <w:rsid w:val="3850529A"/>
    <w:rsid w:val="38522112"/>
    <w:rsid w:val="3877B6C0"/>
    <w:rsid w:val="38780603"/>
    <w:rsid w:val="38A4642D"/>
    <w:rsid w:val="38B9B79B"/>
    <w:rsid w:val="38C2739E"/>
    <w:rsid w:val="38D9A9ED"/>
    <w:rsid w:val="38D9DAF4"/>
    <w:rsid w:val="38F24D60"/>
    <w:rsid w:val="38F36595"/>
    <w:rsid w:val="38FAF8C9"/>
    <w:rsid w:val="39014FFE"/>
    <w:rsid w:val="391323E3"/>
    <w:rsid w:val="39132840"/>
    <w:rsid w:val="39170345"/>
    <w:rsid w:val="3930BF57"/>
    <w:rsid w:val="395F5070"/>
    <w:rsid w:val="396D99B2"/>
    <w:rsid w:val="397EE61A"/>
    <w:rsid w:val="39855E2D"/>
    <w:rsid w:val="399A5EEB"/>
    <w:rsid w:val="399B5C68"/>
    <w:rsid w:val="39A36046"/>
    <w:rsid w:val="39A45817"/>
    <w:rsid w:val="39AAFACF"/>
    <w:rsid w:val="39B1E33B"/>
    <w:rsid w:val="39BCF974"/>
    <w:rsid w:val="39C19601"/>
    <w:rsid w:val="39C80ABB"/>
    <w:rsid w:val="39CA0947"/>
    <w:rsid w:val="39D28BFB"/>
    <w:rsid w:val="39DA64BC"/>
    <w:rsid w:val="39DB20A7"/>
    <w:rsid w:val="39DF5DB0"/>
    <w:rsid w:val="39E936EC"/>
    <w:rsid w:val="39EBAA5C"/>
    <w:rsid w:val="39F2F0FB"/>
    <w:rsid w:val="39F32EA3"/>
    <w:rsid w:val="39F417F6"/>
    <w:rsid w:val="39FAED34"/>
    <w:rsid w:val="39FE2D2E"/>
    <w:rsid w:val="3A0169EB"/>
    <w:rsid w:val="3A053799"/>
    <w:rsid w:val="3A0982B2"/>
    <w:rsid w:val="3A1BF8EA"/>
    <w:rsid w:val="3A1EE890"/>
    <w:rsid w:val="3A2C02BF"/>
    <w:rsid w:val="3A30ED6A"/>
    <w:rsid w:val="3A38A172"/>
    <w:rsid w:val="3A4B5B76"/>
    <w:rsid w:val="3A5B90A8"/>
    <w:rsid w:val="3A7286DC"/>
    <w:rsid w:val="3A75976C"/>
    <w:rsid w:val="3A79C713"/>
    <w:rsid w:val="3A7B921B"/>
    <w:rsid w:val="3A7F384C"/>
    <w:rsid w:val="3A87B82D"/>
    <w:rsid w:val="3A919C89"/>
    <w:rsid w:val="3ACC286C"/>
    <w:rsid w:val="3ACC8FB8"/>
    <w:rsid w:val="3AD4007E"/>
    <w:rsid w:val="3AE80C1A"/>
    <w:rsid w:val="3B1F977B"/>
    <w:rsid w:val="3B4A0ECA"/>
    <w:rsid w:val="3B5295F1"/>
    <w:rsid w:val="3B5F2B9F"/>
    <w:rsid w:val="3B61B627"/>
    <w:rsid w:val="3B7280A2"/>
    <w:rsid w:val="3B76351D"/>
    <w:rsid w:val="3B784776"/>
    <w:rsid w:val="3B8D7289"/>
    <w:rsid w:val="3B924782"/>
    <w:rsid w:val="3B96517A"/>
    <w:rsid w:val="3B9FB0F5"/>
    <w:rsid w:val="3BA0321D"/>
    <w:rsid w:val="3BA20A9F"/>
    <w:rsid w:val="3BBB84B6"/>
    <w:rsid w:val="3BBE75BA"/>
    <w:rsid w:val="3BCA98B9"/>
    <w:rsid w:val="3BE0C5C1"/>
    <w:rsid w:val="3BE5669A"/>
    <w:rsid w:val="3BEF33D5"/>
    <w:rsid w:val="3BF3EAEA"/>
    <w:rsid w:val="3BFAF661"/>
    <w:rsid w:val="3BFE0FA9"/>
    <w:rsid w:val="3C02B646"/>
    <w:rsid w:val="3C16C6C0"/>
    <w:rsid w:val="3C4CDD1C"/>
    <w:rsid w:val="3C641D94"/>
    <w:rsid w:val="3C67B379"/>
    <w:rsid w:val="3C69642C"/>
    <w:rsid w:val="3C7B7400"/>
    <w:rsid w:val="3C7DAD97"/>
    <w:rsid w:val="3C7DE34A"/>
    <w:rsid w:val="3C831497"/>
    <w:rsid w:val="3C881EF1"/>
    <w:rsid w:val="3C8D590D"/>
    <w:rsid w:val="3C8EA89C"/>
    <w:rsid w:val="3C9225A6"/>
    <w:rsid w:val="3CB64F3C"/>
    <w:rsid w:val="3CBD2139"/>
    <w:rsid w:val="3CE42EB1"/>
    <w:rsid w:val="3CE8D2CE"/>
    <w:rsid w:val="3CF0DEB2"/>
    <w:rsid w:val="3D0CA6AB"/>
    <w:rsid w:val="3D24249F"/>
    <w:rsid w:val="3D26179F"/>
    <w:rsid w:val="3D369A0B"/>
    <w:rsid w:val="3D378505"/>
    <w:rsid w:val="3D38C927"/>
    <w:rsid w:val="3D5067E3"/>
    <w:rsid w:val="3D57FD6F"/>
    <w:rsid w:val="3D65AFC7"/>
    <w:rsid w:val="3D763D2E"/>
    <w:rsid w:val="3D7A090D"/>
    <w:rsid w:val="3D809F83"/>
    <w:rsid w:val="3D8EEFE2"/>
    <w:rsid w:val="3DB02C8B"/>
    <w:rsid w:val="3DB0603E"/>
    <w:rsid w:val="3DD71665"/>
    <w:rsid w:val="3DD92138"/>
    <w:rsid w:val="3DDD11E2"/>
    <w:rsid w:val="3E075FE2"/>
    <w:rsid w:val="3E13D4DD"/>
    <w:rsid w:val="3E314E33"/>
    <w:rsid w:val="3E348403"/>
    <w:rsid w:val="3E355D98"/>
    <w:rsid w:val="3E398DC7"/>
    <w:rsid w:val="3E467908"/>
    <w:rsid w:val="3E49D2F6"/>
    <w:rsid w:val="3E575146"/>
    <w:rsid w:val="3E618866"/>
    <w:rsid w:val="3E742253"/>
    <w:rsid w:val="3E7F0787"/>
    <w:rsid w:val="3E9B2441"/>
    <w:rsid w:val="3E9FEC79"/>
    <w:rsid w:val="3EA63E49"/>
    <w:rsid w:val="3EC41CF4"/>
    <w:rsid w:val="3EC9BCA1"/>
    <w:rsid w:val="3ED810DA"/>
    <w:rsid w:val="3EF19DDE"/>
    <w:rsid w:val="3EF45EFD"/>
    <w:rsid w:val="3F0084D0"/>
    <w:rsid w:val="3F04D4C2"/>
    <w:rsid w:val="3F050760"/>
    <w:rsid w:val="3F1380A1"/>
    <w:rsid w:val="3F253926"/>
    <w:rsid w:val="3F341DF7"/>
    <w:rsid w:val="3F5C4885"/>
    <w:rsid w:val="3F656698"/>
    <w:rsid w:val="3F6E2185"/>
    <w:rsid w:val="3F6E4636"/>
    <w:rsid w:val="3F97B2A1"/>
    <w:rsid w:val="3F995696"/>
    <w:rsid w:val="3FA2E191"/>
    <w:rsid w:val="3FD91725"/>
    <w:rsid w:val="3FEBA386"/>
    <w:rsid w:val="3FF5AEDF"/>
    <w:rsid w:val="3FF6BFBF"/>
    <w:rsid w:val="3FF85A19"/>
    <w:rsid w:val="3FF8D5E7"/>
    <w:rsid w:val="400333A9"/>
    <w:rsid w:val="400538FB"/>
    <w:rsid w:val="400EAD6D"/>
    <w:rsid w:val="40103351"/>
    <w:rsid w:val="40202396"/>
    <w:rsid w:val="403798D0"/>
    <w:rsid w:val="40467E18"/>
    <w:rsid w:val="4056E2C6"/>
    <w:rsid w:val="406E3ACD"/>
    <w:rsid w:val="40AD26CF"/>
    <w:rsid w:val="40AD8C15"/>
    <w:rsid w:val="40C690A4"/>
    <w:rsid w:val="40E5488E"/>
    <w:rsid w:val="40E7AC07"/>
    <w:rsid w:val="40FD0FF6"/>
    <w:rsid w:val="4109AE7E"/>
    <w:rsid w:val="410DE625"/>
    <w:rsid w:val="411406A4"/>
    <w:rsid w:val="4131DB1F"/>
    <w:rsid w:val="41338758"/>
    <w:rsid w:val="4149CAEE"/>
    <w:rsid w:val="41500ECB"/>
    <w:rsid w:val="41571A4E"/>
    <w:rsid w:val="415952AF"/>
    <w:rsid w:val="41637EC6"/>
    <w:rsid w:val="4179A9E5"/>
    <w:rsid w:val="418C2F15"/>
    <w:rsid w:val="419EA054"/>
    <w:rsid w:val="41A0CEAF"/>
    <w:rsid w:val="41A2859A"/>
    <w:rsid w:val="41A6273B"/>
    <w:rsid w:val="41A8FB62"/>
    <w:rsid w:val="41A91803"/>
    <w:rsid w:val="41C1E1C9"/>
    <w:rsid w:val="41D0D28D"/>
    <w:rsid w:val="41F449E3"/>
    <w:rsid w:val="41F51981"/>
    <w:rsid w:val="421A8AC9"/>
    <w:rsid w:val="42348D9A"/>
    <w:rsid w:val="423811E1"/>
    <w:rsid w:val="4248F730"/>
    <w:rsid w:val="424931BC"/>
    <w:rsid w:val="424A0E69"/>
    <w:rsid w:val="424D203A"/>
    <w:rsid w:val="425E0DD6"/>
    <w:rsid w:val="425E643B"/>
    <w:rsid w:val="426079A7"/>
    <w:rsid w:val="427954C2"/>
    <w:rsid w:val="428B64FD"/>
    <w:rsid w:val="4296C65B"/>
    <w:rsid w:val="42AADE9B"/>
    <w:rsid w:val="42AC31D5"/>
    <w:rsid w:val="42BFAC90"/>
    <w:rsid w:val="42C46210"/>
    <w:rsid w:val="42D75A36"/>
    <w:rsid w:val="42DDEFF9"/>
    <w:rsid w:val="42DFCB06"/>
    <w:rsid w:val="42E74605"/>
    <w:rsid w:val="42ECC520"/>
    <w:rsid w:val="42EFFFC9"/>
    <w:rsid w:val="42FE7DAD"/>
    <w:rsid w:val="4306E91E"/>
    <w:rsid w:val="43106EF2"/>
    <w:rsid w:val="4311BEA1"/>
    <w:rsid w:val="432B7AF5"/>
    <w:rsid w:val="433AA290"/>
    <w:rsid w:val="4340FEA8"/>
    <w:rsid w:val="43462A77"/>
    <w:rsid w:val="43524FAA"/>
    <w:rsid w:val="435A57A8"/>
    <w:rsid w:val="435A791B"/>
    <w:rsid w:val="43627997"/>
    <w:rsid w:val="436344AA"/>
    <w:rsid w:val="43659DD6"/>
    <w:rsid w:val="436BF2A9"/>
    <w:rsid w:val="436F2492"/>
    <w:rsid w:val="437D4032"/>
    <w:rsid w:val="4382D582"/>
    <w:rsid w:val="43921BF6"/>
    <w:rsid w:val="4394CC31"/>
    <w:rsid w:val="43992C46"/>
    <w:rsid w:val="43ACB26B"/>
    <w:rsid w:val="43CA50A7"/>
    <w:rsid w:val="43CC6A5E"/>
    <w:rsid w:val="43E08B46"/>
    <w:rsid w:val="43E65B7C"/>
    <w:rsid w:val="43ECD3C5"/>
    <w:rsid w:val="43FF6109"/>
    <w:rsid w:val="4403D3F7"/>
    <w:rsid w:val="4410B0C3"/>
    <w:rsid w:val="441FB960"/>
    <w:rsid w:val="44230358"/>
    <w:rsid w:val="442D1C91"/>
    <w:rsid w:val="4456AABA"/>
    <w:rsid w:val="44618D2C"/>
    <w:rsid w:val="4464014D"/>
    <w:rsid w:val="4469FF6C"/>
    <w:rsid w:val="446E46D6"/>
    <w:rsid w:val="44757EF9"/>
    <w:rsid w:val="447D8039"/>
    <w:rsid w:val="449693B4"/>
    <w:rsid w:val="44A9265D"/>
    <w:rsid w:val="44AC3F53"/>
    <w:rsid w:val="44C06AC1"/>
    <w:rsid w:val="44C8B32D"/>
    <w:rsid w:val="44CFE41D"/>
    <w:rsid w:val="4500E411"/>
    <w:rsid w:val="45126947"/>
    <w:rsid w:val="45157CB1"/>
    <w:rsid w:val="4515E24A"/>
    <w:rsid w:val="452B1FA9"/>
    <w:rsid w:val="454E2708"/>
    <w:rsid w:val="45531D20"/>
    <w:rsid w:val="45531E68"/>
    <w:rsid w:val="455872E2"/>
    <w:rsid w:val="457DD20B"/>
    <w:rsid w:val="458CB4E4"/>
    <w:rsid w:val="458F2B63"/>
    <w:rsid w:val="45A66690"/>
    <w:rsid w:val="45BBA575"/>
    <w:rsid w:val="45BDDB20"/>
    <w:rsid w:val="45DB1BF2"/>
    <w:rsid w:val="45E2DF1D"/>
    <w:rsid w:val="45EC1824"/>
    <w:rsid w:val="460C54E1"/>
    <w:rsid w:val="46115330"/>
    <w:rsid w:val="461BD6B0"/>
    <w:rsid w:val="4630BBA8"/>
    <w:rsid w:val="4636BFC2"/>
    <w:rsid w:val="46554860"/>
    <w:rsid w:val="465AE65C"/>
    <w:rsid w:val="46789F6A"/>
    <w:rsid w:val="468404C9"/>
    <w:rsid w:val="4687BAF5"/>
    <w:rsid w:val="468F1B9B"/>
    <w:rsid w:val="4690884C"/>
    <w:rsid w:val="469C1062"/>
    <w:rsid w:val="46B2B4A6"/>
    <w:rsid w:val="46D5CFE3"/>
    <w:rsid w:val="46D81557"/>
    <w:rsid w:val="46DDAAB7"/>
    <w:rsid w:val="46E1C5F8"/>
    <w:rsid w:val="46E6CD98"/>
    <w:rsid w:val="46EADA3E"/>
    <w:rsid w:val="46F3CD0B"/>
    <w:rsid w:val="4705675D"/>
    <w:rsid w:val="4708EE22"/>
    <w:rsid w:val="470B8304"/>
    <w:rsid w:val="47119D6F"/>
    <w:rsid w:val="471E924A"/>
    <w:rsid w:val="4725F77A"/>
    <w:rsid w:val="472B7D4B"/>
    <w:rsid w:val="4746B35E"/>
    <w:rsid w:val="4764B352"/>
    <w:rsid w:val="4771CE1D"/>
    <w:rsid w:val="47725AE3"/>
    <w:rsid w:val="477B1832"/>
    <w:rsid w:val="478CAFD2"/>
    <w:rsid w:val="4799058D"/>
    <w:rsid w:val="47A15A61"/>
    <w:rsid w:val="47A301EF"/>
    <w:rsid w:val="47C67D87"/>
    <w:rsid w:val="47D81910"/>
    <w:rsid w:val="47DC5107"/>
    <w:rsid w:val="47DD4FA4"/>
    <w:rsid w:val="47EE1968"/>
    <w:rsid w:val="4805CCE0"/>
    <w:rsid w:val="480FB413"/>
    <w:rsid w:val="4822032A"/>
    <w:rsid w:val="482DC8CB"/>
    <w:rsid w:val="4833C26E"/>
    <w:rsid w:val="48358590"/>
    <w:rsid w:val="48426489"/>
    <w:rsid w:val="4843FA91"/>
    <w:rsid w:val="484987CF"/>
    <w:rsid w:val="48514C2F"/>
    <w:rsid w:val="48535DFF"/>
    <w:rsid w:val="485394F2"/>
    <w:rsid w:val="48571F35"/>
    <w:rsid w:val="486C50C5"/>
    <w:rsid w:val="48820198"/>
    <w:rsid w:val="48A6354C"/>
    <w:rsid w:val="48C6A879"/>
    <w:rsid w:val="48D1FCDB"/>
    <w:rsid w:val="48D9EA0A"/>
    <w:rsid w:val="48DD33D7"/>
    <w:rsid w:val="48E06718"/>
    <w:rsid w:val="48E82FFB"/>
    <w:rsid w:val="48ED1577"/>
    <w:rsid w:val="48ED6098"/>
    <w:rsid w:val="48F86031"/>
    <w:rsid w:val="48F877DE"/>
    <w:rsid w:val="48FB0E3E"/>
    <w:rsid w:val="4900C351"/>
    <w:rsid w:val="4901F426"/>
    <w:rsid w:val="4918A90B"/>
    <w:rsid w:val="4919091E"/>
    <w:rsid w:val="491B358E"/>
    <w:rsid w:val="4924ADD4"/>
    <w:rsid w:val="493111E6"/>
    <w:rsid w:val="49459EF5"/>
    <w:rsid w:val="4946B043"/>
    <w:rsid w:val="495569FC"/>
    <w:rsid w:val="495954A3"/>
    <w:rsid w:val="496DDEC2"/>
    <w:rsid w:val="4978124B"/>
    <w:rsid w:val="4978EC06"/>
    <w:rsid w:val="49840706"/>
    <w:rsid w:val="49A02E69"/>
    <w:rsid w:val="49A98AD6"/>
    <w:rsid w:val="49ACE2CC"/>
    <w:rsid w:val="49B06EA8"/>
    <w:rsid w:val="49B861F0"/>
    <w:rsid w:val="49BA0A6C"/>
    <w:rsid w:val="49C2C7F0"/>
    <w:rsid w:val="49C86FBA"/>
    <w:rsid w:val="49D03D45"/>
    <w:rsid w:val="49D8447E"/>
    <w:rsid w:val="49EE4A3C"/>
    <w:rsid w:val="49F017DF"/>
    <w:rsid w:val="49F02DEE"/>
    <w:rsid w:val="4A03EBBD"/>
    <w:rsid w:val="4A0D075C"/>
    <w:rsid w:val="4A0DE0EB"/>
    <w:rsid w:val="4A116DC4"/>
    <w:rsid w:val="4A1283C8"/>
    <w:rsid w:val="4A13E6EB"/>
    <w:rsid w:val="4A1687F3"/>
    <w:rsid w:val="4A283F45"/>
    <w:rsid w:val="4A332B33"/>
    <w:rsid w:val="4A383926"/>
    <w:rsid w:val="4A41BC6D"/>
    <w:rsid w:val="4A4323C6"/>
    <w:rsid w:val="4A433E3D"/>
    <w:rsid w:val="4A4D867E"/>
    <w:rsid w:val="4A50AB18"/>
    <w:rsid w:val="4A520364"/>
    <w:rsid w:val="4A53F5ED"/>
    <w:rsid w:val="4A623C86"/>
    <w:rsid w:val="4A731456"/>
    <w:rsid w:val="4A877DBB"/>
    <w:rsid w:val="4A8BDEC2"/>
    <w:rsid w:val="4ACA0462"/>
    <w:rsid w:val="4AE8BCD5"/>
    <w:rsid w:val="4B028A60"/>
    <w:rsid w:val="4B042CCB"/>
    <w:rsid w:val="4B20A6D2"/>
    <w:rsid w:val="4B215931"/>
    <w:rsid w:val="4B605550"/>
    <w:rsid w:val="4B68C40F"/>
    <w:rsid w:val="4B6C0DA6"/>
    <w:rsid w:val="4B6EB62B"/>
    <w:rsid w:val="4B709977"/>
    <w:rsid w:val="4B88201A"/>
    <w:rsid w:val="4B925334"/>
    <w:rsid w:val="4B931943"/>
    <w:rsid w:val="4BC19607"/>
    <w:rsid w:val="4BD197D7"/>
    <w:rsid w:val="4BDEF427"/>
    <w:rsid w:val="4BDF9FDC"/>
    <w:rsid w:val="4BE18370"/>
    <w:rsid w:val="4BF0EBB2"/>
    <w:rsid w:val="4BF1E24B"/>
    <w:rsid w:val="4BFD8C87"/>
    <w:rsid w:val="4BFF3ED1"/>
    <w:rsid w:val="4C0083F5"/>
    <w:rsid w:val="4C07AE4C"/>
    <w:rsid w:val="4C1B265A"/>
    <w:rsid w:val="4C1C07A4"/>
    <w:rsid w:val="4C39EC4B"/>
    <w:rsid w:val="4C4BCCD9"/>
    <w:rsid w:val="4C7AF6A6"/>
    <w:rsid w:val="4C7C8405"/>
    <w:rsid w:val="4C8075AC"/>
    <w:rsid w:val="4C8951E0"/>
    <w:rsid w:val="4C97B9A0"/>
    <w:rsid w:val="4C99308F"/>
    <w:rsid w:val="4C9EB1D1"/>
    <w:rsid w:val="4CA6DD8E"/>
    <w:rsid w:val="4CACB01B"/>
    <w:rsid w:val="4CB5F72B"/>
    <w:rsid w:val="4CD63D11"/>
    <w:rsid w:val="4CE7A8F7"/>
    <w:rsid w:val="4CFC2715"/>
    <w:rsid w:val="4D0D6750"/>
    <w:rsid w:val="4D20996D"/>
    <w:rsid w:val="4D2FAAAD"/>
    <w:rsid w:val="4D3315AE"/>
    <w:rsid w:val="4D36F40B"/>
    <w:rsid w:val="4D4687EE"/>
    <w:rsid w:val="4D68C9AC"/>
    <w:rsid w:val="4D6BE517"/>
    <w:rsid w:val="4D6BE7B9"/>
    <w:rsid w:val="4D6CBF6A"/>
    <w:rsid w:val="4D70CD67"/>
    <w:rsid w:val="4D70ECC9"/>
    <w:rsid w:val="4D73704F"/>
    <w:rsid w:val="4D82EE7C"/>
    <w:rsid w:val="4D9C3B09"/>
    <w:rsid w:val="4DC180BA"/>
    <w:rsid w:val="4DC82155"/>
    <w:rsid w:val="4DD6F682"/>
    <w:rsid w:val="4DE7F5CE"/>
    <w:rsid w:val="4DFB9BFB"/>
    <w:rsid w:val="4E1187FA"/>
    <w:rsid w:val="4E17BE50"/>
    <w:rsid w:val="4E35018D"/>
    <w:rsid w:val="4E4EAA9C"/>
    <w:rsid w:val="4E4F8B94"/>
    <w:rsid w:val="4E50DDAA"/>
    <w:rsid w:val="4E6EEB08"/>
    <w:rsid w:val="4E6F4B9D"/>
    <w:rsid w:val="4E8050A4"/>
    <w:rsid w:val="4E80FF0F"/>
    <w:rsid w:val="4E8D88AC"/>
    <w:rsid w:val="4E925931"/>
    <w:rsid w:val="4E949797"/>
    <w:rsid w:val="4E95370D"/>
    <w:rsid w:val="4EBA4A4A"/>
    <w:rsid w:val="4EC34E96"/>
    <w:rsid w:val="4EC3EABE"/>
    <w:rsid w:val="4ECFA34C"/>
    <w:rsid w:val="4EDD0DAF"/>
    <w:rsid w:val="4EDDAA1C"/>
    <w:rsid w:val="4EE39AA4"/>
    <w:rsid w:val="4EF07B10"/>
    <w:rsid w:val="4EF911A0"/>
    <w:rsid w:val="4EFCFBCE"/>
    <w:rsid w:val="4EFDC039"/>
    <w:rsid w:val="4F043295"/>
    <w:rsid w:val="4F05E84A"/>
    <w:rsid w:val="4F0B0DE8"/>
    <w:rsid w:val="4F12314C"/>
    <w:rsid w:val="4F21B366"/>
    <w:rsid w:val="4F3773A4"/>
    <w:rsid w:val="4F392F5D"/>
    <w:rsid w:val="4F4E0B9E"/>
    <w:rsid w:val="4F4E2E63"/>
    <w:rsid w:val="4F50919B"/>
    <w:rsid w:val="4F58F778"/>
    <w:rsid w:val="4F63A72B"/>
    <w:rsid w:val="4F63BEE5"/>
    <w:rsid w:val="4F6E6DF7"/>
    <w:rsid w:val="4F7352A8"/>
    <w:rsid w:val="4F738DA9"/>
    <w:rsid w:val="4F7680CD"/>
    <w:rsid w:val="4F882A07"/>
    <w:rsid w:val="4F934931"/>
    <w:rsid w:val="4FA0F857"/>
    <w:rsid w:val="4FA44999"/>
    <w:rsid w:val="4FA68537"/>
    <w:rsid w:val="4FA6D5DC"/>
    <w:rsid w:val="4FB1FDC1"/>
    <w:rsid w:val="4FD9D5C6"/>
    <w:rsid w:val="4FE73059"/>
    <w:rsid w:val="4FF3D5A3"/>
    <w:rsid w:val="501574DE"/>
    <w:rsid w:val="501623E9"/>
    <w:rsid w:val="5028EB99"/>
    <w:rsid w:val="504C431E"/>
    <w:rsid w:val="5052EB2C"/>
    <w:rsid w:val="505FC648"/>
    <w:rsid w:val="50779442"/>
    <w:rsid w:val="507B2520"/>
    <w:rsid w:val="508DBF4B"/>
    <w:rsid w:val="5099258E"/>
    <w:rsid w:val="50B0F417"/>
    <w:rsid w:val="50C47F9A"/>
    <w:rsid w:val="50D5A7FB"/>
    <w:rsid w:val="50F56F4F"/>
    <w:rsid w:val="51087885"/>
    <w:rsid w:val="511521BA"/>
    <w:rsid w:val="5122602E"/>
    <w:rsid w:val="512F78F0"/>
    <w:rsid w:val="5131373F"/>
    <w:rsid w:val="51334638"/>
    <w:rsid w:val="51372E2B"/>
    <w:rsid w:val="51409286"/>
    <w:rsid w:val="514C6A19"/>
    <w:rsid w:val="51793DE9"/>
    <w:rsid w:val="518ADB23"/>
    <w:rsid w:val="518CFFE0"/>
    <w:rsid w:val="519891E9"/>
    <w:rsid w:val="51AA2D95"/>
    <w:rsid w:val="51B47AC0"/>
    <w:rsid w:val="51BFF9BD"/>
    <w:rsid w:val="51C9EDD2"/>
    <w:rsid w:val="51CA0168"/>
    <w:rsid w:val="51CB9A6E"/>
    <w:rsid w:val="51CF73F0"/>
    <w:rsid w:val="51D29760"/>
    <w:rsid w:val="51E63ADF"/>
    <w:rsid w:val="51E7C687"/>
    <w:rsid w:val="51F4EED2"/>
    <w:rsid w:val="51F8A62A"/>
    <w:rsid w:val="52080C1F"/>
    <w:rsid w:val="52140A9B"/>
    <w:rsid w:val="521F9A56"/>
    <w:rsid w:val="521FE5EE"/>
    <w:rsid w:val="52289E25"/>
    <w:rsid w:val="524B6E99"/>
    <w:rsid w:val="526C47DA"/>
    <w:rsid w:val="528523D1"/>
    <w:rsid w:val="5297452D"/>
    <w:rsid w:val="529B0ED0"/>
    <w:rsid w:val="52A4EB8C"/>
    <w:rsid w:val="52B9CDED"/>
    <w:rsid w:val="52C09D4E"/>
    <w:rsid w:val="52C3F31B"/>
    <w:rsid w:val="52C8191E"/>
    <w:rsid w:val="52CDF857"/>
    <w:rsid w:val="52CF121D"/>
    <w:rsid w:val="52D633E6"/>
    <w:rsid w:val="52E6744A"/>
    <w:rsid w:val="52EAF4DB"/>
    <w:rsid w:val="52FE0C59"/>
    <w:rsid w:val="5312493B"/>
    <w:rsid w:val="531A8CD5"/>
    <w:rsid w:val="53214FD8"/>
    <w:rsid w:val="5340C527"/>
    <w:rsid w:val="534D00A1"/>
    <w:rsid w:val="535244A8"/>
    <w:rsid w:val="535AB3E1"/>
    <w:rsid w:val="535FC1CE"/>
    <w:rsid w:val="53733315"/>
    <w:rsid w:val="53741846"/>
    <w:rsid w:val="538E20CF"/>
    <w:rsid w:val="538E7C5E"/>
    <w:rsid w:val="5398ABA8"/>
    <w:rsid w:val="53A819A5"/>
    <w:rsid w:val="53A9E17A"/>
    <w:rsid w:val="53B631ED"/>
    <w:rsid w:val="53B76D43"/>
    <w:rsid w:val="53BE2BBD"/>
    <w:rsid w:val="53E3EF08"/>
    <w:rsid w:val="53EA46ED"/>
    <w:rsid w:val="540A9E89"/>
    <w:rsid w:val="5426E5A3"/>
    <w:rsid w:val="542B9606"/>
    <w:rsid w:val="543A4F16"/>
    <w:rsid w:val="543EF4D2"/>
    <w:rsid w:val="5441FD2D"/>
    <w:rsid w:val="5447AFEC"/>
    <w:rsid w:val="544DE2CB"/>
    <w:rsid w:val="5452A1FB"/>
    <w:rsid w:val="545AE809"/>
    <w:rsid w:val="54739725"/>
    <w:rsid w:val="547C9F11"/>
    <w:rsid w:val="54900AE8"/>
    <w:rsid w:val="5494D2F3"/>
    <w:rsid w:val="5495152B"/>
    <w:rsid w:val="549F3FCB"/>
    <w:rsid w:val="54A74E89"/>
    <w:rsid w:val="54A83C3A"/>
    <w:rsid w:val="54B403D1"/>
    <w:rsid w:val="54B5D00B"/>
    <w:rsid w:val="54CAD0D9"/>
    <w:rsid w:val="54D41D57"/>
    <w:rsid w:val="54DA08F1"/>
    <w:rsid w:val="54DEC904"/>
    <w:rsid w:val="54E03546"/>
    <w:rsid w:val="55077EC6"/>
    <w:rsid w:val="550D4BFB"/>
    <w:rsid w:val="550EBAB2"/>
    <w:rsid w:val="55353E48"/>
    <w:rsid w:val="554390DC"/>
    <w:rsid w:val="554FA586"/>
    <w:rsid w:val="5552DCD4"/>
    <w:rsid w:val="555605C9"/>
    <w:rsid w:val="555B58D0"/>
    <w:rsid w:val="5564305E"/>
    <w:rsid w:val="5568B765"/>
    <w:rsid w:val="55961C30"/>
    <w:rsid w:val="55A46ECD"/>
    <w:rsid w:val="55B48431"/>
    <w:rsid w:val="55BEDAE6"/>
    <w:rsid w:val="55CC0BEC"/>
    <w:rsid w:val="55CDE9C4"/>
    <w:rsid w:val="55D5ADF0"/>
    <w:rsid w:val="55D8C310"/>
    <w:rsid w:val="55DC4EE5"/>
    <w:rsid w:val="5604B2FD"/>
    <w:rsid w:val="561651FC"/>
    <w:rsid w:val="5633CC41"/>
    <w:rsid w:val="563F5B46"/>
    <w:rsid w:val="56400FA7"/>
    <w:rsid w:val="56545350"/>
    <w:rsid w:val="565C584E"/>
    <w:rsid w:val="56614E26"/>
    <w:rsid w:val="56645374"/>
    <w:rsid w:val="56646EC7"/>
    <w:rsid w:val="56748907"/>
    <w:rsid w:val="56831C3C"/>
    <w:rsid w:val="56993B79"/>
    <w:rsid w:val="56A30704"/>
    <w:rsid w:val="56A40F03"/>
    <w:rsid w:val="56D18CE6"/>
    <w:rsid w:val="56D58E77"/>
    <w:rsid w:val="56D72E6A"/>
    <w:rsid w:val="5706C702"/>
    <w:rsid w:val="570C132B"/>
    <w:rsid w:val="570FB529"/>
    <w:rsid w:val="571B0F22"/>
    <w:rsid w:val="57235C7A"/>
    <w:rsid w:val="5732D410"/>
    <w:rsid w:val="5747E225"/>
    <w:rsid w:val="574D1471"/>
    <w:rsid w:val="57518BE6"/>
    <w:rsid w:val="5753B616"/>
    <w:rsid w:val="576132E6"/>
    <w:rsid w:val="576D593D"/>
    <w:rsid w:val="57769AA3"/>
    <w:rsid w:val="577B938D"/>
    <w:rsid w:val="578C0C3E"/>
    <w:rsid w:val="57AD1D34"/>
    <w:rsid w:val="57BCE80C"/>
    <w:rsid w:val="57C20A70"/>
    <w:rsid w:val="57C8DD5E"/>
    <w:rsid w:val="57CA052F"/>
    <w:rsid w:val="57EC4699"/>
    <w:rsid w:val="57F13B40"/>
    <w:rsid w:val="57F8DCA3"/>
    <w:rsid w:val="58045807"/>
    <w:rsid w:val="580865E8"/>
    <w:rsid w:val="5822CFA8"/>
    <w:rsid w:val="5834B9C7"/>
    <w:rsid w:val="5846A452"/>
    <w:rsid w:val="584AFCDB"/>
    <w:rsid w:val="584B96D0"/>
    <w:rsid w:val="585E9A0C"/>
    <w:rsid w:val="5863DFE0"/>
    <w:rsid w:val="58700A82"/>
    <w:rsid w:val="587B311A"/>
    <w:rsid w:val="587EC29D"/>
    <w:rsid w:val="58874648"/>
    <w:rsid w:val="589BD120"/>
    <w:rsid w:val="58A0856A"/>
    <w:rsid w:val="58ABCF77"/>
    <w:rsid w:val="58B11C59"/>
    <w:rsid w:val="58B8CAF1"/>
    <w:rsid w:val="58D25863"/>
    <w:rsid w:val="58D96A8A"/>
    <w:rsid w:val="58DE3D90"/>
    <w:rsid w:val="58EBEB94"/>
    <w:rsid w:val="58F58DB3"/>
    <w:rsid w:val="590A253B"/>
    <w:rsid w:val="590EE467"/>
    <w:rsid w:val="591CA2D1"/>
    <w:rsid w:val="592E343C"/>
    <w:rsid w:val="595823AA"/>
    <w:rsid w:val="595AC51E"/>
    <w:rsid w:val="595FFC81"/>
    <w:rsid w:val="5961BB1E"/>
    <w:rsid w:val="5961DAD3"/>
    <w:rsid w:val="5962D0ED"/>
    <w:rsid w:val="598267F3"/>
    <w:rsid w:val="5982857A"/>
    <w:rsid w:val="598E707D"/>
    <w:rsid w:val="59956146"/>
    <w:rsid w:val="5997BB1F"/>
    <w:rsid w:val="59B42A04"/>
    <w:rsid w:val="59B5D9D5"/>
    <w:rsid w:val="59C64A1E"/>
    <w:rsid w:val="59E06AD2"/>
    <w:rsid w:val="59E64694"/>
    <w:rsid w:val="59ED134C"/>
    <w:rsid w:val="5A001EB0"/>
    <w:rsid w:val="5A089D92"/>
    <w:rsid w:val="5A222BA6"/>
    <w:rsid w:val="5A4D5257"/>
    <w:rsid w:val="5A4DA557"/>
    <w:rsid w:val="5A613AD4"/>
    <w:rsid w:val="5A62C29A"/>
    <w:rsid w:val="5A699F41"/>
    <w:rsid w:val="5A8B9D0F"/>
    <w:rsid w:val="5A8EC528"/>
    <w:rsid w:val="5A907D88"/>
    <w:rsid w:val="5A9C395F"/>
    <w:rsid w:val="5A9CEC44"/>
    <w:rsid w:val="5AA0FE8C"/>
    <w:rsid w:val="5ABA1458"/>
    <w:rsid w:val="5AD86B80"/>
    <w:rsid w:val="5AEC979B"/>
    <w:rsid w:val="5B013EAA"/>
    <w:rsid w:val="5B21C933"/>
    <w:rsid w:val="5B26AD2F"/>
    <w:rsid w:val="5B2772FD"/>
    <w:rsid w:val="5B33C731"/>
    <w:rsid w:val="5B54244A"/>
    <w:rsid w:val="5B5EAF16"/>
    <w:rsid w:val="5B605274"/>
    <w:rsid w:val="5B68C04C"/>
    <w:rsid w:val="5B761EE8"/>
    <w:rsid w:val="5B767800"/>
    <w:rsid w:val="5B9721E3"/>
    <w:rsid w:val="5B9D096E"/>
    <w:rsid w:val="5BB9A896"/>
    <w:rsid w:val="5BCB7224"/>
    <w:rsid w:val="5BCBD94E"/>
    <w:rsid w:val="5BCBF93E"/>
    <w:rsid w:val="5BCD24E2"/>
    <w:rsid w:val="5BE68BF1"/>
    <w:rsid w:val="5BEC07ED"/>
    <w:rsid w:val="5BEC3D8C"/>
    <w:rsid w:val="5BFCCE9D"/>
    <w:rsid w:val="5BFFDBDF"/>
    <w:rsid w:val="5C028EE0"/>
    <w:rsid w:val="5C0730C2"/>
    <w:rsid w:val="5C18EF64"/>
    <w:rsid w:val="5C1E9E7A"/>
    <w:rsid w:val="5C22ECDA"/>
    <w:rsid w:val="5C318975"/>
    <w:rsid w:val="5C3247F7"/>
    <w:rsid w:val="5C3D17E9"/>
    <w:rsid w:val="5C3FF252"/>
    <w:rsid w:val="5C43968C"/>
    <w:rsid w:val="5C460093"/>
    <w:rsid w:val="5C4A54C8"/>
    <w:rsid w:val="5C569E8E"/>
    <w:rsid w:val="5C57D312"/>
    <w:rsid w:val="5C66CBF6"/>
    <w:rsid w:val="5C8C861B"/>
    <w:rsid w:val="5C913D61"/>
    <w:rsid w:val="5C9528F7"/>
    <w:rsid w:val="5CA1ABD4"/>
    <w:rsid w:val="5CA603B4"/>
    <w:rsid w:val="5CA9B726"/>
    <w:rsid w:val="5CB30157"/>
    <w:rsid w:val="5CBD4771"/>
    <w:rsid w:val="5CC47B68"/>
    <w:rsid w:val="5CC4A27B"/>
    <w:rsid w:val="5CD1EF13"/>
    <w:rsid w:val="5CE51AD6"/>
    <w:rsid w:val="5CF328D8"/>
    <w:rsid w:val="5CF37FAA"/>
    <w:rsid w:val="5CF3F296"/>
    <w:rsid w:val="5CF5C5EE"/>
    <w:rsid w:val="5D070A8E"/>
    <w:rsid w:val="5D088DE1"/>
    <w:rsid w:val="5D09A343"/>
    <w:rsid w:val="5D0FE010"/>
    <w:rsid w:val="5D145F93"/>
    <w:rsid w:val="5D1CA31B"/>
    <w:rsid w:val="5D2756EB"/>
    <w:rsid w:val="5D27E83B"/>
    <w:rsid w:val="5D31408A"/>
    <w:rsid w:val="5D33E0AB"/>
    <w:rsid w:val="5D396BBD"/>
    <w:rsid w:val="5D3ECE1C"/>
    <w:rsid w:val="5D4E3BE6"/>
    <w:rsid w:val="5D55790F"/>
    <w:rsid w:val="5D59E6E9"/>
    <w:rsid w:val="5D6C4253"/>
    <w:rsid w:val="5D734E81"/>
    <w:rsid w:val="5D74C725"/>
    <w:rsid w:val="5D83404C"/>
    <w:rsid w:val="5D8C7A50"/>
    <w:rsid w:val="5D8F841F"/>
    <w:rsid w:val="5D940D32"/>
    <w:rsid w:val="5D9BB589"/>
    <w:rsid w:val="5D9E9581"/>
    <w:rsid w:val="5DA72B76"/>
    <w:rsid w:val="5DB30F8C"/>
    <w:rsid w:val="5DB70651"/>
    <w:rsid w:val="5DBA67F0"/>
    <w:rsid w:val="5DD68230"/>
    <w:rsid w:val="5DDED378"/>
    <w:rsid w:val="5DE36394"/>
    <w:rsid w:val="5DE4182B"/>
    <w:rsid w:val="5DF241EB"/>
    <w:rsid w:val="5DF28FC6"/>
    <w:rsid w:val="5DFFB9F1"/>
    <w:rsid w:val="5E059646"/>
    <w:rsid w:val="5E088606"/>
    <w:rsid w:val="5E0AD630"/>
    <w:rsid w:val="5E0E2607"/>
    <w:rsid w:val="5E120A4D"/>
    <w:rsid w:val="5E177CC1"/>
    <w:rsid w:val="5E33820F"/>
    <w:rsid w:val="5E4DEDEE"/>
    <w:rsid w:val="5E5682C1"/>
    <w:rsid w:val="5E609E3C"/>
    <w:rsid w:val="5E655206"/>
    <w:rsid w:val="5E66EE12"/>
    <w:rsid w:val="5E7C6837"/>
    <w:rsid w:val="5E8DDEF8"/>
    <w:rsid w:val="5E94AB99"/>
    <w:rsid w:val="5E9B05E4"/>
    <w:rsid w:val="5ECA4837"/>
    <w:rsid w:val="5ED39D75"/>
    <w:rsid w:val="5ED881A2"/>
    <w:rsid w:val="5ED959F1"/>
    <w:rsid w:val="5EF781A5"/>
    <w:rsid w:val="5F1B09F5"/>
    <w:rsid w:val="5F21E114"/>
    <w:rsid w:val="5F288CAB"/>
    <w:rsid w:val="5F36BDEB"/>
    <w:rsid w:val="5F580B67"/>
    <w:rsid w:val="5F58FCEE"/>
    <w:rsid w:val="5F5B1AB0"/>
    <w:rsid w:val="5F5B554B"/>
    <w:rsid w:val="5F670E60"/>
    <w:rsid w:val="5F67BDF7"/>
    <w:rsid w:val="5F8D7A71"/>
    <w:rsid w:val="5F8E37EE"/>
    <w:rsid w:val="5F95F90A"/>
    <w:rsid w:val="5FAFC034"/>
    <w:rsid w:val="5FAFE6AC"/>
    <w:rsid w:val="5FC339D1"/>
    <w:rsid w:val="5FCCF641"/>
    <w:rsid w:val="5FD14D72"/>
    <w:rsid w:val="5FDE5490"/>
    <w:rsid w:val="5FF4DBDC"/>
    <w:rsid w:val="5FFD608F"/>
    <w:rsid w:val="6009D5EC"/>
    <w:rsid w:val="6025CE61"/>
    <w:rsid w:val="6049F9AA"/>
    <w:rsid w:val="60568CC5"/>
    <w:rsid w:val="605B48C8"/>
    <w:rsid w:val="607524FD"/>
    <w:rsid w:val="607A208E"/>
    <w:rsid w:val="607BED2B"/>
    <w:rsid w:val="607DA23A"/>
    <w:rsid w:val="6080678A"/>
    <w:rsid w:val="60860B43"/>
    <w:rsid w:val="6088CDCA"/>
    <w:rsid w:val="60955085"/>
    <w:rsid w:val="6095C79C"/>
    <w:rsid w:val="60AD114E"/>
    <w:rsid w:val="60BEBD24"/>
    <w:rsid w:val="60D6E05C"/>
    <w:rsid w:val="60E5A977"/>
    <w:rsid w:val="60F1C00F"/>
    <w:rsid w:val="60F41A10"/>
    <w:rsid w:val="60FA5390"/>
    <w:rsid w:val="61049350"/>
    <w:rsid w:val="610A3AE0"/>
    <w:rsid w:val="610F29F5"/>
    <w:rsid w:val="611B87C5"/>
    <w:rsid w:val="611F5B9B"/>
    <w:rsid w:val="61241E00"/>
    <w:rsid w:val="612D9B86"/>
    <w:rsid w:val="612E93BA"/>
    <w:rsid w:val="6132664F"/>
    <w:rsid w:val="613C9A8F"/>
    <w:rsid w:val="6146705B"/>
    <w:rsid w:val="6146D9B2"/>
    <w:rsid w:val="61532F1B"/>
    <w:rsid w:val="6159F045"/>
    <w:rsid w:val="615C0BC0"/>
    <w:rsid w:val="615ED044"/>
    <w:rsid w:val="617D384B"/>
    <w:rsid w:val="617F1085"/>
    <w:rsid w:val="61821083"/>
    <w:rsid w:val="6188087A"/>
    <w:rsid w:val="618C7241"/>
    <w:rsid w:val="61956CCA"/>
    <w:rsid w:val="61990FBD"/>
    <w:rsid w:val="61A323AA"/>
    <w:rsid w:val="61A568BE"/>
    <w:rsid w:val="61B316A1"/>
    <w:rsid w:val="61B83EEA"/>
    <w:rsid w:val="61C6385A"/>
    <w:rsid w:val="61C9A568"/>
    <w:rsid w:val="61EB143A"/>
    <w:rsid w:val="61EB2521"/>
    <w:rsid w:val="61EF198C"/>
    <w:rsid w:val="61F11547"/>
    <w:rsid w:val="620ADF4F"/>
    <w:rsid w:val="620B489B"/>
    <w:rsid w:val="6212F2CA"/>
    <w:rsid w:val="62138EC8"/>
    <w:rsid w:val="62157813"/>
    <w:rsid w:val="6216C820"/>
    <w:rsid w:val="6253851A"/>
    <w:rsid w:val="62593760"/>
    <w:rsid w:val="6264AB1E"/>
    <w:rsid w:val="626D74C6"/>
    <w:rsid w:val="62752380"/>
    <w:rsid w:val="627590BD"/>
    <w:rsid w:val="62795142"/>
    <w:rsid w:val="6280F213"/>
    <w:rsid w:val="628BEC7E"/>
    <w:rsid w:val="6290AEC8"/>
    <w:rsid w:val="62936EA9"/>
    <w:rsid w:val="6296E69D"/>
    <w:rsid w:val="6298C033"/>
    <w:rsid w:val="629EBBB9"/>
    <w:rsid w:val="62A4DC56"/>
    <w:rsid w:val="62A8C4D3"/>
    <w:rsid w:val="62AC4F22"/>
    <w:rsid w:val="62B6A666"/>
    <w:rsid w:val="62B903A4"/>
    <w:rsid w:val="62BD99B6"/>
    <w:rsid w:val="62D4BB5E"/>
    <w:rsid w:val="62F285BD"/>
    <w:rsid w:val="62F3D653"/>
    <w:rsid w:val="63161A45"/>
    <w:rsid w:val="63238134"/>
    <w:rsid w:val="632D18D9"/>
    <w:rsid w:val="63313D2B"/>
    <w:rsid w:val="634242BA"/>
    <w:rsid w:val="6347CE70"/>
    <w:rsid w:val="634EA9DE"/>
    <w:rsid w:val="634EBFD7"/>
    <w:rsid w:val="635C1A4F"/>
    <w:rsid w:val="636F5AAB"/>
    <w:rsid w:val="6384ECEE"/>
    <w:rsid w:val="6385B1A5"/>
    <w:rsid w:val="6385F811"/>
    <w:rsid w:val="638A82C6"/>
    <w:rsid w:val="638E4E53"/>
    <w:rsid w:val="639A0028"/>
    <w:rsid w:val="63AB8D7C"/>
    <w:rsid w:val="63B45106"/>
    <w:rsid w:val="63C74B44"/>
    <w:rsid w:val="63DFE850"/>
    <w:rsid w:val="63E5E7E9"/>
    <w:rsid w:val="64079B81"/>
    <w:rsid w:val="6424B274"/>
    <w:rsid w:val="642A3769"/>
    <w:rsid w:val="64513AC8"/>
    <w:rsid w:val="64513B2B"/>
    <w:rsid w:val="645F97F3"/>
    <w:rsid w:val="64736118"/>
    <w:rsid w:val="64765D14"/>
    <w:rsid w:val="64806359"/>
    <w:rsid w:val="6487EF5F"/>
    <w:rsid w:val="64B1C5B3"/>
    <w:rsid w:val="64BB35A7"/>
    <w:rsid w:val="64C2C0AA"/>
    <w:rsid w:val="64CE7E56"/>
    <w:rsid w:val="64D4B177"/>
    <w:rsid w:val="64D75E86"/>
    <w:rsid w:val="64DFBC8F"/>
    <w:rsid w:val="64F530E9"/>
    <w:rsid w:val="64FD7D2B"/>
    <w:rsid w:val="65090C4D"/>
    <w:rsid w:val="651072A1"/>
    <w:rsid w:val="651ED805"/>
    <w:rsid w:val="652A8E9D"/>
    <w:rsid w:val="652C775C"/>
    <w:rsid w:val="6531D45C"/>
    <w:rsid w:val="653A7868"/>
    <w:rsid w:val="654C273E"/>
    <w:rsid w:val="6552FA72"/>
    <w:rsid w:val="6561CC3D"/>
    <w:rsid w:val="6568A26F"/>
    <w:rsid w:val="656F7E5E"/>
    <w:rsid w:val="6572AB69"/>
    <w:rsid w:val="6599D0FD"/>
    <w:rsid w:val="659A3E13"/>
    <w:rsid w:val="65B043DD"/>
    <w:rsid w:val="65B18AA7"/>
    <w:rsid w:val="65C89D21"/>
    <w:rsid w:val="65CDC0CB"/>
    <w:rsid w:val="65F1AF52"/>
    <w:rsid w:val="65F78F23"/>
    <w:rsid w:val="65FE2CBB"/>
    <w:rsid w:val="66099B44"/>
    <w:rsid w:val="662388E6"/>
    <w:rsid w:val="6629D4E4"/>
    <w:rsid w:val="662AE95C"/>
    <w:rsid w:val="662C5A02"/>
    <w:rsid w:val="663A0398"/>
    <w:rsid w:val="6657556C"/>
    <w:rsid w:val="6661ADC8"/>
    <w:rsid w:val="6663F5F8"/>
    <w:rsid w:val="6665D4E1"/>
    <w:rsid w:val="666658B7"/>
    <w:rsid w:val="66A26B9B"/>
    <w:rsid w:val="66AE18D4"/>
    <w:rsid w:val="66C8AC5F"/>
    <w:rsid w:val="66D2970F"/>
    <w:rsid w:val="66D8E466"/>
    <w:rsid w:val="6701809F"/>
    <w:rsid w:val="67129656"/>
    <w:rsid w:val="671E98B3"/>
    <w:rsid w:val="67267204"/>
    <w:rsid w:val="67560A36"/>
    <w:rsid w:val="67656115"/>
    <w:rsid w:val="6776BB79"/>
    <w:rsid w:val="6777BF62"/>
    <w:rsid w:val="67846EAC"/>
    <w:rsid w:val="678C5676"/>
    <w:rsid w:val="679023C0"/>
    <w:rsid w:val="6792170D"/>
    <w:rsid w:val="679C895A"/>
    <w:rsid w:val="67A88C1F"/>
    <w:rsid w:val="67AB01DA"/>
    <w:rsid w:val="67B9E4ED"/>
    <w:rsid w:val="67D6D38C"/>
    <w:rsid w:val="67DB2E60"/>
    <w:rsid w:val="67E07356"/>
    <w:rsid w:val="67E2FB87"/>
    <w:rsid w:val="67EA8B06"/>
    <w:rsid w:val="67EC76D9"/>
    <w:rsid w:val="67F6F911"/>
    <w:rsid w:val="68033547"/>
    <w:rsid w:val="6815FA92"/>
    <w:rsid w:val="681A69DF"/>
    <w:rsid w:val="6829287B"/>
    <w:rsid w:val="6836A52E"/>
    <w:rsid w:val="68481945"/>
    <w:rsid w:val="68515CBA"/>
    <w:rsid w:val="68644820"/>
    <w:rsid w:val="6878F602"/>
    <w:rsid w:val="6879E10B"/>
    <w:rsid w:val="6891D233"/>
    <w:rsid w:val="68A6DED3"/>
    <w:rsid w:val="68A7921A"/>
    <w:rsid w:val="68AD3CED"/>
    <w:rsid w:val="68B197F7"/>
    <w:rsid w:val="68C5CED9"/>
    <w:rsid w:val="68DD2BC7"/>
    <w:rsid w:val="68EF7280"/>
    <w:rsid w:val="68F73077"/>
    <w:rsid w:val="68F9845D"/>
    <w:rsid w:val="68F9A9E4"/>
    <w:rsid w:val="68FC3090"/>
    <w:rsid w:val="6914DF7F"/>
    <w:rsid w:val="69172222"/>
    <w:rsid w:val="69245C7E"/>
    <w:rsid w:val="694780B1"/>
    <w:rsid w:val="694DBAA6"/>
    <w:rsid w:val="694FC2DE"/>
    <w:rsid w:val="69562705"/>
    <w:rsid w:val="698AEFB3"/>
    <w:rsid w:val="698EBB26"/>
    <w:rsid w:val="69BECC59"/>
    <w:rsid w:val="69C48275"/>
    <w:rsid w:val="69D54110"/>
    <w:rsid w:val="69D5A5B8"/>
    <w:rsid w:val="69DE7CBA"/>
    <w:rsid w:val="69E4C95E"/>
    <w:rsid w:val="69EE0C96"/>
    <w:rsid w:val="69EE5773"/>
    <w:rsid w:val="69F25D05"/>
    <w:rsid w:val="69F650D2"/>
    <w:rsid w:val="69FDC22A"/>
    <w:rsid w:val="6A0B7C4D"/>
    <w:rsid w:val="6A1FF210"/>
    <w:rsid w:val="6A26796D"/>
    <w:rsid w:val="6A364EA8"/>
    <w:rsid w:val="6A471532"/>
    <w:rsid w:val="6A4E2DB5"/>
    <w:rsid w:val="6A626F0E"/>
    <w:rsid w:val="6A64D145"/>
    <w:rsid w:val="6A6C9BA7"/>
    <w:rsid w:val="6A7F320E"/>
    <w:rsid w:val="6A811E45"/>
    <w:rsid w:val="6A95B5D0"/>
    <w:rsid w:val="6AA0C8B9"/>
    <w:rsid w:val="6AA59B27"/>
    <w:rsid w:val="6AAC69E3"/>
    <w:rsid w:val="6ACF7B87"/>
    <w:rsid w:val="6AD37C79"/>
    <w:rsid w:val="6AF06B7C"/>
    <w:rsid w:val="6AF730E3"/>
    <w:rsid w:val="6B27072B"/>
    <w:rsid w:val="6B3BC98A"/>
    <w:rsid w:val="6B42435D"/>
    <w:rsid w:val="6B48A1BD"/>
    <w:rsid w:val="6B5DDBCC"/>
    <w:rsid w:val="6B66295C"/>
    <w:rsid w:val="6B662B1D"/>
    <w:rsid w:val="6B717669"/>
    <w:rsid w:val="6B7F1879"/>
    <w:rsid w:val="6B8AD125"/>
    <w:rsid w:val="6B913AEB"/>
    <w:rsid w:val="6BA0023B"/>
    <w:rsid w:val="6BAF5311"/>
    <w:rsid w:val="6BB264AB"/>
    <w:rsid w:val="6BB43F3F"/>
    <w:rsid w:val="6BB6B00C"/>
    <w:rsid w:val="6BBD83BC"/>
    <w:rsid w:val="6BC4F325"/>
    <w:rsid w:val="6BCB4F1C"/>
    <w:rsid w:val="6BD4695E"/>
    <w:rsid w:val="6BDDEA77"/>
    <w:rsid w:val="6BE96295"/>
    <w:rsid w:val="6BEE741B"/>
    <w:rsid w:val="6BFAA6AA"/>
    <w:rsid w:val="6BFF1E3E"/>
    <w:rsid w:val="6C036BDB"/>
    <w:rsid w:val="6C2511DB"/>
    <w:rsid w:val="6C509602"/>
    <w:rsid w:val="6C51817B"/>
    <w:rsid w:val="6C553CB1"/>
    <w:rsid w:val="6C55DEE4"/>
    <w:rsid w:val="6C5AF698"/>
    <w:rsid w:val="6C66F1D7"/>
    <w:rsid w:val="6C6CA07E"/>
    <w:rsid w:val="6C7051CF"/>
    <w:rsid w:val="6C70FB31"/>
    <w:rsid w:val="6C7CAE8D"/>
    <w:rsid w:val="6C82A0FB"/>
    <w:rsid w:val="6C89CB25"/>
    <w:rsid w:val="6C8D7B62"/>
    <w:rsid w:val="6C98865F"/>
    <w:rsid w:val="6CAB1133"/>
    <w:rsid w:val="6CB0230A"/>
    <w:rsid w:val="6CC40035"/>
    <w:rsid w:val="6CF3EB09"/>
    <w:rsid w:val="6CFACC21"/>
    <w:rsid w:val="6D05E35D"/>
    <w:rsid w:val="6D289EC4"/>
    <w:rsid w:val="6D4671F6"/>
    <w:rsid w:val="6D46C05E"/>
    <w:rsid w:val="6D500FA0"/>
    <w:rsid w:val="6D506590"/>
    <w:rsid w:val="6D51C9DD"/>
    <w:rsid w:val="6D546AF5"/>
    <w:rsid w:val="6D65B430"/>
    <w:rsid w:val="6D6BD903"/>
    <w:rsid w:val="6D6D4538"/>
    <w:rsid w:val="6D742B36"/>
    <w:rsid w:val="6D7DF1DD"/>
    <w:rsid w:val="6D89DE6F"/>
    <w:rsid w:val="6D9CD728"/>
    <w:rsid w:val="6DB01A02"/>
    <w:rsid w:val="6DBC66D3"/>
    <w:rsid w:val="6DBF4779"/>
    <w:rsid w:val="6DC50728"/>
    <w:rsid w:val="6DD99A59"/>
    <w:rsid w:val="6DE11694"/>
    <w:rsid w:val="6DFE523B"/>
    <w:rsid w:val="6E071C49"/>
    <w:rsid w:val="6E2121BE"/>
    <w:rsid w:val="6E2A3587"/>
    <w:rsid w:val="6E4F5D44"/>
    <w:rsid w:val="6E56B188"/>
    <w:rsid w:val="6E57B81C"/>
    <w:rsid w:val="6E58F926"/>
    <w:rsid w:val="6E5D015B"/>
    <w:rsid w:val="6E5DF899"/>
    <w:rsid w:val="6E6133F3"/>
    <w:rsid w:val="6E7F775C"/>
    <w:rsid w:val="6E80E68A"/>
    <w:rsid w:val="6EA26AA4"/>
    <w:rsid w:val="6EA2F139"/>
    <w:rsid w:val="6EA31D33"/>
    <w:rsid w:val="6EA892BF"/>
    <w:rsid w:val="6EBF7429"/>
    <w:rsid w:val="6EC4CCFD"/>
    <w:rsid w:val="6ED3C2C4"/>
    <w:rsid w:val="6ED9E562"/>
    <w:rsid w:val="6EDEDD90"/>
    <w:rsid w:val="6EEA85CF"/>
    <w:rsid w:val="6EF53B9C"/>
    <w:rsid w:val="6EFDE280"/>
    <w:rsid w:val="6F0C0A20"/>
    <w:rsid w:val="6F1A936D"/>
    <w:rsid w:val="6F25AED0"/>
    <w:rsid w:val="6F26EA6E"/>
    <w:rsid w:val="6F3C58F2"/>
    <w:rsid w:val="6F45A381"/>
    <w:rsid w:val="6F588EDA"/>
    <w:rsid w:val="6F612ECD"/>
    <w:rsid w:val="6F64E5B5"/>
    <w:rsid w:val="6F6BC8F1"/>
    <w:rsid w:val="6F775B96"/>
    <w:rsid w:val="6F97227B"/>
    <w:rsid w:val="6FA746FB"/>
    <w:rsid w:val="6FADCF71"/>
    <w:rsid w:val="6FBD3FC6"/>
    <w:rsid w:val="6FE7462C"/>
    <w:rsid w:val="6FF2AAAB"/>
    <w:rsid w:val="6FF3DED1"/>
    <w:rsid w:val="6FF530A9"/>
    <w:rsid w:val="6FF5E0BA"/>
    <w:rsid w:val="700A0523"/>
    <w:rsid w:val="7012810C"/>
    <w:rsid w:val="701BAE5A"/>
    <w:rsid w:val="701FF940"/>
    <w:rsid w:val="7029141B"/>
    <w:rsid w:val="70341121"/>
    <w:rsid w:val="7043298C"/>
    <w:rsid w:val="7045131E"/>
    <w:rsid w:val="704A1907"/>
    <w:rsid w:val="7050BCB5"/>
    <w:rsid w:val="7064FAAA"/>
    <w:rsid w:val="7073C83F"/>
    <w:rsid w:val="7074225C"/>
    <w:rsid w:val="7077E7D0"/>
    <w:rsid w:val="7088EFBF"/>
    <w:rsid w:val="70892641"/>
    <w:rsid w:val="70A1B0D6"/>
    <w:rsid w:val="70AE9BDF"/>
    <w:rsid w:val="70B6B222"/>
    <w:rsid w:val="70BDD8CC"/>
    <w:rsid w:val="70BDEE58"/>
    <w:rsid w:val="70E83B4D"/>
    <w:rsid w:val="70F56FA1"/>
    <w:rsid w:val="70F6F45A"/>
    <w:rsid w:val="70F811A9"/>
    <w:rsid w:val="7104A5E4"/>
    <w:rsid w:val="71075249"/>
    <w:rsid w:val="7111ED18"/>
    <w:rsid w:val="7117B53D"/>
    <w:rsid w:val="7117D172"/>
    <w:rsid w:val="711BA11C"/>
    <w:rsid w:val="7124F29E"/>
    <w:rsid w:val="712C034C"/>
    <w:rsid w:val="7131497D"/>
    <w:rsid w:val="713B4F5A"/>
    <w:rsid w:val="7140B939"/>
    <w:rsid w:val="71423A08"/>
    <w:rsid w:val="71505507"/>
    <w:rsid w:val="7154BDDB"/>
    <w:rsid w:val="715E53AA"/>
    <w:rsid w:val="715FEFA1"/>
    <w:rsid w:val="71639A70"/>
    <w:rsid w:val="7172AEA9"/>
    <w:rsid w:val="71901C11"/>
    <w:rsid w:val="71930AFD"/>
    <w:rsid w:val="7193BEFF"/>
    <w:rsid w:val="71A18B70"/>
    <w:rsid w:val="71B564DA"/>
    <w:rsid w:val="71BA4173"/>
    <w:rsid w:val="71BA5108"/>
    <w:rsid w:val="71DBFF72"/>
    <w:rsid w:val="71DC7AA4"/>
    <w:rsid w:val="71E0F398"/>
    <w:rsid w:val="71F0D77B"/>
    <w:rsid w:val="71F3B2E2"/>
    <w:rsid w:val="71FC6DBF"/>
    <w:rsid w:val="7200BF44"/>
    <w:rsid w:val="7217692E"/>
    <w:rsid w:val="72368F51"/>
    <w:rsid w:val="723E21B4"/>
    <w:rsid w:val="72409D76"/>
    <w:rsid w:val="72447958"/>
    <w:rsid w:val="72594749"/>
    <w:rsid w:val="7262CF9C"/>
    <w:rsid w:val="72756884"/>
    <w:rsid w:val="7279D782"/>
    <w:rsid w:val="7280C99E"/>
    <w:rsid w:val="729B28BE"/>
    <w:rsid w:val="72A521E0"/>
    <w:rsid w:val="72A9136F"/>
    <w:rsid w:val="72B0CF18"/>
    <w:rsid w:val="72B188A5"/>
    <w:rsid w:val="72C85B59"/>
    <w:rsid w:val="72CA21C1"/>
    <w:rsid w:val="72CC4E55"/>
    <w:rsid w:val="72DD5DDA"/>
    <w:rsid w:val="72E60A1B"/>
    <w:rsid w:val="72ED7074"/>
    <w:rsid w:val="7301E2D0"/>
    <w:rsid w:val="7304AB40"/>
    <w:rsid w:val="7314732A"/>
    <w:rsid w:val="7314A49A"/>
    <w:rsid w:val="731C83FE"/>
    <w:rsid w:val="7329FDDC"/>
    <w:rsid w:val="732B2F8C"/>
    <w:rsid w:val="732DF2C5"/>
    <w:rsid w:val="7335B205"/>
    <w:rsid w:val="733E1779"/>
    <w:rsid w:val="733E7EC1"/>
    <w:rsid w:val="73521862"/>
    <w:rsid w:val="735D055B"/>
    <w:rsid w:val="736F0255"/>
    <w:rsid w:val="736F41A7"/>
    <w:rsid w:val="7377788E"/>
    <w:rsid w:val="738AE299"/>
    <w:rsid w:val="7392E54C"/>
    <w:rsid w:val="73947EF4"/>
    <w:rsid w:val="73965F3B"/>
    <w:rsid w:val="73967EB4"/>
    <w:rsid w:val="73983E20"/>
    <w:rsid w:val="73AE6D1C"/>
    <w:rsid w:val="73B0A397"/>
    <w:rsid w:val="73C970B1"/>
    <w:rsid w:val="73DEECD2"/>
    <w:rsid w:val="73DF7B43"/>
    <w:rsid w:val="73ECA1E6"/>
    <w:rsid w:val="73F7EC9E"/>
    <w:rsid w:val="740075DE"/>
    <w:rsid w:val="7407407A"/>
    <w:rsid w:val="74096035"/>
    <w:rsid w:val="7419C713"/>
    <w:rsid w:val="741B9E24"/>
    <w:rsid w:val="741CB0BF"/>
    <w:rsid w:val="74240B2D"/>
    <w:rsid w:val="7433E0C2"/>
    <w:rsid w:val="7438129D"/>
    <w:rsid w:val="74458641"/>
    <w:rsid w:val="7461F2F9"/>
    <w:rsid w:val="74708DE1"/>
    <w:rsid w:val="7478DC2D"/>
    <w:rsid w:val="7485EF3B"/>
    <w:rsid w:val="74A31B42"/>
    <w:rsid w:val="74B31417"/>
    <w:rsid w:val="74B764F4"/>
    <w:rsid w:val="74BA3A32"/>
    <w:rsid w:val="74D1A8D5"/>
    <w:rsid w:val="74EBD1E3"/>
    <w:rsid w:val="75141B66"/>
    <w:rsid w:val="752B5F77"/>
    <w:rsid w:val="753381A0"/>
    <w:rsid w:val="754B54C3"/>
    <w:rsid w:val="75538721"/>
    <w:rsid w:val="75542774"/>
    <w:rsid w:val="75565D0C"/>
    <w:rsid w:val="756D0247"/>
    <w:rsid w:val="757DCE5D"/>
    <w:rsid w:val="759A64A6"/>
    <w:rsid w:val="759CBD59"/>
    <w:rsid w:val="759CBE8E"/>
    <w:rsid w:val="75A277D4"/>
    <w:rsid w:val="75B264B3"/>
    <w:rsid w:val="75CCFB10"/>
    <w:rsid w:val="75D5CBB8"/>
    <w:rsid w:val="75D6F449"/>
    <w:rsid w:val="75DF94D6"/>
    <w:rsid w:val="75F1D77D"/>
    <w:rsid w:val="75F8BD63"/>
    <w:rsid w:val="75F99D16"/>
    <w:rsid w:val="760146C4"/>
    <w:rsid w:val="76029001"/>
    <w:rsid w:val="76066B3A"/>
    <w:rsid w:val="76094FE4"/>
    <w:rsid w:val="761CD28F"/>
    <w:rsid w:val="761E7605"/>
    <w:rsid w:val="76245A73"/>
    <w:rsid w:val="76305C08"/>
    <w:rsid w:val="763C95FA"/>
    <w:rsid w:val="764146CC"/>
    <w:rsid w:val="765726E5"/>
    <w:rsid w:val="7662E5D8"/>
    <w:rsid w:val="7671A240"/>
    <w:rsid w:val="767D93B7"/>
    <w:rsid w:val="768D7ED7"/>
    <w:rsid w:val="769813FD"/>
    <w:rsid w:val="76A723C5"/>
    <w:rsid w:val="76B2386D"/>
    <w:rsid w:val="76BA24D4"/>
    <w:rsid w:val="76C01921"/>
    <w:rsid w:val="76C36EE1"/>
    <w:rsid w:val="76C3C1C1"/>
    <w:rsid w:val="76C50CBD"/>
    <w:rsid w:val="76CA40F4"/>
    <w:rsid w:val="76F49FF8"/>
    <w:rsid w:val="7701E51F"/>
    <w:rsid w:val="77024D89"/>
    <w:rsid w:val="7704E902"/>
    <w:rsid w:val="770D9509"/>
    <w:rsid w:val="771487E4"/>
    <w:rsid w:val="772201DB"/>
    <w:rsid w:val="77294CF4"/>
    <w:rsid w:val="772EED45"/>
    <w:rsid w:val="77305ABE"/>
    <w:rsid w:val="77372627"/>
    <w:rsid w:val="7764E707"/>
    <w:rsid w:val="7766E26F"/>
    <w:rsid w:val="776BD0CC"/>
    <w:rsid w:val="7774C830"/>
    <w:rsid w:val="7789C887"/>
    <w:rsid w:val="778CE2B0"/>
    <w:rsid w:val="77A6DF02"/>
    <w:rsid w:val="77C8ECDB"/>
    <w:rsid w:val="77E98EAE"/>
    <w:rsid w:val="77F1B143"/>
    <w:rsid w:val="77FF0EE0"/>
    <w:rsid w:val="780006D0"/>
    <w:rsid w:val="7803E2F9"/>
    <w:rsid w:val="780403BC"/>
    <w:rsid w:val="780F178E"/>
    <w:rsid w:val="781B7144"/>
    <w:rsid w:val="78258F59"/>
    <w:rsid w:val="783E8201"/>
    <w:rsid w:val="784433B9"/>
    <w:rsid w:val="7846B8B2"/>
    <w:rsid w:val="785E83D0"/>
    <w:rsid w:val="7866E48B"/>
    <w:rsid w:val="78A18900"/>
    <w:rsid w:val="78BB83B0"/>
    <w:rsid w:val="78C01C28"/>
    <w:rsid w:val="78DD4327"/>
    <w:rsid w:val="78E197BC"/>
    <w:rsid w:val="78EC2D9D"/>
    <w:rsid w:val="78F42CBA"/>
    <w:rsid w:val="790AA2C8"/>
    <w:rsid w:val="790FF84F"/>
    <w:rsid w:val="7916E95B"/>
    <w:rsid w:val="7925548C"/>
    <w:rsid w:val="79317B28"/>
    <w:rsid w:val="793E1D54"/>
    <w:rsid w:val="793E5C5D"/>
    <w:rsid w:val="7941C443"/>
    <w:rsid w:val="79475CA6"/>
    <w:rsid w:val="79481F7C"/>
    <w:rsid w:val="795A1962"/>
    <w:rsid w:val="795ADFF8"/>
    <w:rsid w:val="79744F98"/>
    <w:rsid w:val="797FAD85"/>
    <w:rsid w:val="79889291"/>
    <w:rsid w:val="79901A75"/>
    <w:rsid w:val="799694D5"/>
    <w:rsid w:val="7996A5B7"/>
    <w:rsid w:val="79B0A415"/>
    <w:rsid w:val="79B9818A"/>
    <w:rsid w:val="79BAAF73"/>
    <w:rsid w:val="79C1B370"/>
    <w:rsid w:val="79CB4E61"/>
    <w:rsid w:val="79D570E5"/>
    <w:rsid w:val="79E71025"/>
    <w:rsid w:val="79EC632F"/>
    <w:rsid w:val="79F7A6D0"/>
    <w:rsid w:val="7A03254D"/>
    <w:rsid w:val="7A0E0C00"/>
    <w:rsid w:val="7A1428B8"/>
    <w:rsid w:val="7A42217F"/>
    <w:rsid w:val="7A481D0B"/>
    <w:rsid w:val="7A4DCF94"/>
    <w:rsid w:val="7A50CCEF"/>
    <w:rsid w:val="7A66A820"/>
    <w:rsid w:val="7A7C1D8D"/>
    <w:rsid w:val="7A91E679"/>
    <w:rsid w:val="7A9FA701"/>
    <w:rsid w:val="7AA0F489"/>
    <w:rsid w:val="7AA70840"/>
    <w:rsid w:val="7AAF6C06"/>
    <w:rsid w:val="7AC4D848"/>
    <w:rsid w:val="7ACBE3C1"/>
    <w:rsid w:val="7ACE302D"/>
    <w:rsid w:val="7AD4EE44"/>
    <w:rsid w:val="7AE6A9BD"/>
    <w:rsid w:val="7AE6AA14"/>
    <w:rsid w:val="7AEB991B"/>
    <w:rsid w:val="7AF530BF"/>
    <w:rsid w:val="7B25DD33"/>
    <w:rsid w:val="7B2ACC06"/>
    <w:rsid w:val="7B330981"/>
    <w:rsid w:val="7B3AA687"/>
    <w:rsid w:val="7B75024A"/>
    <w:rsid w:val="7B784A3B"/>
    <w:rsid w:val="7B83992F"/>
    <w:rsid w:val="7B8A10FB"/>
    <w:rsid w:val="7BA04156"/>
    <w:rsid w:val="7BB13AAC"/>
    <w:rsid w:val="7BB3F29D"/>
    <w:rsid w:val="7BC027F7"/>
    <w:rsid w:val="7BCD4A2D"/>
    <w:rsid w:val="7BE06ABD"/>
    <w:rsid w:val="7BF1CE44"/>
    <w:rsid w:val="7BF27AAE"/>
    <w:rsid w:val="7BF711BB"/>
    <w:rsid w:val="7BFB062A"/>
    <w:rsid w:val="7BFCD80E"/>
    <w:rsid w:val="7C1DA9E1"/>
    <w:rsid w:val="7C1E77AE"/>
    <w:rsid w:val="7C21706E"/>
    <w:rsid w:val="7C2939AE"/>
    <w:rsid w:val="7C46C9DD"/>
    <w:rsid w:val="7C4E3A65"/>
    <w:rsid w:val="7C6135A0"/>
    <w:rsid w:val="7C653C30"/>
    <w:rsid w:val="7C69AFF3"/>
    <w:rsid w:val="7C757AA3"/>
    <w:rsid w:val="7C804472"/>
    <w:rsid w:val="7C98C866"/>
    <w:rsid w:val="7C9A1BD5"/>
    <w:rsid w:val="7CA0A2EE"/>
    <w:rsid w:val="7CA1DC03"/>
    <w:rsid w:val="7CA6A2A5"/>
    <w:rsid w:val="7CAA93F5"/>
    <w:rsid w:val="7CB3A5A1"/>
    <w:rsid w:val="7CBF48DB"/>
    <w:rsid w:val="7CC11586"/>
    <w:rsid w:val="7CEA1E02"/>
    <w:rsid w:val="7CED0458"/>
    <w:rsid w:val="7CFCAA8C"/>
    <w:rsid w:val="7D0F9B7C"/>
    <w:rsid w:val="7D177384"/>
    <w:rsid w:val="7D1BDFE9"/>
    <w:rsid w:val="7D1BFE66"/>
    <w:rsid w:val="7D27854F"/>
    <w:rsid w:val="7D31ED95"/>
    <w:rsid w:val="7D3C548C"/>
    <w:rsid w:val="7D611531"/>
    <w:rsid w:val="7D675FB9"/>
    <w:rsid w:val="7D7E909C"/>
    <w:rsid w:val="7D859CD9"/>
    <w:rsid w:val="7D85E405"/>
    <w:rsid w:val="7D9591F3"/>
    <w:rsid w:val="7DA34446"/>
    <w:rsid w:val="7DA776A8"/>
    <w:rsid w:val="7DBE312B"/>
    <w:rsid w:val="7DDCF514"/>
    <w:rsid w:val="7DF0B2F2"/>
    <w:rsid w:val="7DFD79EC"/>
    <w:rsid w:val="7E049BA6"/>
    <w:rsid w:val="7E0D5E05"/>
    <w:rsid w:val="7E17B210"/>
    <w:rsid w:val="7E1FF66A"/>
    <w:rsid w:val="7E27A79D"/>
    <w:rsid w:val="7E2F7DCD"/>
    <w:rsid w:val="7E3B47E6"/>
    <w:rsid w:val="7E42E21D"/>
    <w:rsid w:val="7E4DE5CB"/>
    <w:rsid w:val="7E51B4B7"/>
    <w:rsid w:val="7E5C82A3"/>
    <w:rsid w:val="7E6AD3F4"/>
    <w:rsid w:val="7E6B30E8"/>
    <w:rsid w:val="7E6B92B0"/>
    <w:rsid w:val="7E775B51"/>
    <w:rsid w:val="7E7A207C"/>
    <w:rsid w:val="7E83C137"/>
    <w:rsid w:val="7E8E85A9"/>
    <w:rsid w:val="7E91E6F3"/>
    <w:rsid w:val="7EA86C8C"/>
    <w:rsid w:val="7EA912A7"/>
    <w:rsid w:val="7EA91493"/>
    <w:rsid w:val="7EB45403"/>
    <w:rsid w:val="7EB8A7C5"/>
    <w:rsid w:val="7ECBF54C"/>
    <w:rsid w:val="7EDD8579"/>
    <w:rsid w:val="7EEFAF60"/>
    <w:rsid w:val="7F0A97C1"/>
    <w:rsid w:val="7F1782CB"/>
    <w:rsid w:val="7F1B813E"/>
    <w:rsid w:val="7F1E1FA3"/>
    <w:rsid w:val="7F241192"/>
    <w:rsid w:val="7F37221E"/>
    <w:rsid w:val="7F390639"/>
    <w:rsid w:val="7F3AC32F"/>
    <w:rsid w:val="7F3E8C6A"/>
    <w:rsid w:val="7F418261"/>
    <w:rsid w:val="7F443369"/>
    <w:rsid w:val="7F48A479"/>
    <w:rsid w:val="7F496659"/>
    <w:rsid w:val="7F49D886"/>
    <w:rsid w:val="7F4C236E"/>
    <w:rsid w:val="7F559CE3"/>
    <w:rsid w:val="7F5941D2"/>
    <w:rsid w:val="7F64AE32"/>
    <w:rsid w:val="7F6FDE75"/>
    <w:rsid w:val="7F81F471"/>
    <w:rsid w:val="7F83B622"/>
    <w:rsid w:val="7F9A376B"/>
    <w:rsid w:val="7FAA2622"/>
    <w:rsid w:val="7FAB3D88"/>
    <w:rsid w:val="7FDAB193"/>
    <w:rsid w:val="7FE3766C"/>
    <w:rsid w:val="7FEF9CFF"/>
    <w:rsid w:val="7FF967DC"/>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1920D1"/>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color w:val="595959" w:themeColor="text1" w:themeTint="A6"/>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semiHidden="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semiHidden="1"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lsdException w:name="Intense Emphasis" w:semiHidden="1" w:uiPriority="21"/>
    <w:lsdException w:name="Subtle Reference" w:semiHidden="1" w:uiPriority="31"/>
    <w:lsdException w:name="Intense Reference" w:uiPriority="32"/>
    <w:lsdException w:name="Book Title" w:semiHidden="1"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76E4D"/>
    <w:rPr>
      <w:color w:val="000000" w:themeColor="text1"/>
    </w:rPr>
  </w:style>
  <w:style w:type="paragraph" w:styleId="Heading1">
    <w:name w:val="heading 1"/>
    <w:basedOn w:val="Normal"/>
    <w:next w:val="Normal"/>
    <w:link w:val="Heading1Char"/>
    <w:uiPriority w:val="9"/>
    <w:qFormat/>
    <w:rsid w:val="007356AE"/>
    <w:pPr>
      <w:keepNext/>
      <w:keepLines/>
      <w:numPr>
        <w:numId w:val="23"/>
      </w:numPr>
      <w:outlineLvl w:val="0"/>
    </w:pPr>
    <w:rPr>
      <w:rFonts w:asciiTheme="majorHAnsi" w:eastAsiaTheme="majorEastAsia" w:hAnsiTheme="majorHAnsi" w:cstheme="majorBidi"/>
      <w:b/>
      <w:color w:val="auto"/>
      <w:sz w:val="32"/>
      <w:szCs w:val="32"/>
    </w:rPr>
  </w:style>
  <w:style w:type="paragraph" w:styleId="Heading2">
    <w:name w:val="heading 2"/>
    <w:basedOn w:val="Normal"/>
    <w:next w:val="Normal"/>
    <w:link w:val="Heading2Char"/>
    <w:uiPriority w:val="9"/>
    <w:semiHidden/>
    <w:qFormat/>
    <w:rsid w:val="007356AE"/>
    <w:pPr>
      <w:numPr>
        <w:ilvl w:val="1"/>
        <w:numId w:val="23"/>
      </w:numPr>
      <w:outlineLvl w:val="1"/>
    </w:pPr>
    <w:rPr>
      <w:rFonts w:ascii="Tw Cen MT" w:hAnsi="Tw Cen MT"/>
      <w:b/>
      <w:bCs/>
      <w:color w:val="auto"/>
      <w:sz w:val="28"/>
      <w:szCs w:val="40"/>
    </w:rPr>
  </w:style>
  <w:style w:type="paragraph" w:styleId="Heading3">
    <w:name w:val="heading 3"/>
    <w:basedOn w:val="Normal"/>
    <w:next w:val="Normal"/>
    <w:link w:val="Heading3Char"/>
    <w:uiPriority w:val="9"/>
    <w:semiHidden/>
    <w:qFormat/>
    <w:rsid w:val="00595709"/>
    <w:pPr>
      <w:keepNext/>
      <w:keepLines/>
      <w:numPr>
        <w:ilvl w:val="2"/>
        <w:numId w:val="23"/>
      </w:numPr>
      <w:spacing w:before="40" w:after="0"/>
      <w:outlineLvl w:val="2"/>
    </w:pPr>
    <w:rPr>
      <w:rFonts w:asciiTheme="majorHAnsi" w:eastAsiaTheme="majorEastAsia" w:hAnsiTheme="majorHAnsi" w:cstheme="majorBidi"/>
      <w:color w:val="auto"/>
      <w:sz w:val="28"/>
      <w:szCs w:val="24"/>
    </w:rPr>
  </w:style>
  <w:style w:type="paragraph" w:styleId="Heading4">
    <w:name w:val="heading 4"/>
    <w:basedOn w:val="Normal"/>
    <w:next w:val="Normal"/>
    <w:link w:val="Heading4Char"/>
    <w:uiPriority w:val="9"/>
    <w:semiHidden/>
    <w:unhideWhenUsed/>
    <w:qFormat/>
    <w:rsid w:val="00994A6C"/>
    <w:pPr>
      <w:keepNext/>
      <w:keepLines/>
      <w:spacing w:before="40" w:after="0"/>
      <w:outlineLvl w:val="3"/>
    </w:pPr>
    <w:rPr>
      <w:rFonts w:asciiTheme="majorHAnsi" w:eastAsiaTheme="majorEastAsia" w:hAnsiTheme="majorHAnsi" w:cstheme="majorBidi"/>
      <w:i/>
      <w:iCs/>
      <w:color w:val="0F5751" w:themeColor="accent1" w:themeShade="BF"/>
    </w:rPr>
  </w:style>
  <w:style w:type="paragraph" w:styleId="Heading5">
    <w:name w:val="heading 5"/>
    <w:basedOn w:val="Normal"/>
    <w:next w:val="Normal"/>
    <w:link w:val="Heading5Char"/>
    <w:uiPriority w:val="9"/>
    <w:semiHidden/>
    <w:unhideWhenUsed/>
    <w:qFormat/>
    <w:rsid w:val="00994A6C"/>
    <w:pPr>
      <w:keepNext/>
      <w:keepLines/>
      <w:spacing w:before="40" w:after="0"/>
      <w:outlineLvl w:val="4"/>
    </w:pPr>
    <w:rPr>
      <w:rFonts w:asciiTheme="majorHAnsi" w:eastAsiaTheme="majorEastAsia" w:hAnsiTheme="majorHAnsi" w:cstheme="majorBidi"/>
      <w:color w:val="0F5751" w:themeColor="accent1" w:themeShade="BF"/>
    </w:rPr>
  </w:style>
  <w:style w:type="paragraph" w:styleId="Heading6">
    <w:name w:val="heading 6"/>
    <w:basedOn w:val="Normal"/>
    <w:next w:val="Normal"/>
    <w:link w:val="Heading6Char"/>
    <w:uiPriority w:val="9"/>
    <w:semiHidden/>
    <w:unhideWhenUsed/>
    <w:qFormat/>
    <w:rsid w:val="00994A6C"/>
    <w:pPr>
      <w:keepNext/>
      <w:keepLines/>
      <w:spacing w:before="40" w:after="0"/>
      <w:outlineLvl w:val="5"/>
    </w:pPr>
    <w:rPr>
      <w:rFonts w:asciiTheme="majorHAnsi" w:eastAsiaTheme="majorEastAsia" w:hAnsiTheme="majorHAnsi" w:cstheme="majorBidi"/>
      <w:color w:val="0A3A36" w:themeColor="accent1" w:themeShade="7F"/>
    </w:rPr>
  </w:style>
  <w:style w:type="paragraph" w:styleId="Heading7">
    <w:name w:val="heading 7"/>
    <w:basedOn w:val="Normal"/>
    <w:next w:val="Normal"/>
    <w:link w:val="Heading7Char"/>
    <w:uiPriority w:val="9"/>
    <w:semiHidden/>
    <w:unhideWhenUsed/>
    <w:qFormat/>
    <w:rsid w:val="00994A6C"/>
    <w:pPr>
      <w:keepNext/>
      <w:keepLines/>
      <w:spacing w:before="40" w:after="0"/>
      <w:outlineLvl w:val="6"/>
    </w:pPr>
    <w:rPr>
      <w:rFonts w:asciiTheme="majorHAnsi" w:eastAsiaTheme="majorEastAsia" w:hAnsiTheme="majorHAnsi" w:cstheme="majorBidi"/>
      <w:i/>
      <w:iCs/>
      <w:color w:val="0A3A36" w:themeColor="accent1" w:themeShade="7F"/>
    </w:rPr>
  </w:style>
  <w:style w:type="paragraph" w:styleId="Heading8">
    <w:name w:val="heading 8"/>
    <w:basedOn w:val="Normal"/>
    <w:next w:val="Normal"/>
    <w:link w:val="Heading8Char"/>
    <w:uiPriority w:val="9"/>
    <w:semiHidden/>
    <w:unhideWhenUsed/>
    <w:qFormat/>
    <w:rsid w:val="00994A6C"/>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94A6C"/>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rsid w:val="004E5762"/>
    <w:pPr>
      <w:ind w:left="720"/>
      <w:contextualSpacing/>
    </w:pPr>
  </w:style>
  <w:style w:type="character" w:customStyle="1" w:styleId="Heading2Char">
    <w:name w:val="Heading 2 Char"/>
    <w:basedOn w:val="DefaultParagraphFont"/>
    <w:link w:val="Heading2"/>
    <w:uiPriority w:val="9"/>
    <w:semiHidden/>
    <w:rsid w:val="007356AE"/>
    <w:rPr>
      <w:rFonts w:ascii="Tw Cen MT" w:hAnsi="Tw Cen MT"/>
      <w:b/>
      <w:bCs/>
      <w:color w:val="auto"/>
      <w:sz w:val="28"/>
      <w:szCs w:val="40"/>
    </w:rPr>
  </w:style>
  <w:style w:type="paragraph" w:styleId="Header">
    <w:name w:val="header"/>
    <w:basedOn w:val="Normal"/>
    <w:link w:val="HeaderChar"/>
    <w:uiPriority w:val="99"/>
    <w:semiHidden/>
    <w:rsid w:val="00A63A6C"/>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64312D"/>
  </w:style>
  <w:style w:type="paragraph" w:styleId="Footer">
    <w:name w:val="footer"/>
    <w:basedOn w:val="Normal"/>
    <w:link w:val="FooterChar"/>
    <w:uiPriority w:val="99"/>
    <w:semiHidden/>
    <w:rsid w:val="00A63A6C"/>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64312D"/>
  </w:style>
  <w:style w:type="paragraph" w:styleId="Title">
    <w:name w:val="Title"/>
    <w:basedOn w:val="Normal"/>
    <w:next w:val="Normal"/>
    <w:link w:val="TitleChar"/>
    <w:uiPriority w:val="10"/>
    <w:qFormat/>
    <w:rsid w:val="00D528B9"/>
    <w:pPr>
      <w:spacing w:line="192" w:lineRule="auto"/>
      <w:contextualSpacing/>
    </w:pPr>
    <w:rPr>
      <w:rFonts w:asciiTheme="majorHAnsi" w:eastAsiaTheme="majorEastAsia" w:hAnsiTheme="majorHAnsi" w:cstheme="majorBidi"/>
      <w:color w:val="FFFFFF" w:themeColor="background1"/>
      <w:kern w:val="28"/>
      <w:sz w:val="72"/>
      <w:szCs w:val="56"/>
    </w:rPr>
  </w:style>
  <w:style w:type="character" w:customStyle="1" w:styleId="TitleChar">
    <w:name w:val="Title Char"/>
    <w:basedOn w:val="DefaultParagraphFont"/>
    <w:link w:val="Title"/>
    <w:uiPriority w:val="10"/>
    <w:rsid w:val="00D528B9"/>
    <w:rPr>
      <w:rFonts w:asciiTheme="majorHAnsi" w:eastAsiaTheme="majorEastAsia" w:hAnsiTheme="majorHAnsi" w:cstheme="majorBidi"/>
      <w:color w:val="FFFFFF" w:themeColor="background1"/>
      <w:kern w:val="28"/>
      <w:sz w:val="72"/>
      <w:szCs w:val="56"/>
    </w:rPr>
  </w:style>
  <w:style w:type="character" w:styleId="PlaceholderText">
    <w:name w:val="Placeholder Text"/>
    <w:basedOn w:val="DefaultParagraphFont"/>
    <w:uiPriority w:val="99"/>
    <w:semiHidden/>
    <w:rsid w:val="00DE3223"/>
    <w:rPr>
      <w:color w:val="808080"/>
    </w:rPr>
  </w:style>
  <w:style w:type="paragraph" w:styleId="Subtitle">
    <w:name w:val="Subtitle"/>
    <w:basedOn w:val="Normal"/>
    <w:next w:val="Normal"/>
    <w:link w:val="SubtitleChar"/>
    <w:uiPriority w:val="11"/>
    <w:qFormat/>
    <w:rsid w:val="00D528B9"/>
    <w:pPr>
      <w:numPr>
        <w:ilvl w:val="1"/>
      </w:numPr>
      <w:spacing w:line="192" w:lineRule="auto"/>
    </w:pPr>
    <w:rPr>
      <w:rFonts w:asciiTheme="majorHAnsi" w:eastAsiaTheme="minorEastAsia" w:hAnsiTheme="majorHAnsi"/>
      <w:b/>
      <w:color w:val="FFFFFF" w:themeColor="background1"/>
      <w:sz w:val="160"/>
    </w:rPr>
  </w:style>
  <w:style w:type="character" w:customStyle="1" w:styleId="SubtitleChar">
    <w:name w:val="Subtitle Char"/>
    <w:basedOn w:val="DefaultParagraphFont"/>
    <w:link w:val="Subtitle"/>
    <w:uiPriority w:val="11"/>
    <w:rsid w:val="00D528B9"/>
    <w:rPr>
      <w:rFonts w:asciiTheme="majorHAnsi" w:eastAsiaTheme="minorEastAsia" w:hAnsiTheme="majorHAnsi"/>
      <w:b/>
      <w:color w:val="FFFFFF" w:themeColor="background1"/>
      <w:sz w:val="160"/>
    </w:rPr>
  </w:style>
  <w:style w:type="paragraph" w:customStyle="1" w:styleId="Introduction">
    <w:name w:val="Introduction"/>
    <w:basedOn w:val="Normal"/>
    <w:next w:val="Normal"/>
    <w:link w:val="IntroductionChar"/>
    <w:uiPriority w:val="12"/>
    <w:qFormat/>
    <w:rsid w:val="00D528B9"/>
    <w:pPr>
      <w:spacing w:before="240"/>
    </w:pPr>
    <w:rPr>
      <w:color w:val="auto"/>
      <w:sz w:val="32"/>
      <w:szCs w:val="32"/>
    </w:rPr>
  </w:style>
  <w:style w:type="paragraph" w:customStyle="1" w:styleId="Author">
    <w:name w:val="Author"/>
    <w:basedOn w:val="Normal"/>
    <w:next w:val="Normal"/>
    <w:link w:val="AuthorChar"/>
    <w:uiPriority w:val="12"/>
    <w:qFormat/>
    <w:rsid w:val="0001638A"/>
    <w:rPr>
      <w:color w:val="auto"/>
    </w:rPr>
  </w:style>
  <w:style w:type="character" w:customStyle="1" w:styleId="IntroductionChar">
    <w:name w:val="Introduction Char"/>
    <w:basedOn w:val="DefaultParagraphFont"/>
    <w:link w:val="Introduction"/>
    <w:uiPriority w:val="12"/>
    <w:rsid w:val="00D528B9"/>
    <w:rPr>
      <w:color w:val="auto"/>
      <w:sz w:val="32"/>
      <w:szCs w:val="32"/>
    </w:rPr>
  </w:style>
  <w:style w:type="character" w:customStyle="1" w:styleId="Heading1Char">
    <w:name w:val="Heading 1 Char"/>
    <w:basedOn w:val="DefaultParagraphFont"/>
    <w:link w:val="Heading1"/>
    <w:uiPriority w:val="9"/>
    <w:rsid w:val="007356AE"/>
    <w:rPr>
      <w:rFonts w:asciiTheme="majorHAnsi" w:eastAsiaTheme="majorEastAsia" w:hAnsiTheme="majorHAnsi" w:cstheme="majorBidi"/>
      <w:b/>
      <w:color w:val="auto"/>
      <w:sz w:val="32"/>
      <w:szCs w:val="32"/>
    </w:rPr>
  </w:style>
  <w:style w:type="character" w:customStyle="1" w:styleId="AuthorChar">
    <w:name w:val="Author Char"/>
    <w:basedOn w:val="DefaultParagraphFont"/>
    <w:link w:val="Author"/>
    <w:uiPriority w:val="12"/>
    <w:rsid w:val="0064312D"/>
    <w:rPr>
      <w:color w:val="auto"/>
    </w:rPr>
  </w:style>
  <w:style w:type="paragraph" w:styleId="Quote">
    <w:name w:val="Quote"/>
    <w:basedOn w:val="Quote8"/>
    <w:next w:val="Normal"/>
    <w:link w:val="QuoteChar"/>
    <w:uiPriority w:val="29"/>
    <w:qFormat/>
    <w:rsid w:val="009802BB"/>
    <w:rPr>
      <w:color w:val="FFFFFF" w:themeColor="background1"/>
      <w:szCs w:val="36"/>
    </w:rPr>
  </w:style>
  <w:style w:type="character" w:customStyle="1" w:styleId="QuoteChar">
    <w:name w:val="Quote Char"/>
    <w:basedOn w:val="DefaultParagraphFont"/>
    <w:link w:val="Quote"/>
    <w:uiPriority w:val="29"/>
    <w:rsid w:val="009802BB"/>
    <w:rPr>
      <w:i/>
      <w:color w:val="FFFFFF" w:themeColor="background1"/>
      <w:sz w:val="36"/>
      <w:szCs w:val="36"/>
    </w:rPr>
  </w:style>
  <w:style w:type="paragraph" w:customStyle="1" w:styleId="Quote2">
    <w:name w:val="Quote 2"/>
    <w:basedOn w:val="Normal"/>
    <w:next w:val="Normal"/>
    <w:link w:val="Quote2Char"/>
    <w:uiPriority w:val="29"/>
    <w:qFormat/>
    <w:rsid w:val="00333AAD"/>
    <w:pPr>
      <w:tabs>
        <w:tab w:val="left" w:pos="5812"/>
      </w:tabs>
      <w:spacing w:after="0"/>
      <w:ind w:left="709" w:right="766"/>
      <w:jc w:val="center"/>
    </w:pPr>
    <w:rPr>
      <w:i/>
      <w:iCs/>
      <w:color w:val="FFFFFF" w:themeColor="background1"/>
      <w:sz w:val="36"/>
      <w:szCs w:val="36"/>
    </w:rPr>
  </w:style>
  <w:style w:type="paragraph" w:customStyle="1" w:styleId="ChapterTitle">
    <w:name w:val="Chapter Title"/>
    <w:basedOn w:val="Normal"/>
    <w:next w:val="Normal"/>
    <w:link w:val="ChapterTitleChar"/>
    <w:uiPriority w:val="13"/>
    <w:qFormat/>
    <w:rsid w:val="00354A37"/>
    <w:pPr>
      <w:spacing w:line="192" w:lineRule="auto"/>
    </w:pPr>
    <w:rPr>
      <w:rFonts w:asciiTheme="majorHAnsi" w:hAnsiTheme="majorHAnsi"/>
      <w:b/>
      <w:bCs/>
      <w:color w:val="auto"/>
      <w:spacing w:val="-40"/>
      <w:sz w:val="144"/>
      <w:szCs w:val="180"/>
    </w:rPr>
  </w:style>
  <w:style w:type="character" w:customStyle="1" w:styleId="Quote2Char">
    <w:name w:val="Quote 2 Char"/>
    <w:basedOn w:val="DefaultParagraphFont"/>
    <w:link w:val="Quote2"/>
    <w:uiPriority w:val="29"/>
    <w:rsid w:val="00333AAD"/>
    <w:rPr>
      <w:i/>
      <w:iCs/>
      <w:color w:val="FFFFFF" w:themeColor="background1"/>
      <w:sz w:val="36"/>
      <w:szCs w:val="36"/>
    </w:rPr>
  </w:style>
  <w:style w:type="paragraph" w:styleId="ListBullet">
    <w:name w:val="List Bullet"/>
    <w:basedOn w:val="ListParagraph"/>
    <w:uiPriority w:val="99"/>
    <w:qFormat/>
    <w:rsid w:val="006A2477"/>
    <w:pPr>
      <w:numPr>
        <w:numId w:val="9"/>
      </w:numPr>
      <w:ind w:left="426" w:hanging="426"/>
    </w:pPr>
  </w:style>
  <w:style w:type="character" w:customStyle="1" w:styleId="ChapterTitleChar">
    <w:name w:val="Chapter Title Char"/>
    <w:basedOn w:val="DefaultParagraphFont"/>
    <w:link w:val="ChapterTitle"/>
    <w:uiPriority w:val="13"/>
    <w:rsid w:val="00354A37"/>
    <w:rPr>
      <w:rFonts w:asciiTheme="majorHAnsi" w:hAnsiTheme="majorHAnsi"/>
      <w:b/>
      <w:bCs/>
      <w:color w:val="auto"/>
      <w:spacing w:val="-40"/>
      <w:sz w:val="144"/>
      <w:szCs w:val="180"/>
    </w:rPr>
  </w:style>
  <w:style w:type="table" w:styleId="TableGrid">
    <w:name w:val="Table Grid"/>
    <w:basedOn w:val="TableNormal"/>
    <w:uiPriority w:val="39"/>
    <w:rsid w:val="00922B8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Quote3">
    <w:name w:val="Quote 3"/>
    <w:basedOn w:val="Normal"/>
    <w:next w:val="Normal"/>
    <w:link w:val="Quote3Char"/>
    <w:uiPriority w:val="29"/>
    <w:qFormat/>
    <w:rsid w:val="009802BB"/>
    <w:rPr>
      <w:rFonts w:asciiTheme="majorHAnsi" w:hAnsiTheme="majorHAnsi"/>
      <w:b/>
      <w:bCs/>
      <w:noProof/>
      <w:sz w:val="36"/>
      <w:szCs w:val="36"/>
    </w:rPr>
  </w:style>
  <w:style w:type="character" w:styleId="Strong">
    <w:name w:val="Strong"/>
    <w:basedOn w:val="DefaultParagraphFont"/>
    <w:uiPriority w:val="22"/>
    <w:qFormat/>
    <w:rsid w:val="00BE0D18"/>
    <w:rPr>
      <w:b/>
      <w:bCs/>
    </w:rPr>
  </w:style>
  <w:style w:type="character" w:customStyle="1" w:styleId="Quote3Char">
    <w:name w:val="Quote 3 Char"/>
    <w:basedOn w:val="DefaultParagraphFont"/>
    <w:link w:val="Quote3"/>
    <w:uiPriority w:val="29"/>
    <w:rsid w:val="009802BB"/>
    <w:rPr>
      <w:rFonts w:asciiTheme="majorHAnsi" w:hAnsiTheme="majorHAnsi"/>
      <w:b/>
      <w:bCs/>
      <w:noProof/>
      <w:sz w:val="36"/>
      <w:szCs w:val="36"/>
    </w:rPr>
  </w:style>
  <w:style w:type="paragraph" w:customStyle="1" w:styleId="Quote4">
    <w:name w:val="Quote 4"/>
    <w:basedOn w:val="Normal"/>
    <w:next w:val="Normal"/>
    <w:link w:val="Quote4Char"/>
    <w:uiPriority w:val="29"/>
    <w:qFormat/>
    <w:rsid w:val="009802BB"/>
    <w:pPr>
      <w:spacing w:after="0"/>
      <w:ind w:left="709" w:right="709"/>
      <w:jc w:val="center"/>
    </w:pPr>
    <w:rPr>
      <w:rFonts w:asciiTheme="majorHAnsi" w:hAnsiTheme="majorHAnsi"/>
      <w:i/>
      <w:color w:val="auto"/>
      <w:sz w:val="52"/>
    </w:rPr>
  </w:style>
  <w:style w:type="paragraph" w:styleId="Caption">
    <w:name w:val="caption"/>
    <w:basedOn w:val="Normal"/>
    <w:next w:val="Normal"/>
    <w:uiPriority w:val="35"/>
    <w:qFormat/>
    <w:rsid w:val="00684EA6"/>
    <w:pPr>
      <w:spacing w:before="200" w:after="300" w:line="240" w:lineRule="auto"/>
    </w:pPr>
    <w:rPr>
      <w:iCs/>
      <w:szCs w:val="18"/>
    </w:rPr>
  </w:style>
  <w:style w:type="character" w:customStyle="1" w:styleId="Quote4Char">
    <w:name w:val="Quote 4 Char"/>
    <w:basedOn w:val="DefaultParagraphFont"/>
    <w:link w:val="Quote4"/>
    <w:uiPriority w:val="29"/>
    <w:rsid w:val="009802BB"/>
    <w:rPr>
      <w:rFonts w:asciiTheme="majorHAnsi" w:hAnsiTheme="majorHAnsi"/>
      <w:i/>
      <w:color w:val="auto"/>
      <w:sz w:val="52"/>
    </w:rPr>
  </w:style>
  <w:style w:type="paragraph" w:customStyle="1" w:styleId="Quote5">
    <w:name w:val="Quote 5"/>
    <w:basedOn w:val="Normal"/>
    <w:next w:val="Normal"/>
    <w:link w:val="Quote5Char"/>
    <w:uiPriority w:val="29"/>
    <w:qFormat/>
    <w:rsid w:val="00333AAD"/>
    <w:rPr>
      <w:i/>
      <w:sz w:val="44"/>
      <w:szCs w:val="44"/>
    </w:rPr>
  </w:style>
  <w:style w:type="paragraph" w:customStyle="1" w:styleId="Caption2">
    <w:name w:val="Caption 2"/>
    <w:basedOn w:val="Normal"/>
    <w:next w:val="Normal"/>
    <w:link w:val="Caption2Char"/>
    <w:uiPriority w:val="99"/>
    <w:qFormat/>
    <w:rsid w:val="00E403F2"/>
    <w:rPr>
      <w:sz w:val="14"/>
    </w:rPr>
  </w:style>
  <w:style w:type="character" w:customStyle="1" w:styleId="Quote5Char">
    <w:name w:val="Quote 5 Char"/>
    <w:basedOn w:val="DefaultParagraphFont"/>
    <w:link w:val="Quote5"/>
    <w:uiPriority w:val="29"/>
    <w:rsid w:val="00333AAD"/>
    <w:rPr>
      <w:i/>
      <w:sz w:val="44"/>
      <w:szCs w:val="44"/>
    </w:rPr>
  </w:style>
  <w:style w:type="paragraph" w:customStyle="1" w:styleId="Quote6">
    <w:name w:val="Quote 6"/>
    <w:basedOn w:val="Normal"/>
    <w:next w:val="Normal"/>
    <w:link w:val="Quote6Char"/>
    <w:uiPriority w:val="29"/>
    <w:qFormat/>
    <w:rsid w:val="001401F6"/>
    <w:rPr>
      <w:color w:val="14756E" w:themeColor="accent1"/>
      <w:sz w:val="44"/>
      <w:szCs w:val="44"/>
    </w:rPr>
  </w:style>
  <w:style w:type="character" w:customStyle="1" w:styleId="Caption2Char">
    <w:name w:val="Caption 2 Char"/>
    <w:basedOn w:val="DefaultParagraphFont"/>
    <w:link w:val="Caption2"/>
    <w:uiPriority w:val="99"/>
    <w:rsid w:val="00E403F2"/>
    <w:rPr>
      <w:sz w:val="14"/>
    </w:rPr>
  </w:style>
  <w:style w:type="paragraph" w:customStyle="1" w:styleId="Quote7">
    <w:name w:val="Quote 7"/>
    <w:basedOn w:val="Normal"/>
    <w:next w:val="Normal"/>
    <w:link w:val="Quote7Char"/>
    <w:uiPriority w:val="29"/>
    <w:qFormat/>
    <w:rsid w:val="00475E10"/>
    <w:pPr>
      <w:tabs>
        <w:tab w:val="left" w:pos="5812"/>
      </w:tabs>
      <w:spacing w:after="0"/>
      <w:ind w:left="709" w:right="766"/>
      <w:jc w:val="center"/>
    </w:pPr>
    <w:rPr>
      <w:i/>
      <w:noProof/>
      <w:color w:val="FFFFFF" w:themeColor="background1"/>
      <w:sz w:val="32"/>
      <w:szCs w:val="28"/>
    </w:rPr>
  </w:style>
  <w:style w:type="character" w:customStyle="1" w:styleId="Quote6Char">
    <w:name w:val="Quote 6 Char"/>
    <w:basedOn w:val="DefaultParagraphFont"/>
    <w:link w:val="Quote6"/>
    <w:uiPriority w:val="29"/>
    <w:rsid w:val="0064312D"/>
    <w:rPr>
      <w:color w:val="14756E" w:themeColor="accent1"/>
      <w:sz w:val="44"/>
      <w:szCs w:val="44"/>
    </w:rPr>
  </w:style>
  <w:style w:type="character" w:styleId="IntenseReference">
    <w:name w:val="Intense Reference"/>
    <w:basedOn w:val="DefaultParagraphFont"/>
    <w:uiPriority w:val="32"/>
    <w:semiHidden/>
    <w:rsid w:val="0064312D"/>
    <w:rPr>
      <w:b/>
      <w:bCs/>
      <w:smallCaps/>
      <w:color w:val="14756E" w:themeColor="accent1"/>
      <w:spacing w:val="5"/>
    </w:rPr>
  </w:style>
  <w:style w:type="character" w:customStyle="1" w:styleId="Quote7Char">
    <w:name w:val="Quote 7 Char"/>
    <w:basedOn w:val="DefaultParagraphFont"/>
    <w:link w:val="Quote7"/>
    <w:uiPriority w:val="29"/>
    <w:rsid w:val="00475E10"/>
    <w:rPr>
      <w:i/>
      <w:noProof/>
      <w:color w:val="FFFFFF" w:themeColor="background1"/>
      <w:sz w:val="32"/>
      <w:szCs w:val="28"/>
    </w:rPr>
  </w:style>
  <w:style w:type="paragraph" w:customStyle="1" w:styleId="Quote8">
    <w:name w:val="Quote 8"/>
    <w:basedOn w:val="Quote4"/>
    <w:link w:val="Quote8Char"/>
    <w:qFormat/>
    <w:rsid w:val="00475E10"/>
    <w:pPr>
      <w:ind w:left="0" w:right="0"/>
    </w:pPr>
    <w:rPr>
      <w:rFonts w:asciiTheme="minorHAnsi" w:hAnsiTheme="minorHAnsi"/>
      <w:color w:val="3A3A3A" w:themeColor="accent6"/>
      <w:sz w:val="36"/>
    </w:rPr>
  </w:style>
  <w:style w:type="character" w:customStyle="1" w:styleId="Quote8Char">
    <w:name w:val="Quote 8 Char"/>
    <w:basedOn w:val="Quote4Char"/>
    <w:link w:val="Quote8"/>
    <w:rsid w:val="00475E10"/>
    <w:rPr>
      <w:rFonts w:asciiTheme="majorHAnsi" w:hAnsiTheme="majorHAnsi"/>
      <w:i/>
      <w:color w:val="3A3A3A" w:themeColor="accent6"/>
      <w:sz w:val="36"/>
    </w:rPr>
  </w:style>
  <w:style w:type="paragraph" w:styleId="NoSpacing">
    <w:name w:val="No Spacing"/>
    <w:link w:val="NoSpacingChar"/>
    <w:uiPriority w:val="1"/>
    <w:unhideWhenUsed/>
    <w:qFormat/>
    <w:rsid w:val="00983498"/>
    <w:pPr>
      <w:spacing w:after="0" w:line="240" w:lineRule="auto"/>
    </w:pPr>
    <w:rPr>
      <w:rFonts w:cs="Times New Roman"/>
      <w:color w:val="auto"/>
      <w:kern w:val="24"/>
      <w:sz w:val="20"/>
      <w:szCs w:val="23"/>
      <w14:ligatures w14:val="standardContextual"/>
    </w:rPr>
  </w:style>
  <w:style w:type="character" w:customStyle="1" w:styleId="NoSpacingChar">
    <w:name w:val="No Spacing Char"/>
    <w:basedOn w:val="DefaultParagraphFont"/>
    <w:link w:val="NoSpacing"/>
    <w:uiPriority w:val="1"/>
    <w:rsid w:val="00983498"/>
    <w:rPr>
      <w:rFonts w:cs="Times New Roman"/>
      <w:color w:val="auto"/>
      <w:kern w:val="24"/>
      <w:sz w:val="20"/>
      <w:szCs w:val="23"/>
      <w14:ligatures w14:val="standardContextual"/>
    </w:rPr>
  </w:style>
  <w:style w:type="paragraph" w:styleId="TOCHeading">
    <w:name w:val="TOC Heading"/>
    <w:basedOn w:val="SectionHeading"/>
    <w:next w:val="Normal"/>
    <w:uiPriority w:val="39"/>
    <w:unhideWhenUsed/>
    <w:qFormat/>
    <w:rsid w:val="00347EB9"/>
    <w:pPr>
      <w:spacing w:before="480" w:after="0" w:line="276" w:lineRule="auto"/>
    </w:pPr>
    <w:rPr>
      <w:bCs/>
      <w:sz w:val="28"/>
      <w:szCs w:val="28"/>
    </w:rPr>
  </w:style>
  <w:style w:type="paragraph" w:styleId="TOC1">
    <w:name w:val="toc 1"/>
    <w:basedOn w:val="Normal"/>
    <w:next w:val="Normal"/>
    <w:autoRedefine/>
    <w:uiPriority w:val="39"/>
    <w:unhideWhenUsed/>
    <w:rsid w:val="000E29C5"/>
    <w:pPr>
      <w:spacing w:before="360" w:after="360"/>
    </w:pPr>
    <w:rPr>
      <w:rFonts w:cstheme="minorHAnsi"/>
      <w:b/>
      <w:bCs/>
      <w:caps/>
      <w:u w:val="single"/>
    </w:rPr>
  </w:style>
  <w:style w:type="character" w:styleId="Hyperlink">
    <w:name w:val="Hyperlink"/>
    <w:basedOn w:val="DefaultParagraphFont"/>
    <w:uiPriority w:val="99"/>
    <w:unhideWhenUsed/>
    <w:rsid w:val="007356AE"/>
    <w:rPr>
      <w:color w:val="0070C0"/>
      <w:u w:val="single"/>
    </w:rPr>
  </w:style>
  <w:style w:type="paragraph" w:styleId="TOC2">
    <w:name w:val="toc 2"/>
    <w:basedOn w:val="Normal"/>
    <w:next w:val="Normal"/>
    <w:autoRedefine/>
    <w:uiPriority w:val="39"/>
    <w:unhideWhenUsed/>
    <w:rsid w:val="000E29C5"/>
    <w:pPr>
      <w:spacing w:after="0"/>
    </w:pPr>
    <w:rPr>
      <w:rFonts w:cstheme="minorHAnsi"/>
      <w:b/>
      <w:bCs/>
      <w:smallCaps/>
    </w:rPr>
  </w:style>
  <w:style w:type="paragraph" w:styleId="TOC3">
    <w:name w:val="toc 3"/>
    <w:basedOn w:val="Normal"/>
    <w:next w:val="Normal"/>
    <w:autoRedefine/>
    <w:uiPriority w:val="39"/>
    <w:unhideWhenUsed/>
    <w:rsid w:val="000E29C5"/>
    <w:pPr>
      <w:spacing w:after="0"/>
    </w:pPr>
    <w:rPr>
      <w:rFonts w:cstheme="minorHAnsi"/>
      <w:smallCaps/>
    </w:rPr>
  </w:style>
  <w:style w:type="paragraph" w:styleId="TOC4">
    <w:name w:val="toc 4"/>
    <w:basedOn w:val="Normal"/>
    <w:next w:val="Normal"/>
    <w:autoRedefine/>
    <w:uiPriority w:val="39"/>
    <w:semiHidden/>
    <w:unhideWhenUsed/>
    <w:rsid w:val="000E29C5"/>
    <w:pPr>
      <w:spacing w:after="0"/>
    </w:pPr>
    <w:rPr>
      <w:rFonts w:cstheme="minorHAnsi"/>
    </w:rPr>
  </w:style>
  <w:style w:type="paragraph" w:styleId="TOC5">
    <w:name w:val="toc 5"/>
    <w:basedOn w:val="Normal"/>
    <w:next w:val="Normal"/>
    <w:autoRedefine/>
    <w:uiPriority w:val="39"/>
    <w:semiHidden/>
    <w:unhideWhenUsed/>
    <w:rsid w:val="000E29C5"/>
    <w:pPr>
      <w:spacing w:after="0"/>
    </w:pPr>
    <w:rPr>
      <w:rFonts w:cstheme="minorHAnsi"/>
    </w:rPr>
  </w:style>
  <w:style w:type="paragraph" w:styleId="TOC6">
    <w:name w:val="toc 6"/>
    <w:basedOn w:val="Normal"/>
    <w:next w:val="Normal"/>
    <w:autoRedefine/>
    <w:uiPriority w:val="39"/>
    <w:semiHidden/>
    <w:unhideWhenUsed/>
    <w:rsid w:val="000E29C5"/>
    <w:pPr>
      <w:spacing w:after="0"/>
    </w:pPr>
    <w:rPr>
      <w:rFonts w:cstheme="minorHAnsi"/>
    </w:rPr>
  </w:style>
  <w:style w:type="paragraph" w:styleId="TOC7">
    <w:name w:val="toc 7"/>
    <w:basedOn w:val="Normal"/>
    <w:next w:val="Normal"/>
    <w:autoRedefine/>
    <w:uiPriority w:val="39"/>
    <w:semiHidden/>
    <w:unhideWhenUsed/>
    <w:rsid w:val="000E29C5"/>
    <w:pPr>
      <w:spacing w:after="0"/>
    </w:pPr>
    <w:rPr>
      <w:rFonts w:cstheme="minorHAnsi"/>
    </w:rPr>
  </w:style>
  <w:style w:type="paragraph" w:styleId="TOC8">
    <w:name w:val="toc 8"/>
    <w:basedOn w:val="Normal"/>
    <w:next w:val="Normal"/>
    <w:autoRedefine/>
    <w:uiPriority w:val="39"/>
    <w:semiHidden/>
    <w:unhideWhenUsed/>
    <w:rsid w:val="000E29C5"/>
    <w:pPr>
      <w:spacing w:after="0"/>
    </w:pPr>
    <w:rPr>
      <w:rFonts w:cstheme="minorHAnsi"/>
    </w:rPr>
  </w:style>
  <w:style w:type="paragraph" w:styleId="TOC9">
    <w:name w:val="toc 9"/>
    <w:basedOn w:val="Normal"/>
    <w:next w:val="Normal"/>
    <w:autoRedefine/>
    <w:uiPriority w:val="39"/>
    <w:semiHidden/>
    <w:unhideWhenUsed/>
    <w:rsid w:val="000E29C5"/>
    <w:pPr>
      <w:spacing w:after="0"/>
    </w:pPr>
    <w:rPr>
      <w:rFonts w:cstheme="minorHAnsi"/>
    </w:rPr>
  </w:style>
  <w:style w:type="paragraph" w:customStyle="1" w:styleId="ReportTitle">
    <w:name w:val="Report Title"/>
    <w:basedOn w:val="Title"/>
    <w:qFormat/>
    <w:rsid w:val="00EB61B2"/>
    <w:rPr>
      <w:color w:val="auto"/>
      <w:sz w:val="48"/>
    </w:rPr>
  </w:style>
  <w:style w:type="paragraph" w:customStyle="1" w:styleId="SemesterTitle">
    <w:name w:val="Semester Title"/>
    <w:basedOn w:val="Title"/>
    <w:qFormat/>
    <w:rsid w:val="008E7A87"/>
  </w:style>
  <w:style w:type="paragraph" w:customStyle="1" w:styleId="StudentAuthorName">
    <w:name w:val="Student Author Name"/>
    <w:basedOn w:val="NoSpacing"/>
    <w:qFormat/>
    <w:rsid w:val="00367CB3"/>
    <w:rPr>
      <w:rFonts w:ascii="Arial" w:hAnsi="Arial" w:cs="Arial"/>
      <w:color w:val="FFFFFF" w:themeColor="background1"/>
      <w:sz w:val="24"/>
      <w:szCs w:val="24"/>
    </w:rPr>
  </w:style>
  <w:style w:type="paragraph" w:customStyle="1" w:styleId="Title-Black">
    <w:name w:val="Title-Black"/>
    <w:basedOn w:val="Title"/>
    <w:qFormat/>
    <w:rsid w:val="00914F07"/>
    <w:rPr>
      <w:color w:val="auto"/>
    </w:rPr>
  </w:style>
  <w:style w:type="paragraph" w:customStyle="1" w:styleId="Subtitle-Black">
    <w:name w:val="Subtitle-Black"/>
    <w:basedOn w:val="Subtitle"/>
    <w:qFormat/>
    <w:rsid w:val="00421EFB"/>
    <w:rPr>
      <w:color w:val="auto"/>
    </w:rPr>
  </w:style>
  <w:style w:type="character" w:styleId="PageNumber">
    <w:name w:val="page number"/>
    <w:basedOn w:val="DefaultParagraphFont"/>
    <w:uiPriority w:val="99"/>
    <w:semiHidden/>
    <w:unhideWhenUsed/>
    <w:rsid w:val="00261179"/>
  </w:style>
  <w:style w:type="character" w:customStyle="1" w:styleId="Heading3Char">
    <w:name w:val="Heading 3 Char"/>
    <w:basedOn w:val="DefaultParagraphFont"/>
    <w:link w:val="Heading3"/>
    <w:uiPriority w:val="9"/>
    <w:semiHidden/>
    <w:rsid w:val="00595709"/>
    <w:rPr>
      <w:rFonts w:asciiTheme="majorHAnsi" w:eastAsiaTheme="majorEastAsia" w:hAnsiTheme="majorHAnsi" w:cstheme="majorBidi"/>
      <w:color w:val="auto"/>
      <w:sz w:val="28"/>
      <w:szCs w:val="24"/>
    </w:rPr>
  </w:style>
  <w:style w:type="paragraph" w:styleId="TableofFigures">
    <w:name w:val="table of figures"/>
    <w:basedOn w:val="Normal"/>
    <w:next w:val="Normal"/>
    <w:uiPriority w:val="99"/>
    <w:unhideWhenUsed/>
    <w:rsid w:val="00EE60C0"/>
    <w:pPr>
      <w:spacing w:after="0"/>
    </w:pPr>
  </w:style>
  <w:style w:type="character" w:customStyle="1" w:styleId="Heading4Char">
    <w:name w:val="Heading 4 Char"/>
    <w:basedOn w:val="DefaultParagraphFont"/>
    <w:link w:val="Heading4"/>
    <w:uiPriority w:val="9"/>
    <w:semiHidden/>
    <w:rsid w:val="00FB4CFA"/>
    <w:rPr>
      <w:rFonts w:asciiTheme="majorHAnsi" w:eastAsiaTheme="majorEastAsia" w:hAnsiTheme="majorHAnsi" w:cstheme="majorBidi"/>
      <w:i/>
      <w:iCs/>
      <w:color w:val="0F5751" w:themeColor="accent1" w:themeShade="BF"/>
    </w:rPr>
  </w:style>
  <w:style w:type="character" w:customStyle="1" w:styleId="Heading5Char">
    <w:name w:val="Heading 5 Char"/>
    <w:basedOn w:val="DefaultParagraphFont"/>
    <w:link w:val="Heading5"/>
    <w:uiPriority w:val="9"/>
    <w:semiHidden/>
    <w:rsid w:val="00FB4CFA"/>
    <w:rPr>
      <w:rFonts w:asciiTheme="majorHAnsi" w:eastAsiaTheme="majorEastAsia" w:hAnsiTheme="majorHAnsi" w:cstheme="majorBidi"/>
      <w:color w:val="0F5751" w:themeColor="accent1" w:themeShade="BF"/>
    </w:rPr>
  </w:style>
  <w:style w:type="character" w:customStyle="1" w:styleId="Heading6Char">
    <w:name w:val="Heading 6 Char"/>
    <w:basedOn w:val="DefaultParagraphFont"/>
    <w:link w:val="Heading6"/>
    <w:uiPriority w:val="9"/>
    <w:semiHidden/>
    <w:rsid w:val="00FB4CFA"/>
    <w:rPr>
      <w:rFonts w:asciiTheme="majorHAnsi" w:eastAsiaTheme="majorEastAsia" w:hAnsiTheme="majorHAnsi" w:cstheme="majorBidi"/>
      <w:color w:val="0A3A36" w:themeColor="accent1" w:themeShade="7F"/>
    </w:rPr>
  </w:style>
  <w:style w:type="character" w:styleId="UnresolvedMention">
    <w:name w:val="Unresolved Mention"/>
    <w:basedOn w:val="DefaultParagraphFont"/>
    <w:uiPriority w:val="99"/>
    <w:semiHidden/>
    <w:unhideWhenUsed/>
    <w:rsid w:val="005E19A1"/>
    <w:rPr>
      <w:color w:val="605E5C"/>
      <w:shd w:val="clear" w:color="auto" w:fill="E1DFDD"/>
    </w:rPr>
  </w:style>
  <w:style w:type="paragraph" w:customStyle="1" w:styleId="SectionHeading">
    <w:name w:val="Section Heading"/>
    <w:basedOn w:val="Normal"/>
    <w:next w:val="Normal"/>
    <w:qFormat/>
    <w:rsid w:val="006B28E5"/>
    <w:rPr>
      <w:rFonts w:asciiTheme="majorHAnsi" w:hAnsiTheme="majorHAnsi"/>
      <w:b/>
      <w:color w:val="auto"/>
      <w:sz w:val="32"/>
    </w:rPr>
  </w:style>
  <w:style w:type="table" w:styleId="ListTable2-Accent6">
    <w:name w:val="List Table 2 Accent 6"/>
    <w:basedOn w:val="TableNormal"/>
    <w:uiPriority w:val="47"/>
    <w:rsid w:val="004B478A"/>
    <w:pPr>
      <w:spacing w:after="0" w:line="240" w:lineRule="auto"/>
    </w:pPr>
    <w:tblPr>
      <w:tblStyleRowBandSize w:val="1"/>
      <w:tblStyleColBandSize w:val="1"/>
      <w:tblBorders>
        <w:top w:val="single" w:sz="4" w:space="0" w:color="888888" w:themeColor="accent6" w:themeTint="99"/>
        <w:bottom w:val="single" w:sz="4" w:space="0" w:color="888888" w:themeColor="accent6" w:themeTint="99"/>
        <w:insideH w:val="single" w:sz="4" w:space="0" w:color="888888"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7D7D7" w:themeFill="accent6" w:themeFillTint="33"/>
      </w:tcPr>
    </w:tblStylePr>
    <w:tblStylePr w:type="band1Horz">
      <w:tblPr/>
      <w:tcPr>
        <w:shd w:val="clear" w:color="auto" w:fill="D7D7D7" w:themeFill="accent6" w:themeFillTint="33"/>
      </w:tcPr>
    </w:tblStylePr>
  </w:style>
  <w:style w:type="numbering" w:styleId="111111">
    <w:name w:val="Outline List 2"/>
    <w:basedOn w:val="NoList"/>
    <w:uiPriority w:val="99"/>
    <w:semiHidden/>
    <w:unhideWhenUsed/>
    <w:rsid w:val="00BC4310"/>
    <w:pPr>
      <w:numPr>
        <w:numId w:val="11"/>
      </w:numPr>
    </w:pPr>
  </w:style>
  <w:style w:type="character" w:customStyle="1" w:styleId="Heading7Char">
    <w:name w:val="Heading 7 Char"/>
    <w:basedOn w:val="DefaultParagraphFont"/>
    <w:link w:val="Heading7"/>
    <w:uiPriority w:val="9"/>
    <w:semiHidden/>
    <w:rsid w:val="00BC4310"/>
    <w:rPr>
      <w:rFonts w:asciiTheme="majorHAnsi" w:eastAsiaTheme="majorEastAsia" w:hAnsiTheme="majorHAnsi" w:cstheme="majorBidi"/>
      <w:i/>
      <w:iCs/>
      <w:color w:val="0A3A36" w:themeColor="accent1" w:themeShade="7F"/>
    </w:rPr>
  </w:style>
  <w:style w:type="character" w:customStyle="1" w:styleId="Heading8Char">
    <w:name w:val="Heading 8 Char"/>
    <w:basedOn w:val="DefaultParagraphFont"/>
    <w:link w:val="Heading8"/>
    <w:uiPriority w:val="9"/>
    <w:semiHidden/>
    <w:rsid w:val="00BC431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C4310"/>
    <w:rPr>
      <w:rFonts w:asciiTheme="majorHAnsi" w:eastAsiaTheme="majorEastAsia" w:hAnsiTheme="majorHAnsi" w:cstheme="majorBidi"/>
      <w:i/>
      <w:iCs/>
      <w:color w:val="272727" w:themeColor="text1" w:themeTint="D8"/>
      <w:sz w:val="21"/>
      <w:szCs w:val="21"/>
    </w:rPr>
  </w:style>
  <w:style w:type="numbering" w:styleId="ArticleSection">
    <w:name w:val="Outline List 3"/>
    <w:basedOn w:val="NoList"/>
    <w:uiPriority w:val="99"/>
    <w:semiHidden/>
    <w:unhideWhenUsed/>
    <w:rsid w:val="00BC4310"/>
    <w:pPr>
      <w:numPr>
        <w:numId w:val="12"/>
      </w:numPr>
    </w:pPr>
  </w:style>
  <w:style w:type="numbering" w:customStyle="1" w:styleId="CurrentList1">
    <w:name w:val="Current List1"/>
    <w:uiPriority w:val="99"/>
    <w:rsid w:val="00BC4310"/>
    <w:pPr>
      <w:numPr>
        <w:numId w:val="13"/>
      </w:numPr>
    </w:pPr>
  </w:style>
  <w:style w:type="numbering" w:customStyle="1" w:styleId="CurrentList2">
    <w:name w:val="Current List2"/>
    <w:uiPriority w:val="99"/>
    <w:rsid w:val="00994A6C"/>
    <w:pPr>
      <w:numPr>
        <w:numId w:val="14"/>
      </w:numPr>
    </w:pPr>
  </w:style>
  <w:style w:type="numbering" w:customStyle="1" w:styleId="CurrentList3">
    <w:name w:val="Current List3"/>
    <w:uiPriority w:val="99"/>
    <w:rsid w:val="00994A6C"/>
    <w:pPr>
      <w:numPr>
        <w:numId w:val="15"/>
      </w:numPr>
    </w:pPr>
  </w:style>
  <w:style w:type="numbering" w:customStyle="1" w:styleId="CurrentList4">
    <w:name w:val="Current List4"/>
    <w:uiPriority w:val="99"/>
    <w:rsid w:val="009D53E4"/>
    <w:pPr>
      <w:numPr>
        <w:numId w:val="16"/>
      </w:numPr>
    </w:pPr>
  </w:style>
  <w:style w:type="numbering" w:customStyle="1" w:styleId="CurrentList5">
    <w:name w:val="Current List5"/>
    <w:uiPriority w:val="99"/>
    <w:rsid w:val="009D53E4"/>
    <w:pPr>
      <w:numPr>
        <w:numId w:val="17"/>
      </w:numPr>
    </w:pPr>
  </w:style>
  <w:style w:type="numbering" w:customStyle="1" w:styleId="CurrentList6">
    <w:name w:val="Current List6"/>
    <w:uiPriority w:val="99"/>
    <w:rsid w:val="009D53E4"/>
    <w:pPr>
      <w:numPr>
        <w:numId w:val="18"/>
      </w:numPr>
    </w:pPr>
  </w:style>
  <w:style w:type="numbering" w:customStyle="1" w:styleId="CurrentList7">
    <w:name w:val="Current List7"/>
    <w:uiPriority w:val="99"/>
    <w:rsid w:val="009D53E4"/>
    <w:pPr>
      <w:numPr>
        <w:numId w:val="19"/>
      </w:numPr>
    </w:pPr>
  </w:style>
  <w:style w:type="numbering" w:customStyle="1" w:styleId="CurrentList8">
    <w:name w:val="Current List8"/>
    <w:uiPriority w:val="99"/>
    <w:rsid w:val="0094766F"/>
    <w:pPr>
      <w:numPr>
        <w:numId w:val="20"/>
      </w:numPr>
    </w:pPr>
  </w:style>
  <w:style w:type="numbering" w:customStyle="1" w:styleId="CurrentList9">
    <w:name w:val="Current List9"/>
    <w:uiPriority w:val="99"/>
    <w:rsid w:val="0094766F"/>
    <w:pPr>
      <w:numPr>
        <w:numId w:val="21"/>
      </w:numPr>
    </w:pPr>
  </w:style>
  <w:style w:type="numbering" w:customStyle="1" w:styleId="CurrentList10">
    <w:name w:val="Current List10"/>
    <w:uiPriority w:val="99"/>
    <w:rsid w:val="0094766F"/>
    <w:pPr>
      <w:numPr>
        <w:numId w:val="22"/>
      </w:numPr>
    </w:pPr>
  </w:style>
  <w:style w:type="table" w:styleId="ListTable2-Accent4">
    <w:name w:val="List Table 2 Accent 4"/>
    <w:basedOn w:val="TableNormal"/>
    <w:uiPriority w:val="47"/>
    <w:rsid w:val="00BB47ED"/>
    <w:pPr>
      <w:spacing w:after="0" w:line="240" w:lineRule="auto"/>
    </w:pPr>
    <w:tblPr>
      <w:tblStyleRowBandSize w:val="1"/>
      <w:tblStyleColBandSize w:val="1"/>
      <w:tblBorders>
        <w:top w:val="single" w:sz="4" w:space="0" w:color="FA937B" w:themeColor="accent4" w:themeTint="99"/>
        <w:bottom w:val="single" w:sz="4" w:space="0" w:color="FA937B" w:themeColor="accent4" w:themeTint="99"/>
        <w:insideH w:val="single" w:sz="4" w:space="0" w:color="FA937B" w:themeColor="accent4"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DDBD3" w:themeFill="accent4" w:themeFillTint="33"/>
      </w:tcPr>
    </w:tblStylePr>
    <w:tblStylePr w:type="band1Horz">
      <w:tblPr/>
      <w:tcPr>
        <w:shd w:val="clear" w:color="auto" w:fill="FDDBD3" w:themeFill="accent4" w:themeFillTint="33"/>
      </w:tcPr>
    </w:tblStylePr>
  </w:style>
  <w:style w:type="table" w:styleId="ListTable2-Accent3">
    <w:name w:val="List Table 2 Accent 3"/>
    <w:basedOn w:val="TableNormal"/>
    <w:uiPriority w:val="47"/>
    <w:rsid w:val="00BB47ED"/>
    <w:pPr>
      <w:spacing w:after="0" w:line="240" w:lineRule="auto"/>
    </w:pPr>
    <w:tblPr>
      <w:tblStyleRowBandSize w:val="1"/>
      <w:tblStyleColBandSize w:val="1"/>
      <w:tblBorders>
        <w:top w:val="single" w:sz="4" w:space="0" w:color="DF98AD" w:themeColor="accent3" w:themeTint="99"/>
        <w:bottom w:val="single" w:sz="4" w:space="0" w:color="DF98AD" w:themeColor="accent3" w:themeTint="99"/>
        <w:insideH w:val="single" w:sz="4" w:space="0" w:color="DF98AD"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4DCE3" w:themeFill="accent3" w:themeFillTint="33"/>
      </w:tcPr>
    </w:tblStylePr>
    <w:tblStylePr w:type="band1Horz">
      <w:tblPr/>
      <w:tcPr>
        <w:shd w:val="clear" w:color="auto" w:fill="F4DCE3" w:themeFill="accent3" w:themeFillTint="33"/>
      </w:tcPr>
    </w:tblStylePr>
  </w:style>
  <w:style w:type="table" w:styleId="ListTable1Light-Accent6">
    <w:name w:val="List Table 1 Light Accent 6"/>
    <w:basedOn w:val="TableNormal"/>
    <w:uiPriority w:val="46"/>
    <w:rsid w:val="00BB47ED"/>
    <w:pPr>
      <w:spacing w:after="0" w:line="240" w:lineRule="auto"/>
    </w:pPr>
    <w:tblPr>
      <w:tblStyleRowBandSize w:val="1"/>
      <w:tblStyleColBandSize w:val="1"/>
    </w:tblPr>
    <w:tblStylePr w:type="firstRow">
      <w:rPr>
        <w:b/>
        <w:bCs/>
      </w:rPr>
      <w:tblPr/>
      <w:tcPr>
        <w:tcBorders>
          <w:bottom w:val="single" w:sz="4" w:space="0" w:color="888888" w:themeColor="accent6" w:themeTint="99"/>
        </w:tcBorders>
      </w:tcPr>
    </w:tblStylePr>
    <w:tblStylePr w:type="lastRow">
      <w:rPr>
        <w:b/>
        <w:bCs/>
      </w:rPr>
      <w:tblPr/>
      <w:tcPr>
        <w:tcBorders>
          <w:top w:val="single" w:sz="4" w:space="0" w:color="888888" w:themeColor="accent6" w:themeTint="99"/>
        </w:tcBorders>
      </w:tcPr>
    </w:tblStylePr>
    <w:tblStylePr w:type="firstCol">
      <w:rPr>
        <w:b/>
        <w:bCs/>
      </w:rPr>
    </w:tblStylePr>
    <w:tblStylePr w:type="lastCol">
      <w:rPr>
        <w:b/>
        <w:bCs/>
      </w:rPr>
    </w:tblStylePr>
    <w:tblStylePr w:type="band1Vert">
      <w:tblPr/>
      <w:tcPr>
        <w:shd w:val="clear" w:color="auto" w:fill="D7D7D7" w:themeFill="accent6" w:themeFillTint="33"/>
      </w:tcPr>
    </w:tblStylePr>
    <w:tblStylePr w:type="band1Horz">
      <w:tblPr/>
      <w:tcPr>
        <w:shd w:val="clear" w:color="auto" w:fill="D7D7D7" w:themeFill="accent6" w:themeFillTint="33"/>
      </w:tcPr>
    </w:tblStylePr>
  </w:style>
  <w:style w:type="table" w:styleId="ListTable1Light-Accent4">
    <w:name w:val="List Table 1 Light Accent 4"/>
    <w:basedOn w:val="TableNormal"/>
    <w:uiPriority w:val="46"/>
    <w:rsid w:val="00BB47ED"/>
    <w:pPr>
      <w:spacing w:after="0" w:line="240" w:lineRule="auto"/>
    </w:pPr>
    <w:tblPr>
      <w:tblStyleRowBandSize w:val="1"/>
      <w:tblStyleColBandSize w:val="1"/>
    </w:tblPr>
    <w:tblStylePr w:type="firstRow">
      <w:rPr>
        <w:b/>
        <w:bCs/>
      </w:rPr>
      <w:tblPr/>
      <w:tcPr>
        <w:tcBorders>
          <w:bottom w:val="single" w:sz="4" w:space="0" w:color="FA937B" w:themeColor="accent4" w:themeTint="99"/>
        </w:tcBorders>
      </w:tcPr>
    </w:tblStylePr>
    <w:tblStylePr w:type="lastRow">
      <w:rPr>
        <w:b/>
        <w:bCs/>
      </w:rPr>
      <w:tblPr/>
      <w:tcPr>
        <w:tcBorders>
          <w:top w:val="single" w:sz="4" w:space="0" w:color="FA937B" w:themeColor="accent4" w:themeTint="99"/>
        </w:tcBorders>
      </w:tcPr>
    </w:tblStylePr>
    <w:tblStylePr w:type="firstCol">
      <w:rPr>
        <w:b/>
        <w:bCs/>
      </w:rPr>
    </w:tblStylePr>
    <w:tblStylePr w:type="lastCol">
      <w:rPr>
        <w:b/>
        <w:bCs/>
      </w:rPr>
    </w:tblStylePr>
    <w:tblStylePr w:type="band1Vert">
      <w:tblPr/>
      <w:tcPr>
        <w:shd w:val="clear" w:color="auto" w:fill="FDDBD3" w:themeFill="accent4" w:themeFillTint="33"/>
      </w:tcPr>
    </w:tblStylePr>
    <w:tblStylePr w:type="band1Horz">
      <w:tblPr/>
      <w:tcPr>
        <w:shd w:val="clear" w:color="auto" w:fill="FDDBD3" w:themeFill="accent4" w:themeFillTint="33"/>
      </w:tcPr>
    </w:tblStylePr>
  </w:style>
  <w:style w:type="table" w:styleId="ListTable1Light">
    <w:name w:val="List Table 1 Light"/>
    <w:basedOn w:val="TableNormal"/>
    <w:uiPriority w:val="46"/>
    <w:rsid w:val="00BB47ED"/>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
    <w:name w:val="List Table 2"/>
    <w:basedOn w:val="TableNormal"/>
    <w:uiPriority w:val="47"/>
    <w:rsid w:val="00BB47ED"/>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6Colorful">
    <w:name w:val="List Table 6 Colorful"/>
    <w:basedOn w:val="TableNormal"/>
    <w:uiPriority w:val="51"/>
    <w:rsid w:val="003B3D92"/>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6Colorful-Accent6">
    <w:name w:val="List Table 6 Colorful Accent 6"/>
    <w:basedOn w:val="TableNormal"/>
    <w:uiPriority w:val="51"/>
    <w:rsid w:val="003B3D92"/>
    <w:pPr>
      <w:spacing w:after="0" w:line="240" w:lineRule="auto"/>
    </w:pPr>
    <w:rPr>
      <w:color w:val="2B2B2B" w:themeColor="accent6" w:themeShade="BF"/>
    </w:rPr>
    <w:tblPr>
      <w:tblStyleRowBandSize w:val="1"/>
      <w:tblStyleColBandSize w:val="1"/>
      <w:tblBorders>
        <w:top w:val="single" w:sz="4" w:space="0" w:color="3A3A3A" w:themeColor="accent6"/>
        <w:bottom w:val="single" w:sz="4" w:space="0" w:color="3A3A3A" w:themeColor="accent6"/>
      </w:tblBorders>
    </w:tblPr>
    <w:tblStylePr w:type="firstRow">
      <w:rPr>
        <w:b/>
        <w:bCs/>
      </w:rPr>
      <w:tblPr/>
      <w:tcPr>
        <w:tcBorders>
          <w:bottom w:val="single" w:sz="4" w:space="0" w:color="3A3A3A" w:themeColor="accent6"/>
        </w:tcBorders>
      </w:tcPr>
    </w:tblStylePr>
    <w:tblStylePr w:type="lastRow">
      <w:rPr>
        <w:b/>
        <w:bCs/>
      </w:rPr>
      <w:tblPr/>
      <w:tcPr>
        <w:tcBorders>
          <w:top w:val="double" w:sz="4" w:space="0" w:color="3A3A3A" w:themeColor="accent6"/>
        </w:tcBorders>
      </w:tcPr>
    </w:tblStylePr>
    <w:tblStylePr w:type="firstCol">
      <w:rPr>
        <w:b/>
        <w:bCs/>
      </w:rPr>
    </w:tblStylePr>
    <w:tblStylePr w:type="lastCol">
      <w:rPr>
        <w:b/>
        <w:bCs/>
      </w:rPr>
    </w:tblStylePr>
    <w:tblStylePr w:type="band1Vert">
      <w:tblPr/>
      <w:tcPr>
        <w:shd w:val="clear" w:color="auto" w:fill="D7D7D7" w:themeFill="accent6" w:themeFillTint="33"/>
      </w:tcPr>
    </w:tblStylePr>
    <w:tblStylePr w:type="band1Horz">
      <w:tblPr/>
      <w:tcPr>
        <w:shd w:val="clear" w:color="auto" w:fill="D7D7D7" w:themeFill="accent6" w:themeFillTint="33"/>
      </w:tcPr>
    </w:tblStylePr>
  </w:style>
  <w:style w:type="table" w:styleId="ListTable6Colorful-Accent2">
    <w:name w:val="List Table 6 Colorful Accent 2"/>
    <w:basedOn w:val="TableNormal"/>
    <w:uiPriority w:val="51"/>
    <w:rsid w:val="003B3D92"/>
    <w:pPr>
      <w:spacing w:after="0" w:line="240" w:lineRule="auto"/>
    </w:pPr>
    <w:rPr>
      <w:color w:val="117B84" w:themeColor="accent2" w:themeShade="BF"/>
    </w:rPr>
    <w:tblPr>
      <w:tblStyleRowBandSize w:val="1"/>
      <w:tblStyleColBandSize w:val="1"/>
      <w:tblBorders>
        <w:top w:val="single" w:sz="4" w:space="0" w:color="17A6B1" w:themeColor="accent2"/>
        <w:bottom w:val="single" w:sz="4" w:space="0" w:color="17A6B1" w:themeColor="accent2"/>
      </w:tblBorders>
    </w:tblPr>
    <w:tblStylePr w:type="firstRow">
      <w:rPr>
        <w:b/>
        <w:bCs/>
      </w:rPr>
      <w:tblPr/>
      <w:tcPr>
        <w:tcBorders>
          <w:bottom w:val="single" w:sz="4" w:space="0" w:color="17A6B1" w:themeColor="accent2"/>
        </w:tcBorders>
      </w:tcPr>
    </w:tblStylePr>
    <w:tblStylePr w:type="lastRow">
      <w:rPr>
        <w:b/>
        <w:bCs/>
      </w:rPr>
      <w:tblPr/>
      <w:tcPr>
        <w:tcBorders>
          <w:top w:val="double" w:sz="4" w:space="0" w:color="17A6B1" w:themeColor="accent2"/>
        </w:tcBorders>
      </w:tcPr>
    </w:tblStylePr>
    <w:tblStylePr w:type="firstCol">
      <w:rPr>
        <w:b/>
        <w:bCs/>
      </w:rPr>
    </w:tblStylePr>
    <w:tblStylePr w:type="lastCol">
      <w:rPr>
        <w:b/>
        <w:bCs/>
      </w:rPr>
    </w:tblStylePr>
    <w:tblStylePr w:type="band1Vert">
      <w:tblPr/>
      <w:tcPr>
        <w:shd w:val="clear" w:color="auto" w:fill="C8F4F8" w:themeFill="accent2" w:themeFillTint="33"/>
      </w:tcPr>
    </w:tblStylePr>
    <w:tblStylePr w:type="band1Horz">
      <w:tblPr/>
      <w:tcPr>
        <w:shd w:val="clear" w:color="auto" w:fill="C8F4F8" w:themeFill="accent2" w:themeFillTint="33"/>
      </w:tcPr>
    </w:tblStylePr>
  </w:style>
  <w:style w:type="table" w:styleId="ListTable6Colorful-Accent3">
    <w:name w:val="List Table 6 Colorful Accent 3"/>
    <w:basedOn w:val="TableNormal"/>
    <w:uiPriority w:val="51"/>
    <w:rsid w:val="003B3D92"/>
    <w:pPr>
      <w:spacing w:after="0" w:line="240" w:lineRule="auto"/>
    </w:pPr>
    <w:rPr>
      <w:color w:val="A53253" w:themeColor="accent3" w:themeShade="BF"/>
    </w:rPr>
    <w:tblPr>
      <w:tblStyleRowBandSize w:val="1"/>
      <w:tblStyleColBandSize w:val="1"/>
      <w:tblBorders>
        <w:top w:val="single" w:sz="4" w:space="0" w:color="CB5577" w:themeColor="accent3"/>
        <w:bottom w:val="single" w:sz="4" w:space="0" w:color="CB5577" w:themeColor="accent3"/>
      </w:tblBorders>
    </w:tblPr>
    <w:tblStylePr w:type="firstRow">
      <w:rPr>
        <w:b/>
        <w:bCs/>
      </w:rPr>
      <w:tblPr/>
      <w:tcPr>
        <w:tcBorders>
          <w:bottom w:val="single" w:sz="4" w:space="0" w:color="CB5577" w:themeColor="accent3"/>
        </w:tcBorders>
      </w:tcPr>
    </w:tblStylePr>
    <w:tblStylePr w:type="lastRow">
      <w:rPr>
        <w:b/>
        <w:bCs/>
      </w:rPr>
      <w:tblPr/>
      <w:tcPr>
        <w:tcBorders>
          <w:top w:val="double" w:sz="4" w:space="0" w:color="CB5577" w:themeColor="accent3"/>
        </w:tcBorders>
      </w:tcPr>
    </w:tblStylePr>
    <w:tblStylePr w:type="firstCol">
      <w:rPr>
        <w:b/>
        <w:bCs/>
      </w:rPr>
    </w:tblStylePr>
    <w:tblStylePr w:type="lastCol">
      <w:rPr>
        <w:b/>
        <w:bCs/>
      </w:rPr>
    </w:tblStylePr>
    <w:tblStylePr w:type="band1Vert">
      <w:tblPr/>
      <w:tcPr>
        <w:shd w:val="clear" w:color="auto" w:fill="F4DCE3" w:themeFill="accent3" w:themeFillTint="33"/>
      </w:tcPr>
    </w:tblStylePr>
    <w:tblStylePr w:type="band1Horz">
      <w:tblPr/>
      <w:tcPr>
        <w:shd w:val="clear" w:color="auto" w:fill="F4DCE3" w:themeFill="accent3" w:themeFillTint="33"/>
      </w:tcPr>
    </w:tblStylePr>
  </w:style>
  <w:style w:type="table" w:styleId="ListTable6Colorful-Accent4">
    <w:name w:val="List Table 6 Colorful Accent 4"/>
    <w:basedOn w:val="TableNormal"/>
    <w:uiPriority w:val="51"/>
    <w:rsid w:val="003B3D92"/>
    <w:pPr>
      <w:spacing w:after="0" w:line="240" w:lineRule="auto"/>
    </w:pPr>
    <w:rPr>
      <w:color w:val="CE2C06" w:themeColor="accent4" w:themeShade="BF"/>
    </w:rPr>
    <w:tblPr>
      <w:tblStyleRowBandSize w:val="1"/>
      <w:tblStyleColBandSize w:val="1"/>
      <w:tblBorders>
        <w:top w:val="single" w:sz="4" w:space="0" w:color="F84C24" w:themeColor="accent4"/>
        <w:bottom w:val="single" w:sz="4" w:space="0" w:color="F84C24" w:themeColor="accent4"/>
      </w:tblBorders>
    </w:tblPr>
    <w:tblStylePr w:type="firstRow">
      <w:rPr>
        <w:b/>
        <w:bCs/>
      </w:rPr>
      <w:tblPr/>
      <w:tcPr>
        <w:tcBorders>
          <w:bottom w:val="single" w:sz="4" w:space="0" w:color="F84C24" w:themeColor="accent4"/>
        </w:tcBorders>
      </w:tcPr>
    </w:tblStylePr>
    <w:tblStylePr w:type="lastRow">
      <w:rPr>
        <w:b/>
        <w:bCs/>
      </w:rPr>
      <w:tblPr/>
      <w:tcPr>
        <w:tcBorders>
          <w:top w:val="double" w:sz="4" w:space="0" w:color="F84C24" w:themeColor="accent4"/>
        </w:tcBorders>
      </w:tcPr>
    </w:tblStylePr>
    <w:tblStylePr w:type="firstCol">
      <w:rPr>
        <w:b/>
        <w:bCs/>
      </w:rPr>
    </w:tblStylePr>
    <w:tblStylePr w:type="lastCol">
      <w:rPr>
        <w:b/>
        <w:bCs/>
      </w:rPr>
    </w:tblStylePr>
    <w:tblStylePr w:type="band1Vert">
      <w:tblPr/>
      <w:tcPr>
        <w:shd w:val="clear" w:color="auto" w:fill="FDDBD3" w:themeFill="accent4" w:themeFillTint="33"/>
      </w:tcPr>
    </w:tblStylePr>
    <w:tblStylePr w:type="band1Horz">
      <w:tblPr/>
      <w:tcPr>
        <w:shd w:val="clear" w:color="auto" w:fill="FDDBD3" w:themeFill="accent4" w:themeFillTint="33"/>
      </w:tcPr>
    </w:tblStylePr>
  </w:style>
  <w:style w:type="table" w:styleId="ListTable6Colorful-Accent5">
    <w:name w:val="List Table 6 Colorful Accent 5"/>
    <w:basedOn w:val="TableNormal"/>
    <w:uiPriority w:val="51"/>
    <w:rsid w:val="003B3D92"/>
    <w:pPr>
      <w:spacing w:after="0" w:line="240" w:lineRule="auto"/>
    </w:pPr>
    <w:rPr>
      <w:color w:val="4F2C4D" w:themeColor="accent5" w:themeShade="BF"/>
    </w:rPr>
    <w:tblPr>
      <w:tblStyleRowBandSize w:val="1"/>
      <w:tblStyleColBandSize w:val="1"/>
      <w:tblBorders>
        <w:top w:val="single" w:sz="4" w:space="0" w:color="6A3B68" w:themeColor="accent5"/>
        <w:bottom w:val="single" w:sz="4" w:space="0" w:color="6A3B68" w:themeColor="accent5"/>
      </w:tblBorders>
    </w:tblPr>
    <w:tblStylePr w:type="firstRow">
      <w:rPr>
        <w:b/>
        <w:bCs/>
      </w:rPr>
      <w:tblPr/>
      <w:tcPr>
        <w:tcBorders>
          <w:bottom w:val="single" w:sz="4" w:space="0" w:color="6A3B68" w:themeColor="accent5"/>
        </w:tcBorders>
      </w:tcPr>
    </w:tblStylePr>
    <w:tblStylePr w:type="lastRow">
      <w:rPr>
        <w:b/>
        <w:bCs/>
      </w:rPr>
      <w:tblPr/>
      <w:tcPr>
        <w:tcBorders>
          <w:top w:val="double" w:sz="4" w:space="0" w:color="6A3B68" w:themeColor="accent5"/>
        </w:tcBorders>
      </w:tcPr>
    </w:tblStylePr>
    <w:tblStylePr w:type="firstCol">
      <w:rPr>
        <w:b/>
        <w:bCs/>
      </w:rPr>
    </w:tblStylePr>
    <w:tblStylePr w:type="lastCol">
      <w:rPr>
        <w:b/>
        <w:bCs/>
      </w:rPr>
    </w:tblStylePr>
    <w:tblStylePr w:type="band1Vert">
      <w:tblPr/>
      <w:tcPr>
        <w:shd w:val="clear" w:color="auto" w:fill="E6D2E5" w:themeFill="accent5" w:themeFillTint="33"/>
      </w:tcPr>
    </w:tblStylePr>
    <w:tblStylePr w:type="band1Horz">
      <w:tblPr/>
      <w:tcPr>
        <w:shd w:val="clear" w:color="auto" w:fill="E6D2E5" w:themeFill="accent5" w:themeFillTint="33"/>
      </w:tcPr>
    </w:tblStylePr>
  </w:style>
  <w:style w:type="character" w:styleId="FollowedHyperlink">
    <w:name w:val="FollowedHyperlink"/>
    <w:basedOn w:val="DefaultParagraphFont"/>
    <w:uiPriority w:val="99"/>
    <w:semiHidden/>
    <w:unhideWhenUsed/>
    <w:rsid w:val="008921D6"/>
    <w:rPr>
      <w:color w:val="01B1AE" w:themeColor="followedHyperlink"/>
      <w:u w:val="single"/>
    </w:rPr>
  </w:style>
  <w:style w:type="paragraph" w:customStyle="1" w:styleId="SectionSubheading">
    <w:name w:val="Section Subheading"/>
    <w:basedOn w:val="SectionHeading"/>
    <w:next w:val="Normal"/>
    <w:qFormat/>
    <w:rsid w:val="006B28E5"/>
    <w:rPr>
      <w:b w:val="0"/>
      <w:sz w:val="28"/>
    </w:rPr>
  </w:style>
  <w:style w:type="paragraph" w:styleId="Bibliography">
    <w:name w:val="Bibliography"/>
    <w:basedOn w:val="Normal"/>
    <w:next w:val="Normal"/>
    <w:uiPriority w:val="37"/>
    <w:unhideWhenUsed/>
    <w:rsid w:val="007613E8"/>
    <w:pPr>
      <w:tabs>
        <w:tab w:val="left" w:pos="384"/>
      </w:tabs>
      <w:spacing w:after="0" w:line="240" w:lineRule="auto"/>
      <w:ind w:left="384" w:hanging="384"/>
    </w:pPr>
  </w:style>
  <w:style w:type="character" w:customStyle="1" w:styleId="SmartLink1">
    <w:name w:val="SmartLink1"/>
    <w:basedOn w:val="DefaultParagraphFont"/>
    <w:uiPriority w:val="99"/>
    <w:unhideWhenUsed/>
    <w:rsid w:val="00A27E6A"/>
    <w:rPr>
      <w:color w:val="0000FF"/>
      <w:u w:val="single"/>
      <w:shd w:val="clear" w:color="auto" w:fill="F3F2F1"/>
    </w:rPr>
  </w:style>
  <w:style w:type="numbering" w:customStyle="1" w:styleId="CurrentList11">
    <w:name w:val="Current List11"/>
    <w:uiPriority w:val="99"/>
    <w:rsid w:val="00C031AB"/>
    <w:pPr>
      <w:numPr>
        <w:numId w:val="32"/>
      </w:numPr>
    </w:pPr>
  </w:style>
  <w:style w:type="table" w:styleId="GridTable6Colorful-Accent6">
    <w:name w:val="Grid Table 6 Colorful Accent 6"/>
    <w:basedOn w:val="TableNormal"/>
    <w:uiPriority w:val="51"/>
    <w:rsid w:val="00CC2D77"/>
    <w:pPr>
      <w:spacing w:after="0" w:line="240" w:lineRule="auto"/>
    </w:pPr>
    <w:rPr>
      <w:color w:val="2B2B2B" w:themeColor="accent6" w:themeShade="BF"/>
    </w:rPr>
    <w:tblPr>
      <w:tblStyleRowBandSize w:val="1"/>
      <w:tblStyleColBandSize w:val="1"/>
      <w:tblBorders>
        <w:top w:val="single" w:sz="4" w:space="0" w:color="888888" w:themeColor="accent6" w:themeTint="99"/>
        <w:left w:val="single" w:sz="4" w:space="0" w:color="888888" w:themeColor="accent6" w:themeTint="99"/>
        <w:bottom w:val="single" w:sz="4" w:space="0" w:color="888888" w:themeColor="accent6" w:themeTint="99"/>
        <w:right w:val="single" w:sz="4" w:space="0" w:color="888888" w:themeColor="accent6" w:themeTint="99"/>
        <w:insideH w:val="single" w:sz="4" w:space="0" w:color="888888" w:themeColor="accent6" w:themeTint="99"/>
        <w:insideV w:val="single" w:sz="4" w:space="0" w:color="888888" w:themeColor="accent6" w:themeTint="99"/>
      </w:tblBorders>
    </w:tblPr>
    <w:tblStylePr w:type="firstRow">
      <w:rPr>
        <w:b/>
        <w:bCs/>
      </w:rPr>
      <w:tblPr/>
      <w:tcPr>
        <w:tcBorders>
          <w:bottom w:val="single" w:sz="12" w:space="0" w:color="888888" w:themeColor="accent6" w:themeTint="99"/>
        </w:tcBorders>
      </w:tcPr>
    </w:tblStylePr>
    <w:tblStylePr w:type="lastRow">
      <w:rPr>
        <w:b/>
        <w:bCs/>
      </w:rPr>
      <w:tblPr/>
      <w:tcPr>
        <w:tcBorders>
          <w:top w:val="double" w:sz="4" w:space="0" w:color="888888" w:themeColor="accent6" w:themeTint="99"/>
        </w:tcBorders>
      </w:tcPr>
    </w:tblStylePr>
    <w:tblStylePr w:type="firstCol">
      <w:rPr>
        <w:b/>
        <w:bCs/>
      </w:rPr>
    </w:tblStylePr>
    <w:tblStylePr w:type="lastCol">
      <w:rPr>
        <w:b/>
        <w:bCs/>
      </w:rPr>
    </w:tblStylePr>
    <w:tblStylePr w:type="band1Vert">
      <w:tblPr/>
      <w:tcPr>
        <w:shd w:val="clear" w:color="auto" w:fill="D7D7D7" w:themeFill="accent6" w:themeFillTint="33"/>
      </w:tcPr>
    </w:tblStylePr>
    <w:tblStylePr w:type="band1Horz">
      <w:tblPr/>
      <w:tcPr>
        <w:shd w:val="clear" w:color="auto" w:fill="D7D7D7" w:themeFill="accent6" w:themeFillTint="33"/>
      </w:tcPr>
    </w:tblStylePr>
  </w:style>
  <w:style w:type="character" w:customStyle="1" w:styleId="ui-provider">
    <w:name w:val="ui-provider"/>
    <w:basedOn w:val="DefaultParagraphFont"/>
    <w:rsid w:val="009F3383"/>
  </w:style>
  <w:style w:type="paragraph" w:styleId="NormalWeb">
    <w:name w:val="Normal (Web)"/>
    <w:basedOn w:val="Normal"/>
    <w:uiPriority w:val="99"/>
    <w:semiHidden/>
    <w:unhideWhenUsed/>
    <w:rsid w:val="009E59F1"/>
    <w:pPr>
      <w:spacing w:before="100" w:beforeAutospacing="1" w:after="100" w:afterAutospacing="1" w:line="240" w:lineRule="auto"/>
    </w:pPr>
    <w:rPr>
      <w:rFonts w:ascii="Times New Roman" w:eastAsia="Times New Roman" w:hAnsi="Times New Roman" w:cs="Times New Roman"/>
      <w:color w:val="auto"/>
      <w:sz w:val="24"/>
      <w:szCs w:val="24"/>
    </w:rPr>
  </w:style>
  <w:style w:type="character" w:customStyle="1" w:styleId="normaltextrun">
    <w:name w:val="normaltextrun"/>
    <w:basedOn w:val="DefaultParagraphFont"/>
    <w:rsid w:val="008D379A"/>
  </w:style>
  <w:style w:type="character" w:customStyle="1" w:styleId="eop">
    <w:name w:val="eop"/>
    <w:basedOn w:val="DefaultParagraphFont"/>
    <w:rsid w:val="008D379A"/>
  </w:style>
  <w:style w:type="character" w:styleId="CommentReference">
    <w:name w:val="annotation reference"/>
    <w:basedOn w:val="DefaultParagraphFont"/>
    <w:uiPriority w:val="99"/>
    <w:semiHidden/>
    <w:unhideWhenUsed/>
    <w:rsid w:val="00096D8F"/>
    <w:rPr>
      <w:sz w:val="16"/>
      <w:szCs w:val="16"/>
    </w:rPr>
  </w:style>
  <w:style w:type="paragraph" w:styleId="CommentText">
    <w:name w:val="annotation text"/>
    <w:basedOn w:val="Normal"/>
    <w:link w:val="CommentTextChar"/>
    <w:uiPriority w:val="99"/>
    <w:unhideWhenUsed/>
    <w:rsid w:val="00096D8F"/>
    <w:pPr>
      <w:spacing w:line="240" w:lineRule="auto"/>
    </w:pPr>
    <w:rPr>
      <w:sz w:val="20"/>
      <w:szCs w:val="20"/>
    </w:rPr>
  </w:style>
  <w:style w:type="character" w:customStyle="1" w:styleId="CommentTextChar">
    <w:name w:val="Comment Text Char"/>
    <w:basedOn w:val="DefaultParagraphFont"/>
    <w:link w:val="CommentText"/>
    <w:uiPriority w:val="99"/>
    <w:rsid w:val="00096D8F"/>
    <w:rPr>
      <w:color w:val="000000" w:themeColor="text1"/>
      <w:sz w:val="20"/>
      <w:szCs w:val="20"/>
    </w:rPr>
  </w:style>
  <w:style w:type="paragraph" w:styleId="CommentSubject">
    <w:name w:val="annotation subject"/>
    <w:basedOn w:val="CommentText"/>
    <w:next w:val="CommentText"/>
    <w:link w:val="CommentSubjectChar"/>
    <w:uiPriority w:val="99"/>
    <w:semiHidden/>
    <w:unhideWhenUsed/>
    <w:rsid w:val="00096D8F"/>
    <w:rPr>
      <w:b/>
      <w:bCs/>
    </w:rPr>
  </w:style>
  <w:style w:type="character" w:customStyle="1" w:styleId="CommentSubjectChar">
    <w:name w:val="Comment Subject Char"/>
    <w:basedOn w:val="CommentTextChar"/>
    <w:link w:val="CommentSubject"/>
    <w:uiPriority w:val="99"/>
    <w:semiHidden/>
    <w:rsid w:val="00096D8F"/>
    <w:rPr>
      <w:b/>
      <w:bCs/>
      <w:color w:val="000000" w:themeColor="text1"/>
      <w:sz w:val="20"/>
      <w:szCs w:val="20"/>
    </w:rPr>
  </w:style>
  <w:style w:type="character" w:styleId="Emphasis">
    <w:name w:val="Emphasis"/>
    <w:basedOn w:val="DefaultParagraphFont"/>
    <w:uiPriority w:val="20"/>
    <w:qFormat/>
    <w:rsid w:val="007E5918"/>
    <w:rPr>
      <w:i/>
      <w:iCs/>
    </w:rPr>
  </w:style>
  <w:style w:type="table" w:styleId="PlainTable2">
    <w:name w:val="Plain Table 2"/>
    <w:basedOn w:val="TableNormal"/>
    <w:uiPriority w:val="42"/>
    <w:rsid w:val="00FC7E6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AB4E01"/>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Mention">
    <w:name w:val="Mention"/>
    <w:basedOn w:val="DefaultParagraphFont"/>
    <w:uiPriority w:val="99"/>
    <w:unhideWhenUsed/>
    <w:rsid w:val="00162B35"/>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3212168">
      <w:bodyDiv w:val="1"/>
      <w:marLeft w:val="0"/>
      <w:marRight w:val="0"/>
      <w:marTop w:val="0"/>
      <w:marBottom w:val="0"/>
      <w:divBdr>
        <w:top w:val="none" w:sz="0" w:space="0" w:color="auto"/>
        <w:left w:val="none" w:sz="0" w:space="0" w:color="auto"/>
        <w:bottom w:val="none" w:sz="0" w:space="0" w:color="auto"/>
        <w:right w:val="none" w:sz="0" w:space="0" w:color="auto"/>
      </w:divBdr>
    </w:div>
    <w:div w:id="102456045">
      <w:bodyDiv w:val="1"/>
      <w:marLeft w:val="0"/>
      <w:marRight w:val="0"/>
      <w:marTop w:val="0"/>
      <w:marBottom w:val="0"/>
      <w:divBdr>
        <w:top w:val="none" w:sz="0" w:space="0" w:color="auto"/>
        <w:left w:val="none" w:sz="0" w:space="0" w:color="auto"/>
        <w:bottom w:val="none" w:sz="0" w:space="0" w:color="auto"/>
        <w:right w:val="none" w:sz="0" w:space="0" w:color="auto"/>
      </w:divBdr>
    </w:div>
    <w:div w:id="457646073">
      <w:bodyDiv w:val="1"/>
      <w:marLeft w:val="0"/>
      <w:marRight w:val="0"/>
      <w:marTop w:val="0"/>
      <w:marBottom w:val="0"/>
      <w:divBdr>
        <w:top w:val="none" w:sz="0" w:space="0" w:color="auto"/>
        <w:left w:val="none" w:sz="0" w:space="0" w:color="auto"/>
        <w:bottom w:val="none" w:sz="0" w:space="0" w:color="auto"/>
        <w:right w:val="none" w:sz="0" w:space="0" w:color="auto"/>
      </w:divBdr>
    </w:div>
    <w:div w:id="469827618">
      <w:bodyDiv w:val="1"/>
      <w:marLeft w:val="0"/>
      <w:marRight w:val="0"/>
      <w:marTop w:val="0"/>
      <w:marBottom w:val="0"/>
      <w:divBdr>
        <w:top w:val="none" w:sz="0" w:space="0" w:color="auto"/>
        <w:left w:val="none" w:sz="0" w:space="0" w:color="auto"/>
        <w:bottom w:val="none" w:sz="0" w:space="0" w:color="auto"/>
        <w:right w:val="none" w:sz="0" w:space="0" w:color="auto"/>
      </w:divBdr>
    </w:div>
    <w:div w:id="553585818">
      <w:bodyDiv w:val="1"/>
      <w:marLeft w:val="0"/>
      <w:marRight w:val="0"/>
      <w:marTop w:val="0"/>
      <w:marBottom w:val="0"/>
      <w:divBdr>
        <w:top w:val="none" w:sz="0" w:space="0" w:color="auto"/>
        <w:left w:val="none" w:sz="0" w:space="0" w:color="auto"/>
        <w:bottom w:val="none" w:sz="0" w:space="0" w:color="auto"/>
        <w:right w:val="none" w:sz="0" w:space="0" w:color="auto"/>
      </w:divBdr>
    </w:div>
    <w:div w:id="608052802">
      <w:bodyDiv w:val="1"/>
      <w:marLeft w:val="0"/>
      <w:marRight w:val="0"/>
      <w:marTop w:val="0"/>
      <w:marBottom w:val="0"/>
      <w:divBdr>
        <w:top w:val="none" w:sz="0" w:space="0" w:color="auto"/>
        <w:left w:val="none" w:sz="0" w:space="0" w:color="auto"/>
        <w:bottom w:val="none" w:sz="0" w:space="0" w:color="auto"/>
        <w:right w:val="none" w:sz="0" w:space="0" w:color="auto"/>
      </w:divBdr>
    </w:div>
    <w:div w:id="712774704">
      <w:bodyDiv w:val="1"/>
      <w:marLeft w:val="0"/>
      <w:marRight w:val="0"/>
      <w:marTop w:val="0"/>
      <w:marBottom w:val="0"/>
      <w:divBdr>
        <w:top w:val="none" w:sz="0" w:space="0" w:color="auto"/>
        <w:left w:val="none" w:sz="0" w:space="0" w:color="auto"/>
        <w:bottom w:val="none" w:sz="0" w:space="0" w:color="auto"/>
        <w:right w:val="none" w:sz="0" w:space="0" w:color="auto"/>
      </w:divBdr>
      <w:divsChild>
        <w:div w:id="548341625">
          <w:marLeft w:val="0"/>
          <w:marRight w:val="0"/>
          <w:marTop w:val="0"/>
          <w:marBottom w:val="0"/>
          <w:divBdr>
            <w:top w:val="none" w:sz="0" w:space="0" w:color="auto"/>
            <w:left w:val="none" w:sz="0" w:space="0" w:color="auto"/>
            <w:bottom w:val="none" w:sz="0" w:space="0" w:color="auto"/>
            <w:right w:val="none" w:sz="0" w:space="0" w:color="auto"/>
          </w:divBdr>
        </w:div>
        <w:div w:id="741368446">
          <w:marLeft w:val="0"/>
          <w:marRight w:val="0"/>
          <w:marTop w:val="0"/>
          <w:marBottom w:val="0"/>
          <w:divBdr>
            <w:top w:val="none" w:sz="0" w:space="0" w:color="auto"/>
            <w:left w:val="none" w:sz="0" w:space="0" w:color="auto"/>
            <w:bottom w:val="none" w:sz="0" w:space="0" w:color="auto"/>
            <w:right w:val="none" w:sz="0" w:space="0" w:color="auto"/>
          </w:divBdr>
        </w:div>
        <w:div w:id="809980174">
          <w:marLeft w:val="0"/>
          <w:marRight w:val="0"/>
          <w:marTop w:val="0"/>
          <w:marBottom w:val="0"/>
          <w:divBdr>
            <w:top w:val="none" w:sz="0" w:space="0" w:color="auto"/>
            <w:left w:val="none" w:sz="0" w:space="0" w:color="auto"/>
            <w:bottom w:val="none" w:sz="0" w:space="0" w:color="auto"/>
            <w:right w:val="none" w:sz="0" w:space="0" w:color="auto"/>
          </w:divBdr>
        </w:div>
      </w:divsChild>
    </w:div>
    <w:div w:id="859974748">
      <w:bodyDiv w:val="1"/>
      <w:marLeft w:val="0"/>
      <w:marRight w:val="0"/>
      <w:marTop w:val="0"/>
      <w:marBottom w:val="0"/>
      <w:divBdr>
        <w:top w:val="none" w:sz="0" w:space="0" w:color="auto"/>
        <w:left w:val="none" w:sz="0" w:space="0" w:color="auto"/>
        <w:bottom w:val="none" w:sz="0" w:space="0" w:color="auto"/>
        <w:right w:val="none" w:sz="0" w:space="0" w:color="auto"/>
      </w:divBdr>
    </w:div>
    <w:div w:id="860625144">
      <w:bodyDiv w:val="1"/>
      <w:marLeft w:val="0"/>
      <w:marRight w:val="0"/>
      <w:marTop w:val="0"/>
      <w:marBottom w:val="0"/>
      <w:divBdr>
        <w:top w:val="none" w:sz="0" w:space="0" w:color="auto"/>
        <w:left w:val="none" w:sz="0" w:space="0" w:color="auto"/>
        <w:bottom w:val="none" w:sz="0" w:space="0" w:color="auto"/>
        <w:right w:val="none" w:sz="0" w:space="0" w:color="auto"/>
      </w:divBdr>
    </w:div>
    <w:div w:id="870608617">
      <w:bodyDiv w:val="1"/>
      <w:marLeft w:val="0"/>
      <w:marRight w:val="0"/>
      <w:marTop w:val="0"/>
      <w:marBottom w:val="0"/>
      <w:divBdr>
        <w:top w:val="none" w:sz="0" w:space="0" w:color="auto"/>
        <w:left w:val="none" w:sz="0" w:space="0" w:color="auto"/>
        <w:bottom w:val="none" w:sz="0" w:space="0" w:color="auto"/>
        <w:right w:val="none" w:sz="0" w:space="0" w:color="auto"/>
      </w:divBdr>
    </w:div>
    <w:div w:id="901987872">
      <w:bodyDiv w:val="1"/>
      <w:marLeft w:val="0"/>
      <w:marRight w:val="0"/>
      <w:marTop w:val="0"/>
      <w:marBottom w:val="0"/>
      <w:divBdr>
        <w:top w:val="none" w:sz="0" w:space="0" w:color="auto"/>
        <w:left w:val="none" w:sz="0" w:space="0" w:color="auto"/>
        <w:bottom w:val="none" w:sz="0" w:space="0" w:color="auto"/>
        <w:right w:val="none" w:sz="0" w:space="0" w:color="auto"/>
      </w:divBdr>
    </w:div>
    <w:div w:id="1033112401">
      <w:bodyDiv w:val="1"/>
      <w:marLeft w:val="0"/>
      <w:marRight w:val="0"/>
      <w:marTop w:val="0"/>
      <w:marBottom w:val="0"/>
      <w:divBdr>
        <w:top w:val="none" w:sz="0" w:space="0" w:color="auto"/>
        <w:left w:val="none" w:sz="0" w:space="0" w:color="auto"/>
        <w:bottom w:val="none" w:sz="0" w:space="0" w:color="auto"/>
        <w:right w:val="none" w:sz="0" w:space="0" w:color="auto"/>
      </w:divBdr>
    </w:div>
    <w:div w:id="1052998597">
      <w:bodyDiv w:val="1"/>
      <w:marLeft w:val="0"/>
      <w:marRight w:val="0"/>
      <w:marTop w:val="0"/>
      <w:marBottom w:val="0"/>
      <w:divBdr>
        <w:top w:val="none" w:sz="0" w:space="0" w:color="auto"/>
        <w:left w:val="none" w:sz="0" w:space="0" w:color="auto"/>
        <w:bottom w:val="none" w:sz="0" w:space="0" w:color="auto"/>
        <w:right w:val="none" w:sz="0" w:space="0" w:color="auto"/>
      </w:divBdr>
    </w:div>
    <w:div w:id="1084646699">
      <w:bodyDiv w:val="1"/>
      <w:marLeft w:val="0"/>
      <w:marRight w:val="0"/>
      <w:marTop w:val="0"/>
      <w:marBottom w:val="0"/>
      <w:divBdr>
        <w:top w:val="none" w:sz="0" w:space="0" w:color="auto"/>
        <w:left w:val="none" w:sz="0" w:space="0" w:color="auto"/>
        <w:bottom w:val="none" w:sz="0" w:space="0" w:color="auto"/>
        <w:right w:val="none" w:sz="0" w:space="0" w:color="auto"/>
      </w:divBdr>
    </w:div>
    <w:div w:id="1178353856">
      <w:bodyDiv w:val="1"/>
      <w:marLeft w:val="0"/>
      <w:marRight w:val="0"/>
      <w:marTop w:val="0"/>
      <w:marBottom w:val="0"/>
      <w:divBdr>
        <w:top w:val="none" w:sz="0" w:space="0" w:color="auto"/>
        <w:left w:val="none" w:sz="0" w:space="0" w:color="auto"/>
        <w:bottom w:val="none" w:sz="0" w:space="0" w:color="auto"/>
        <w:right w:val="none" w:sz="0" w:space="0" w:color="auto"/>
      </w:divBdr>
    </w:div>
    <w:div w:id="1289967405">
      <w:bodyDiv w:val="1"/>
      <w:marLeft w:val="0"/>
      <w:marRight w:val="0"/>
      <w:marTop w:val="0"/>
      <w:marBottom w:val="0"/>
      <w:divBdr>
        <w:top w:val="none" w:sz="0" w:space="0" w:color="auto"/>
        <w:left w:val="none" w:sz="0" w:space="0" w:color="auto"/>
        <w:bottom w:val="none" w:sz="0" w:space="0" w:color="auto"/>
        <w:right w:val="none" w:sz="0" w:space="0" w:color="auto"/>
      </w:divBdr>
    </w:div>
    <w:div w:id="1376999392">
      <w:bodyDiv w:val="1"/>
      <w:marLeft w:val="0"/>
      <w:marRight w:val="0"/>
      <w:marTop w:val="0"/>
      <w:marBottom w:val="0"/>
      <w:divBdr>
        <w:top w:val="none" w:sz="0" w:space="0" w:color="auto"/>
        <w:left w:val="none" w:sz="0" w:space="0" w:color="auto"/>
        <w:bottom w:val="none" w:sz="0" w:space="0" w:color="auto"/>
        <w:right w:val="none" w:sz="0" w:space="0" w:color="auto"/>
      </w:divBdr>
    </w:div>
    <w:div w:id="1506434462">
      <w:bodyDiv w:val="1"/>
      <w:marLeft w:val="0"/>
      <w:marRight w:val="0"/>
      <w:marTop w:val="0"/>
      <w:marBottom w:val="0"/>
      <w:divBdr>
        <w:top w:val="none" w:sz="0" w:space="0" w:color="auto"/>
        <w:left w:val="none" w:sz="0" w:space="0" w:color="auto"/>
        <w:bottom w:val="none" w:sz="0" w:space="0" w:color="auto"/>
        <w:right w:val="none" w:sz="0" w:space="0" w:color="auto"/>
      </w:divBdr>
    </w:div>
    <w:div w:id="1574660556">
      <w:bodyDiv w:val="1"/>
      <w:marLeft w:val="0"/>
      <w:marRight w:val="0"/>
      <w:marTop w:val="0"/>
      <w:marBottom w:val="0"/>
      <w:divBdr>
        <w:top w:val="none" w:sz="0" w:space="0" w:color="auto"/>
        <w:left w:val="none" w:sz="0" w:space="0" w:color="auto"/>
        <w:bottom w:val="none" w:sz="0" w:space="0" w:color="auto"/>
        <w:right w:val="none" w:sz="0" w:space="0" w:color="auto"/>
      </w:divBdr>
    </w:div>
    <w:div w:id="1576862018">
      <w:bodyDiv w:val="1"/>
      <w:marLeft w:val="0"/>
      <w:marRight w:val="0"/>
      <w:marTop w:val="0"/>
      <w:marBottom w:val="0"/>
      <w:divBdr>
        <w:top w:val="none" w:sz="0" w:space="0" w:color="auto"/>
        <w:left w:val="none" w:sz="0" w:space="0" w:color="auto"/>
        <w:bottom w:val="none" w:sz="0" w:space="0" w:color="auto"/>
        <w:right w:val="none" w:sz="0" w:space="0" w:color="auto"/>
      </w:divBdr>
    </w:div>
    <w:div w:id="1923177821">
      <w:bodyDiv w:val="1"/>
      <w:marLeft w:val="0"/>
      <w:marRight w:val="0"/>
      <w:marTop w:val="0"/>
      <w:marBottom w:val="0"/>
      <w:divBdr>
        <w:top w:val="none" w:sz="0" w:space="0" w:color="auto"/>
        <w:left w:val="none" w:sz="0" w:space="0" w:color="auto"/>
        <w:bottom w:val="none" w:sz="0" w:space="0" w:color="auto"/>
        <w:right w:val="none" w:sz="0" w:space="0" w:color="auto"/>
      </w:divBdr>
    </w:div>
    <w:div w:id="1993094448">
      <w:bodyDiv w:val="1"/>
      <w:marLeft w:val="0"/>
      <w:marRight w:val="0"/>
      <w:marTop w:val="0"/>
      <w:marBottom w:val="0"/>
      <w:divBdr>
        <w:top w:val="none" w:sz="0" w:space="0" w:color="auto"/>
        <w:left w:val="none" w:sz="0" w:space="0" w:color="auto"/>
        <w:bottom w:val="none" w:sz="0" w:space="0" w:color="auto"/>
        <w:right w:val="none" w:sz="0" w:space="0" w:color="auto"/>
      </w:divBdr>
    </w:div>
    <w:div w:id="2034571472">
      <w:bodyDiv w:val="1"/>
      <w:marLeft w:val="0"/>
      <w:marRight w:val="0"/>
      <w:marTop w:val="0"/>
      <w:marBottom w:val="0"/>
      <w:divBdr>
        <w:top w:val="none" w:sz="0" w:space="0" w:color="auto"/>
        <w:left w:val="none" w:sz="0" w:space="0" w:color="auto"/>
        <w:bottom w:val="none" w:sz="0" w:space="0" w:color="auto"/>
        <w:right w:val="none" w:sz="0" w:space="0" w:color="auto"/>
      </w:divBdr>
      <w:divsChild>
        <w:div w:id="352464148">
          <w:marLeft w:val="0"/>
          <w:marRight w:val="0"/>
          <w:marTop w:val="0"/>
          <w:marBottom w:val="0"/>
          <w:divBdr>
            <w:top w:val="none" w:sz="0" w:space="0" w:color="auto"/>
            <w:left w:val="none" w:sz="0" w:space="0" w:color="auto"/>
            <w:bottom w:val="none" w:sz="0" w:space="0" w:color="auto"/>
            <w:right w:val="none" w:sz="0" w:space="0" w:color="auto"/>
          </w:divBdr>
          <w:divsChild>
            <w:div w:id="1826360451">
              <w:marLeft w:val="0"/>
              <w:marRight w:val="0"/>
              <w:marTop w:val="0"/>
              <w:marBottom w:val="0"/>
              <w:divBdr>
                <w:top w:val="none" w:sz="0" w:space="0" w:color="auto"/>
                <w:left w:val="none" w:sz="0" w:space="0" w:color="auto"/>
                <w:bottom w:val="none" w:sz="0" w:space="0" w:color="auto"/>
                <w:right w:val="none" w:sz="0" w:space="0" w:color="auto"/>
              </w:divBdr>
              <w:divsChild>
                <w:div w:id="635987311">
                  <w:marLeft w:val="0"/>
                  <w:marRight w:val="0"/>
                  <w:marTop w:val="0"/>
                  <w:marBottom w:val="0"/>
                  <w:divBdr>
                    <w:top w:val="none" w:sz="0" w:space="0" w:color="auto"/>
                    <w:left w:val="none" w:sz="0" w:space="0" w:color="auto"/>
                    <w:bottom w:val="none" w:sz="0" w:space="0" w:color="auto"/>
                    <w:right w:val="none" w:sz="0" w:space="0" w:color="auto"/>
                  </w:divBdr>
                  <w:divsChild>
                    <w:div w:id="915943772">
                      <w:marLeft w:val="0"/>
                      <w:marRight w:val="0"/>
                      <w:marTop w:val="0"/>
                      <w:marBottom w:val="0"/>
                      <w:divBdr>
                        <w:top w:val="none" w:sz="0" w:space="0" w:color="auto"/>
                        <w:left w:val="none" w:sz="0" w:space="0" w:color="auto"/>
                        <w:bottom w:val="none" w:sz="0" w:space="0" w:color="auto"/>
                        <w:right w:val="none" w:sz="0" w:space="0" w:color="auto"/>
                      </w:divBdr>
                      <w:divsChild>
                        <w:div w:id="1522863523">
                          <w:marLeft w:val="0"/>
                          <w:marRight w:val="0"/>
                          <w:marTop w:val="0"/>
                          <w:marBottom w:val="0"/>
                          <w:divBdr>
                            <w:top w:val="none" w:sz="0" w:space="0" w:color="auto"/>
                            <w:left w:val="none" w:sz="0" w:space="0" w:color="auto"/>
                            <w:bottom w:val="none" w:sz="0" w:space="0" w:color="auto"/>
                            <w:right w:val="none" w:sz="0" w:space="0" w:color="auto"/>
                          </w:divBdr>
                          <w:divsChild>
                            <w:div w:id="362560165">
                              <w:marLeft w:val="0"/>
                              <w:marRight w:val="0"/>
                              <w:marTop w:val="0"/>
                              <w:marBottom w:val="0"/>
                              <w:divBdr>
                                <w:top w:val="none" w:sz="0" w:space="0" w:color="auto"/>
                                <w:left w:val="none" w:sz="0" w:space="0" w:color="auto"/>
                                <w:bottom w:val="none" w:sz="0" w:space="0" w:color="auto"/>
                                <w:right w:val="none" w:sz="0" w:space="0" w:color="auto"/>
                              </w:divBdr>
                              <w:divsChild>
                                <w:div w:id="823202584">
                                  <w:marLeft w:val="0"/>
                                  <w:marRight w:val="0"/>
                                  <w:marTop w:val="0"/>
                                  <w:marBottom w:val="0"/>
                                  <w:divBdr>
                                    <w:top w:val="none" w:sz="0" w:space="0" w:color="auto"/>
                                    <w:left w:val="none" w:sz="0" w:space="0" w:color="auto"/>
                                    <w:bottom w:val="none" w:sz="0" w:space="0" w:color="auto"/>
                                    <w:right w:val="none" w:sz="0" w:space="0" w:color="auto"/>
                                  </w:divBdr>
                                  <w:divsChild>
                                    <w:div w:id="106121139">
                                      <w:marLeft w:val="0"/>
                                      <w:marRight w:val="0"/>
                                      <w:marTop w:val="0"/>
                                      <w:marBottom w:val="0"/>
                                      <w:divBdr>
                                        <w:top w:val="none" w:sz="0" w:space="0" w:color="auto"/>
                                        <w:left w:val="none" w:sz="0" w:space="0" w:color="auto"/>
                                        <w:bottom w:val="none" w:sz="0" w:space="0" w:color="auto"/>
                                        <w:right w:val="none" w:sz="0" w:space="0" w:color="auto"/>
                                      </w:divBdr>
                                    </w:div>
                                    <w:div w:id="348407753">
                                      <w:marLeft w:val="0"/>
                                      <w:marRight w:val="0"/>
                                      <w:marTop w:val="0"/>
                                      <w:marBottom w:val="0"/>
                                      <w:divBdr>
                                        <w:top w:val="none" w:sz="0" w:space="0" w:color="auto"/>
                                        <w:left w:val="none" w:sz="0" w:space="0" w:color="auto"/>
                                        <w:bottom w:val="none" w:sz="0" w:space="0" w:color="auto"/>
                                        <w:right w:val="none" w:sz="0" w:space="0" w:color="auto"/>
                                      </w:divBdr>
                                    </w:div>
                                    <w:div w:id="585725629">
                                      <w:marLeft w:val="0"/>
                                      <w:marRight w:val="0"/>
                                      <w:marTop w:val="0"/>
                                      <w:marBottom w:val="0"/>
                                      <w:divBdr>
                                        <w:top w:val="none" w:sz="0" w:space="0" w:color="auto"/>
                                        <w:left w:val="none" w:sz="0" w:space="0" w:color="auto"/>
                                        <w:bottom w:val="none" w:sz="0" w:space="0" w:color="auto"/>
                                        <w:right w:val="none" w:sz="0" w:space="0" w:color="auto"/>
                                      </w:divBdr>
                                    </w:div>
                                    <w:div w:id="625935380">
                                      <w:marLeft w:val="0"/>
                                      <w:marRight w:val="0"/>
                                      <w:marTop w:val="0"/>
                                      <w:marBottom w:val="0"/>
                                      <w:divBdr>
                                        <w:top w:val="none" w:sz="0" w:space="0" w:color="auto"/>
                                        <w:left w:val="none" w:sz="0" w:space="0" w:color="auto"/>
                                        <w:bottom w:val="none" w:sz="0" w:space="0" w:color="auto"/>
                                        <w:right w:val="none" w:sz="0" w:space="0" w:color="auto"/>
                                      </w:divBdr>
                                    </w:div>
                                    <w:div w:id="984312567">
                                      <w:marLeft w:val="0"/>
                                      <w:marRight w:val="0"/>
                                      <w:marTop w:val="0"/>
                                      <w:marBottom w:val="0"/>
                                      <w:divBdr>
                                        <w:top w:val="none" w:sz="0" w:space="0" w:color="auto"/>
                                        <w:left w:val="none" w:sz="0" w:space="0" w:color="auto"/>
                                        <w:bottom w:val="none" w:sz="0" w:space="0" w:color="auto"/>
                                        <w:right w:val="none" w:sz="0" w:space="0" w:color="auto"/>
                                      </w:divBdr>
                                    </w:div>
                                    <w:div w:id="1285388765">
                                      <w:marLeft w:val="0"/>
                                      <w:marRight w:val="0"/>
                                      <w:marTop w:val="0"/>
                                      <w:marBottom w:val="0"/>
                                      <w:divBdr>
                                        <w:top w:val="none" w:sz="0" w:space="0" w:color="auto"/>
                                        <w:left w:val="none" w:sz="0" w:space="0" w:color="auto"/>
                                        <w:bottom w:val="none" w:sz="0" w:space="0" w:color="auto"/>
                                        <w:right w:val="none" w:sz="0" w:space="0" w:color="auto"/>
                                      </w:divBdr>
                                    </w:div>
                                    <w:div w:id="1553927755">
                                      <w:marLeft w:val="0"/>
                                      <w:marRight w:val="0"/>
                                      <w:marTop w:val="0"/>
                                      <w:marBottom w:val="0"/>
                                      <w:divBdr>
                                        <w:top w:val="none" w:sz="0" w:space="0" w:color="auto"/>
                                        <w:left w:val="none" w:sz="0" w:space="0" w:color="auto"/>
                                        <w:bottom w:val="none" w:sz="0" w:space="0" w:color="auto"/>
                                        <w:right w:val="none" w:sz="0" w:space="0" w:color="auto"/>
                                      </w:divBdr>
                                    </w:div>
                                    <w:div w:id="1640526735">
                                      <w:marLeft w:val="0"/>
                                      <w:marRight w:val="0"/>
                                      <w:marTop w:val="0"/>
                                      <w:marBottom w:val="0"/>
                                      <w:divBdr>
                                        <w:top w:val="none" w:sz="0" w:space="0" w:color="auto"/>
                                        <w:left w:val="none" w:sz="0" w:space="0" w:color="auto"/>
                                        <w:bottom w:val="none" w:sz="0" w:space="0" w:color="auto"/>
                                        <w:right w:val="none" w:sz="0" w:space="0" w:color="auto"/>
                                      </w:divBdr>
                                    </w:div>
                                    <w:div w:id="1774476588">
                                      <w:marLeft w:val="0"/>
                                      <w:marRight w:val="0"/>
                                      <w:marTop w:val="0"/>
                                      <w:marBottom w:val="0"/>
                                      <w:divBdr>
                                        <w:top w:val="none" w:sz="0" w:space="0" w:color="auto"/>
                                        <w:left w:val="none" w:sz="0" w:space="0" w:color="auto"/>
                                        <w:bottom w:val="none" w:sz="0" w:space="0" w:color="auto"/>
                                        <w:right w:val="none" w:sz="0" w:space="0" w:color="auto"/>
                                      </w:divBdr>
                                    </w:div>
                                    <w:div w:id="1910917900">
                                      <w:marLeft w:val="0"/>
                                      <w:marRight w:val="0"/>
                                      <w:marTop w:val="0"/>
                                      <w:marBottom w:val="0"/>
                                      <w:divBdr>
                                        <w:top w:val="none" w:sz="0" w:space="0" w:color="auto"/>
                                        <w:left w:val="none" w:sz="0" w:space="0" w:color="auto"/>
                                        <w:bottom w:val="none" w:sz="0" w:space="0" w:color="auto"/>
                                        <w:right w:val="none" w:sz="0" w:space="0" w:color="auto"/>
                                      </w:divBdr>
                                    </w:div>
                                    <w:div w:id="1965503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7640916">
                              <w:marLeft w:val="0"/>
                              <w:marRight w:val="0"/>
                              <w:marTop w:val="0"/>
                              <w:marBottom w:val="0"/>
                              <w:divBdr>
                                <w:top w:val="none" w:sz="0" w:space="0" w:color="auto"/>
                                <w:left w:val="none" w:sz="0" w:space="0" w:color="auto"/>
                                <w:bottom w:val="none" w:sz="0" w:space="0" w:color="auto"/>
                                <w:right w:val="none" w:sz="0" w:space="0" w:color="auto"/>
                              </w:divBdr>
                              <w:divsChild>
                                <w:div w:id="1578788544">
                                  <w:marLeft w:val="0"/>
                                  <w:marRight w:val="0"/>
                                  <w:marTop w:val="0"/>
                                  <w:marBottom w:val="0"/>
                                  <w:divBdr>
                                    <w:top w:val="none" w:sz="0" w:space="0" w:color="auto"/>
                                    <w:left w:val="none" w:sz="0" w:space="0" w:color="auto"/>
                                    <w:bottom w:val="none" w:sz="0" w:space="0" w:color="auto"/>
                                    <w:right w:val="none" w:sz="0" w:space="0" w:color="auto"/>
                                  </w:divBdr>
                                  <w:divsChild>
                                    <w:div w:id="448017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91458339">
          <w:marLeft w:val="0"/>
          <w:marRight w:val="0"/>
          <w:marTop w:val="0"/>
          <w:marBottom w:val="0"/>
          <w:divBdr>
            <w:top w:val="none" w:sz="0" w:space="0" w:color="auto"/>
            <w:left w:val="none" w:sz="0" w:space="0" w:color="auto"/>
            <w:bottom w:val="none" w:sz="0" w:space="0" w:color="auto"/>
            <w:right w:val="none" w:sz="0" w:space="0" w:color="auto"/>
          </w:divBdr>
          <w:divsChild>
            <w:div w:id="1047025250">
              <w:marLeft w:val="0"/>
              <w:marRight w:val="0"/>
              <w:marTop w:val="0"/>
              <w:marBottom w:val="0"/>
              <w:divBdr>
                <w:top w:val="none" w:sz="0" w:space="0" w:color="auto"/>
                <w:left w:val="none" w:sz="0" w:space="0" w:color="auto"/>
                <w:bottom w:val="none" w:sz="0" w:space="0" w:color="auto"/>
                <w:right w:val="none" w:sz="0" w:space="0" w:color="auto"/>
              </w:divBdr>
              <w:divsChild>
                <w:div w:id="1304577224">
                  <w:marLeft w:val="0"/>
                  <w:marRight w:val="0"/>
                  <w:marTop w:val="0"/>
                  <w:marBottom w:val="0"/>
                  <w:divBdr>
                    <w:top w:val="none" w:sz="0" w:space="0" w:color="auto"/>
                    <w:left w:val="none" w:sz="0" w:space="0" w:color="auto"/>
                    <w:bottom w:val="none" w:sz="0" w:space="0" w:color="auto"/>
                    <w:right w:val="none" w:sz="0" w:space="0" w:color="auto"/>
                  </w:divBdr>
                  <w:divsChild>
                    <w:div w:id="912281561">
                      <w:marLeft w:val="0"/>
                      <w:marRight w:val="0"/>
                      <w:marTop w:val="0"/>
                      <w:marBottom w:val="0"/>
                      <w:divBdr>
                        <w:top w:val="none" w:sz="0" w:space="0" w:color="auto"/>
                        <w:left w:val="none" w:sz="0" w:space="0" w:color="auto"/>
                        <w:bottom w:val="none" w:sz="0" w:space="0" w:color="auto"/>
                        <w:right w:val="none" w:sz="0" w:space="0" w:color="auto"/>
                      </w:divBdr>
                      <w:divsChild>
                        <w:div w:id="1929458733">
                          <w:marLeft w:val="0"/>
                          <w:marRight w:val="0"/>
                          <w:marTop w:val="0"/>
                          <w:marBottom w:val="0"/>
                          <w:divBdr>
                            <w:top w:val="none" w:sz="0" w:space="0" w:color="auto"/>
                            <w:left w:val="none" w:sz="0" w:space="0" w:color="auto"/>
                            <w:bottom w:val="none" w:sz="0" w:space="0" w:color="auto"/>
                            <w:right w:val="none" w:sz="0" w:space="0" w:color="auto"/>
                          </w:divBdr>
                          <w:divsChild>
                            <w:div w:id="1530798012">
                              <w:marLeft w:val="0"/>
                              <w:marRight w:val="0"/>
                              <w:marTop w:val="0"/>
                              <w:marBottom w:val="0"/>
                              <w:divBdr>
                                <w:top w:val="none" w:sz="0" w:space="0" w:color="auto"/>
                                <w:left w:val="none" w:sz="0" w:space="0" w:color="auto"/>
                                <w:bottom w:val="none" w:sz="0" w:space="0" w:color="auto"/>
                                <w:right w:val="none" w:sz="0" w:space="0" w:color="auto"/>
                              </w:divBdr>
                              <w:divsChild>
                                <w:div w:id="1136684816">
                                  <w:marLeft w:val="0"/>
                                  <w:marRight w:val="0"/>
                                  <w:marTop w:val="0"/>
                                  <w:marBottom w:val="0"/>
                                  <w:divBdr>
                                    <w:top w:val="none" w:sz="0" w:space="0" w:color="auto"/>
                                    <w:left w:val="none" w:sz="0" w:space="0" w:color="auto"/>
                                    <w:bottom w:val="none" w:sz="0" w:space="0" w:color="auto"/>
                                    <w:right w:val="none" w:sz="0" w:space="0" w:color="auto"/>
                                  </w:divBdr>
                                  <w:divsChild>
                                    <w:div w:id="53702018">
                                      <w:marLeft w:val="0"/>
                                      <w:marRight w:val="0"/>
                                      <w:marTop w:val="0"/>
                                      <w:marBottom w:val="0"/>
                                      <w:divBdr>
                                        <w:top w:val="none" w:sz="0" w:space="0" w:color="auto"/>
                                        <w:left w:val="none" w:sz="0" w:space="0" w:color="auto"/>
                                        <w:bottom w:val="none" w:sz="0" w:space="0" w:color="auto"/>
                                        <w:right w:val="none" w:sz="0" w:space="0" w:color="auto"/>
                                      </w:divBdr>
                                    </w:div>
                                    <w:div w:id="61878547">
                                      <w:marLeft w:val="0"/>
                                      <w:marRight w:val="0"/>
                                      <w:marTop w:val="0"/>
                                      <w:marBottom w:val="0"/>
                                      <w:divBdr>
                                        <w:top w:val="none" w:sz="0" w:space="0" w:color="auto"/>
                                        <w:left w:val="none" w:sz="0" w:space="0" w:color="auto"/>
                                        <w:bottom w:val="none" w:sz="0" w:space="0" w:color="auto"/>
                                        <w:right w:val="none" w:sz="0" w:space="0" w:color="auto"/>
                                      </w:divBdr>
                                    </w:div>
                                    <w:div w:id="72095639">
                                      <w:marLeft w:val="0"/>
                                      <w:marRight w:val="0"/>
                                      <w:marTop w:val="0"/>
                                      <w:marBottom w:val="0"/>
                                      <w:divBdr>
                                        <w:top w:val="none" w:sz="0" w:space="0" w:color="auto"/>
                                        <w:left w:val="none" w:sz="0" w:space="0" w:color="auto"/>
                                        <w:bottom w:val="none" w:sz="0" w:space="0" w:color="auto"/>
                                        <w:right w:val="none" w:sz="0" w:space="0" w:color="auto"/>
                                      </w:divBdr>
                                    </w:div>
                                    <w:div w:id="103305158">
                                      <w:marLeft w:val="0"/>
                                      <w:marRight w:val="0"/>
                                      <w:marTop w:val="0"/>
                                      <w:marBottom w:val="0"/>
                                      <w:divBdr>
                                        <w:top w:val="none" w:sz="0" w:space="0" w:color="auto"/>
                                        <w:left w:val="none" w:sz="0" w:space="0" w:color="auto"/>
                                        <w:bottom w:val="none" w:sz="0" w:space="0" w:color="auto"/>
                                        <w:right w:val="none" w:sz="0" w:space="0" w:color="auto"/>
                                      </w:divBdr>
                                    </w:div>
                                    <w:div w:id="105467863">
                                      <w:marLeft w:val="0"/>
                                      <w:marRight w:val="0"/>
                                      <w:marTop w:val="0"/>
                                      <w:marBottom w:val="0"/>
                                      <w:divBdr>
                                        <w:top w:val="none" w:sz="0" w:space="0" w:color="auto"/>
                                        <w:left w:val="none" w:sz="0" w:space="0" w:color="auto"/>
                                        <w:bottom w:val="none" w:sz="0" w:space="0" w:color="auto"/>
                                        <w:right w:val="none" w:sz="0" w:space="0" w:color="auto"/>
                                      </w:divBdr>
                                    </w:div>
                                    <w:div w:id="106193567">
                                      <w:marLeft w:val="0"/>
                                      <w:marRight w:val="0"/>
                                      <w:marTop w:val="0"/>
                                      <w:marBottom w:val="0"/>
                                      <w:divBdr>
                                        <w:top w:val="none" w:sz="0" w:space="0" w:color="auto"/>
                                        <w:left w:val="none" w:sz="0" w:space="0" w:color="auto"/>
                                        <w:bottom w:val="none" w:sz="0" w:space="0" w:color="auto"/>
                                        <w:right w:val="none" w:sz="0" w:space="0" w:color="auto"/>
                                      </w:divBdr>
                                    </w:div>
                                    <w:div w:id="136654258">
                                      <w:marLeft w:val="0"/>
                                      <w:marRight w:val="0"/>
                                      <w:marTop w:val="0"/>
                                      <w:marBottom w:val="0"/>
                                      <w:divBdr>
                                        <w:top w:val="none" w:sz="0" w:space="0" w:color="auto"/>
                                        <w:left w:val="none" w:sz="0" w:space="0" w:color="auto"/>
                                        <w:bottom w:val="none" w:sz="0" w:space="0" w:color="auto"/>
                                        <w:right w:val="none" w:sz="0" w:space="0" w:color="auto"/>
                                      </w:divBdr>
                                    </w:div>
                                    <w:div w:id="261376487">
                                      <w:marLeft w:val="0"/>
                                      <w:marRight w:val="0"/>
                                      <w:marTop w:val="0"/>
                                      <w:marBottom w:val="0"/>
                                      <w:divBdr>
                                        <w:top w:val="none" w:sz="0" w:space="0" w:color="auto"/>
                                        <w:left w:val="none" w:sz="0" w:space="0" w:color="auto"/>
                                        <w:bottom w:val="none" w:sz="0" w:space="0" w:color="auto"/>
                                        <w:right w:val="none" w:sz="0" w:space="0" w:color="auto"/>
                                      </w:divBdr>
                                    </w:div>
                                    <w:div w:id="307520074">
                                      <w:marLeft w:val="0"/>
                                      <w:marRight w:val="0"/>
                                      <w:marTop w:val="0"/>
                                      <w:marBottom w:val="0"/>
                                      <w:divBdr>
                                        <w:top w:val="none" w:sz="0" w:space="0" w:color="auto"/>
                                        <w:left w:val="none" w:sz="0" w:space="0" w:color="auto"/>
                                        <w:bottom w:val="none" w:sz="0" w:space="0" w:color="auto"/>
                                        <w:right w:val="none" w:sz="0" w:space="0" w:color="auto"/>
                                      </w:divBdr>
                                    </w:div>
                                    <w:div w:id="327640394">
                                      <w:marLeft w:val="0"/>
                                      <w:marRight w:val="0"/>
                                      <w:marTop w:val="0"/>
                                      <w:marBottom w:val="0"/>
                                      <w:divBdr>
                                        <w:top w:val="none" w:sz="0" w:space="0" w:color="auto"/>
                                        <w:left w:val="none" w:sz="0" w:space="0" w:color="auto"/>
                                        <w:bottom w:val="none" w:sz="0" w:space="0" w:color="auto"/>
                                        <w:right w:val="none" w:sz="0" w:space="0" w:color="auto"/>
                                      </w:divBdr>
                                    </w:div>
                                    <w:div w:id="372509539">
                                      <w:marLeft w:val="0"/>
                                      <w:marRight w:val="0"/>
                                      <w:marTop w:val="0"/>
                                      <w:marBottom w:val="0"/>
                                      <w:divBdr>
                                        <w:top w:val="none" w:sz="0" w:space="0" w:color="auto"/>
                                        <w:left w:val="none" w:sz="0" w:space="0" w:color="auto"/>
                                        <w:bottom w:val="none" w:sz="0" w:space="0" w:color="auto"/>
                                        <w:right w:val="none" w:sz="0" w:space="0" w:color="auto"/>
                                      </w:divBdr>
                                    </w:div>
                                    <w:div w:id="420756218">
                                      <w:marLeft w:val="0"/>
                                      <w:marRight w:val="0"/>
                                      <w:marTop w:val="0"/>
                                      <w:marBottom w:val="0"/>
                                      <w:divBdr>
                                        <w:top w:val="none" w:sz="0" w:space="0" w:color="auto"/>
                                        <w:left w:val="none" w:sz="0" w:space="0" w:color="auto"/>
                                        <w:bottom w:val="none" w:sz="0" w:space="0" w:color="auto"/>
                                        <w:right w:val="none" w:sz="0" w:space="0" w:color="auto"/>
                                      </w:divBdr>
                                    </w:div>
                                    <w:div w:id="457376307">
                                      <w:marLeft w:val="0"/>
                                      <w:marRight w:val="0"/>
                                      <w:marTop w:val="0"/>
                                      <w:marBottom w:val="0"/>
                                      <w:divBdr>
                                        <w:top w:val="none" w:sz="0" w:space="0" w:color="auto"/>
                                        <w:left w:val="none" w:sz="0" w:space="0" w:color="auto"/>
                                        <w:bottom w:val="none" w:sz="0" w:space="0" w:color="auto"/>
                                        <w:right w:val="none" w:sz="0" w:space="0" w:color="auto"/>
                                      </w:divBdr>
                                    </w:div>
                                    <w:div w:id="580220131">
                                      <w:marLeft w:val="0"/>
                                      <w:marRight w:val="0"/>
                                      <w:marTop w:val="0"/>
                                      <w:marBottom w:val="0"/>
                                      <w:divBdr>
                                        <w:top w:val="none" w:sz="0" w:space="0" w:color="auto"/>
                                        <w:left w:val="none" w:sz="0" w:space="0" w:color="auto"/>
                                        <w:bottom w:val="none" w:sz="0" w:space="0" w:color="auto"/>
                                        <w:right w:val="none" w:sz="0" w:space="0" w:color="auto"/>
                                      </w:divBdr>
                                    </w:div>
                                    <w:div w:id="717432778">
                                      <w:marLeft w:val="0"/>
                                      <w:marRight w:val="0"/>
                                      <w:marTop w:val="0"/>
                                      <w:marBottom w:val="0"/>
                                      <w:divBdr>
                                        <w:top w:val="none" w:sz="0" w:space="0" w:color="auto"/>
                                        <w:left w:val="none" w:sz="0" w:space="0" w:color="auto"/>
                                        <w:bottom w:val="none" w:sz="0" w:space="0" w:color="auto"/>
                                        <w:right w:val="none" w:sz="0" w:space="0" w:color="auto"/>
                                      </w:divBdr>
                                    </w:div>
                                    <w:div w:id="875043753">
                                      <w:marLeft w:val="0"/>
                                      <w:marRight w:val="0"/>
                                      <w:marTop w:val="0"/>
                                      <w:marBottom w:val="0"/>
                                      <w:divBdr>
                                        <w:top w:val="none" w:sz="0" w:space="0" w:color="auto"/>
                                        <w:left w:val="none" w:sz="0" w:space="0" w:color="auto"/>
                                        <w:bottom w:val="none" w:sz="0" w:space="0" w:color="auto"/>
                                        <w:right w:val="none" w:sz="0" w:space="0" w:color="auto"/>
                                      </w:divBdr>
                                    </w:div>
                                    <w:div w:id="940793630">
                                      <w:marLeft w:val="0"/>
                                      <w:marRight w:val="0"/>
                                      <w:marTop w:val="0"/>
                                      <w:marBottom w:val="0"/>
                                      <w:divBdr>
                                        <w:top w:val="none" w:sz="0" w:space="0" w:color="auto"/>
                                        <w:left w:val="none" w:sz="0" w:space="0" w:color="auto"/>
                                        <w:bottom w:val="none" w:sz="0" w:space="0" w:color="auto"/>
                                        <w:right w:val="none" w:sz="0" w:space="0" w:color="auto"/>
                                      </w:divBdr>
                                    </w:div>
                                    <w:div w:id="1018387925">
                                      <w:marLeft w:val="0"/>
                                      <w:marRight w:val="0"/>
                                      <w:marTop w:val="0"/>
                                      <w:marBottom w:val="0"/>
                                      <w:divBdr>
                                        <w:top w:val="none" w:sz="0" w:space="0" w:color="auto"/>
                                        <w:left w:val="none" w:sz="0" w:space="0" w:color="auto"/>
                                        <w:bottom w:val="none" w:sz="0" w:space="0" w:color="auto"/>
                                        <w:right w:val="none" w:sz="0" w:space="0" w:color="auto"/>
                                      </w:divBdr>
                                    </w:div>
                                    <w:div w:id="1035736596">
                                      <w:marLeft w:val="0"/>
                                      <w:marRight w:val="0"/>
                                      <w:marTop w:val="0"/>
                                      <w:marBottom w:val="0"/>
                                      <w:divBdr>
                                        <w:top w:val="none" w:sz="0" w:space="0" w:color="auto"/>
                                        <w:left w:val="none" w:sz="0" w:space="0" w:color="auto"/>
                                        <w:bottom w:val="none" w:sz="0" w:space="0" w:color="auto"/>
                                        <w:right w:val="none" w:sz="0" w:space="0" w:color="auto"/>
                                      </w:divBdr>
                                    </w:div>
                                    <w:div w:id="1166090495">
                                      <w:marLeft w:val="0"/>
                                      <w:marRight w:val="0"/>
                                      <w:marTop w:val="0"/>
                                      <w:marBottom w:val="0"/>
                                      <w:divBdr>
                                        <w:top w:val="none" w:sz="0" w:space="0" w:color="auto"/>
                                        <w:left w:val="none" w:sz="0" w:space="0" w:color="auto"/>
                                        <w:bottom w:val="none" w:sz="0" w:space="0" w:color="auto"/>
                                        <w:right w:val="none" w:sz="0" w:space="0" w:color="auto"/>
                                      </w:divBdr>
                                    </w:div>
                                    <w:div w:id="1213270624">
                                      <w:marLeft w:val="0"/>
                                      <w:marRight w:val="0"/>
                                      <w:marTop w:val="0"/>
                                      <w:marBottom w:val="0"/>
                                      <w:divBdr>
                                        <w:top w:val="none" w:sz="0" w:space="0" w:color="auto"/>
                                        <w:left w:val="none" w:sz="0" w:space="0" w:color="auto"/>
                                        <w:bottom w:val="none" w:sz="0" w:space="0" w:color="auto"/>
                                        <w:right w:val="none" w:sz="0" w:space="0" w:color="auto"/>
                                      </w:divBdr>
                                    </w:div>
                                    <w:div w:id="1300652356">
                                      <w:marLeft w:val="0"/>
                                      <w:marRight w:val="0"/>
                                      <w:marTop w:val="0"/>
                                      <w:marBottom w:val="0"/>
                                      <w:divBdr>
                                        <w:top w:val="none" w:sz="0" w:space="0" w:color="auto"/>
                                        <w:left w:val="none" w:sz="0" w:space="0" w:color="auto"/>
                                        <w:bottom w:val="none" w:sz="0" w:space="0" w:color="auto"/>
                                        <w:right w:val="none" w:sz="0" w:space="0" w:color="auto"/>
                                      </w:divBdr>
                                    </w:div>
                                    <w:div w:id="1335035804">
                                      <w:marLeft w:val="0"/>
                                      <w:marRight w:val="0"/>
                                      <w:marTop w:val="0"/>
                                      <w:marBottom w:val="0"/>
                                      <w:divBdr>
                                        <w:top w:val="none" w:sz="0" w:space="0" w:color="auto"/>
                                        <w:left w:val="none" w:sz="0" w:space="0" w:color="auto"/>
                                        <w:bottom w:val="none" w:sz="0" w:space="0" w:color="auto"/>
                                        <w:right w:val="none" w:sz="0" w:space="0" w:color="auto"/>
                                      </w:divBdr>
                                    </w:div>
                                    <w:div w:id="1377393943">
                                      <w:marLeft w:val="0"/>
                                      <w:marRight w:val="0"/>
                                      <w:marTop w:val="0"/>
                                      <w:marBottom w:val="0"/>
                                      <w:divBdr>
                                        <w:top w:val="none" w:sz="0" w:space="0" w:color="auto"/>
                                        <w:left w:val="none" w:sz="0" w:space="0" w:color="auto"/>
                                        <w:bottom w:val="none" w:sz="0" w:space="0" w:color="auto"/>
                                        <w:right w:val="none" w:sz="0" w:space="0" w:color="auto"/>
                                      </w:divBdr>
                                    </w:div>
                                    <w:div w:id="1490438860">
                                      <w:marLeft w:val="0"/>
                                      <w:marRight w:val="0"/>
                                      <w:marTop w:val="0"/>
                                      <w:marBottom w:val="0"/>
                                      <w:divBdr>
                                        <w:top w:val="none" w:sz="0" w:space="0" w:color="auto"/>
                                        <w:left w:val="none" w:sz="0" w:space="0" w:color="auto"/>
                                        <w:bottom w:val="none" w:sz="0" w:space="0" w:color="auto"/>
                                        <w:right w:val="none" w:sz="0" w:space="0" w:color="auto"/>
                                      </w:divBdr>
                                    </w:div>
                                    <w:div w:id="1670794402">
                                      <w:marLeft w:val="0"/>
                                      <w:marRight w:val="0"/>
                                      <w:marTop w:val="0"/>
                                      <w:marBottom w:val="0"/>
                                      <w:divBdr>
                                        <w:top w:val="none" w:sz="0" w:space="0" w:color="auto"/>
                                        <w:left w:val="none" w:sz="0" w:space="0" w:color="auto"/>
                                        <w:bottom w:val="none" w:sz="0" w:space="0" w:color="auto"/>
                                        <w:right w:val="none" w:sz="0" w:space="0" w:color="auto"/>
                                      </w:divBdr>
                                    </w:div>
                                    <w:div w:id="1776633709">
                                      <w:marLeft w:val="0"/>
                                      <w:marRight w:val="0"/>
                                      <w:marTop w:val="0"/>
                                      <w:marBottom w:val="0"/>
                                      <w:divBdr>
                                        <w:top w:val="none" w:sz="0" w:space="0" w:color="auto"/>
                                        <w:left w:val="none" w:sz="0" w:space="0" w:color="auto"/>
                                        <w:bottom w:val="none" w:sz="0" w:space="0" w:color="auto"/>
                                        <w:right w:val="none" w:sz="0" w:space="0" w:color="auto"/>
                                      </w:divBdr>
                                    </w:div>
                                    <w:div w:id="1788937157">
                                      <w:marLeft w:val="0"/>
                                      <w:marRight w:val="0"/>
                                      <w:marTop w:val="0"/>
                                      <w:marBottom w:val="0"/>
                                      <w:divBdr>
                                        <w:top w:val="none" w:sz="0" w:space="0" w:color="auto"/>
                                        <w:left w:val="none" w:sz="0" w:space="0" w:color="auto"/>
                                        <w:bottom w:val="none" w:sz="0" w:space="0" w:color="auto"/>
                                        <w:right w:val="none" w:sz="0" w:space="0" w:color="auto"/>
                                      </w:divBdr>
                                    </w:div>
                                    <w:div w:id="1856117922">
                                      <w:marLeft w:val="0"/>
                                      <w:marRight w:val="0"/>
                                      <w:marTop w:val="0"/>
                                      <w:marBottom w:val="0"/>
                                      <w:divBdr>
                                        <w:top w:val="none" w:sz="0" w:space="0" w:color="auto"/>
                                        <w:left w:val="none" w:sz="0" w:space="0" w:color="auto"/>
                                        <w:bottom w:val="none" w:sz="0" w:space="0" w:color="auto"/>
                                        <w:right w:val="none" w:sz="0" w:space="0" w:color="auto"/>
                                      </w:divBdr>
                                    </w:div>
                                    <w:div w:id="1893956588">
                                      <w:marLeft w:val="0"/>
                                      <w:marRight w:val="0"/>
                                      <w:marTop w:val="0"/>
                                      <w:marBottom w:val="0"/>
                                      <w:divBdr>
                                        <w:top w:val="none" w:sz="0" w:space="0" w:color="auto"/>
                                        <w:left w:val="none" w:sz="0" w:space="0" w:color="auto"/>
                                        <w:bottom w:val="none" w:sz="0" w:space="0" w:color="auto"/>
                                        <w:right w:val="none" w:sz="0" w:space="0" w:color="auto"/>
                                      </w:divBdr>
                                    </w:div>
                                    <w:div w:id="1907107446">
                                      <w:marLeft w:val="0"/>
                                      <w:marRight w:val="0"/>
                                      <w:marTop w:val="0"/>
                                      <w:marBottom w:val="0"/>
                                      <w:divBdr>
                                        <w:top w:val="none" w:sz="0" w:space="0" w:color="auto"/>
                                        <w:left w:val="none" w:sz="0" w:space="0" w:color="auto"/>
                                        <w:bottom w:val="none" w:sz="0" w:space="0" w:color="auto"/>
                                        <w:right w:val="none" w:sz="0" w:space="0" w:color="auto"/>
                                      </w:divBdr>
                                    </w:div>
                                    <w:div w:id="2018187464">
                                      <w:marLeft w:val="0"/>
                                      <w:marRight w:val="0"/>
                                      <w:marTop w:val="0"/>
                                      <w:marBottom w:val="0"/>
                                      <w:divBdr>
                                        <w:top w:val="none" w:sz="0" w:space="0" w:color="auto"/>
                                        <w:left w:val="none" w:sz="0" w:space="0" w:color="auto"/>
                                        <w:bottom w:val="none" w:sz="0" w:space="0" w:color="auto"/>
                                        <w:right w:val="none" w:sz="0" w:space="0" w:color="auto"/>
                                      </w:divBdr>
                                    </w:div>
                                    <w:div w:id="2025351799">
                                      <w:marLeft w:val="0"/>
                                      <w:marRight w:val="0"/>
                                      <w:marTop w:val="0"/>
                                      <w:marBottom w:val="0"/>
                                      <w:divBdr>
                                        <w:top w:val="none" w:sz="0" w:space="0" w:color="auto"/>
                                        <w:left w:val="none" w:sz="0" w:space="0" w:color="auto"/>
                                        <w:bottom w:val="none" w:sz="0" w:space="0" w:color="auto"/>
                                        <w:right w:val="none" w:sz="0" w:space="0" w:color="auto"/>
                                      </w:divBdr>
                                    </w:div>
                                    <w:div w:id="2028826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19225667">
          <w:marLeft w:val="0"/>
          <w:marRight w:val="0"/>
          <w:marTop w:val="0"/>
          <w:marBottom w:val="0"/>
          <w:divBdr>
            <w:top w:val="none" w:sz="0" w:space="0" w:color="auto"/>
            <w:left w:val="none" w:sz="0" w:space="0" w:color="auto"/>
            <w:bottom w:val="none" w:sz="0" w:space="0" w:color="auto"/>
            <w:right w:val="none" w:sz="0" w:space="0" w:color="auto"/>
          </w:divBdr>
          <w:divsChild>
            <w:div w:id="640303304">
              <w:marLeft w:val="0"/>
              <w:marRight w:val="0"/>
              <w:marTop w:val="0"/>
              <w:marBottom w:val="0"/>
              <w:divBdr>
                <w:top w:val="none" w:sz="0" w:space="0" w:color="auto"/>
                <w:left w:val="none" w:sz="0" w:space="0" w:color="auto"/>
                <w:bottom w:val="none" w:sz="0" w:space="0" w:color="auto"/>
                <w:right w:val="none" w:sz="0" w:space="0" w:color="auto"/>
              </w:divBdr>
              <w:divsChild>
                <w:div w:id="195503284">
                  <w:marLeft w:val="0"/>
                  <w:marRight w:val="0"/>
                  <w:marTop w:val="0"/>
                  <w:marBottom w:val="0"/>
                  <w:divBdr>
                    <w:top w:val="none" w:sz="0" w:space="0" w:color="auto"/>
                    <w:left w:val="none" w:sz="0" w:space="0" w:color="auto"/>
                    <w:bottom w:val="none" w:sz="0" w:space="0" w:color="auto"/>
                    <w:right w:val="none" w:sz="0" w:space="0" w:color="auto"/>
                  </w:divBdr>
                  <w:divsChild>
                    <w:div w:id="1813323044">
                      <w:marLeft w:val="0"/>
                      <w:marRight w:val="0"/>
                      <w:marTop w:val="0"/>
                      <w:marBottom w:val="0"/>
                      <w:divBdr>
                        <w:top w:val="none" w:sz="0" w:space="0" w:color="auto"/>
                        <w:left w:val="none" w:sz="0" w:space="0" w:color="auto"/>
                        <w:bottom w:val="none" w:sz="0" w:space="0" w:color="auto"/>
                        <w:right w:val="none" w:sz="0" w:space="0" w:color="auto"/>
                      </w:divBdr>
                      <w:divsChild>
                        <w:div w:id="1101267921">
                          <w:marLeft w:val="0"/>
                          <w:marRight w:val="0"/>
                          <w:marTop w:val="0"/>
                          <w:marBottom w:val="0"/>
                          <w:divBdr>
                            <w:top w:val="none" w:sz="0" w:space="0" w:color="auto"/>
                            <w:left w:val="none" w:sz="0" w:space="0" w:color="auto"/>
                            <w:bottom w:val="none" w:sz="0" w:space="0" w:color="auto"/>
                            <w:right w:val="none" w:sz="0" w:space="0" w:color="auto"/>
                          </w:divBdr>
                          <w:divsChild>
                            <w:div w:id="980771697">
                              <w:marLeft w:val="0"/>
                              <w:marRight w:val="0"/>
                              <w:marTop w:val="0"/>
                              <w:marBottom w:val="0"/>
                              <w:divBdr>
                                <w:top w:val="none" w:sz="0" w:space="0" w:color="auto"/>
                                <w:left w:val="none" w:sz="0" w:space="0" w:color="auto"/>
                                <w:bottom w:val="none" w:sz="0" w:space="0" w:color="auto"/>
                                <w:right w:val="none" w:sz="0" w:space="0" w:color="auto"/>
                              </w:divBdr>
                              <w:divsChild>
                                <w:div w:id="1480226349">
                                  <w:marLeft w:val="0"/>
                                  <w:marRight w:val="0"/>
                                  <w:marTop w:val="0"/>
                                  <w:marBottom w:val="0"/>
                                  <w:divBdr>
                                    <w:top w:val="none" w:sz="0" w:space="0" w:color="auto"/>
                                    <w:left w:val="none" w:sz="0" w:space="0" w:color="auto"/>
                                    <w:bottom w:val="none" w:sz="0" w:space="0" w:color="auto"/>
                                    <w:right w:val="none" w:sz="0" w:space="0" w:color="auto"/>
                                  </w:divBdr>
                                  <w:divsChild>
                                    <w:div w:id="1217861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2351994">
                              <w:marLeft w:val="0"/>
                              <w:marRight w:val="0"/>
                              <w:marTop w:val="0"/>
                              <w:marBottom w:val="0"/>
                              <w:divBdr>
                                <w:top w:val="none" w:sz="0" w:space="0" w:color="auto"/>
                                <w:left w:val="none" w:sz="0" w:space="0" w:color="auto"/>
                                <w:bottom w:val="none" w:sz="0" w:space="0" w:color="auto"/>
                                <w:right w:val="none" w:sz="0" w:space="0" w:color="auto"/>
                              </w:divBdr>
                              <w:divsChild>
                                <w:div w:id="1799686019">
                                  <w:marLeft w:val="0"/>
                                  <w:marRight w:val="0"/>
                                  <w:marTop w:val="0"/>
                                  <w:marBottom w:val="0"/>
                                  <w:divBdr>
                                    <w:top w:val="none" w:sz="0" w:space="0" w:color="auto"/>
                                    <w:left w:val="none" w:sz="0" w:space="0" w:color="auto"/>
                                    <w:bottom w:val="none" w:sz="0" w:space="0" w:color="auto"/>
                                    <w:right w:val="none" w:sz="0" w:space="0" w:color="auto"/>
                                  </w:divBdr>
                                  <w:divsChild>
                                    <w:div w:id="31536805">
                                      <w:marLeft w:val="0"/>
                                      <w:marRight w:val="0"/>
                                      <w:marTop w:val="0"/>
                                      <w:marBottom w:val="0"/>
                                      <w:divBdr>
                                        <w:top w:val="none" w:sz="0" w:space="0" w:color="auto"/>
                                        <w:left w:val="none" w:sz="0" w:space="0" w:color="auto"/>
                                        <w:bottom w:val="none" w:sz="0" w:space="0" w:color="auto"/>
                                        <w:right w:val="none" w:sz="0" w:space="0" w:color="auto"/>
                                      </w:divBdr>
                                    </w:div>
                                    <w:div w:id="72356179">
                                      <w:marLeft w:val="0"/>
                                      <w:marRight w:val="0"/>
                                      <w:marTop w:val="0"/>
                                      <w:marBottom w:val="0"/>
                                      <w:divBdr>
                                        <w:top w:val="none" w:sz="0" w:space="0" w:color="auto"/>
                                        <w:left w:val="none" w:sz="0" w:space="0" w:color="auto"/>
                                        <w:bottom w:val="none" w:sz="0" w:space="0" w:color="auto"/>
                                        <w:right w:val="none" w:sz="0" w:space="0" w:color="auto"/>
                                      </w:divBdr>
                                    </w:div>
                                    <w:div w:id="83383305">
                                      <w:marLeft w:val="0"/>
                                      <w:marRight w:val="0"/>
                                      <w:marTop w:val="0"/>
                                      <w:marBottom w:val="0"/>
                                      <w:divBdr>
                                        <w:top w:val="none" w:sz="0" w:space="0" w:color="auto"/>
                                        <w:left w:val="none" w:sz="0" w:space="0" w:color="auto"/>
                                        <w:bottom w:val="none" w:sz="0" w:space="0" w:color="auto"/>
                                        <w:right w:val="none" w:sz="0" w:space="0" w:color="auto"/>
                                      </w:divBdr>
                                    </w:div>
                                    <w:div w:id="151026821">
                                      <w:marLeft w:val="0"/>
                                      <w:marRight w:val="0"/>
                                      <w:marTop w:val="0"/>
                                      <w:marBottom w:val="0"/>
                                      <w:divBdr>
                                        <w:top w:val="none" w:sz="0" w:space="0" w:color="auto"/>
                                        <w:left w:val="none" w:sz="0" w:space="0" w:color="auto"/>
                                        <w:bottom w:val="none" w:sz="0" w:space="0" w:color="auto"/>
                                        <w:right w:val="none" w:sz="0" w:space="0" w:color="auto"/>
                                      </w:divBdr>
                                    </w:div>
                                    <w:div w:id="168183989">
                                      <w:marLeft w:val="0"/>
                                      <w:marRight w:val="0"/>
                                      <w:marTop w:val="0"/>
                                      <w:marBottom w:val="0"/>
                                      <w:divBdr>
                                        <w:top w:val="none" w:sz="0" w:space="0" w:color="auto"/>
                                        <w:left w:val="none" w:sz="0" w:space="0" w:color="auto"/>
                                        <w:bottom w:val="none" w:sz="0" w:space="0" w:color="auto"/>
                                        <w:right w:val="none" w:sz="0" w:space="0" w:color="auto"/>
                                      </w:divBdr>
                                    </w:div>
                                    <w:div w:id="183903129">
                                      <w:marLeft w:val="0"/>
                                      <w:marRight w:val="0"/>
                                      <w:marTop w:val="0"/>
                                      <w:marBottom w:val="0"/>
                                      <w:divBdr>
                                        <w:top w:val="none" w:sz="0" w:space="0" w:color="auto"/>
                                        <w:left w:val="none" w:sz="0" w:space="0" w:color="auto"/>
                                        <w:bottom w:val="none" w:sz="0" w:space="0" w:color="auto"/>
                                        <w:right w:val="none" w:sz="0" w:space="0" w:color="auto"/>
                                      </w:divBdr>
                                    </w:div>
                                    <w:div w:id="367605871">
                                      <w:marLeft w:val="0"/>
                                      <w:marRight w:val="0"/>
                                      <w:marTop w:val="0"/>
                                      <w:marBottom w:val="0"/>
                                      <w:divBdr>
                                        <w:top w:val="none" w:sz="0" w:space="0" w:color="auto"/>
                                        <w:left w:val="none" w:sz="0" w:space="0" w:color="auto"/>
                                        <w:bottom w:val="none" w:sz="0" w:space="0" w:color="auto"/>
                                        <w:right w:val="none" w:sz="0" w:space="0" w:color="auto"/>
                                      </w:divBdr>
                                    </w:div>
                                    <w:div w:id="409086175">
                                      <w:marLeft w:val="0"/>
                                      <w:marRight w:val="0"/>
                                      <w:marTop w:val="0"/>
                                      <w:marBottom w:val="0"/>
                                      <w:divBdr>
                                        <w:top w:val="none" w:sz="0" w:space="0" w:color="auto"/>
                                        <w:left w:val="none" w:sz="0" w:space="0" w:color="auto"/>
                                        <w:bottom w:val="none" w:sz="0" w:space="0" w:color="auto"/>
                                        <w:right w:val="none" w:sz="0" w:space="0" w:color="auto"/>
                                      </w:divBdr>
                                    </w:div>
                                    <w:div w:id="450130061">
                                      <w:marLeft w:val="0"/>
                                      <w:marRight w:val="0"/>
                                      <w:marTop w:val="0"/>
                                      <w:marBottom w:val="0"/>
                                      <w:divBdr>
                                        <w:top w:val="none" w:sz="0" w:space="0" w:color="auto"/>
                                        <w:left w:val="none" w:sz="0" w:space="0" w:color="auto"/>
                                        <w:bottom w:val="none" w:sz="0" w:space="0" w:color="auto"/>
                                        <w:right w:val="none" w:sz="0" w:space="0" w:color="auto"/>
                                      </w:divBdr>
                                    </w:div>
                                    <w:div w:id="451049235">
                                      <w:marLeft w:val="0"/>
                                      <w:marRight w:val="0"/>
                                      <w:marTop w:val="0"/>
                                      <w:marBottom w:val="0"/>
                                      <w:divBdr>
                                        <w:top w:val="none" w:sz="0" w:space="0" w:color="auto"/>
                                        <w:left w:val="none" w:sz="0" w:space="0" w:color="auto"/>
                                        <w:bottom w:val="none" w:sz="0" w:space="0" w:color="auto"/>
                                        <w:right w:val="none" w:sz="0" w:space="0" w:color="auto"/>
                                      </w:divBdr>
                                    </w:div>
                                    <w:div w:id="495461965">
                                      <w:marLeft w:val="0"/>
                                      <w:marRight w:val="0"/>
                                      <w:marTop w:val="0"/>
                                      <w:marBottom w:val="0"/>
                                      <w:divBdr>
                                        <w:top w:val="none" w:sz="0" w:space="0" w:color="auto"/>
                                        <w:left w:val="none" w:sz="0" w:space="0" w:color="auto"/>
                                        <w:bottom w:val="none" w:sz="0" w:space="0" w:color="auto"/>
                                        <w:right w:val="none" w:sz="0" w:space="0" w:color="auto"/>
                                      </w:divBdr>
                                    </w:div>
                                    <w:div w:id="575168728">
                                      <w:marLeft w:val="0"/>
                                      <w:marRight w:val="0"/>
                                      <w:marTop w:val="0"/>
                                      <w:marBottom w:val="0"/>
                                      <w:divBdr>
                                        <w:top w:val="none" w:sz="0" w:space="0" w:color="auto"/>
                                        <w:left w:val="none" w:sz="0" w:space="0" w:color="auto"/>
                                        <w:bottom w:val="none" w:sz="0" w:space="0" w:color="auto"/>
                                        <w:right w:val="none" w:sz="0" w:space="0" w:color="auto"/>
                                      </w:divBdr>
                                    </w:div>
                                    <w:div w:id="579562808">
                                      <w:marLeft w:val="0"/>
                                      <w:marRight w:val="0"/>
                                      <w:marTop w:val="0"/>
                                      <w:marBottom w:val="0"/>
                                      <w:divBdr>
                                        <w:top w:val="none" w:sz="0" w:space="0" w:color="auto"/>
                                        <w:left w:val="none" w:sz="0" w:space="0" w:color="auto"/>
                                        <w:bottom w:val="none" w:sz="0" w:space="0" w:color="auto"/>
                                        <w:right w:val="none" w:sz="0" w:space="0" w:color="auto"/>
                                      </w:divBdr>
                                    </w:div>
                                    <w:div w:id="675113908">
                                      <w:marLeft w:val="0"/>
                                      <w:marRight w:val="0"/>
                                      <w:marTop w:val="0"/>
                                      <w:marBottom w:val="0"/>
                                      <w:divBdr>
                                        <w:top w:val="none" w:sz="0" w:space="0" w:color="auto"/>
                                        <w:left w:val="none" w:sz="0" w:space="0" w:color="auto"/>
                                        <w:bottom w:val="none" w:sz="0" w:space="0" w:color="auto"/>
                                        <w:right w:val="none" w:sz="0" w:space="0" w:color="auto"/>
                                      </w:divBdr>
                                    </w:div>
                                    <w:div w:id="718286463">
                                      <w:marLeft w:val="0"/>
                                      <w:marRight w:val="0"/>
                                      <w:marTop w:val="0"/>
                                      <w:marBottom w:val="0"/>
                                      <w:divBdr>
                                        <w:top w:val="none" w:sz="0" w:space="0" w:color="auto"/>
                                        <w:left w:val="none" w:sz="0" w:space="0" w:color="auto"/>
                                        <w:bottom w:val="none" w:sz="0" w:space="0" w:color="auto"/>
                                        <w:right w:val="none" w:sz="0" w:space="0" w:color="auto"/>
                                      </w:divBdr>
                                    </w:div>
                                    <w:div w:id="814953127">
                                      <w:marLeft w:val="0"/>
                                      <w:marRight w:val="0"/>
                                      <w:marTop w:val="0"/>
                                      <w:marBottom w:val="0"/>
                                      <w:divBdr>
                                        <w:top w:val="none" w:sz="0" w:space="0" w:color="auto"/>
                                        <w:left w:val="none" w:sz="0" w:space="0" w:color="auto"/>
                                        <w:bottom w:val="none" w:sz="0" w:space="0" w:color="auto"/>
                                        <w:right w:val="none" w:sz="0" w:space="0" w:color="auto"/>
                                      </w:divBdr>
                                    </w:div>
                                    <w:div w:id="867062568">
                                      <w:marLeft w:val="0"/>
                                      <w:marRight w:val="0"/>
                                      <w:marTop w:val="0"/>
                                      <w:marBottom w:val="0"/>
                                      <w:divBdr>
                                        <w:top w:val="none" w:sz="0" w:space="0" w:color="auto"/>
                                        <w:left w:val="none" w:sz="0" w:space="0" w:color="auto"/>
                                        <w:bottom w:val="none" w:sz="0" w:space="0" w:color="auto"/>
                                        <w:right w:val="none" w:sz="0" w:space="0" w:color="auto"/>
                                      </w:divBdr>
                                    </w:div>
                                    <w:div w:id="883565700">
                                      <w:marLeft w:val="0"/>
                                      <w:marRight w:val="0"/>
                                      <w:marTop w:val="0"/>
                                      <w:marBottom w:val="0"/>
                                      <w:divBdr>
                                        <w:top w:val="none" w:sz="0" w:space="0" w:color="auto"/>
                                        <w:left w:val="none" w:sz="0" w:space="0" w:color="auto"/>
                                        <w:bottom w:val="none" w:sz="0" w:space="0" w:color="auto"/>
                                        <w:right w:val="none" w:sz="0" w:space="0" w:color="auto"/>
                                      </w:divBdr>
                                    </w:div>
                                    <w:div w:id="923537467">
                                      <w:marLeft w:val="0"/>
                                      <w:marRight w:val="0"/>
                                      <w:marTop w:val="0"/>
                                      <w:marBottom w:val="0"/>
                                      <w:divBdr>
                                        <w:top w:val="none" w:sz="0" w:space="0" w:color="auto"/>
                                        <w:left w:val="none" w:sz="0" w:space="0" w:color="auto"/>
                                        <w:bottom w:val="none" w:sz="0" w:space="0" w:color="auto"/>
                                        <w:right w:val="none" w:sz="0" w:space="0" w:color="auto"/>
                                      </w:divBdr>
                                    </w:div>
                                    <w:div w:id="1051153773">
                                      <w:marLeft w:val="0"/>
                                      <w:marRight w:val="0"/>
                                      <w:marTop w:val="0"/>
                                      <w:marBottom w:val="0"/>
                                      <w:divBdr>
                                        <w:top w:val="none" w:sz="0" w:space="0" w:color="auto"/>
                                        <w:left w:val="none" w:sz="0" w:space="0" w:color="auto"/>
                                        <w:bottom w:val="none" w:sz="0" w:space="0" w:color="auto"/>
                                        <w:right w:val="none" w:sz="0" w:space="0" w:color="auto"/>
                                      </w:divBdr>
                                    </w:div>
                                    <w:div w:id="1092551785">
                                      <w:marLeft w:val="0"/>
                                      <w:marRight w:val="0"/>
                                      <w:marTop w:val="0"/>
                                      <w:marBottom w:val="0"/>
                                      <w:divBdr>
                                        <w:top w:val="none" w:sz="0" w:space="0" w:color="auto"/>
                                        <w:left w:val="none" w:sz="0" w:space="0" w:color="auto"/>
                                        <w:bottom w:val="none" w:sz="0" w:space="0" w:color="auto"/>
                                        <w:right w:val="none" w:sz="0" w:space="0" w:color="auto"/>
                                      </w:divBdr>
                                    </w:div>
                                    <w:div w:id="1141848408">
                                      <w:marLeft w:val="0"/>
                                      <w:marRight w:val="0"/>
                                      <w:marTop w:val="0"/>
                                      <w:marBottom w:val="0"/>
                                      <w:divBdr>
                                        <w:top w:val="none" w:sz="0" w:space="0" w:color="auto"/>
                                        <w:left w:val="none" w:sz="0" w:space="0" w:color="auto"/>
                                        <w:bottom w:val="none" w:sz="0" w:space="0" w:color="auto"/>
                                        <w:right w:val="none" w:sz="0" w:space="0" w:color="auto"/>
                                      </w:divBdr>
                                    </w:div>
                                    <w:div w:id="1171600740">
                                      <w:marLeft w:val="0"/>
                                      <w:marRight w:val="0"/>
                                      <w:marTop w:val="0"/>
                                      <w:marBottom w:val="0"/>
                                      <w:divBdr>
                                        <w:top w:val="none" w:sz="0" w:space="0" w:color="auto"/>
                                        <w:left w:val="none" w:sz="0" w:space="0" w:color="auto"/>
                                        <w:bottom w:val="none" w:sz="0" w:space="0" w:color="auto"/>
                                        <w:right w:val="none" w:sz="0" w:space="0" w:color="auto"/>
                                      </w:divBdr>
                                    </w:div>
                                    <w:div w:id="1171681640">
                                      <w:marLeft w:val="0"/>
                                      <w:marRight w:val="0"/>
                                      <w:marTop w:val="0"/>
                                      <w:marBottom w:val="0"/>
                                      <w:divBdr>
                                        <w:top w:val="none" w:sz="0" w:space="0" w:color="auto"/>
                                        <w:left w:val="none" w:sz="0" w:space="0" w:color="auto"/>
                                        <w:bottom w:val="none" w:sz="0" w:space="0" w:color="auto"/>
                                        <w:right w:val="none" w:sz="0" w:space="0" w:color="auto"/>
                                      </w:divBdr>
                                    </w:div>
                                    <w:div w:id="1214275573">
                                      <w:marLeft w:val="0"/>
                                      <w:marRight w:val="0"/>
                                      <w:marTop w:val="0"/>
                                      <w:marBottom w:val="0"/>
                                      <w:divBdr>
                                        <w:top w:val="none" w:sz="0" w:space="0" w:color="auto"/>
                                        <w:left w:val="none" w:sz="0" w:space="0" w:color="auto"/>
                                        <w:bottom w:val="none" w:sz="0" w:space="0" w:color="auto"/>
                                        <w:right w:val="none" w:sz="0" w:space="0" w:color="auto"/>
                                      </w:divBdr>
                                    </w:div>
                                    <w:div w:id="1251113578">
                                      <w:marLeft w:val="0"/>
                                      <w:marRight w:val="0"/>
                                      <w:marTop w:val="0"/>
                                      <w:marBottom w:val="0"/>
                                      <w:divBdr>
                                        <w:top w:val="none" w:sz="0" w:space="0" w:color="auto"/>
                                        <w:left w:val="none" w:sz="0" w:space="0" w:color="auto"/>
                                        <w:bottom w:val="none" w:sz="0" w:space="0" w:color="auto"/>
                                        <w:right w:val="none" w:sz="0" w:space="0" w:color="auto"/>
                                      </w:divBdr>
                                    </w:div>
                                    <w:div w:id="1278609927">
                                      <w:marLeft w:val="0"/>
                                      <w:marRight w:val="0"/>
                                      <w:marTop w:val="0"/>
                                      <w:marBottom w:val="0"/>
                                      <w:divBdr>
                                        <w:top w:val="none" w:sz="0" w:space="0" w:color="auto"/>
                                        <w:left w:val="none" w:sz="0" w:space="0" w:color="auto"/>
                                        <w:bottom w:val="none" w:sz="0" w:space="0" w:color="auto"/>
                                        <w:right w:val="none" w:sz="0" w:space="0" w:color="auto"/>
                                      </w:divBdr>
                                    </w:div>
                                    <w:div w:id="1382095093">
                                      <w:marLeft w:val="0"/>
                                      <w:marRight w:val="0"/>
                                      <w:marTop w:val="0"/>
                                      <w:marBottom w:val="0"/>
                                      <w:divBdr>
                                        <w:top w:val="none" w:sz="0" w:space="0" w:color="auto"/>
                                        <w:left w:val="none" w:sz="0" w:space="0" w:color="auto"/>
                                        <w:bottom w:val="none" w:sz="0" w:space="0" w:color="auto"/>
                                        <w:right w:val="none" w:sz="0" w:space="0" w:color="auto"/>
                                      </w:divBdr>
                                    </w:div>
                                    <w:div w:id="1390498095">
                                      <w:marLeft w:val="0"/>
                                      <w:marRight w:val="0"/>
                                      <w:marTop w:val="0"/>
                                      <w:marBottom w:val="0"/>
                                      <w:divBdr>
                                        <w:top w:val="none" w:sz="0" w:space="0" w:color="auto"/>
                                        <w:left w:val="none" w:sz="0" w:space="0" w:color="auto"/>
                                        <w:bottom w:val="none" w:sz="0" w:space="0" w:color="auto"/>
                                        <w:right w:val="none" w:sz="0" w:space="0" w:color="auto"/>
                                      </w:divBdr>
                                    </w:div>
                                    <w:div w:id="1397820537">
                                      <w:marLeft w:val="0"/>
                                      <w:marRight w:val="0"/>
                                      <w:marTop w:val="0"/>
                                      <w:marBottom w:val="0"/>
                                      <w:divBdr>
                                        <w:top w:val="none" w:sz="0" w:space="0" w:color="auto"/>
                                        <w:left w:val="none" w:sz="0" w:space="0" w:color="auto"/>
                                        <w:bottom w:val="none" w:sz="0" w:space="0" w:color="auto"/>
                                        <w:right w:val="none" w:sz="0" w:space="0" w:color="auto"/>
                                      </w:divBdr>
                                    </w:div>
                                    <w:div w:id="1537237488">
                                      <w:marLeft w:val="0"/>
                                      <w:marRight w:val="0"/>
                                      <w:marTop w:val="0"/>
                                      <w:marBottom w:val="0"/>
                                      <w:divBdr>
                                        <w:top w:val="none" w:sz="0" w:space="0" w:color="auto"/>
                                        <w:left w:val="none" w:sz="0" w:space="0" w:color="auto"/>
                                        <w:bottom w:val="none" w:sz="0" w:space="0" w:color="auto"/>
                                        <w:right w:val="none" w:sz="0" w:space="0" w:color="auto"/>
                                      </w:divBdr>
                                    </w:div>
                                    <w:div w:id="1603100408">
                                      <w:marLeft w:val="0"/>
                                      <w:marRight w:val="0"/>
                                      <w:marTop w:val="0"/>
                                      <w:marBottom w:val="0"/>
                                      <w:divBdr>
                                        <w:top w:val="none" w:sz="0" w:space="0" w:color="auto"/>
                                        <w:left w:val="none" w:sz="0" w:space="0" w:color="auto"/>
                                        <w:bottom w:val="none" w:sz="0" w:space="0" w:color="auto"/>
                                        <w:right w:val="none" w:sz="0" w:space="0" w:color="auto"/>
                                      </w:divBdr>
                                    </w:div>
                                    <w:div w:id="1609241680">
                                      <w:marLeft w:val="0"/>
                                      <w:marRight w:val="0"/>
                                      <w:marTop w:val="0"/>
                                      <w:marBottom w:val="0"/>
                                      <w:divBdr>
                                        <w:top w:val="none" w:sz="0" w:space="0" w:color="auto"/>
                                        <w:left w:val="none" w:sz="0" w:space="0" w:color="auto"/>
                                        <w:bottom w:val="none" w:sz="0" w:space="0" w:color="auto"/>
                                        <w:right w:val="none" w:sz="0" w:space="0" w:color="auto"/>
                                      </w:divBdr>
                                    </w:div>
                                    <w:div w:id="1653170940">
                                      <w:marLeft w:val="0"/>
                                      <w:marRight w:val="0"/>
                                      <w:marTop w:val="0"/>
                                      <w:marBottom w:val="0"/>
                                      <w:divBdr>
                                        <w:top w:val="none" w:sz="0" w:space="0" w:color="auto"/>
                                        <w:left w:val="none" w:sz="0" w:space="0" w:color="auto"/>
                                        <w:bottom w:val="none" w:sz="0" w:space="0" w:color="auto"/>
                                        <w:right w:val="none" w:sz="0" w:space="0" w:color="auto"/>
                                      </w:divBdr>
                                    </w:div>
                                    <w:div w:id="1697190421">
                                      <w:marLeft w:val="0"/>
                                      <w:marRight w:val="0"/>
                                      <w:marTop w:val="0"/>
                                      <w:marBottom w:val="0"/>
                                      <w:divBdr>
                                        <w:top w:val="none" w:sz="0" w:space="0" w:color="auto"/>
                                        <w:left w:val="none" w:sz="0" w:space="0" w:color="auto"/>
                                        <w:bottom w:val="none" w:sz="0" w:space="0" w:color="auto"/>
                                        <w:right w:val="none" w:sz="0" w:space="0" w:color="auto"/>
                                      </w:divBdr>
                                    </w:div>
                                    <w:div w:id="1700469554">
                                      <w:marLeft w:val="0"/>
                                      <w:marRight w:val="0"/>
                                      <w:marTop w:val="0"/>
                                      <w:marBottom w:val="0"/>
                                      <w:divBdr>
                                        <w:top w:val="none" w:sz="0" w:space="0" w:color="auto"/>
                                        <w:left w:val="none" w:sz="0" w:space="0" w:color="auto"/>
                                        <w:bottom w:val="none" w:sz="0" w:space="0" w:color="auto"/>
                                        <w:right w:val="none" w:sz="0" w:space="0" w:color="auto"/>
                                      </w:divBdr>
                                    </w:div>
                                    <w:div w:id="1769815169">
                                      <w:marLeft w:val="0"/>
                                      <w:marRight w:val="0"/>
                                      <w:marTop w:val="0"/>
                                      <w:marBottom w:val="0"/>
                                      <w:divBdr>
                                        <w:top w:val="none" w:sz="0" w:space="0" w:color="auto"/>
                                        <w:left w:val="none" w:sz="0" w:space="0" w:color="auto"/>
                                        <w:bottom w:val="none" w:sz="0" w:space="0" w:color="auto"/>
                                        <w:right w:val="none" w:sz="0" w:space="0" w:color="auto"/>
                                      </w:divBdr>
                                    </w:div>
                                    <w:div w:id="1785340714">
                                      <w:marLeft w:val="0"/>
                                      <w:marRight w:val="0"/>
                                      <w:marTop w:val="0"/>
                                      <w:marBottom w:val="0"/>
                                      <w:divBdr>
                                        <w:top w:val="none" w:sz="0" w:space="0" w:color="auto"/>
                                        <w:left w:val="none" w:sz="0" w:space="0" w:color="auto"/>
                                        <w:bottom w:val="none" w:sz="0" w:space="0" w:color="auto"/>
                                        <w:right w:val="none" w:sz="0" w:space="0" w:color="auto"/>
                                      </w:divBdr>
                                    </w:div>
                                    <w:div w:id="1875773284">
                                      <w:marLeft w:val="0"/>
                                      <w:marRight w:val="0"/>
                                      <w:marTop w:val="0"/>
                                      <w:marBottom w:val="0"/>
                                      <w:divBdr>
                                        <w:top w:val="none" w:sz="0" w:space="0" w:color="auto"/>
                                        <w:left w:val="none" w:sz="0" w:space="0" w:color="auto"/>
                                        <w:bottom w:val="none" w:sz="0" w:space="0" w:color="auto"/>
                                        <w:right w:val="none" w:sz="0" w:space="0" w:color="auto"/>
                                      </w:divBdr>
                                    </w:div>
                                    <w:div w:id="1934164815">
                                      <w:marLeft w:val="0"/>
                                      <w:marRight w:val="0"/>
                                      <w:marTop w:val="0"/>
                                      <w:marBottom w:val="0"/>
                                      <w:divBdr>
                                        <w:top w:val="none" w:sz="0" w:space="0" w:color="auto"/>
                                        <w:left w:val="none" w:sz="0" w:space="0" w:color="auto"/>
                                        <w:bottom w:val="none" w:sz="0" w:space="0" w:color="auto"/>
                                        <w:right w:val="none" w:sz="0" w:space="0" w:color="auto"/>
                                      </w:divBdr>
                                    </w:div>
                                    <w:div w:id="1984265402">
                                      <w:marLeft w:val="0"/>
                                      <w:marRight w:val="0"/>
                                      <w:marTop w:val="0"/>
                                      <w:marBottom w:val="0"/>
                                      <w:divBdr>
                                        <w:top w:val="none" w:sz="0" w:space="0" w:color="auto"/>
                                        <w:left w:val="none" w:sz="0" w:space="0" w:color="auto"/>
                                        <w:bottom w:val="none" w:sz="0" w:space="0" w:color="auto"/>
                                        <w:right w:val="none" w:sz="0" w:space="0" w:color="auto"/>
                                      </w:divBdr>
                                    </w:div>
                                    <w:div w:id="2014187705">
                                      <w:marLeft w:val="0"/>
                                      <w:marRight w:val="0"/>
                                      <w:marTop w:val="0"/>
                                      <w:marBottom w:val="0"/>
                                      <w:divBdr>
                                        <w:top w:val="none" w:sz="0" w:space="0" w:color="auto"/>
                                        <w:left w:val="none" w:sz="0" w:space="0" w:color="auto"/>
                                        <w:bottom w:val="none" w:sz="0" w:space="0" w:color="auto"/>
                                        <w:right w:val="none" w:sz="0" w:space="0" w:color="auto"/>
                                      </w:divBdr>
                                    </w:div>
                                    <w:div w:id="2048025616">
                                      <w:marLeft w:val="0"/>
                                      <w:marRight w:val="0"/>
                                      <w:marTop w:val="0"/>
                                      <w:marBottom w:val="0"/>
                                      <w:divBdr>
                                        <w:top w:val="none" w:sz="0" w:space="0" w:color="auto"/>
                                        <w:left w:val="none" w:sz="0" w:space="0" w:color="auto"/>
                                        <w:bottom w:val="none" w:sz="0" w:space="0" w:color="auto"/>
                                        <w:right w:val="none" w:sz="0" w:space="0" w:color="auto"/>
                                      </w:divBdr>
                                    </w:div>
                                    <w:div w:id="2065718580">
                                      <w:marLeft w:val="0"/>
                                      <w:marRight w:val="0"/>
                                      <w:marTop w:val="0"/>
                                      <w:marBottom w:val="0"/>
                                      <w:divBdr>
                                        <w:top w:val="none" w:sz="0" w:space="0" w:color="auto"/>
                                        <w:left w:val="none" w:sz="0" w:space="0" w:color="auto"/>
                                        <w:bottom w:val="none" w:sz="0" w:space="0" w:color="auto"/>
                                        <w:right w:val="none" w:sz="0" w:space="0" w:color="auto"/>
                                      </w:divBdr>
                                    </w:div>
                                    <w:div w:id="2090882955">
                                      <w:marLeft w:val="0"/>
                                      <w:marRight w:val="0"/>
                                      <w:marTop w:val="0"/>
                                      <w:marBottom w:val="0"/>
                                      <w:divBdr>
                                        <w:top w:val="none" w:sz="0" w:space="0" w:color="auto"/>
                                        <w:left w:val="none" w:sz="0" w:space="0" w:color="auto"/>
                                        <w:bottom w:val="none" w:sz="0" w:space="0" w:color="auto"/>
                                        <w:right w:val="none" w:sz="0" w:space="0" w:color="auto"/>
                                      </w:divBdr>
                                    </w:div>
                                    <w:div w:id="2141651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gif"/><Relationship Id="rId18" Type="http://schemas.openxmlformats.org/officeDocument/2006/relationships/header" Target="header1.xml"/><Relationship Id="rId26" Type="http://schemas.openxmlformats.org/officeDocument/2006/relationships/image" Target="media/image4.png"/><Relationship Id="rId39" Type="http://schemas.openxmlformats.org/officeDocument/2006/relationships/image" Target="media/image17.png"/><Relationship Id="rId21" Type="http://schemas.openxmlformats.org/officeDocument/2006/relationships/footer" Target="footer2.xml"/><Relationship Id="rId34" Type="http://schemas.openxmlformats.org/officeDocument/2006/relationships/image" Target="media/image12.png"/><Relationship Id="rId42" Type="http://schemas.openxmlformats.org/officeDocument/2006/relationships/fontTable" Target="fontTable.xml"/><Relationship Id="rId7" Type="http://schemas.openxmlformats.org/officeDocument/2006/relationships/settings" Target="settings.xml"/><Relationship Id="rId2" Type="http://schemas.openxmlformats.org/officeDocument/2006/relationships/customXml" Target="../customXml/item2.xml"/><Relationship Id="rId16" Type="http://schemas.microsoft.com/office/2011/relationships/commentsExtended" Target="commentsExtended.xml"/><Relationship Id="rId20" Type="http://schemas.openxmlformats.org/officeDocument/2006/relationships/footer" Target="footer1.xml"/><Relationship Id="rId29" Type="http://schemas.openxmlformats.org/officeDocument/2006/relationships/image" Target="media/image7.png"/><Relationship Id="rId41"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footer" Target="footer4.xml"/><Relationship Id="rId32" Type="http://schemas.openxmlformats.org/officeDocument/2006/relationships/image" Target="media/image10.png"/><Relationship Id="rId37" Type="http://schemas.openxmlformats.org/officeDocument/2006/relationships/image" Target="media/image15.png"/><Relationship Id="rId40" Type="http://schemas.openxmlformats.org/officeDocument/2006/relationships/image" Target="media/image18.png"/><Relationship Id="rId5" Type="http://schemas.openxmlformats.org/officeDocument/2006/relationships/numbering" Target="numbering.xml"/><Relationship Id="rId15" Type="http://schemas.openxmlformats.org/officeDocument/2006/relationships/comments" Target="comments.xml"/><Relationship Id="rId23" Type="http://schemas.openxmlformats.org/officeDocument/2006/relationships/footer" Target="footer3.xml"/><Relationship Id="rId28" Type="http://schemas.openxmlformats.org/officeDocument/2006/relationships/image" Target="media/image6.jpg"/><Relationship Id="rId36" Type="http://schemas.openxmlformats.org/officeDocument/2006/relationships/image" Target="media/image14.png"/><Relationship Id="rId10" Type="http://schemas.openxmlformats.org/officeDocument/2006/relationships/endnotes" Target="endnotes.xml"/><Relationship Id="rId19" Type="http://schemas.openxmlformats.org/officeDocument/2006/relationships/header" Target="header2.xml"/><Relationship Id="rId31" Type="http://schemas.openxmlformats.org/officeDocument/2006/relationships/image" Target="media/image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jpeg"/><Relationship Id="rId22" Type="http://schemas.openxmlformats.org/officeDocument/2006/relationships/header" Target="header3.xml"/><Relationship Id="rId27" Type="http://schemas.openxmlformats.org/officeDocument/2006/relationships/image" Target="media/image5.png"/><Relationship Id="rId30" Type="http://schemas.openxmlformats.org/officeDocument/2006/relationships/image" Target="media/image8.png"/><Relationship Id="rId35" Type="http://schemas.openxmlformats.org/officeDocument/2006/relationships/image" Target="media/image13.png"/><Relationship Id="rId43" Type="http://schemas.openxmlformats.org/officeDocument/2006/relationships/theme" Target="theme/theme1.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image" Target="media/image2.png"/><Relationship Id="rId17" Type="http://schemas.microsoft.com/office/2016/09/relationships/commentsIds" Target="commentsIds.xml"/><Relationship Id="rId25" Type="http://schemas.openxmlformats.org/officeDocument/2006/relationships/hyperlink" Target="https://blog.research.google/2023/04/recent-advances-in-deep-long-horizon.html" TargetMode="External"/><Relationship Id="rId33" Type="http://schemas.openxmlformats.org/officeDocument/2006/relationships/image" Target="media/image11.png"/><Relationship Id="rId38" Type="http://schemas.openxmlformats.org/officeDocument/2006/relationships/image" Target="media/image16.png"/></Relationships>
</file>

<file path=word/theme/theme1.xml><?xml version="1.0" encoding="utf-8"?>
<a:theme xmlns:a="http://schemas.openxmlformats.org/drawingml/2006/main" name="Office Theme">
  <a:themeElements>
    <a:clrScheme name="Custom 4">
      <a:dk1>
        <a:sysClr val="windowText" lastClr="000000"/>
      </a:dk1>
      <a:lt1>
        <a:sysClr val="window" lastClr="FFFFFF"/>
      </a:lt1>
      <a:dk2>
        <a:srgbClr val="2A2A2A"/>
      </a:dk2>
      <a:lt2>
        <a:srgbClr val="ACACAC"/>
      </a:lt2>
      <a:accent1>
        <a:srgbClr val="14756E"/>
      </a:accent1>
      <a:accent2>
        <a:srgbClr val="17A6B1"/>
      </a:accent2>
      <a:accent3>
        <a:srgbClr val="CB5577"/>
      </a:accent3>
      <a:accent4>
        <a:srgbClr val="F84C24"/>
      </a:accent4>
      <a:accent5>
        <a:srgbClr val="6A3B68"/>
      </a:accent5>
      <a:accent6>
        <a:srgbClr val="3A3A3A"/>
      </a:accent6>
      <a:hlink>
        <a:srgbClr val="01B1AE"/>
      </a:hlink>
      <a:folHlink>
        <a:srgbClr val="01B1AE"/>
      </a:folHlink>
    </a:clrScheme>
    <a:fontScheme name="Custom 291">
      <a:majorFont>
        <a:latin typeface="Tw Cen MT"/>
        <a:ea typeface=""/>
        <a:cs typeface=""/>
      </a:majorFont>
      <a:minorFont>
        <a:latin typeface="Calibri"/>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SharedWithUsers xmlns="2567825a-a888-44aa-ace5-ed0d233c7508">
      <UserInfo>
        <DisplayName>Spring-2024-DAEN-690-010-GRP Members</DisplayName>
        <AccountId>27</AccountId>
        <AccountType/>
      </UserInfo>
    </SharedWithUser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CF35B6CE6AA31F4199AC8A3695398E14" ma:contentTypeVersion="6" ma:contentTypeDescription="Create a new document." ma:contentTypeScope="" ma:versionID="5508eadf1a904dfaab8cd1933b846cbf">
  <xsd:schema xmlns:xsd="http://www.w3.org/2001/XMLSchema" xmlns:xs="http://www.w3.org/2001/XMLSchema" xmlns:p="http://schemas.microsoft.com/office/2006/metadata/properties" xmlns:ns2="59d9679a-3471-44fd-a673-46cd2d505adf" xmlns:ns3="2567825a-a888-44aa-ace5-ed0d233c7508" targetNamespace="http://schemas.microsoft.com/office/2006/metadata/properties" ma:root="true" ma:fieldsID="e927f5b1800549b91e408a419105bf89" ns2:_="" ns3:_="">
    <xsd:import namespace="59d9679a-3471-44fd-a673-46cd2d505adf"/>
    <xsd:import namespace="2567825a-a888-44aa-ace5-ed0d233c7508"/>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9d9679a-3471-44fd-a673-46cd2d505ad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567825a-a888-44aa-ace5-ed0d233c7508"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9635B084-AF06-459E-9FF3-A8531B9F619E}">
  <ds:schemaRefs>
    <ds:schemaRef ds:uri="http://schemas.microsoft.com/office/2006/metadata/properties"/>
    <ds:schemaRef ds:uri="http://schemas.microsoft.com/office/infopath/2007/PartnerControls"/>
    <ds:schemaRef ds:uri="2567825a-a888-44aa-ace5-ed0d233c7508"/>
  </ds:schemaRefs>
</ds:datastoreItem>
</file>

<file path=customXml/itemProps2.xml><?xml version="1.0" encoding="utf-8"?>
<ds:datastoreItem xmlns:ds="http://schemas.openxmlformats.org/officeDocument/2006/customXml" ds:itemID="{407E74E9-584D-461A-B8A4-E6681596C0B4}">
  <ds:schemaRefs>
    <ds:schemaRef ds:uri="http://schemas.openxmlformats.org/officeDocument/2006/bibliography"/>
  </ds:schemaRefs>
</ds:datastoreItem>
</file>

<file path=customXml/itemProps3.xml><?xml version="1.0" encoding="utf-8"?>
<ds:datastoreItem xmlns:ds="http://schemas.openxmlformats.org/officeDocument/2006/customXml" ds:itemID="{D8F062C5-2D97-4089-89F6-B382BE06F11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9d9679a-3471-44fd-a673-46cd2d505adf"/>
    <ds:schemaRef ds:uri="2567825a-a888-44aa-ace5-ed0d233c750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444753A9-7506-4DF0-8436-029231F1843F}">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1</Pages>
  <Words>30402</Words>
  <Characters>173298</Characters>
  <Application>Microsoft Office Word</Application>
  <DocSecurity>0</DocSecurity>
  <Lines>1444</Lines>
  <Paragraphs>4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294</CharactersWithSpaces>
  <SharedDoc>false</SharedDoc>
  <HLinks>
    <vt:vector size="570" baseType="variant">
      <vt:variant>
        <vt:i4>589853</vt:i4>
      </vt:variant>
      <vt:variant>
        <vt:i4>768</vt:i4>
      </vt:variant>
      <vt:variant>
        <vt:i4>0</vt:i4>
      </vt:variant>
      <vt:variant>
        <vt:i4>5</vt:i4>
      </vt:variant>
      <vt:variant>
        <vt:lpwstr>https://huggingface.co/blog/patchtst</vt:lpwstr>
      </vt:variant>
      <vt:variant>
        <vt:lpwstr/>
      </vt:variant>
      <vt:variant>
        <vt:i4>4194399</vt:i4>
      </vt:variant>
      <vt:variant>
        <vt:i4>744</vt:i4>
      </vt:variant>
      <vt:variant>
        <vt:i4>0</vt:i4>
      </vt:variant>
      <vt:variant>
        <vt:i4>5</vt:i4>
      </vt:variant>
      <vt:variant>
        <vt:lpwstr>https://github.com/ansarisam/multiverse/tree/main</vt:lpwstr>
      </vt:variant>
      <vt:variant>
        <vt:lpwstr/>
      </vt:variant>
      <vt:variant>
        <vt:i4>2555946</vt:i4>
      </vt:variant>
      <vt:variant>
        <vt:i4>603</vt:i4>
      </vt:variant>
      <vt:variant>
        <vt:i4>0</vt:i4>
      </vt:variant>
      <vt:variant>
        <vt:i4>5</vt:i4>
      </vt:variant>
      <vt:variant>
        <vt:lpwstr>https://blog.research.google/2023/04/recent-advances-in-deep-long-horizon.html</vt:lpwstr>
      </vt:variant>
      <vt:variant>
        <vt:lpwstr/>
      </vt:variant>
      <vt:variant>
        <vt:i4>1114167</vt:i4>
      </vt:variant>
      <vt:variant>
        <vt:i4>551</vt:i4>
      </vt:variant>
      <vt:variant>
        <vt:i4>0</vt:i4>
      </vt:variant>
      <vt:variant>
        <vt:i4>5</vt:i4>
      </vt:variant>
      <vt:variant>
        <vt:lpwstr/>
      </vt:variant>
      <vt:variant>
        <vt:lpwstr>_Toc165330030</vt:lpwstr>
      </vt:variant>
      <vt:variant>
        <vt:i4>1048631</vt:i4>
      </vt:variant>
      <vt:variant>
        <vt:i4>545</vt:i4>
      </vt:variant>
      <vt:variant>
        <vt:i4>0</vt:i4>
      </vt:variant>
      <vt:variant>
        <vt:i4>5</vt:i4>
      </vt:variant>
      <vt:variant>
        <vt:lpwstr/>
      </vt:variant>
      <vt:variant>
        <vt:lpwstr>_Toc165330029</vt:lpwstr>
      </vt:variant>
      <vt:variant>
        <vt:i4>1048631</vt:i4>
      </vt:variant>
      <vt:variant>
        <vt:i4>539</vt:i4>
      </vt:variant>
      <vt:variant>
        <vt:i4>0</vt:i4>
      </vt:variant>
      <vt:variant>
        <vt:i4>5</vt:i4>
      </vt:variant>
      <vt:variant>
        <vt:lpwstr/>
      </vt:variant>
      <vt:variant>
        <vt:lpwstr>_Toc165330028</vt:lpwstr>
      </vt:variant>
      <vt:variant>
        <vt:i4>1048631</vt:i4>
      </vt:variant>
      <vt:variant>
        <vt:i4>533</vt:i4>
      </vt:variant>
      <vt:variant>
        <vt:i4>0</vt:i4>
      </vt:variant>
      <vt:variant>
        <vt:i4>5</vt:i4>
      </vt:variant>
      <vt:variant>
        <vt:lpwstr/>
      </vt:variant>
      <vt:variant>
        <vt:lpwstr>_Toc165330027</vt:lpwstr>
      </vt:variant>
      <vt:variant>
        <vt:i4>1048631</vt:i4>
      </vt:variant>
      <vt:variant>
        <vt:i4>527</vt:i4>
      </vt:variant>
      <vt:variant>
        <vt:i4>0</vt:i4>
      </vt:variant>
      <vt:variant>
        <vt:i4>5</vt:i4>
      </vt:variant>
      <vt:variant>
        <vt:lpwstr/>
      </vt:variant>
      <vt:variant>
        <vt:lpwstr>_Toc165330026</vt:lpwstr>
      </vt:variant>
      <vt:variant>
        <vt:i4>1048631</vt:i4>
      </vt:variant>
      <vt:variant>
        <vt:i4>521</vt:i4>
      </vt:variant>
      <vt:variant>
        <vt:i4>0</vt:i4>
      </vt:variant>
      <vt:variant>
        <vt:i4>5</vt:i4>
      </vt:variant>
      <vt:variant>
        <vt:lpwstr/>
      </vt:variant>
      <vt:variant>
        <vt:lpwstr>_Toc165330025</vt:lpwstr>
      </vt:variant>
      <vt:variant>
        <vt:i4>1048631</vt:i4>
      </vt:variant>
      <vt:variant>
        <vt:i4>515</vt:i4>
      </vt:variant>
      <vt:variant>
        <vt:i4>0</vt:i4>
      </vt:variant>
      <vt:variant>
        <vt:i4>5</vt:i4>
      </vt:variant>
      <vt:variant>
        <vt:lpwstr/>
      </vt:variant>
      <vt:variant>
        <vt:lpwstr>_Toc165330024</vt:lpwstr>
      </vt:variant>
      <vt:variant>
        <vt:i4>1048631</vt:i4>
      </vt:variant>
      <vt:variant>
        <vt:i4>509</vt:i4>
      </vt:variant>
      <vt:variant>
        <vt:i4>0</vt:i4>
      </vt:variant>
      <vt:variant>
        <vt:i4>5</vt:i4>
      </vt:variant>
      <vt:variant>
        <vt:lpwstr/>
      </vt:variant>
      <vt:variant>
        <vt:lpwstr>_Toc165330023</vt:lpwstr>
      </vt:variant>
      <vt:variant>
        <vt:i4>1048631</vt:i4>
      </vt:variant>
      <vt:variant>
        <vt:i4>503</vt:i4>
      </vt:variant>
      <vt:variant>
        <vt:i4>0</vt:i4>
      </vt:variant>
      <vt:variant>
        <vt:i4>5</vt:i4>
      </vt:variant>
      <vt:variant>
        <vt:lpwstr/>
      </vt:variant>
      <vt:variant>
        <vt:lpwstr>_Toc165330022</vt:lpwstr>
      </vt:variant>
      <vt:variant>
        <vt:i4>1048631</vt:i4>
      </vt:variant>
      <vt:variant>
        <vt:i4>497</vt:i4>
      </vt:variant>
      <vt:variant>
        <vt:i4>0</vt:i4>
      </vt:variant>
      <vt:variant>
        <vt:i4>5</vt:i4>
      </vt:variant>
      <vt:variant>
        <vt:lpwstr/>
      </vt:variant>
      <vt:variant>
        <vt:lpwstr>_Toc165330021</vt:lpwstr>
      </vt:variant>
      <vt:variant>
        <vt:i4>1048631</vt:i4>
      </vt:variant>
      <vt:variant>
        <vt:i4>491</vt:i4>
      </vt:variant>
      <vt:variant>
        <vt:i4>0</vt:i4>
      </vt:variant>
      <vt:variant>
        <vt:i4>5</vt:i4>
      </vt:variant>
      <vt:variant>
        <vt:lpwstr/>
      </vt:variant>
      <vt:variant>
        <vt:lpwstr>_Toc165330020</vt:lpwstr>
      </vt:variant>
      <vt:variant>
        <vt:i4>1245239</vt:i4>
      </vt:variant>
      <vt:variant>
        <vt:i4>485</vt:i4>
      </vt:variant>
      <vt:variant>
        <vt:i4>0</vt:i4>
      </vt:variant>
      <vt:variant>
        <vt:i4>5</vt:i4>
      </vt:variant>
      <vt:variant>
        <vt:lpwstr/>
      </vt:variant>
      <vt:variant>
        <vt:lpwstr>_Toc165330019</vt:lpwstr>
      </vt:variant>
      <vt:variant>
        <vt:i4>1245239</vt:i4>
      </vt:variant>
      <vt:variant>
        <vt:i4>479</vt:i4>
      </vt:variant>
      <vt:variant>
        <vt:i4>0</vt:i4>
      </vt:variant>
      <vt:variant>
        <vt:i4>5</vt:i4>
      </vt:variant>
      <vt:variant>
        <vt:lpwstr/>
      </vt:variant>
      <vt:variant>
        <vt:lpwstr>_Toc165330018</vt:lpwstr>
      </vt:variant>
      <vt:variant>
        <vt:i4>1245239</vt:i4>
      </vt:variant>
      <vt:variant>
        <vt:i4>473</vt:i4>
      </vt:variant>
      <vt:variant>
        <vt:i4>0</vt:i4>
      </vt:variant>
      <vt:variant>
        <vt:i4>5</vt:i4>
      </vt:variant>
      <vt:variant>
        <vt:lpwstr/>
      </vt:variant>
      <vt:variant>
        <vt:lpwstr>_Toc165330017</vt:lpwstr>
      </vt:variant>
      <vt:variant>
        <vt:i4>1245239</vt:i4>
      </vt:variant>
      <vt:variant>
        <vt:i4>467</vt:i4>
      </vt:variant>
      <vt:variant>
        <vt:i4>0</vt:i4>
      </vt:variant>
      <vt:variant>
        <vt:i4>5</vt:i4>
      </vt:variant>
      <vt:variant>
        <vt:lpwstr/>
      </vt:variant>
      <vt:variant>
        <vt:lpwstr>_Toc165330016</vt:lpwstr>
      </vt:variant>
      <vt:variant>
        <vt:i4>1245239</vt:i4>
      </vt:variant>
      <vt:variant>
        <vt:i4>461</vt:i4>
      </vt:variant>
      <vt:variant>
        <vt:i4>0</vt:i4>
      </vt:variant>
      <vt:variant>
        <vt:i4>5</vt:i4>
      </vt:variant>
      <vt:variant>
        <vt:lpwstr/>
      </vt:variant>
      <vt:variant>
        <vt:lpwstr>_Toc165330015</vt:lpwstr>
      </vt:variant>
      <vt:variant>
        <vt:i4>1245239</vt:i4>
      </vt:variant>
      <vt:variant>
        <vt:i4>455</vt:i4>
      </vt:variant>
      <vt:variant>
        <vt:i4>0</vt:i4>
      </vt:variant>
      <vt:variant>
        <vt:i4>5</vt:i4>
      </vt:variant>
      <vt:variant>
        <vt:lpwstr/>
      </vt:variant>
      <vt:variant>
        <vt:lpwstr>_Toc165330014</vt:lpwstr>
      </vt:variant>
      <vt:variant>
        <vt:i4>1245239</vt:i4>
      </vt:variant>
      <vt:variant>
        <vt:i4>449</vt:i4>
      </vt:variant>
      <vt:variant>
        <vt:i4>0</vt:i4>
      </vt:variant>
      <vt:variant>
        <vt:i4>5</vt:i4>
      </vt:variant>
      <vt:variant>
        <vt:lpwstr/>
      </vt:variant>
      <vt:variant>
        <vt:lpwstr>_Toc165330013</vt:lpwstr>
      </vt:variant>
      <vt:variant>
        <vt:i4>1638451</vt:i4>
      </vt:variant>
      <vt:variant>
        <vt:i4>440</vt:i4>
      </vt:variant>
      <vt:variant>
        <vt:i4>0</vt:i4>
      </vt:variant>
      <vt:variant>
        <vt:i4>5</vt:i4>
      </vt:variant>
      <vt:variant>
        <vt:lpwstr/>
      </vt:variant>
      <vt:variant>
        <vt:lpwstr>_Toc165318638</vt:lpwstr>
      </vt:variant>
      <vt:variant>
        <vt:i4>1638451</vt:i4>
      </vt:variant>
      <vt:variant>
        <vt:i4>434</vt:i4>
      </vt:variant>
      <vt:variant>
        <vt:i4>0</vt:i4>
      </vt:variant>
      <vt:variant>
        <vt:i4>5</vt:i4>
      </vt:variant>
      <vt:variant>
        <vt:lpwstr/>
      </vt:variant>
      <vt:variant>
        <vt:lpwstr>_Toc165318637</vt:lpwstr>
      </vt:variant>
      <vt:variant>
        <vt:i4>1638451</vt:i4>
      </vt:variant>
      <vt:variant>
        <vt:i4>428</vt:i4>
      </vt:variant>
      <vt:variant>
        <vt:i4>0</vt:i4>
      </vt:variant>
      <vt:variant>
        <vt:i4>5</vt:i4>
      </vt:variant>
      <vt:variant>
        <vt:lpwstr/>
      </vt:variant>
      <vt:variant>
        <vt:lpwstr>_Toc165318636</vt:lpwstr>
      </vt:variant>
      <vt:variant>
        <vt:i4>1638451</vt:i4>
      </vt:variant>
      <vt:variant>
        <vt:i4>422</vt:i4>
      </vt:variant>
      <vt:variant>
        <vt:i4>0</vt:i4>
      </vt:variant>
      <vt:variant>
        <vt:i4>5</vt:i4>
      </vt:variant>
      <vt:variant>
        <vt:lpwstr/>
      </vt:variant>
      <vt:variant>
        <vt:lpwstr>_Toc165318635</vt:lpwstr>
      </vt:variant>
      <vt:variant>
        <vt:i4>1638451</vt:i4>
      </vt:variant>
      <vt:variant>
        <vt:i4>416</vt:i4>
      </vt:variant>
      <vt:variant>
        <vt:i4>0</vt:i4>
      </vt:variant>
      <vt:variant>
        <vt:i4>5</vt:i4>
      </vt:variant>
      <vt:variant>
        <vt:lpwstr/>
      </vt:variant>
      <vt:variant>
        <vt:lpwstr>_Toc165318634</vt:lpwstr>
      </vt:variant>
      <vt:variant>
        <vt:i4>1638451</vt:i4>
      </vt:variant>
      <vt:variant>
        <vt:i4>410</vt:i4>
      </vt:variant>
      <vt:variant>
        <vt:i4>0</vt:i4>
      </vt:variant>
      <vt:variant>
        <vt:i4>5</vt:i4>
      </vt:variant>
      <vt:variant>
        <vt:lpwstr/>
      </vt:variant>
      <vt:variant>
        <vt:lpwstr>_Toc165318633</vt:lpwstr>
      </vt:variant>
      <vt:variant>
        <vt:i4>1638451</vt:i4>
      </vt:variant>
      <vt:variant>
        <vt:i4>404</vt:i4>
      </vt:variant>
      <vt:variant>
        <vt:i4>0</vt:i4>
      </vt:variant>
      <vt:variant>
        <vt:i4>5</vt:i4>
      </vt:variant>
      <vt:variant>
        <vt:lpwstr/>
      </vt:variant>
      <vt:variant>
        <vt:lpwstr>_Toc165318632</vt:lpwstr>
      </vt:variant>
      <vt:variant>
        <vt:i4>1638451</vt:i4>
      </vt:variant>
      <vt:variant>
        <vt:i4>398</vt:i4>
      </vt:variant>
      <vt:variant>
        <vt:i4>0</vt:i4>
      </vt:variant>
      <vt:variant>
        <vt:i4>5</vt:i4>
      </vt:variant>
      <vt:variant>
        <vt:lpwstr/>
      </vt:variant>
      <vt:variant>
        <vt:lpwstr>_Toc165318631</vt:lpwstr>
      </vt:variant>
      <vt:variant>
        <vt:i4>1638451</vt:i4>
      </vt:variant>
      <vt:variant>
        <vt:i4>392</vt:i4>
      </vt:variant>
      <vt:variant>
        <vt:i4>0</vt:i4>
      </vt:variant>
      <vt:variant>
        <vt:i4>5</vt:i4>
      </vt:variant>
      <vt:variant>
        <vt:lpwstr/>
      </vt:variant>
      <vt:variant>
        <vt:lpwstr>_Toc165318630</vt:lpwstr>
      </vt:variant>
      <vt:variant>
        <vt:i4>1572915</vt:i4>
      </vt:variant>
      <vt:variant>
        <vt:i4>386</vt:i4>
      </vt:variant>
      <vt:variant>
        <vt:i4>0</vt:i4>
      </vt:variant>
      <vt:variant>
        <vt:i4>5</vt:i4>
      </vt:variant>
      <vt:variant>
        <vt:lpwstr/>
      </vt:variant>
      <vt:variant>
        <vt:lpwstr>_Toc165318629</vt:lpwstr>
      </vt:variant>
      <vt:variant>
        <vt:i4>1572915</vt:i4>
      </vt:variant>
      <vt:variant>
        <vt:i4>380</vt:i4>
      </vt:variant>
      <vt:variant>
        <vt:i4>0</vt:i4>
      </vt:variant>
      <vt:variant>
        <vt:i4>5</vt:i4>
      </vt:variant>
      <vt:variant>
        <vt:lpwstr/>
      </vt:variant>
      <vt:variant>
        <vt:lpwstr>_Toc165318628</vt:lpwstr>
      </vt:variant>
      <vt:variant>
        <vt:i4>1572915</vt:i4>
      </vt:variant>
      <vt:variant>
        <vt:i4>374</vt:i4>
      </vt:variant>
      <vt:variant>
        <vt:i4>0</vt:i4>
      </vt:variant>
      <vt:variant>
        <vt:i4>5</vt:i4>
      </vt:variant>
      <vt:variant>
        <vt:lpwstr/>
      </vt:variant>
      <vt:variant>
        <vt:lpwstr>_Toc165318627</vt:lpwstr>
      </vt:variant>
      <vt:variant>
        <vt:i4>1572915</vt:i4>
      </vt:variant>
      <vt:variant>
        <vt:i4>368</vt:i4>
      </vt:variant>
      <vt:variant>
        <vt:i4>0</vt:i4>
      </vt:variant>
      <vt:variant>
        <vt:i4>5</vt:i4>
      </vt:variant>
      <vt:variant>
        <vt:lpwstr/>
      </vt:variant>
      <vt:variant>
        <vt:lpwstr>_Toc165318626</vt:lpwstr>
      </vt:variant>
      <vt:variant>
        <vt:i4>1572915</vt:i4>
      </vt:variant>
      <vt:variant>
        <vt:i4>362</vt:i4>
      </vt:variant>
      <vt:variant>
        <vt:i4>0</vt:i4>
      </vt:variant>
      <vt:variant>
        <vt:i4>5</vt:i4>
      </vt:variant>
      <vt:variant>
        <vt:lpwstr/>
      </vt:variant>
      <vt:variant>
        <vt:lpwstr>_Toc165318625</vt:lpwstr>
      </vt:variant>
      <vt:variant>
        <vt:i4>1572915</vt:i4>
      </vt:variant>
      <vt:variant>
        <vt:i4>356</vt:i4>
      </vt:variant>
      <vt:variant>
        <vt:i4>0</vt:i4>
      </vt:variant>
      <vt:variant>
        <vt:i4>5</vt:i4>
      </vt:variant>
      <vt:variant>
        <vt:lpwstr/>
      </vt:variant>
      <vt:variant>
        <vt:lpwstr>_Toc165318624</vt:lpwstr>
      </vt:variant>
      <vt:variant>
        <vt:i4>1572915</vt:i4>
      </vt:variant>
      <vt:variant>
        <vt:i4>350</vt:i4>
      </vt:variant>
      <vt:variant>
        <vt:i4>0</vt:i4>
      </vt:variant>
      <vt:variant>
        <vt:i4>5</vt:i4>
      </vt:variant>
      <vt:variant>
        <vt:lpwstr/>
      </vt:variant>
      <vt:variant>
        <vt:lpwstr>_Toc165318623</vt:lpwstr>
      </vt:variant>
      <vt:variant>
        <vt:i4>1572915</vt:i4>
      </vt:variant>
      <vt:variant>
        <vt:i4>344</vt:i4>
      </vt:variant>
      <vt:variant>
        <vt:i4>0</vt:i4>
      </vt:variant>
      <vt:variant>
        <vt:i4>5</vt:i4>
      </vt:variant>
      <vt:variant>
        <vt:lpwstr/>
      </vt:variant>
      <vt:variant>
        <vt:lpwstr>_Toc165318622</vt:lpwstr>
      </vt:variant>
      <vt:variant>
        <vt:i4>1572915</vt:i4>
      </vt:variant>
      <vt:variant>
        <vt:i4>338</vt:i4>
      </vt:variant>
      <vt:variant>
        <vt:i4>0</vt:i4>
      </vt:variant>
      <vt:variant>
        <vt:i4>5</vt:i4>
      </vt:variant>
      <vt:variant>
        <vt:lpwstr/>
      </vt:variant>
      <vt:variant>
        <vt:lpwstr>_Toc165318621</vt:lpwstr>
      </vt:variant>
      <vt:variant>
        <vt:i4>1572915</vt:i4>
      </vt:variant>
      <vt:variant>
        <vt:i4>332</vt:i4>
      </vt:variant>
      <vt:variant>
        <vt:i4>0</vt:i4>
      </vt:variant>
      <vt:variant>
        <vt:i4>5</vt:i4>
      </vt:variant>
      <vt:variant>
        <vt:lpwstr/>
      </vt:variant>
      <vt:variant>
        <vt:lpwstr>_Toc165318620</vt:lpwstr>
      </vt:variant>
      <vt:variant>
        <vt:i4>1769523</vt:i4>
      </vt:variant>
      <vt:variant>
        <vt:i4>326</vt:i4>
      </vt:variant>
      <vt:variant>
        <vt:i4>0</vt:i4>
      </vt:variant>
      <vt:variant>
        <vt:i4>5</vt:i4>
      </vt:variant>
      <vt:variant>
        <vt:lpwstr/>
      </vt:variant>
      <vt:variant>
        <vt:lpwstr>_Toc165318619</vt:lpwstr>
      </vt:variant>
      <vt:variant>
        <vt:i4>1769523</vt:i4>
      </vt:variant>
      <vt:variant>
        <vt:i4>320</vt:i4>
      </vt:variant>
      <vt:variant>
        <vt:i4>0</vt:i4>
      </vt:variant>
      <vt:variant>
        <vt:i4>5</vt:i4>
      </vt:variant>
      <vt:variant>
        <vt:lpwstr/>
      </vt:variant>
      <vt:variant>
        <vt:lpwstr>_Toc165318618</vt:lpwstr>
      </vt:variant>
      <vt:variant>
        <vt:i4>1769523</vt:i4>
      </vt:variant>
      <vt:variant>
        <vt:i4>314</vt:i4>
      </vt:variant>
      <vt:variant>
        <vt:i4>0</vt:i4>
      </vt:variant>
      <vt:variant>
        <vt:i4>5</vt:i4>
      </vt:variant>
      <vt:variant>
        <vt:lpwstr/>
      </vt:variant>
      <vt:variant>
        <vt:lpwstr>_Toc165318617</vt:lpwstr>
      </vt:variant>
      <vt:variant>
        <vt:i4>1769523</vt:i4>
      </vt:variant>
      <vt:variant>
        <vt:i4>308</vt:i4>
      </vt:variant>
      <vt:variant>
        <vt:i4>0</vt:i4>
      </vt:variant>
      <vt:variant>
        <vt:i4>5</vt:i4>
      </vt:variant>
      <vt:variant>
        <vt:lpwstr/>
      </vt:variant>
      <vt:variant>
        <vt:lpwstr>_Toc165318616</vt:lpwstr>
      </vt:variant>
      <vt:variant>
        <vt:i4>1769523</vt:i4>
      </vt:variant>
      <vt:variant>
        <vt:i4>302</vt:i4>
      </vt:variant>
      <vt:variant>
        <vt:i4>0</vt:i4>
      </vt:variant>
      <vt:variant>
        <vt:i4>5</vt:i4>
      </vt:variant>
      <vt:variant>
        <vt:lpwstr/>
      </vt:variant>
      <vt:variant>
        <vt:lpwstr>_Toc165318615</vt:lpwstr>
      </vt:variant>
      <vt:variant>
        <vt:i4>1769523</vt:i4>
      </vt:variant>
      <vt:variant>
        <vt:i4>296</vt:i4>
      </vt:variant>
      <vt:variant>
        <vt:i4>0</vt:i4>
      </vt:variant>
      <vt:variant>
        <vt:i4>5</vt:i4>
      </vt:variant>
      <vt:variant>
        <vt:lpwstr/>
      </vt:variant>
      <vt:variant>
        <vt:lpwstr>_Toc165318614</vt:lpwstr>
      </vt:variant>
      <vt:variant>
        <vt:i4>1769523</vt:i4>
      </vt:variant>
      <vt:variant>
        <vt:i4>290</vt:i4>
      </vt:variant>
      <vt:variant>
        <vt:i4>0</vt:i4>
      </vt:variant>
      <vt:variant>
        <vt:i4>5</vt:i4>
      </vt:variant>
      <vt:variant>
        <vt:lpwstr/>
      </vt:variant>
      <vt:variant>
        <vt:lpwstr>_Toc165318613</vt:lpwstr>
      </vt:variant>
      <vt:variant>
        <vt:i4>1769523</vt:i4>
      </vt:variant>
      <vt:variant>
        <vt:i4>284</vt:i4>
      </vt:variant>
      <vt:variant>
        <vt:i4>0</vt:i4>
      </vt:variant>
      <vt:variant>
        <vt:i4>5</vt:i4>
      </vt:variant>
      <vt:variant>
        <vt:lpwstr/>
      </vt:variant>
      <vt:variant>
        <vt:lpwstr>_Toc165318612</vt:lpwstr>
      </vt:variant>
      <vt:variant>
        <vt:i4>1769523</vt:i4>
      </vt:variant>
      <vt:variant>
        <vt:i4>278</vt:i4>
      </vt:variant>
      <vt:variant>
        <vt:i4>0</vt:i4>
      </vt:variant>
      <vt:variant>
        <vt:i4>5</vt:i4>
      </vt:variant>
      <vt:variant>
        <vt:lpwstr/>
      </vt:variant>
      <vt:variant>
        <vt:lpwstr>_Toc165318611</vt:lpwstr>
      </vt:variant>
      <vt:variant>
        <vt:i4>1769523</vt:i4>
      </vt:variant>
      <vt:variant>
        <vt:i4>272</vt:i4>
      </vt:variant>
      <vt:variant>
        <vt:i4>0</vt:i4>
      </vt:variant>
      <vt:variant>
        <vt:i4>5</vt:i4>
      </vt:variant>
      <vt:variant>
        <vt:lpwstr/>
      </vt:variant>
      <vt:variant>
        <vt:lpwstr>_Toc165318610</vt:lpwstr>
      </vt:variant>
      <vt:variant>
        <vt:i4>1703987</vt:i4>
      </vt:variant>
      <vt:variant>
        <vt:i4>266</vt:i4>
      </vt:variant>
      <vt:variant>
        <vt:i4>0</vt:i4>
      </vt:variant>
      <vt:variant>
        <vt:i4>5</vt:i4>
      </vt:variant>
      <vt:variant>
        <vt:lpwstr/>
      </vt:variant>
      <vt:variant>
        <vt:lpwstr>_Toc165318609</vt:lpwstr>
      </vt:variant>
      <vt:variant>
        <vt:i4>1703987</vt:i4>
      </vt:variant>
      <vt:variant>
        <vt:i4>260</vt:i4>
      </vt:variant>
      <vt:variant>
        <vt:i4>0</vt:i4>
      </vt:variant>
      <vt:variant>
        <vt:i4>5</vt:i4>
      </vt:variant>
      <vt:variant>
        <vt:lpwstr/>
      </vt:variant>
      <vt:variant>
        <vt:lpwstr>_Toc165318608</vt:lpwstr>
      </vt:variant>
      <vt:variant>
        <vt:i4>1703987</vt:i4>
      </vt:variant>
      <vt:variant>
        <vt:i4>254</vt:i4>
      </vt:variant>
      <vt:variant>
        <vt:i4>0</vt:i4>
      </vt:variant>
      <vt:variant>
        <vt:i4>5</vt:i4>
      </vt:variant>
      <vt:variant>
        <vt:lpwstr/>
      </vt:variant>
      <vt:variant>
        <vt:lpwstr>_Toc165318607</vt:lpwstr>
      </vt:variant>
      <vt:variant>
        <vt:i4>1703987</vt:i4>
      </vt:variant>
      <vt:variant>
        <vt:i4>248</vt:i4>
      </vt:variant>
      <vt:variant>
        <vt:i4>0</vt:i4>
      </vt:variant>
      <vt:variant>
        <vt:i4>5</vt:i4>
      </vt:variant>
      <vt:variant>
        <vt:lpwstr/>
      </vt:variant>
      <vt:variant>
        <vt:lpwstr>_Toc165318606</vt:lpwstr>
      </vt:variant>
      <vt:variant>
        <vt:i4>1703987</vt:i4>
      </vt:variant>
      <vt:variant>
        <vt:i4>242</vt:i4>
      </vt:variant>
      <vt:variant>
        <vt:i4>0</vt:i4>
      </vt:variant>
      <vt:variant>
        <vt:i4>5</vt:i4>
      </vt:variant>
      <vt:variant>
        <vt:lpwstr/>
      </vt:variant>
      <vt:variant>
        <vt:lpwstr>_Toc165318605</vt:lpwstr>
      </vt:variant>
      <vt:variant>
        <vt:i4>1703987</vt:i4>
      </vt:variant>
      <vt:variant>
        <vt:i4>236</vt:i4>
      </vt:variant>
      <vt:variant>
        <vt:i4>0</vt:i4>
      </vt:variant>
      <vt:variant>
        <vt:i4>5</vt:i4>
      </vt:variant>
      <vt:variant>
        <vt:lpwstr/>
      </vt:variant>
      <vt:variant>
        <vt:lpwstr>_Toc165318604</vt:lpwstr>
      </vt:variant>
      <vt:variant>
        <vt:i4>1703987</vt:i4>
      </vt:variant>
      <vt:variant>
        <vt:i4>230</vt:i4>
      </vt:variant>
      <vt:variant>
        <vt:i4>0</vt:i4>
      </vt:variant>
      <vt:variant>
        <vt:i4>5</vt:i4>
      </vt:variant>
      <vt:variant>
        <vt:lpwstr/>
      </vt:variant>
      <vt:variant>
        <vt:lpwstr>_Toc165318603</vt:lpwstr>
      </vt:variant>
      <vt:variant>
        <vt:i4>1703987</vt:i4>
      </vt:variant>
      <vt:variant>
        <vt:i4>224</vt:i4>
      </vt:variant>
      <vt:variant>
        <vt:i4>0</vt:i4>
      </vt:variant>
      <vt:variant>
        <vt:i4>5</vt:i4>
      </vt:variant>
      <vt:variant>
        <vt:lpwstr/>
      </vt:variant>
      <vt:variant>
        <vt:lpwstr>_Toc165318602</vt:lpwstr>
      </vt:variant>
      <vt:variant>
        <vt:i4>1703987</vt:i4>
      </vt:variant>
      <vt:variant>
        <vt:i4>218</vt:i4>
      </vt:variant>
      <vt:variant>
        <vt:i4>0</vt:i4>
      </vt:variant>
      <vt:variant>
        <vt:i4>5</vt:i4>
      </vt:variant>
      <vt:variant>
        <vt:lpwstr/>
      </vt:variant>
      <vt:variant>
        <vt:lpwstr>_Toc165318601</vt:lpwstr>
      </vt:variant>
      <vt:variant>
        <vt:i4>1703987</vt:i4>
      </vt:variant>
      <vt:variant>
        <vt:i4>212</vt:i4>
      </vt:variant>
      <vt:variant>
        <vt:i4>0</vt:i4>
      </vt:variant>
      <vt:variant>
        <vt:i4>5</vt:i4>
      </vt:variant>
      <vt:variant>
        <vt:lpwstr/>
      </vt:variant>
      <vt:variant>
        <vt:lpwstr>_Toc165318600</vt:lpwstr>
      </vt:variant>
      <vt:variant>
        <vt:i4>1245232</vt:i4>
      </vt:variant>
      <vt:variant>
        <vt:i4>206</vt:i4>
      </vt:variant>
      <vt:variant>
        <vt:i4>0</vt:i4>
      </vt:variant>
      <vt:variant>
        <vt:i4>5</vt:i4>
      </vt:variant>
      <vt:variant>
        <vt:lpwstr/>
      </vt:variant>
      <vt:variant>
        <vt:lpwstr>_Toc165318599</vt:lpwstr>
      </vt:variant>
      <vt:variant>
        <vt:i4>1245232</vt:i4>
      </vt:variant>
      <vt:variant>
        <vt:i4>200</vt:i4>
      </vt:variant>
      <vt:variant>
        <vt:i4>0</vt:i4>
      </vt:variant>
      <vt:variant>
        <vt:i4>5</vt:i4>
      </vt:variant>
      <vt:variant>
        <vt:lpwstr/>
      </vt:variant>
      <vt:variant>
        <vt:lpwstr>_Toc165318598</vt:lpwstr>
      </vt:variant>
      <vt:variant>
        <vt:i4>1245232</vt:i4>
      </vt:variant>
      <vt:variant>
        <vt:i4>194</vt:i4>
      </vt:variant>
      <vt:variant>
        <vt:i4>0</vt:i4>
      </vt:variant>
      <vt:variant>
        <vt:i4>5</vt:i4>
      </vt:variant>
      <vt:variant>
        <vt:lpwstr/>
      </vt:variant>
      <vt:variant>
        <vt:lpwstr>_Toc165318597</vt:lpwstr>
      </vt:variant>
      <vt:variant>
        <vt:i4>1245232</vt:i4>
      </vt:variant>
      <vt:variant>
        <vt:i4>188</vt:i4>
      </vt:variant>
      <vt:variant>
        <vt:i4>0</vt:i4>
      </vt:variant>
      <vt:variant>
        <vt:i4>5</vt:i4>
      </vt:variant>
      <vt:variant>
        <vt:lpwstr/>
      </vt:variant>
      <vt:variant>
        <vt:lpwstr>_Toc165318596</vt:lpwstr>
      </vt:variant>
      <vt:variant>
        <vt:i4>1245232</vt:i4>
      </vt:variant>
      <vt:variant>
        <vt:i4>182</vt:i4>
      </vt:variant>
      <vt:variant>
        <vt:i4>0</vt:i4>
      </vt:variant>
      <vt:variant>
        <vt:i4>5</vt:i4>
      </vt:variant>
      <vt:variant>
        <vt:lpwstr/>
      </vt:variant>
      <vt:variant>
        <vt:lpwstr>_Toc165318595</vt:lpwstr>
      </vt:variant>
      <vt:variant>
        <vt:i4>1245232</vt:i4>
      </vt:variant>
      <vt:variant>
        <vt:i4>176</vt:i4>
      </vt:variant>
      <vt:variant>
        <vt:i4>0</vt:i4>
      </vt:variant>
      <vt:variant>
        <vt:i4>5</vt:i4>
      </vt:variant>
      <vt:variant>
        <vt:lpwstr/>
      </vt:variant>
      <vt:variant>
        <vt:lpwstr>_Toc165318594</vt:lpwstr>
      </vt:variant>
      <vt:variant>
        <vt:i4>1245232</vt:i4>
      </vt:variant>
      <vt:variant>
        <vt:i4>170</vt:i4>
      </vt:variant>
      <vt:variant>
        <vt:i4>0</vt:i4>
      </vt:variant>
      <vt:variant>
        <vt:i4>5</vt:i4>
      </vt:variant>
      <vt:variant>
        <vt:lpwstr/>
      </vt:variant>
      <vt:variant>
        <vt:lpwstr>_Toc165318593</vt:lpwstr>
      </vt:variant>
      <vt:variant>
        <vt:i4>1245232</vt:i4>
      </vt:variant>
      <vt:variant>
        <vt:i4>164</vt:i4>
      </vt:variant>
      <vt:variant>
        <vt:i4>0</vt:i4>
      </vt:variant>
      <vt:variant>
        <vt:i4>5</vt:i4>
      </vt:variant>
      <vt:variant>
        <vt:lpwstr/>
      </vt:variant>
      <vt:variant>
        <vt:lpwstr>_Toc165318592</vt:lpwstr>
      </vt:variant>
      <vt:variant>
        <vt:i4>1245232</vt:i4>
      </vt:variant>
      <vt:variant>
        <vt:i4>158</vt:i4>
      </vt:variant>
      <vt:variant>
        <vt:i4>0</vt:i4>
      </vt:variant>
      <vt:variant>
        <vt:i4>5</vt:i4>
      </vt:variant>
      <vt:variant>
        <vt:lpwstr/>
      </vt:variant>
      <vt:variant>
        <vt:lpwstr>_Toc165318591</vt:lpwstr>
      </vt:variant>
      <vt:variant>
        <vt:i4>1245232</vt:i4>
      </vt:variant>
      <vt:variant>
        <vt:i4>152</vt:i4>
      </vt:variant>
      <vt:variant>
        <vt:i4>0</vt:i4>
      </vt:variant>
      <vt:variant>
        <vt:i4>5</vt:i4>
      </vt:variant>
      <vt:variant>
        <vt:lpwstr/>
      </vt:variant>
      <vt:variant>
        <vt:lpwstr>_Toc165318590</vt:lpwstr>
      </vt:variant>
      <vt:variant>
        <vt:i4>1179696</vt:i4>
      </vt:variant>
      <vt:variant>
        <vt:i4>146</vt:i4>
      </vt:variant>
      <vt:variant>
        <vt:i4>0</vt:i4>
      </vt:variant>
      <vt:variant>
        <vt:i4>5</vt:i4>
      </vt:variant>
      <vt:variant>
        <vt:lpwstr/>
      </vt:variant>
      <vt:variant>
        <vt:lpwstr>_Toc165318589</vt:lpwstr>
      </vt:variant>
      <vt:variant>
        <vt:i4>1179696</vt:i4>
      </vt:variant>
      <vt:variant>
        <vt:i4>140</vt:i4>
      </vt:variant>
      <vt:variant>
        <vt:i4>0</vt:i4>
      </vt:variant>
      <vt:variant>
        <vt:i4>5</vt:i4>
      </vt:variant>
      <vt:variant>
        <vt:lpwstr/>
      </vt:variant>
      <vt:variant>
        <vt:lpwstr>_Toc165318588</vt:lpwstr>
      </vt:variant>
      <vt:variant>
        <vt:i4>1179696</vt:i4>
      </vt:variant>
      <vt:variant>
        <vt:i4>134</vt:i4>
      </vt:variant>
      <vt:variant>
        <vt:i4>0</vt:i4>
      </vt:variant>
      <vt:variant>
        <vt:i4>5</vt:i4>
      </vt:variant>
      <vt:variant>
        <vt:lpwstr/>
      </vt:variant>
      <vt:variant>
        <vt:lpwstr>_Toc165318587</vt:lpwstr>
      </vt:variant>
      <vt:variant>
        <vt:i4>1179696</vt:i4>
      </vt:variant>
      <vt:variant>
        <vt:i4>128</vt:i4>
      </vt:variant>
      <vt:variant>
        <vt:i4>0</vt:i4>
      </vt:variant>
      <vt:variant>
        <vt:i4>5</vt:i4>
      </vt:variant>
      <vt:variant>
        <vt:lpwstr/>
      </vt:variant>
      <vt:variant>
        <vt:lpwstr>_Toc165318586</vt:lpwstr>
      </vt:variant>
      <vt:variant>
        <vt:i4>1179696</vt:i4>
      </vt:variant>
      <vt:variant>
        <vt:i4>122</vt:i4>
      </vt:variant>
      <vt:variant>
        <vt:i4>0</vt:i4>
      </vt:variant>
      <vt:variant>
        <vt:i4>5</vt:i4>
      </vt:variant>
      <vt:variant>
        <vt:lpwstr/>
      </vt:variant>
      <vt:variant>
        <vt:lpwstr>_Toc165318585</vt:lpwstr>
      </vt:variant>
      <vt:variant>
        <vt:i4>1179696</vt:i4>
      </vt:variant>
      <vt:variant>
        <vt:i4>116</vt:i4>
      </vt:variant>
      <vt:variant>
        <vt:i4>0</vt:i4>
      </vt:variant>
      <vt:variant>
        <vt:i4>5</vt:i4>
      </vt:variant>
      <vt:variant>
        <vt:lpwstr/>
      </vt:variant>
      <vt:variant>
        <vt:lpwstr>_Toc165318584</vt:lpwstr>
      </vt:variant>
      <vt:variant>
        <vt:i4>1179696</vt:i4>
      </vt:variant>
      <vt:variant>
        <vt:i4>110</vt:i4>
      </vt:variant>
      <vt:variant>
        <vt:i4>0</vt:i4>
      </vt:variant>
      <vt:variant>
        <vt:i4>5</vt:i4>
      </vt:variant>
      <vt:variant>
        <vt:lpwstr/>
      </vt:variant>
      <vt:variant>
        <vt:lpwstr>_Toc165318583</vt:lpwstr>
      </vt:variant>
      <vt:variant>
        <vt:i4>1179696</vt:i4>
      </vt:variant>
      <vt:variant>
        <vt:i4>104</vt:i4>
      </vt:variant>
      <vt:variant>
        <vt:i4>0</vt:i4>
      </vt:variant>
      <vt:variant>
        <vt:i4>5</vt:i4>
      </vt:variant>
      <vt:variant>
        <vt:lpwstr/>
      </vt:variant>
      <vt:variant>
        <vt:lpwstr>_Toc165318582</vt:lpwstr>
      </vt:variant>
      <vt:variant>
        <vt:i4>1179696</vt:i4>
      </vt:variant>
      <vt:variant>
        <vt:i4>98</vt:i4>
      </vt:variant>
      <vt:variant>
        <vt:i4>0</vt:i4>
      </vt:variant>
      <vt:variant>
        <vt:i4>5</vt:i4>
      </vt:variant>
      <vt:variant>
        <vt:lpwstr/>
      </vt:variant>
      <vt:variant>
        <vt:lpwstr>_Toc165318581</vt:lpwstr>
      </vt:variant>
      <vt:variant>
        <vt:i4>1179696</vt:i4>
      </vt:variant>
      <vt:variant>
        <vt:i4>92</vt:i4>
      </vt:variant>
      <vt:variant>
        <vt:i4>0</vt:i4>
      </vt:variant>
      <vt:variant>
        <vt:i4>5</vt:i4>
      </vt:variant>
      <vt:variant>
        <vt:lpwstr/>
      </vt:variant>
      <vt:variant>
        <vt:lpwstr>_Toc165318580</vt:lpwstr>
      </vt:variant>
      <vt:variant>
        <vt:i4>1900592</vt:i4>
      </vt:variant>
      <vt:variant>
        <vt:i4>86</vt:i4>
      </vt:variant>
      <vt:variant>
        <vt:i4>0</vt:i4>
      </vt:variant>
      <vt:variant>
        <vt:i4>5</vt:i4>
      </vt:variant>
      <vt:variant>
        <vt:lpwstr/>
      </vt:variant>
      <vt:variant>
        <vt:lpwstr>_Toc165318579</vt:lpwstr>
      </vt:variant>
      <vt:variant>
        <vt:i4>1900592</vt:i4>
      </vt:variant>
      <vt:variant>
        <vt:i4>80</vt:i4>
      </vt:variant>
      <vt:variant>
        <vt:i4>0</vt:i4>
      </vt:variant>
      <vt:variant>
        <vt:i4>5</vt:i4>
      </vt:variant>
      <vt:variant>
        <vt:lpwstr/>
      </vt:variant>
      <vt:variant>
        <vt:lpwstr>_Toc165318578</vt:lpwstr>
      </vt:variant>
      <vt:variant>
        <vt:i4>1900592</vt:i4>
      </vt:variant>
      <vt:variant>
        <vt:i4>74</vt:i4>
      </vt:variant>
      <vt:variant>
        <vt:i4>0</vt:i4>
      </vt:variant>
      <vt:variant>
        <vt:i4>5</vt:i4>
      </vt:variant>
      <vt:variant>
        <vt:lpwstr/>
      </vt:variant>
      <vt:variant>
        <vt:lpwstr>_Toc165318577</vt:lpwstr>
      </vt:variant>
      <vt:variant>
        <vt:i4>1900592</vt:i4>
      </vt:variant>
      <vt:variant>
        <vt:i4>68</vt:i4>
      </vt:variant>
      <vt:variant>
        <vt:i4>0</vt:i4>
      </vt:variant>
      <vt:variant>
        <vt:i4>5</vt:i4>
      </vt:variant>
      <vt:variant>
        <vt:lpwstr/>
      </vt:variant>
      <vt:variant>
        <vt:lpwstr>_Toc165318576</vt:lpwstr>
      </vt:variant>
      <vt:variant>
        <vt:i4>1900592</vt:i4>
      </vt:variant>
      <vt:variant>
        <vt:i4>62</vt:i4>
      </vt:variant>
      <vt:variant>
        <vt:i4>0</vt:i4>
      </vt:variant>
      <vt:variant>
        <vt:i4>5</vt:i4>
      </vt:variant>
      <vt:variant>
        <vt:lpwstr/>
      </vt:variant>
      <vt:variant>
        <vt:lpwstr>_Toc165318575</vt:lpwstr>
      </vt:variant>
      <vt:variant>
        <vt:i4>1900592</vt:i4>
      </vt:variant>
      <vt:variant>
        <vt:i4>56</vt:i4>
      </vt:variant>
      <vt:variant>
        <vt:i4>0</vt:i4>
      </vt:variant>
      <vt:variant>
        <vt:i4>5</vt:i4>
      </vt:variant>
      <vt:variant>
        <vt:lpwstr/>
      </vt:variant>
      <vt:variant>
        <vt:lpwstr>_Toc165318574</vt:lpwstr>
      </vt:variant>
      <vt:variant>
        <vt:i4>1900592</vt:i4>
      </vt:variant>
      <vt:variant>
        <vt:i4>50</vt:i4>
      </vt:variant>
      <vt:variant>
        <vt:i4>0</vt:i4>
      </vt:variant>
      <vt:variant>
        <vt:i4>5</vt:i4>
      </vt:variant>
      <vt:variant>
        <vt:lpwstr/>
      </vt:variant>
      <vt:variant>
        <vt:lpwstr>_Toc165318573</vt:lpwstr>
      </vt:variant>
      <vt:variant>
        <vt:i4>1900592</vt:i4>
      </vt:variant>
      <vt:variant>
        <vt:i4>44</vt:i4>
      </vt:variant>
      <vt:variant>
        <vt:i4>0</vt:i4>
      </vt:variant>
      <vt:variant>
        <vt:i4>5</vt:i4>
      </vt:variant>
      <vt:variant>
        <vt:lpwstr/>
      </vt:variant>
      <vt:variant>
        <vt:lpwstr>_Toc165318572</vt:lpwstr>
      </vt:variant>
      <vt:variant>
        <vt:i4>1900592</vt:i4>
      </vt:variant>
      <vt:variant>
        <vt:i4>38</vt:i4>
      </vt:variant>
      <vt:variant>
        <vt:i4>0</vt:i4>
      </vt:variant>
      <vt:variant>
        <vt:i4>5</vt:i4>
      </vt:variant>
      <vt:variant>
        <vt:lpwstr/>
      </vt:variant>
      <vt:variant>
        <vt:lpwstr>_Toc165318571</vt:lpwstr>
      </vt:variant>
      <vt:variant>
        <vt:i4>1900592</vt:i4>
      </vt:variant>
      <vt:variant>
        <vt:i4>32</vt:i4>
      </vt:variant>
      <vt:variant>
        <vt:i4>0</vt:i4>
      </vt:variant>
      <vt:variant>
        <vt:i4>5</vt:i4>
      </vt:variant>
      <vt:variant>
        <vt:lpwstr/>
      </vt:variant>
      <vt:variant>
        <vt:lpwstr>_Toc165318570</vt:lpwstr>
      </vt:variant>
      <vt:variant>
        <vt:i4>1835056</vt:i4>
      </vt:variant>
      <vt:variant>
        <vt:i4>26</vt:i4>
      </vt:variant>
      <vt:variant>
        <vt:i4>0</vt:i4>
      </vt:variant>
      <vt:variant>
        <vt:i4>5</vt:i4>
      </vt:variant>
      <vt:variant>
        <vt:lpwstr/>
      </vt:variant>
      <vt:variant>
        <vt:lpwstr>_Toc165318569</vt:lpwstr>
      </vt:variant>
      <vt:variant>
        <vt:i4>1835056</vt:i4>
      </vt:variant>
      <vt:variant>
        <vt:i4>20</vt:i4>
      </vt:variant>
      <vt:variant>
        <vt:i4>0</vt:i4>
      </vt:variant>
      <vt:variant>
        <vt:i4>5</vt:i4>
      </vt:variant>
      <vt:variant>
        <vt:lpwstr/>
      </vt:variant>
      <vt:variant>
        <vt:lpwstr>_Toc165318568</vt:lpwstr>
      </vt:variant>
      <vt:variant>
        <vt:i4>1835056</vt:i4>
      </vt:variant>
      <vt:variant>
        <vt:i4>14</vt:i4>
      </vt:variant>
      <vt:variant>
        <vt:i4>0</vt:i4>
      </vt:variant>
      <vt:variant>
        <vt:i4>5</vt:i4>
      </vt:variant>
      <vt:variant>
        <vt:lpwstr/>
      </vt:variant>
      <vt:variant>
        <vt:lpwstr>_Toc165318567</vt:lpwstr>
      </vt:variant>
      <vt:variant>
        <vt:i4>1835056</vt:i4>
      </vt:variant>
      <vt:variant>
        <vt:i4>8</vt:i4>
      </vt:variant>
      <vt:variant>
        <vt:i4>0</vt:i4>
      </vt:variant>
      <vt:variant>
        <vt:i4>5</vt:i4>
      </vt:variant>
      <vt:variant>
        <vt:lpwstr/>
      </vt:variant>
      <vt:variant>
        <vt:lpwstr>_Toc165318566</vt:lpwstr>
      </vt:variant>
      <vt:variant>
        <vt:i4>1835056</vt:i4>
      </vt:variant>
      <vt:variant>
        <vt:i4>2</vt:i4>
      </vt:variant>
      <vt:variant>
        <vt:i4>0</vt:i4>
      </vt:variant>
      <vt:variant>
        <vt:i4>5</vt:i4>
      </vt:variant>
      <vt:variant>
        <vt:lpwstr/>
      </vt:variant>
      <vt:variant>
        <vt:lpwstr>_Toc165318565</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5-04-15T03:54:00Z</dcterms:created>
  <dcterms:modified xsi:type="dcterms:W3CDTF">2025-04-15T0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F35B6CE6AA31F4199AC8A3695398E14</vt:lpwstr>
  </property>
  <property fmtid="{D5CDD505-2E9C-101B-9397-08002B2CF9AE}" pid="3" name="ZOTERO_PREF_1">
    <vt:lpwstr>&lt;data data-version="3" zotero-version="6.0.36"&gt;&lt;session id="e6ZJKslq"/&gt;&lt;style id="http://www.zotero.org/styles/ieee" locale="en-US" hasBibliography="1" bibliographyStyleHasBeenSet="1"/&gt;&lt;prefs&gt;&lt;pref name="fieldType" value="Field"/&gt;&lt;/prefs&gt;&lt;/data&gt;</vt:lpwstr>
  </property>
</Properties>
</file>